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16FED3" w14:textId="47A03846" w:rsidR="00D90876" w:rsidRPr="00522EBB" w:rsidRDefault="00D90876" w:rsidP="00EC26BF">
      <w:pPr>
        <w:jc w:val="center"/>
        <w:rPr>
          <w:rFonts w:ascii="Times New Roman" w:hAnsi="Times New Roman" w:cs="Times New Roman"/>
          <w:b/>
          <w:bCs/>
          <w:sz w:val="32"/>
          <w:szCs w:val="32"/>
        </w:rPr>
      </w:pPr>
      <w:r w:rsidRPr="00522EBB">
        <w:rPr>
          <w:rFonts w:ascii="Times New Roman" w:hAnsi="Times New Roman" w:cs="Times New Roman"/>
          <w:b/>
          <w:bCs/>
          <w:sz w:val="32"/>
          <w:szCs w:val="32"/>
        </w:rPr>
        <w:t>Supplementary Information</w:t>
      </w:r>
    </w:p>
    <w:p w14:paraId="583AC562" w14:textId="77777777" w:rsidR="00D90876" w:rsidRPr="00FE4E7B" w:rsidRDefault="00D90876" w:rsidP="00EC26BF">
      <w:pPr>
        <w:jc w:val="center"/>
        <w:rPr>
          <w:rFonts w:ascii="Times New Roman" w:hAnsi="Times New Roman" w:cs="Times New Roman"/>
          <w:sz w:val="32"/>
          <w:szCs w:val="32"/>
        </w:rPr>
      </w:pPr>
      <w:r w:rsidRPr="00FE4E7B">
        <w:rPr>
          <w:rFonts w:ascii="Times New Roman" w:hAnsi="Times New Roman" w:cs="Times New Roman"/>
          <w:sz w:val="32"/>
          <w:szCs w:val="32"/>
        </w:rPr>
        <w:t>for</w:t>
      </w:r>
    </w:p>
    <w:p w14:paraId="2A8E5ABF" w14:textId="77777777" w:rsidR="00932CBA" w:rsidRPr="009D4078" w:rsidRDefault="00932CBA" w:rsidP="00932CBA">
      <w:pPr>
        <w:spacing w:after="0" w:line="300" w:lineRule="atLeast"/>
        <w:jc w:val="center"/>
        <w:rPr>
          <w:rFonts w:ascii="Times New Roman" w:eastAsia="Times New Roman" w:hAnsi="Times New Roman" w:cs="Times New Roman"/>
          <w:b/>
          <w:bCs/>
          <w:kern w:val="0"/>
          <w:sz w:val="24"/>
          <w:szCs w:val="24"/>
          <w:lang w:eastAsia="en-IN"/>
          <w14:ligatures w14:val="none"/>
        </w:rPr>
      </w:pPr>
      <w:r w:rsidRPr="009D4078">
        <w:rPr>
          <w:rFonts w:ascii="Times New Roman" w:hAnsi="Times New Roman" w:cs="Times New Roman"/>
          <w:b/>
          <w:bCs/>
          <w:sz w:val="24"/>
          <w:szCs w:val="24"/>
        </w:rPr>
        <w:t>Hidden Mononuclear Catalysis within Dirhodium(II)/Phosphine Systems: Mechanism, Active Species, and Stereoselectivity</w:t>
      </w:r>
    </w:p>
    <w:p w14:paraId="22A5A0BA" w14:textId="7FB7002A" w:rsidR="00BC0B17" w:rsidRPr="0072108D" w:rsidRDefault="00BC0B17" w:rsidP="00BC0B17">
      <w:pPr>
        <w:spacing w:after="0" w:line="360" w:lineRule="auto"/>
        <w:jc w:val="center"/>
        <w:rPr>
          <w:rFonts w:ascii="Times New Roman" w:eastAsia="Times New Roman" w:hAnsi="Times New Roman" w:cs="Times New Roman"/>
          <w:b/>
          <w:bCs/>
          <w:kern w:val="0"/>
          <w:sz w:val="24"/>
          <w:szCs w:val="24"/>
          <w:lang w:eastAsia="en-IN"/>
          <w14:ligatures w14:val="none"/>
        </w:rPr>
      </w:pPr>
    </w:p>
    <w:p w14:paraId="29AE7B25" w14:textId="77777777" w:rsidR="00BC0B17" w:rsidRDefault="00BC0B17" w:rsidP="00EC26BF">
      <w:pPr>
        <w:spacing w:line="480" w:lineRule="auto"/>
        <w:jc w:val="center"/>
        <w:rPr>
          <w:rFonts w:ascii="Times New Roman" w:hAnsi="Times New Roman" w:cs="Times New Roman"/>
          <w:sz w:val="24"/>
          <w:szCs w:val="24"/>
        </w:rPr>
      </w:pPr>
    </w:p>
    <w:p w14:paraId="51209834" w14:textId="51884281" w:rsidR="00106216" w:rsidRDefault="00FE4E7B" w:rsidP="00BC0B17">
      <w:pPr>
        <w:spacing w:line="480" w:lineRule="auto"/>
        <w:jc w:val="center"/>
        <w:rPr>
          <w:rFonts w:ascii="Times New Roman" w:hAnsi="Times New Roman" w:cs="Times New Roman"/>
          <w:sz w:val="24"/>
          <w:szCs w:val="24"/>
        </w:rPr>
      </w:pPr>
      <w:r w:rsidRPr="00B572FF">
        <w:rPr>
          <w:rFonts w:ascii="Times New Roman" w:hAnsi="Times New Roman" w:cs="Times New Roman"/>
          <w:sz w:val="24"/>
          <w:szCs w:val="24"/>
        </w:rPr>
        <w:t>Sapna Rawat,</w:t>
      </w:r>
      <w:r w:rsidR="00522EBB" w:rsidRPr="00682B69">
        <w:rPr>
          <w:rFonts w:ascii="Times New Roman" w:hAnsi="Times New Roman" w:cs="Times New Roman"/>
          <w:sz w:val="24"/>
          <w:szCs w:val="24"/>
          <w:vertAlign w:val="superscript"/>
        </w:rPr>
        <w:t>[a]</w:t>
      </w:r>
      <w:r w:rsidR="00D13B6B" w:rsidRPr="00682B69">
        <w:rPr>
          <w:rFonts w:ascii="Times New Roman" w:hAnsi="Times New Roman" w:cs="Times New Roman"/>
          <w:sz w:val="24"/>
          <w:szCs w:val="24"/>
          <w:vertAlign w:val="superscript"/>
        </w:rPr>
        <w:t xml:space="preserve"> </w:t>
      </w:r>
      <w:r w:rsidRPr="00B572FF">
        <w:rPr>
          <w:rFonts w:ascii="Times New Roman" w:hAnsi="Times New Roman" w:cs="Times New Roman"/>
          <w:sz w:val="24"/>
          <w:szCs w:val="24"/>
        </w:rPr>
        <w:t xml:space="preserve">Debopam </w:t>
      </w:r>
      <w:r w:rsidR="00F97B06" w:rsidRPr="00B572FF">
        <w:rPr>
          <w:rFonts w:ascii="Times New Roman" w:hAnsi="Times New Roman" w:cs="Times New Roman"/>
          <w:sz w:val="24"/>
          <w:szCs w:val="24"/>
        </w:rPr>
        <w:t>Sarkar,</w:t>
      </w:r>
      <w:r w:rsidR="00F97B06" w:rsidRPr="00682B69">
        <w:rPr>
          <w:rFonts w:ascii="Times New Roman" w:hAnsi="Times New Roman" w:cs="Times New Roman"/>
          <w:sz w:val="24"/>
          <w:szCs w:val="24"/>
          <w:vertAlign w:val="superscript"/>
        </w:rPr>
        <w:t xml:space="preserve"> [</w:t>
      </w:r>
      <w:r w:rsidR="00522EBB" w:rsidRPr="00682B69">
        <w:rPr>
          <w:rFonts w:ascii="Times New Roman" w:hAnsi="Times New Roman" w:cs="Times New Roman"/>
          <w:sz w:val="24"/>
          <w:szCs w:val="24"/>
          <w:vertAlign w:val="superscript"/>
        </w:rPr>
        <w:t>b]</w:t>
      </w:r>
      <w:r w:rsidR="00D13B6B" w:rsidRPr="00682B69">
        <w:rPr>
          <w:rFonts w:ascii="Times New Roman" w:hAnsi="Times New Roman" w:cs="Times New Roman"/>
          <w:sz w:val="24"/>
          <w:szCs w:val="24"/>
          <w:vertAlign w:val="superscript"/>
        </w:rPr>
        <w:t xml:space="preserve"> </w:t>
      </w:r>
      <w:r w:rsidRPr="00B572FF">
        <w:rPr>
          <w:rFonts w:ascii="Times New Roman" w:hAnsi="Times New Roman" w:cs="Times New Roman"/>
          <w:sz w:val="24"/>
          <w:szCs w:val="24"/>
        </w:rPr>
        <w:t>Priyotosh Das,</w:t>
      </w:r>
      <w:r w:rsidR="00522EBB" w:rsidRPr="00682B69">
        <w:rPr>
          <w:rFonts w:ascii="Times New Roman" w:hAnsi="Times New Roman" w:cs="Times New Roman"/>
          <w:sz w:val="24"/>
          <w:szCs w:val="24"/>
          <w:vertAlign w:val="superscript"/>
        </w:rPr>
        <w:t>[a]</w:t>
      </w:r>
      <w:r w:rsidRPr="00682B69">
        <w:rPr>
          <w:rFonts w:ascii="Times New Roman" w:hAnsi="Times New Roman" w:cs="Times New Roman"/>
          <w:sz w:val="24"/>
          <w:szCs w:val="24"/>
          <w:vertAlign w:val="superscript"/>
        </w:rPr>
        <w:t xml:space="preserve"> </w:t>
      </w:r>
      <w:r w:rsidRPr="00B572FF">
        <w:rPr>
          <w:rFonts w:ascii="Times New Roman" w:hAnsi="Times New Roman" w:cs="Times New Roman"/>
          <w:sz w:val="24"/>
          <w:szCs w:val="24"/>
        </w:rPr>
        <w:t>Abhishake Mondal,</w:t>
      </w:r>
      <w:r w:rsidR="00682B69" w:rsidRPr="00682B69">
        <w:rPr>
          <w:rFonts w:ascii="Times New Roman" w:hAnsi="Times New Roman" w:cs="Times New Roman"/>
          <w:sz w:val="24"/>
          <w:szCs w:val="24"/>
          <w:vertAlign w:val="superscript"/>
        </w:rPr>
        <w:t>[b]</w:t>
      </w:r>
      <w:r w:rsidR="00D13B6B" w:rsidRPr="00B572FF">
        <w:rPr>
          <w:rFonts w:ascii="Times New Roman" w:hAnsi="Times New Roman" w:cs="Times New Roman"/>
          <w:sz w:val="24"/>
          <w:szCs w:val="24"/>
          <w:vertAlign w:val="superscript"/>
        </w:rPr>
        <w:t xml:space="preserve"> </w:t>
      </w:r>
      <w:r w:rsidRPr="00B572FF">
        <w:rPr>
          <w:rFonts w:ascii="Times New Roman" w:hAnsi="Times New Roman" w:cs="Times New Roman"/>
          <w:sz w:val="24"/>
          <w:szCs w:val="24"/>
        </w:rPr>
        <w:t>and Garima Jindal*</w:t>
      </w:r>
      <w:r w:rsidR="00682B69" w:rsidRPr="00682B69">
        <w:rPr>
          <w:rFonts w:ascii="Times New Roman" w:hAnsi="Times New Roman" w:cs="Times New Roman"/>
          <w:sz w:val="24"/>
          <w:szCs w:val="24"/>
          <w:vertAlign w:val="superscript"/>
        </w:rPr>
        <w:t>[a]</w:t>
      </w:r>
    </w:p>
    <w:p w14:paraId="26179582" w14:textId="77777777" w:rsidR="00B572FF" w:rsidRPr="00B572FF" w:rsidRDefault="00B572FF" w:rsidP="00EC26BF">
      <w:pPr>
        <w:spacing w:line="480" w:lineRule="auto"/>
        <w:jc w:val="center"/>
        <w:rPr>
          <w:rFonts w:ascii="Times New Roman" w:hAnsi="Times New Roman" w:cs="Times New Roman"/>
          <w:sz w:val="24"/>
          <w:szCs w:val="24"/>
        </w:rPr>
      </w:pPr>
    </w:p>
    <w:p w14:paraId="4980AEC7" w14:textId="657641FA" w:rsidR="008502C1" w:rsidRPr="00B572FF" w:rsidRDefault="009A48ED" w:rsidP="00EC26BF">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w:t>
      </w:r>
      <w:r w:rsidR="008502C1" w:rsidRPr="00B572FF">
        <w:rPr>
          <w:rFonts w:ascii="Times New Roman" w:hAnsi="Times New Roman" w:cs="Times New Roman"/>
          <w:sz w:val="24"/>
          <w:szCs w:val="24"/>
          <w:vertAlign w:val="superscript"/>
        </w:rPr>
        <w:t>a</w:t>
      </w:r>
      <w:r>
        <w:rPr>
          <w:rFonts w:ascii="Times New Roman" w:hAnsi="Times New Roman" w:cs="Times New Roman"/>
          <w:sz w:val="24"/>
          <w:szCs w:val="24"/>
          <w:vertAlign w:val="superscript"/>
        </w:rPr>
        <w:t>]</w:t>
      </w:r>
      <w:r w:rsidR="008502C1" w:rsidRPr="00B572FF">
        <w:rPr>
          <w:rFonts w:ascii="Times New Roman" w:hAnsi="Times New Roman" w:cs="Times New Roman"/>
          <w:sz w:val="24"/>
          <w:szCs w:val="24"/>
        </w:rPr>
        <w:t>Department of Organic Chemistry, Chemical Sciences Building, Indian Institute of Science, Bengaluru, Karnataka-560012, India</w:t>
      </w:r>
    </w:p>
    <w:p w14:paraId="68BDF2D7" w14:textId="04CDF29C" w:rsidR="008502C1" w:rsidRPr="00B572FF" w:rsidRDefault="009A48ED" w:rsidP="00EC26BF">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w:t>
      </w:r>
      <w:r w:rsidR="008502C1" w:rsidRPr="00B572FF">
        <w:rPr>
          <w:rFonts w:ascii="Times New Roman" w:hAnsi="Times New Roman" w:cs="Times New Roman"/>
          <w:sz w:val="24"/>
          <w:szCs w:val="24"/>
          <w:vertAlign w:val="superscript"/>
        </w:rPr>
        <w:t>b</w:t>
      </w:r>
      <w:r>
        <w:rPr>
          <w:rFonts w:ascii="Times New Roman" w:hAnsi="Times New Roman" w:cs="Times New Roman"/>
          <w:sz w:val="24"/>
          <w:szCs w:val="24"/>
          <w:vertAlign w:val="superscript"/>
        </w:rPr>
        <w:t>]</w:t>
      </w:r>
      <w:r w:rsidR="008502C1" w:rsidRPr="00B572FF">
        <w:rPr>
          <w:rFonts w:ascii="Times New Roman" w:hAnsi="Times New Roman" w:cs="Times New Roman"/>
          <w:sz w:val="24"/>
          <w:szCs w:val="24"/>
        </w:rPr>
        <w:t>Solid State and Structural Chemistry Unit, Chemical Sciences Building, Indian Institute of Science, Bengaluru, Karnataka-560012, India</w:t>
      </w:r>
    </w:p>
    <w:p w14:paraId="279D30A5" w14:textId="5A1A072F" w:rsidR="008502C1" w:rsidRPr="00B572FF" w:rsidRDefault="008502C1" w:rsidP="00EC26BF">
      <w:pPr>
        <w:spacing w:line="480" w:lineRule="auto"/>
        <w:jc w:val="center"/>
        <w:rPr>
          <w:rFonts w:ascii="Times New Roman" w:hAnsi="Times New Roman" w:cs="Times New Roman"/>
          <w:sz w:val="24"/>
          <w:szCs w:val="24"/>
        </w:rPr>
      </w:pPr>
      <w:r w:rsidRPr="00B572FF">
        <w:rPr>
          <w:rFonts w:ascii="Times New Roman" w:hAnsi="Times New Roman" w:cs="Times New Roman"/>
          <w:sz w:val="24"/>
          <w:szCs w:val="24"/>
        </w:rPr>
        <w:t>email: gjindal@iisc.ac.in</w:t>
      </w:r>
    </w:p>
    <w:p w14:paraId="2D433012" w14:textId="77777777" w:rsidR="00D13B6B" w:rsidRDefault="00D13B6B" w:rsidP="00EC26BF">
      <w:pPr>
        <w:spacing w:line="480" w:lineRule="auto"/>
        <w:jc w:val="center"/>
        <w:rPr>
          <w:rFonts w:ascii="Times New Roman" w:hAnsi="Times New Roman" w:cs="Times New Roman"/>
          <w:sz w:val="32"/>
          <w:szCs w:val="32"/>
        </w:rPr>
      </w:pPr>
    </w:p>
    <w:p w14:paraId="32BCC6C8" w14:textId="77777777" w:rsidR="00D13B6B" w:rsidRDefault="00D13B6B" w:rsidP="00270E6B">
      <w:pPr>
        <w:spacing w:line="480" w:lineRule="auto"/>
        <w:jc w:val="both"/>
        <w:rPr>
          <w:rFonts w:ascii="Times New Roman" w:hAnsi="Times New Roman" w:cs="Times New Roman"/>
          <w:b/>
          <w:bCs/>
          <w:sz w:val="32"/>
          <w:szCs w:val="32"/>
        </w:rPr>
      </w:pPr>
    </w:p>
    <w:p w14:paraId="0D5639B2" w14:textId="77777777" w:rsidR="00B572FF" w:rsidRDefault="00B572FF" w:rsidP="00270E6B">
      <w:pPr>
        <w:spacing w:line="480" w:lineRule="auto"/>
        <w:jc w:val="both"/>
        <w:rPr>
          <w:rFonts w:ascii="Times New Roman" w:hAnsi="Times New Roman" w:cs="Times New Roman"/>
          <w:b/>
          <w:bCs/>
          <w:sz w:val="32"/>
          <w:szCs w:val="32"/>
        </w:rPr>
      </w:pPr>
    </w:p>
    <w:p w14:paraId="785C5844" w14:textId="77777777" w:rsidR="00B572FF" w:rsidRDefault="00B572FF" w:rsidP="00270E6B">
      <w:pPr>
        <w:spacing w:line="480" w:lineRule="auto"/>
        <w:jc w:val="both"/>
        <w:rPr>
          <w:rFonts w:ascii="Times New Roman" w:hAnsi="Times New Roman" w:cs="Times New Roman"/>
          <w:b/>
          <w:bCs/>
          <w:sz w:val="32"/>
          <w:szCs w:val="32"/>
        </w:rPr>
      </w:pPr>
    </w:p>
    <w:p w14:paraId="5D238319" w14:textId="77777777" w:rsidR="00D13B6B" w:rsidRDefault="00D13B6B" w:rsidP="00270E6B">
      <w:pPr>
        <w:jc w:val="both"/>
        <w:rPr>
          <w:rFonts w:ascii="Times New Roman" w:hAnsi="Times New Roman" w:cs="Times New Roman"/>
          <w:sz w:val="44"/>
          <w:szCs w:val="44"/>
        </w:rPr>
      </w:pPr>
    </w:p>
    <w:p w14:paraId="2C01A4A0" w14:textId="77777777" w:rsidR="00BC0B17" w:rsidRDefault="00BC0B17" w:rsidP="00EC26BF">
      <w:pPr>
        <w:jc w:val="center"/>
        <w:rPr>
          <w:rFonts w:ascii="Times New Roman" w:hAnsi="Times New Roman" w:cs="Times New Roman"/>
          <w:b/>
          <w:bCs/>
          <w:sz w:val="28"/>
          <w:szCs w:val="28"/>
        </w:rPr>
      </w:pPr>
    </w:p>
    <w:p w14:paraId="09209B82" w14:textId="77777777" w:rsidR="00BC0B17" w:rsidRDefault="00BC0B17" w:rsidP="00EC26BF">
      <w:pPr>
        <w:jc w:val="center"/>
        <w:rPr>
          <w:rFonts w:ascii="Times New Roman" w:hAnsi="Times New Roman" w:cs="Times New Roman"/>
          <w:b/>
          <w:bCs/>
          <w:sz w:val="28"/>
          <w:szCs w:val="28"/>
        </w:rPr>
      </w:pPr>
    </w:p>
    <w:p w14:paraId="1F2B0EC3" w14:textId="77777777" w:rsidR="00BC0B17" w:rsidRDefault="00BC0B17" w:rsidP="00EC26BF">
      <w:pPr>
        <w:jc w:val="center"/>
        <w:rPr>
          <w:rFonts w:ascii="Times New Roman" w:hAnsi="Times New Roman" w:cs="Times New Roman"/>
          <w:b/>
          <w:bCs/>
          <w:sz w:val="28"/>
          <w:szCs w:val="28"/>
        </w:rPr>
      </w:pPr>
    </w:p>
    <w:p w14:paraId="392B5BAE" w14:textId="42FA80C6" w:rsidR="00626666" w:rsidRPr="004E41EC" w:rsidRDefault="00626666" w:rsidP="00EC26BF">
      <w:pPr>
        <w:jc w:val="center"/>
        <w:rPr>
          <w:rFonts w:ascii="Times New Roman" w:hAnsi="Times New Roman" w:cs="Times New Roman"/>
          <w:b/>
          <w:bCs/>
          <w:sz w:val="28"/>
          <w:szCs w:val="28"/>
        </w:rPr>
      </w:pPr>
      <w:r w:rsidRPr="004E41EC">
        <w:rPr>
          <w:rFonts w:ascii="Times New Roman" w:hAnsi="Times New Roman" w:cs="Times New Roman"/>
          <w:b/>
          <w:bCs/>
          <w:sz w:val="28"/>
          <w:szCs w:val="28"/>
        </w:rPr>
        <w:lastRenderedPageBreak/>
        <w:t>Contents</w:t>
      </w:r>
    </w:p>
    <w:p w14:paraId="7818B572" w14:textId="4F2F7F1B" w:rsidR="00714224" w:rsidRPr="008B12CC" w:rsidRDefault="00714224" w:rsidP="00270E6B">
      <w:pPr>
        <w:jc w:val="both"/>
        <w:rPr>
          <w:rFonts w:ascii="Times New Roman" w:hAnsi="Times New Roman" w:cs="Times New Roman"/>
          <w:b/>
          <w:bCs/>
          <w:i/>
          <w:iCs/>
          <w:sz w:val="24"/>
          <w:szCs w:val="24"/>
          <w:u w:val="single"/>
        </w:rPr>
      </w:pPr>
      <w:r w:rsidRPr="008B12CC">
        <w:rPr>
          <w:rFonts w:ascii="Times New Roman" w:hAnsi="Times New Roman" w:cs="Times New Roman"/>
          <w:b/>
          <w:bCs/>
          <w:i/>
          <w:iCs/>
          <w:sz w:val="24"/>
          <w:szCs w:val="24"/>
          <w:u w:val="single"/>
        </w:rPr>
        <w:t xml:space="preserve">Experimental </w:t>
      </w:r>
      <w:r w:rsidR="008B12CC" w:rsidRPr="008B12CC">
        <w:rPr>
          <w:rFonts w:ascii="Times New Roman" w:hAnsi="Times New Roman" w:cs="Times New Roman"/>
          <w:b/>
          <w:bCs/>
          <w:i/>
          <w:iCs/>
          <w:sz w:val="24"/>
          <w:szCs w:val="24"/>
          <w:u w:val="single"/>
        </w:rPr>
        <w:t>Studies</w:t>
      </w:r>
    </w:p>
    <w:p w14:paraId="4F690471" w14:textId="6A48AD83" w:rsidR="00626666" w:rsidRPr="004E41EC" w:rsidRDefault="00626666" w:rsidP="00270E6B">
      <w:pPr>
        <w:jc w:val="both"/>
        <w:rPr>
          <w:rFonts w:ascii="Times New Roman" w:hAnsi="Times New Roman" w:cs="Times New Roman"/>
          <w:sz w:val="24"/>
          <w:szCs w:val="24"/>
        </w:rPr>
      </w:pPr>
      <w:r w:rsidRPr="004E41EC">
        <w:rPr>
          <w:rFonts w:ascii="Times New Roman" w:hAnsi="Times New Roman" w:cs="Times New Roman"/>
          <w:sz w:val="24"/>
          <w:szCs w:val="24"/>
        </w:rPr>
        <w:t>1. General Information</w:t>
      </w:r>
      <w:r w:rsidR="008F0D19">
        <w:rPr>
          <w:rFonts w:ascii="Times New Roman" w:hAnsi="Times New Roman" w:cs="Times New Roman"/>
          <w:sz w:val="24"/>
          <w:szCs w:val="24"/>
        </w:rPr>
        <w:t xml:space="preserve">                                                                                                                             S3  </w:t>
      </w:r>
      <w:r w:rsidRPr="004E41EC">
        <w:rPr>
          <w:rFonts w:ascii="Times New Roman" w:hAnsi="Times New Roman" w:cs="Times New Roman"/>
          <w:sz w:val="24"/>
          <w:szCs w:val="24"/>
        </w:rPr>
        <w:t xml:space="preserve"> </w:t>
      </w:r>
    </w:p>
    <w:p w14:paraId="196E057E" w14:textId="58796238" w:rsidR="00793AF9" w:rsidRDefault="00626666" w:rsidP="00270E6B">
      <w:pPr>
        <w:jc w:val="both"/>
        <w:rPr>
          <w:rFonts w:ascii="Times New Roman" w:hAnsi="Times New Roman" w:cs="Times New Roman"/>
          <w:sz w:val="24"/>
          <w:szCs w:val="24"/>
        </w:rPr>
      </w:pPr>
      <w:r w:rsidRPr="004E41EC">
        <w:rPr>
          <w:rFonts w:ascii="Times New Roman" w:hAnsi="Times New Roman" w:cs="Times New Roman"/>
          <w:sz w:val="24"/>
          <w:szCs w:val="24"/>
        </w:rPr>
        <w:t xml:space="preserve">2. </w:t>
      </w:r>
      <w:r w:rsidR="008A2D66" w:rsidRPr="008A2D66">
        <w:rPr>
          <w:rFonts w:ascii="Times New Roman" w:hAnsi="Times New Roman" w:cs="Times New Roman"/>
          <w:sz w:val="24"/>
          <w:szCs w:val="24"/>
        </w:rPr>
        <w:t xml:space="preserve">Synthesis and Characterization of </w:t>
      </w:r>
      <w:r w:rsidR="00870089">
        <w:rPr>
          <w:rFonts w:ascii="Times New Roman" w:hAnsi="Times New Roman" w:cs="Times New Roman"/>
          <w:sz w:val="24"/>
          <w:szCs w:val="24"/>
        </w:rPr>
        <w:t>A</w:t>
      </w:r>
      <w:r w:rsidR="008A2D66" w:rsidRPr="008A2D66">
        <w:rPr>
          <w:rFonts w:ascii="Times New Roman" w:hAnsi="Times New Roman" w:cs="Times New Roman"/>
          <w:sz w:val="24"/>
          <w:szCs w:val="24"/>
        </w:rPr>
        <w:t xml:space="preserve">ctive </w:t>
      </w:r>
      <w:r w:rsidR="00870089">
        <w:rPr>
          <w:rFonts w:ascii="Times New Roman" w:hAnsi="Times New Roman" w:cs="Times New Roman"/>
          <w:sz w:val="24"/>
          <w:szCs w:val="24"/>
        </w:rPr>
        <w:t>S</w:t>
      </w:r>
      <w:r w:rsidR="008A2D66" w:rsidRPr="008A2D66">
        <w:rPr>
          <w:rFonts w:ascii="Times New Roman" w:hAnsi="Times New Roman" w:cs="Times New Roman"/>
          <w:sz w:val="24"/>
          <w:szCs w:val="24"/>
        </w:rPr>
        <w:t xml:space="preserve">pecies </w:t>
      </w:r>
      <w:r w:rsidR="00A2209D">
        <w:rPr>
          <w:rFonts w:ascii="Times New Roman" w:hAnsi="Times New Roman" w:cs="Times New Roman"/>
          <w:sz w:val="24"/>
          <w:szCs w:val="24"/>
        </w:rPr>
        <w:t>(</w:t>
      </w:r>
      <w:r w:rsidR="00A2209D" w:rsidRPr="00A2209D">
        <w:rPr>
          <w:rFonts w:ascii="Times New Roman" w:hAnsi="Times New Roman" w:cs="Times New Roman"/>
          <w:b/>
          <w:bCs/>
          <w:sz w:val="24"/>
          <w:szCs w:val="24"/>
        </w:rPr>
        <w:t>X</w:t>
      </w:r>
      <w:r w:rsidR="00A2209D" w:rsidRPr="00A2209D">
        <w:rPr>
          <w:rFonts w:ascii="Times New Roman" w:hAnsi="Times New Roman" w:cs="Times New Roman"/>
          <w:b/>
          <w:bCs/>
          <w:sz w:val="24"/>
          <w:szCs w:val="24"/>
          <w:vertAlign w:val="subscript"/>
        </w:rPr>
        <w:t>1</w:t>
      </w:r>
      <w:r w:rsidR="00A2209D">
        <w:rPr>
          <w:rFonts w:ascii="Times New Roman" w:hAnsi="Times New Roman" w:cs="Times New Roman"/>
          <w:sz w:val="24"/>
          <w:szCs w:val="24"/>
        </w:rPr>
        <w:t>)</w:t>
      </w:r>
      <w:r w:rsidR="008F0D19">
        <w:rPr>
          <w:rFonts w:ascii="Times New Roman" w:hAnsi="Times New Roman" w:cs="Times New Roman"/>
          <w:sz w:val="24"/>
          <w:szCs w:val="24"/>
        </w:rPr>
        <w:t xml:space="preserve">                                                         S3      </w:t>
      </w:r>
    </w:p>
    <w:p w14:paraId="3ED95FD6" w14:textId="04F9EB1E" w:rsidR="00626666" w:rsidRDefault="00626666" w:rsidP="00270E6B">
      <w:pPr>
        <w:jc w:val="both"/>
        <w:rPr>
          <w:rFonts w:ascii="Times New Roman" w:hAnsi="Times New Roman" w:cs="Times New Roman"/>
          <w:sz w:val="24"/>
          <w:szCs w:val="24"/>
        </w:rPr>
      </w:pPr>
      <w:r w:rsidRPr="004E41EC">
        <w:rPr>
          <w:rFonts w:ascii="Times New Roman" w:hAnsi="Times New Roman" w:cs="Times New Roman"/>
          <w:sz w:val="24"/>
          <w:szCs w:val="24"/>
        </w:rPr>
        <w:t xml:space="preserve">3. </w:t>
      </w:r>
      <w:r w:rsidR="00561457">
        <w:rPr>
          <w:rFonts w:ascii="Times New Roman" w:hAnsi="Times New Roman" w:cs="Times New Roman"/>
          <w:sz w:val="24"/>
          <w:szCs w:val="24"/>
          <w:vertAlign w:val="superscript"/>
        </w:rPr>
        <w:t>31</w:t>
      </w:r>
      <w:r w:rsidR="00316C78">
        <w:rPr>
          <w:rFonts w:ascii="Times New Roman" w:hAnsi="Times New Roman" w:cs="Times New Roman"/>
          <w:sz w:val="24"/>
          <w:szCs w:val="24"/>
        </w:rPr>
        <w:t>P</w:t>
      </w:r>
      <w:r w:rsidR="00561457">
        <w:rPr>
          <w:rFonts w:ascii="Times New Roman" w:hAnsi="Times New Roman" w:cs="Times New Roman"/>
          <w:sz w:val="24"/>
          <w:szCs w:val="24"/>
        </w:rPr>
        <w:t>{</w:t>
      </w:r>
      <w:r w:rsidR="00561457" w:rsidRPr="00561457">
        <w:rPr>
          <w:rFonts w:ascii="Times New Roman" w:hAnsi="Times New Roman" w:cs="Times New Roman"/>
          <w:sz w:val="24"/>
          <w:szCs w:val="24"/>
          <w:vertAlign w:val="superscript"/>
        </w:rPr>
        <w:t>1</w:t>
      </w:r>
      <w:r w:rsidR="00561457">
        <w:rPr>
          <w:rFonts w:ascii="Times New Roman" w:hAnsi="Times New Roman" w:cs="Times New Roman"/>
          <w:sz w:val="24"/>
          <w:szCs w:val="24"/>
        </w:rPr>
        <w:t>H}</w:t>
      </w:r>
      <w:r w:rsidR="00316C78">
        <w:rPr>
          <w:rFonts w:ascii="Times New Roman" w:hAnsi="Times New Roman" w:cs="Times New Roman"/>
          <w:sz w:val="24"/>
          <w:szCs w:val="24"/>
        </w:rPr>
        <w:t xml:space="preserve"> VT-</w:t>
      </w:r>
      <w:r w:rsidRPr="004E41EC">
        <w:rPr>
          <w:rFonts w:ascii="Times New Roman" w:hAnsi="Times New Roman" w:cs="Times New Roman"/>
          <w:sz w:val="24"/>
          <w:szCs w:val="24"/>
        </w:rPr>
        <w:t>NMR experiments</w:t>
      </w:r>
      <w:r w:rsidR="008F0D19">
        <w:rPr>
          <w:rFonts w:ascii="Times New Roman" w:hAnsi="Times New Roman" w:cs="Times New Roman"/>
          <w:sz w:val="24"/>
          <w:szCs w:val="24"/>
        </w:rPr>
        <w:t xml:space="preserve">                                                                                             </w:t>
      </w:r>
      <w:r w:rsidR="00A72706">
        <w:rPr>
          <w:rFonts w:ascii="Times New Roman" w:hAnsi="Times New Roman" w:cs="Times New Roman"/>
          <w:sz w:val="24"/>
          <w:szCs w:val="24"/>
        </w:rPr>
        <w:t>S</w:t>
      </w:r>
      <w:r w:rsidR="00AD62CC">
        <w:rPr>
          <w:rFonts w:ascii="Times New Roman" w:hAnsi="Times New Roman" w:cs="Times New Roman"/>
          <w:sz w:val="24"/>
          <w:szCs w:val="24"/>
        </w:rPr>
        <w:t>7</w:t>
      </w:r>
    </w:p>
    <w:p w14:paraId="78328489" w14:textId="79D74D01" w:rsidR="003C69CB" w:rsidRDefault="003C69CB" w:rsidP="00270E6B">
      <w:pPr>
        <w:jc w:val="both"/>
        <w:rPr>
          <w:rFonts w:ascii="Times New Roman" w:hAnsi="Times New Roman" w:cs="Times New Roman"/>
          <w:sz w:val="24"/>
          <w:szCs w:val="24"/>
        </w:rPr>
      </w:pPr>
      <w:r>
        <w:rPr>
          <w:rFonts w:ascii="Times New Roman" w:hAnsi="Times New Roman" w:cs="Times New Roman"/>
          <w:sz w:val="24"/>
          <w:szCs w:val="24"/>
        </w:rPr>
        <w:t xml:space="preserve">3.1 </w:t>
      </w:r>
      <w:r w:rsidRPr="003F4949">
        <w:rPr>
          <w:rFonts w:ascii="Times New Roman" w:hAnsi="Times New Roman" w:cs="Times New Roman"/>
          <w:sz w:val="24"/>
          <w:szCs w:val="24"/>
          <w:vertAlign w:val="superscript"/>
        </w:rPr>
        <w:t>31</w:t>
      </w:r>
      <w:r>
        <w:rPr>
          <w:rFonts w:ascii="Times New Roman" w:hAnsi="Times New Roman" w:cs="Times New Roman"/>
          <w:sz w:val="24"/>
          <w:szCs w:val="24"/>
        </w:rPr>
        <w:t>P</w:t>
      </w:r>
      <w:r w:rsidR="00561457">
        <w:rPr>
          <w:rFonts w:ascii="Times New Roman" w:hAnsi="Times New Roman" w:cs="Times New Roman"/>
          <w:sz w:val="24"/>
          <w:szCs w:val="24"/>
        </w:rPr>
        <w:t>{</w:t>
      </w:r>
      <w:r w:rsidR="00561457" w:rsidRPr="00561457">
        <w:rPr>
          <w:rFonts w:ascii="Times New Roman" w:hAnsi="Times New Roman" w:cs="Times New Roman"/>
          <w:sz w:val="24"/>
          <w:szCs w:val="24"/>
          <w:vertAlign w:val="superscript"/>
        </w:rPr>
        <w:t>1</w:t>
      </w:r>
      <w:r w:rsidR="00561457">
        <w:rPr>
          <w:rFonts w:ascii="Times New Roman" w:hAnsi="Times New Roman" w:cs="Times New Roman"/>
          <w:sz w:val="24"/>
          <w:szCs w:val="24"/>
        </w:rPr>
        <w:t>H}</w:t>
      </w:r>
      <w:r>
        <w:rPr>
          <w:rFonts w:ascii="Times New Roman" w:hAnsi="Times New Roman" w:cs="Times New Roman"/>
          <w:sz w:val="24"/>
          <w:szCs w:val="24"/>
        </w:rPr>
        <w:t xml:space="preserve"> VT</w:t>
      </w:r>
      <w:r w:rsidR="00FD2E36">
        <w:rPr>
          <w:rFonts w:ascii="Times New Roman" w:hAnsi="Times New Roman" w:cs="Times New Roman"/>
          <w:sz w:val="24"/>
          <w:szCs w:val="24"/>
        </w:rPr>
        <w:t>-</w:t>
      </w:r>
      <w:r>
        <w:rPr>
          <w:rFonts w:ascii="Times New Roman" w:hAnsi="Times New Roman" w:cs="Times New Roman"/>
          <w:sz w:val="24"/>
          <w:szCs w:val="24"/>
        </w:rPr>
        <w:t xml:space="preserve">NMR with </w:t>
      </w:r>
      <w:r w:rsidR="00C03733">
        <w:rPr>
          <w:rFonts w:ascii="Times New Roman" w:hAnsi="Times New Roman" w:cs="Times New Roman"/>
          <w:sz w:val="24"/>
          <w:szCs w:val="24"/>
        </w:rPr>
        <w:t>D</w:t>
      </w:r>
      <w:r w:rsidR="003F4949">
        <w:rPr>
          <w:rFonts w:ascii="Times New Roman" w:hAnsi="Times New Roman" w:cs="Times New Roman"/>
          <w:sz w:val="24"/>
          <w:szCs w:val="24"/>
        </w:rPr>
        <w:t>irhodium(</w:t>
      </w:r>
      <w:r>
        <w:rPr>
          <w:rFonts w:ascii="Times New Roman" w:hAnsi="Times New Roman" w:cs="Times New Roman"/>
          <w:sz w:val="24"/>
          <w:szCs w:val="24"/>
        </w:rPr>
        <w:t xml:space="preserve">II) and Josiphos </w:t>
      </w:r>
      <w:r w:rsidR="00AD62CC">
        <w:rPr>
          <w:rFonts w:ascii="Times New Roman" w:hAnsi="Times New Roman" w:cs="Times New Roman"/>
          <w:sz w:val="24"/>
          <w:szCs w:val="24"/>
        </w:rPr>
        <w:t xml:space="preserve">                                                         S7</w:t>
      </w:r>
    </w:p>
    <w:p w14:paraId="6E97C7CC" w14:textId="6FBD3A19" w:rsidR="003C69CB" w:rsidRDefault="003C69CB" w:rsidP="00270E6B">
      <w:pPr>
        <w:jc w:val="both"/>
        <w:rPr>
          <w:rFonts w:ascii="Times New Roman" w:hAnsi="Times New Roman" w:cs="Times New Roman"/>
          <w:sz w:val="24"/>
          <w:szCs w:val="24"/>
        </w:rPr>
      </w:pPr>
      <w:r>
        <w:rPr>
          <w:rFonts w:ascii="Times New Roman" w:hAnsi="Times New Roman" w:cs="Times New Roman"/>
          <w:sz w:val="24"/>
          <w:szCs w:val="24"/>
        </w:rPr>
        <w:t xml:space="preserve">3.2. </w:t>
      </w:r>
      <w:r w:rsidRPr="003F4949">
        <w:rPr>
          <w:rFonts w:ascii="Times New Roman" w:hAnsi="Times New Roman" w:cs="Times New Roman"/>
          <w:sz w:val="24"/>
          <w:szCs w:val="24"/>
          <w:vertAlign w:val="superscript"/>
        </w:rPr>
        <w:t>31</w:t>
      </w:r>
      <w:r>
        <w:rPr>
          <w:rFonts w:ascii="Times New Roman" w:hAnsi="Times New Roman" w:cs="Times New Roman"/>
          <w:sz w:val="24"/>
          <w:szCs w:val="24"/>
        </w:rPr>
        <w:t>P</w:t>
      </w:r>
      <w:r w:rsidR="00561457">
        <w:rPr>
          <w:rFonts w:ascii="Times New Roman" w:hAnsi="Times New Roman" w:cs="Times New Roman"/>
          <w:sz w:val="24"/>
          <w:szCs w:val="24"/>
        </w:rPr>
        <w:t>{</w:t>
      </w:r>
      <w:r w:rsidR="00561457" w:rsidRPr="00561457">
        <w:rPr>
          <w:rFonts w:ascii="Times New Roman" w:hAnsi="Times New Roman" w:cs="Times New Roman"/>
          <w:sz w:val="24"/>
          <w:szCs w:val="24"/>
          <w:vertAlign w:val="superscript"/>
        </w:rPr>
        <w:t>1</w:t>
      </w:r>
      <w:r w:rsidR="00561457">
        <w:rPr>
          <w:rFonts w:ascii="Times New Roman" w:hAnsi="Times New Roman" w:cs="Times New Roman"/>
          <w:sz w:val="24"/>
          <w:szCs w:val="24"/>
        </w:rPr>
        <w:t>H)</w:t>
      </w:r>
      <w:r>
        <w:rPr>
          <w:rFonts w:ascii="Times New Roman" w:hAnsi="Times New Roman" w:cs="Times New Roman"/>
          <w:sz w:val="24"/>
          <w:szCs w:val="24"/>
        </w:rPr>
        <w:t xml:space="preserve"> VT-NMR </w:t>
      </w:r>
      <w:r w:rsidR="00607FD8">
        <w:rPr>
          <w:rFonts w:ascii="Times New Roman" w:hAnsi="Times New Roman" w:cs="Times New Roman"/>
          <w:sz w:val="24"/>
          <w:szCs w:val="24"/>
        </w:rPr>
        <w:t xml:space="preserve">with </w:t>
      </w:r>
      <w:r w:rsidR="00207DB8">
        <w:rPr>
          <w:rFonts w:ascii="Times New Roman" w:hAnsi="Times New Roman" w:cs="Times New Roman"/>
          <w:sz w:val="24"/>
          <w:szCs w:val="24"/>
        </w:rPr>
        <w:t xml:space="preserve">Phenylboronic </w:t>
      </w:r>
      <w:r w:rsidR="005F0B48">
        <w:rPr>
          <w:rFonts w:ascii="Times New Roman" w:hAnsi="Times New Roman" w:cs="Times New Roman"/>
          <w:sz w:val="24"/>
          <w:szCs w:val="24"/>
        </w:rPr>
        <w:t>A</w:t>
      </w:r>
      <w:r w:rsidR="00207DB8">
        <w:rPr>
          <w:rFonts w:ascii="Times New Roman" w:hAnsi="Times New Roman" w:cs="Times New Roman"/>
          <w:sz w:val="24"/>
          <w:szCs w:val="24"/>
        </w:rPr>
        <w:t>cid</w:t>
      </w:r>
      <w:r w:rsidR="00AD62CC">
        <w:rPr>
          <w:rFonts w:ascii="Times New Roman" w:hAnsi="Times New Roman" w:cs="Times New Roman"/>
          <w:sz w:val="24"/>
          <w:szCs w:val="24"/>
        </w:rPr>
        <w:t xml:space="preserve">                                                                      S8</w:t>
      </w:r>
    </w:p>
    <w:p w14:paraId="19F52130" w14:textId="32A00F80" w:rsidR="00316C78" w:rsidRPr="004E41EC" w:rsidRDefault="007F0FCF" w:rsidP="00270E6B">
      <w:pPr>
        <w:jc w:val="both"/>
        <w:rPr>
          <w:rFonts w:ascii="Times New Roman" w:hAnsi="Times New Roman" w:cs="Times New Roman"/>
          <w:sz w:val="24"/>
          <w:szCs w:val="24"/>
        </w:rPr>
      </w:pPr>
      <w:r>
        <w:rPr>
          <w:rFonts w:ascii="Times New Roman" w:hAnsi="Times New Roman" w:cs="Times New Roman"/>
          <w:sz w:val="24"/>
          <w:szCs w:val="24"/>
        </w:rPr>
        <w:t xml:space="preserve">3.3. </w:t>
      </w:r>
      <w:r w:rsidRPr="003F4949">
        <w:rPr>
          <w:rFonts w:ascii="Times New Roman" w:hAnsi="Times New Roman" w:cs="Times New Roman"/>
          <w:sz w:val="24"/>
          <w:szCs w:val="24"/>
          <w:vertAlign w:val="superscript"/>
        </w:rPr>
        <w:t>31</w:t>
      </w:r>
      <w:r>
        <w:rPr>
          <w:rFonts w:ascii="Times New Roman" w:hAnsi="Times New Roman" w:cs="Times New Roman"/>
          <w:sz w:val="24"/>
          <w:szCs w:val="24"/>
        </w:rPr>
        <w:t>P</w:t>
      </w:r>
      <w:r w:rsidR="009303F5">
        <w:rPr>
          <w:rFonts w:ascii="Times New Roman" w:hAnsi="Times New Roman" w:cs="Times New Roman"/>
          <w:sz w:val="24"/>
          <w:szCs w:val="24"/>
        </w:rPr>
        <w:t>{</w:t>
      </w:r>
      <w:r w:rsidR="009303F5" w:rsidRPr="009303F5">
        <w:rPr>
          <w:rFonts w:ascii="Times New Roman" w:hAnsi="Times New Roman" w:cs="Times New Roman"/>
          <w:sz w:val="24"/>
          <w:szCs w:val="24"/>
          <w:vertAlign w:val="superscript"/>
        </w:rPr>
        <w:t>1</w:t>
      </w:r>
      <w:r w:rsidR="009303F5">
        <w:rPr>
          <w:rFonts w:ascii="Times New Roman" w:hAnsi="Times New Roman" w:cs="Times New Roman"/>
          <w:sz w:val="24"/>
          <w:szCs w:val="24"/>
        </w:rPr>
        <w:t>H}</w:t>
      </w:r>
      <w:r>
        <w:rPr>
          <w:rFonts w:ascii="Times New Roman" w:hAnsi="Times New Roman" w:cs="Times New Roman"/>
          <w:sz w:val="24"/>
          <w:szCs w:val="24"/>
        </w:rPr>
        <w:t xml:space="preserve"> VT-NMR with [Rh(C</w:t>
      </w:r>
      <w:r w:rsidRPr="009303F5">
        <w:rPr>
          <w:rFonts w:ascii="Times New Roman" w:hAnsi="Times New Roman" w:cs="Times New Roman"/>
          <w:sz w:val="24"/>
          <w:szCs w:val="24"/>
          <w:vertAlign w:val="subscript"/>
        </w:rPr>
        <w:t>2</w:t>
      </w:r>
      <w:r>
        <w:rPr>
          <w:rFonts w:ascii="Times New Roman" w:hAnsi="Times New Roman" w:cs="Times New Roman"/>
          <w:sz w:val="24"/>
          <w:szCs w:val="24"/>
        </w:rPr>
        <w:t>H</w:t>
      </w:r>
      <w:r w:rsidRPr="009303F5">
        <w:rPr>
          <w:rFonts w:ascii="Times New Roman" w:hAnsi="Times New Roman" w:cs="Times New Roman"/>
          <w:sz w:val="24"/>
          <w:szCs w:val="24"/>
          <w:vertAlign w:val="subscript"/>
        </w:rPr>
        <w:t>4</w:t>
      </w:r>
      <w:r>
        <w:rPr>
          <w:rFonts w:ascii="Times New Roman" w:hAnsi="Times New Roman" w:cs="Times New Roman"/>
          <w:sz w:val="24"/>
          <w:szCs w:val="24"/>
        </w:rPr>
        <w:t>)</w:t>
      </w:r>
      <w:r w:rsidRPr="009303F5">
        <w:rPr>
          <w:rFonts w:ascii="Times New Roman" w:hAnsi="Times New Roman" w:cs="Times New Roman"/>
          <w:sz w:val="24"/>
          <w:szCs w:val="24"/>
          <w:vertAlign w:val="subscript"/>
        </w:rPr>
        <w:t>2</w:t>
      </w:r>
      <w:r>
        <w:rPr>
          <w:rFonts w:ascii="Times New Roman" w:hAnsi="Times New Roman" w:cs="Times New Roman"/>
          <w:sz w:val="24"/>
          <w:szCs w:val="24"/>
        </w:rPr>
        <w:t>Cl]</w:t>
      </w:r>
      <w:r w:rsidRPr="009303F5">
        <w:rPr>
          <w:rFonts w:ascii="Times New Roman" w:hAnsi="Times New Roman" w:cs="Times New Roman"/>
          <w:sz w:val="24"/>
          <w:szCs w:val="24"/>
          <w:vertAlign w:val="subscript"/>
        </w:rPr>
        <w:t>2</w:t>
      </w:r>
      <w:r w:rsidR="00870089">
        <w:rPr>
          <w:rFonts w:ascii="Times New Roman" w:hAnsi="Times New Roman" w:cs="Times New Roman"/>
          <w:sz w:val="24"/>
          <w:szCs w:val="24"/>
        </w:rPr>
        <w:t>,</w:t>
      </w:r>
      <w:r>
        <w:rPr>
          <w:rFonts w:ascii="Times New Roman" w:hAnsi="Times New Roman" w:cs="Times New Roman"/>
          <w:sz w:val="24"/>
          <w:szCs w:val="24"/>
        </w:rPr>
        <w:t xml:space="preserve"> Josiphos </w:t>
      </w:r>
      <w:r w:rsidR="00870089">
        <w:rPr>
          <w:rFonts w:ascii="Times New Roman" w:hAnsi="Times New Roman" w:cs="Times New Roman"/>
          <w:sz w:val="24"/>
          <w:szCs w:val="24"/>
        </w:rPr>
        <w:t xml:space="preserve">and </w:t>
      </w:r>
      <w:r w:rsidR="005F0B48">
        <w:rPr>
          <w:rFonts w:ascii="Times New Roman" w:hAnsi="Times New Roman" w:cs="Times New Roman"/>
          <w:sz w:val="24"/>
          <w:szCs w:val="24"/>
        </w:rPr>
        <w:t>P</w:t>
      </w:r>
      <w:r>
        <w:rPr>
          <w:rFonts w:ascii="Times New Roman" w:hAnsi="Times New Roman" w:cs="Times New Roman"/>
          <w:sz w:val="24"/>
          <w:szCs w:val="24"/>
        </w:rPr>
        <w:t xml:space="preserve">henylboronic </w:t>
      </w:r>
      <w:r w:rsidR="005F0B48">
        <w:rPr>
          <w:rFonts w:ascii="Times New Roman" w:hAnsi="Times New Roman" w:cs="Times New Roman"/>
          <w:sz w:val="24"/>
          <w:szCs w:val="24"/>
        </w:rPr>
        <w:t>A</w:t>
      </w:r>
      <w:r>
        <w:rPr>
          <w:rFonts w:ascii="Times New Roman" w:hAnsi="Times New Roman" w:cs="Times New Roman"/>
          <w:sz w:val="24"/>
          <w:szCs w:val="24"/>
        </w:rPr>
        <w:t>cid</w:t>
      </w:r>
      <w:r w:rsidR="00AD62CC">
        <w:rPr>
          <w:rFonts w:ascii="Times New Roman" w:hAnsi="Times New Roman" w:cs="Times New Roman"/>
          <w:sz w:val="24"/>
          <w:szCs w:val="24"/>
        </w:rPr>
        <w:t xml:space="preserve">                     S9</w:t>
      </w:r>
    </w:p>
    <w:p w14:paraId="343E6691" w14:textId="21F0BBE0" w:rsidR="00626666" w:rsidRPr="004E41EC" w:rsidRDefault="00626666" w:rsidP="00270E6B">
      <w:pPr>
        <w:jc w:val="both"/>
        <w:rPr>
          <w:rFonts w:ascii="Times New Roman" w:hAnsi="Times New Roman" w:cs="Times New Roman"/>
          <w:sz w:val="24"/>
          <w:szCs w:val="24"/>
        </w:rPr>
      </w:pPr>
      <w:r w:rsidRPr="004E41EC">
        <w:rPr>
          <w:rFonts w:ascii="Times New Roman" w:hAnsi="Times New Roman" w:cs="Times New Roman"/>
          <w:sz w:val="24"/>
          <w:szCs w:val="24"/>
        </w:rPr>
        <w:t>4.</w:t>
      </w:r>
      <w:r w:rsidR="000A42BA">
        <w:rPr>
          <w:rFonts w:ascii="Times New Roman" w:hAnsi="Times New Roman" w:cs="Times New Roman"/>
          <w:sz w:val="24"/>
          <w:szCs w:val="24"/>
        </w:rPr>
        <w:t xml:space="preserve"> </w:t>
      </w:r>
      <w:r w:rsidR="00585B2F">
        <w:rPr>
          <w:rFonts w:ascii="Times New Roman" w:hAnsi="Times New Roman" w:cs="Times New Roman"/>
          <w:sz w:val="24"/>
          <w:szCs w:val="24"/>
        </w:rPr>
        <w:t>Control e</w:t>
      </w:r>
      <w:r w:rsidR="000A42BA">
        <w:rPr>
          <w:rFonts w:ascii="Times New Roman" w:hAnsi="Times New Roman" w:cs="Times New Roman"/>
          <w:sz w:val="24"/>
          <w:szCs w:val="24"/>
        </w:rPr>
        <w:t xml:space="preserve">xperiments with </w:t>
      </w:r>
      <w:r w:rsidR="00A320B3">
        <w:rPr>
          <w:rFonts w:ascii="Times New Roman" w:hAnsi="Times New Roman" w:cs="Times New Roman"/>
          <w:sz w:val="24"/>
          <w:szCs w:val="24"/>
        </w:rPr>
        <w:t>[</w:t>
      </w:r>
      <w:r w:rsidR="006D7031">
        <w:rPr>
          <w:rFonts w:ascii="Times New Roman" w:hAnsi="Times New Roman" w:cs="Times New Roman"/>
          <w:sz w:val="24"/>
          <w:szCs w:val="24"/>
        </w:rPr>
        <w:t>Rh(C</w:t>
      </w:r>
      <w:r w:rsidR="006D7031" w:rsidRPr="009303F5">
        <w:rPr>
          <w:rFonts w:ascii="Times New Roman" w:hAnsi="Times New Roman" w:cs="Times New Roman"/>
          <w:sz w:val="24"/>
          <w:szCs w:val="24"/>
          <w:vertAlign w:val="subscript"/>
        </w:rPr>
        <w:t>2</w:t>
      </w:r>
      <w:r w:rsidR="006D7031">
        <w:rPr>
          <w:rFonts w:ascii="Times New Roman" w:hAnsi="Times New Roman" w:cs="Times New Roman"/>
          <w:sz w:val="24"/>
          <w:szCs w:val="24"/>
        </w:rPr>
        <w:t>H</w:t>
      </w:r>
      <w:r w:rsidR="006D7031" w:rsidRPr="009303F5">
        <w:rPr>
          <w:rFonts w:ascii="Times New Roman" w:hAnsi="Times New Roman" w:cs="Times New Roman"/>
          <w:sz w:val="24"/>
          <w:szCs w:val="24"/>
          <w:vertAlign w:val="subscript"/>
        </w:rPr>
        <w:t>4</w:t>
      </w:r>
      <w:r w:rsidR="006D7031">
        <w:rPr>
          <w:rFonts w:ascii="Times New Roman" w:hAnsi="Times New Roman" w:cs="Times New Roman"/>
          <w:sz w:val="24"/>
          <w:szCs w:val="24"/>
        </w:rPr>
        <w:t>)</w:t>
      </w:r>
      <w:r w:rsidR="006D7031" w:rsidRPr="009303F5">
        <w:rPr>
          <w:rFonts w:ascii="Times New Roman" w:hAnsi="Times New Roman" w:cs="Times New Roman"/>
          <w:sz w:val="24"/>
          <w:szCs w:val="24"/>
          <w:vertAlign w:val="subscript"/>
        </w:rPr>
        <w:t>2</w:t>
      </w:r>
      <w:r w:rsidR="006D7031">
        <w:rPr>
          <w:rFonts w:ascii="Times New Roman" w:hAnsi="Times New Roman" w:cs="Times New Roman"/>
          <w:sz w:val="24"/>
          <w:szCs w:val="24"/>
        </w:rPr>
        <w:t>Cl]</w:t>
      </w:r>
      <w:r w:rsidR="006D7031" w:rsidRPr="009303F5">
        <w:rPr>
          <w:rFonts w:ascii="Times New Roman" w:hAnsi="Times New Roman" w:cs="Times New Roman"/>
          <w:sz w:val="24"/>
          <w:szCs w:val="24"/>
          <w:vertAlign w:val="subscript"/>
        </w:rPr>
        <w:t>2</w:t>
      </w:r>
      <w:r w:rsidR="006D7031">
        <w:rPr>
          <w:rFonts w:ascii="Times New Roman" w:hAnsi="Times New Roman" w:cs="Times New Roman"/>
          <w:sz w:val="24"/>
          <w:szCs w:val="24"/>
        </w:rPr>
        <w:t xml:space="preserve"> and Josiphos </w:t>
      </w:r>
      <w:r w:rsidR="00AD62CC">
        <w:rPr>
          <w:rFonts w:ascii="Times New Roman" w:hAnsi="Times New Roman" w:cs="Times New Roman"/>
          <w:sz w:val="24"/>
          <w:szCs w:val="24"/>
        </w:rPr>
        <w:t xml:space="preserve">                                                     S10</w:t>
      </w:r>
    </w:p>
    <w:p w14:paraId="6C2460CA" w14:textId="201321E2" w:rsidR="001968BF" w:rsidRDefault="00626666" w:rsidP="00270E6B">
      <w:pPr>
        <w:jc w:val="both"/>
        <w:rPr>
          <w:rFonts w:ascii="Times New Roman" w:hAnsi="Times New Roman" w:cs="Times New Roman"/>
          <w:sz w:val="24"/>
          <w:szCs w:val="24"/>
        </w:rPr>
      </w:pPr>
      <w:r w:rsidRPr="004E41EC">
        <w:rPr>
          <w:rFonts w:ascii="Times New Roman" w:hAnsi="Times New Roman" w:cs="Times New Roman"/>
          <w:sz w:val="24"/>
          <w:szCs w:val="24"/>
        </w:rPr>
        <w:t xml:space="preserve">5. </w:t>
      </w:r>
      <w:r w:rsidR="001968BF" w:rsidRPr="001968BF">
        <w:rPr>
          <w:rFonts w:ascii="Times New Roman" w:hAnsi="Times New Roman" w:cs="Times New Roman"/>
          <w:sz w:val="24"/>
          <w:szCs w:val="24"/>
        </w:rPr>
        <w:t xml:space="preserve">Investigation of the Chloride Source in </w:t>
      </w:r>
      <w:r w:rsidR="00E307BE">
        <w:rPr>
          <w:rFonts w:ascii="Times New Roman" w:hAnsi="Times New Roman" w:cs="Times New Roman"/>
          <w:b/>
          <w:bCs/>
          <w:sz w:val="24"/>
          <w:szCs w:val="24"/>
        </w:rPr>
        <w:t>X</w:t>
      </w:r>
      <w:r w:rsidR="00E307BE" w:rsidRPr="009A7A1C">
        <w:rPr>
          <w:rFonts w:ascii="Times New Roman" w:hAnsi="Times New Roman" w:cs="Times New Roman"/>
          <w:b/>
          <w:bCs/>
          <w:sz w:val="24"/>
          <w:szCs w:val="24"/>
          <w:vertAlign w:val="subscript"/>
        </w:rPr>
        <w:t>1</w:t>
      </w:r>
      <w:r w:rsidR="00E307BE">
        <w:rPr>
          <w:rFonts w:ascii="Times New Roman" w:hAnsi="Times New Roman" w:cs="Times New Roman"/>
          <w:b/>
          <w:bCs/>
          <w:sz w:val="24"/>
          <w:szCs w:val="24"/>
        </w:rPr>
        <w:t xml:space="preserve">                                                                        </w:t>
      </w:r>
      <w:r w:rsidR="00E307BE" w:rsidRPr="000B62EF">
        <w:rPr>
          <w:rFonts w:ascii="Times New Roman" w:hAnsi="Times New Roman" w:cs="Times New Roman"/>
          <w:sz w:val="24"/>
          <w:szCs w:val="24"/>
        </w:rPr>
        <w:t>S11</w:t>
      </w:r>
      <w:r w:rsidR="00E307BE">
        <w:rPr>
          <w:rFonts w:ascii="Times New Roman" w:hAnsi="Times New Roman" w:cs="Times New Roman"/>
          <w:b/>
          <w:bCs/>
          <w:sz w:val="24"/>
          <w:szCs w:val="24"/>
          <w:vertAlign w:val="subscript"/>
        </w:rPr>
        <w:t xml:space="preserve">                                                          </w:t>
      </w:r>
    </w:p>
    <w:p w14:paraId="1698555A" w14:textId="5249A4E4" w:rsidR="00585B2F" w:rsidRDefault="00585B2F" w:rsidP="00270E6B">
      <w:pPr>
        <w:jc w:val="both"/>
        <w:rPr>
          <w:rFonts w:ascii="Times New Roman" w:hAnsi="Times New Roman" w:cs="Times New Roman"/>
          <w:sz w:val="24"/>
          <w:szCs w:val="24"/>
        </w:rPr>
      </w:pPr>
      <w:r>
        <w:rPr>
          <w:rFonts w:ascii="Times New Roman" w:hAnsi="Times New Roman" w:cs="Times New Roman"/>
          <w:sz w:val="24"/>
          <w:szCs w:val="24"/>
        </w:rPr>
        <w:t xml:space="preserve">5.1. </w:t>
      </w:r>
      <w:r w:rsidR="004946C8" w:rsidRPr="004946C8">
        <w:rPr>
          <w:rFonts w:ascii="Times New Roman" w:hAnsi="Times New Roman" w:cs="Times New Roman"/>
          <w:sz w:val="24"/>
          <w:szCs w:val="24"/>
        </w:rPr>
        <w:t xml:space="preserve">Identification of Chloride </w:t>
      </w:r>
      <w:r w:rsidR="003211EB">
        <w:rPr>
          <w:rFonts w:ascii="Times New Roman" w:hAnsi="Times New Roman" w:cs="Times New Roman"/>
          <w:sz w:val="24"/>
          <w:szCs w:val="24"/>
        </w:rPr>
        <w:t>source</w:t>
      </w:r>
      <w:r w:rsidR="004946C8" w:rsidRPr="004946C8">
        <w:rPr>
          <w:rFonts w:ascii="Times New Roman" w:hAnsi="Times New Roman" w:cs="Times New Roman"/>
          <w:sz w:val="24"/>
          <w:szCs w:val="24"/>
        </w:rPr>
        <w:t xml:space="preserve"> </w:t>
      </w:r>
      <w:r w:rsidR="009A6A27">
        <w:rPr>
          <w:rFonts w:ascii="Times New Roman" w:hAnsi="Times New Roman" w:cs="Times New Roman"/>
          <w:sz w:val="24"/>
          <w:szCs w:val="24"/>
        </w:rPr>
        <w:t>in BLD Pharma Dirhodium(II)</w:t>
      </w:r>
      <w:r w:rsidR="00E307BE">
        <w:rPr>
          <w:rFonts w:ascii="Times New Roman" w:hAnsi="Times New Roman" w:cs="Times New Roman"/>
          <w:sz w:val="24"/>
          <w:szCs w:val="24"/>
        </w:rPr>
        <w:t xml:space="preserve">                                  </w:t>
      </w:r>
      <w:r w:rsidR="000B62EF">
        <w:rPr>
          <w:rFonts w:ascii="Times New Roman" w:hAnsi="Times New Roman" w:cs="Times New Roman"/>
          <w:sz w:val="24"/>
          <w:szCs w:val="24"/>
        </w:rPr>
        <w:t xml:space="preserve"> </w:t>
      </w:r>
      <w:r w:rsidR="00E307BE">
        <w:rPr>
          <w:rFonts w:ascii="Times New Roman" w:hAnsi="Times New Roman" w:cs="Times New Roman"/>
          <w:sz w:val="24"/>
          <w:szCs w:val="24"/>
        </w:rPr>
        <w:t>S11</w:t>
      </w:r>
    </w:p>
    <w:p w14:paraId="7B6F65B1" w14:textId="4EA95C60" w:rsidR="0038751E" w:rsidRPr="0038751E" w:rsidRDefault="004946C8" w:rsidP="00270E6B">
      <w:pPr>
        <w:jc w:val="both"/>
        <w:rPr>
          <w:rFonts w:ascii="Times New Roman" w:hAnsi="Times New Roman" w:cs="Times New Roman"/>
          <w:sz w:val="24"/>
          <w:szCs w:val="24"/>
        </w:rPr>
      </w:pPr>
      <w:r w:rsidRPr="0038751E">
        <w:rPr>
          <w:rFonts w:ascii="Times New Roman" w:hAnsi="Times New Roman" w:cs="Times New Roman"/>
          <w:sz w:val="24"/>
          <w:szCs w:val="24"/>
        </w:rPr>
        <w:t xml:space="preserve">5.2. </w:t>
      </w:r>
      <w:r w:rsidR="0038751E" w:rsidRPr="0038751E">
        <w:rPr>
          <w:rFonts w:ascii="Times New Roman" w:hAnsi="Times New Roman" w:cs="Times New Roman"/>
          <w:sz w:val="24"/>
          <w:szCs w:val="24"/>
        </w:rPr>
        <w:t xml:space="preserve">Detection of </w:t>
      </w:r>
      <w:r w:rsidR="00870089">
        <w:rPr>
          <w:rFonts w:ascii="Times New Roman" w:hAnsi="Times New Roman" w:cs="Times New Roman"/>
          <w:sz w:val="24"/>
          <w:szCs w:val="24"/>
        </w:rPr>
        <w:t>T</w:t>
      </w:r>
      <w:r w:rsidR="0038751E" w:rsidRPr="0038751E">
        <w:rPr>
          <w:rFonts w:ascii="Times New Roman" w:hAnsi="Times New Roman" w:cs="Times New Roman"/>
          <w:sz w:val="24"/>
          <w:szCs w:val="24"/>
        </w:rPr>
        <w:t xml:space="preserve">ransmetalated </w:t>
      </w:r>
      <w:r w:rsidR="00870089">
        <w:rPr>
          <w:rFonts w:ascii="Times New Roman" w:hAnsi="Times New Roman" w:cs="Times New Roman"/>
          <w:sz w:val="24"/>
          <w:szCs w:val="24"/>
        </w:rPr>
        <w:t>C</w:t>
      </w:r>
      <w:r w:rsidR="0038751E" w:rsidRPr="0038751E">
        <w:rPr>
          <w:rFonts w:ascii="Times New Roman" w:hAnsi="Times New Roman" w:cs="Times New Roman"/>
          <w:sz w:val="24"/>
          <w:szCs w:val="24"/>
        </w:rPr>
        <w:t>omplex</w:t>
      </w:r>
      <w:r w:rsidR="00C359CF">
        <w:rPr>
          <w:rFonts w:ascii="Times New Roman" w:hAnsi="Times New Roman" w:cs="Times New Roman"/>
          <w:sz w:val="24"/>
          <w:szCs w:val="24"/>
        </w:rPr>
        <w:t xml:space="preserve"> </w:t>
      </w:r>
      <w:r w:rsidR="00A61733">
        <w:rPr>
          <w:rFonts w:ascii="Times New Roman" w:hAnsi="Times New Roman" w:cs="Times New Roman"/>
          <w:sz w:val="24"/>
          <w:szCs w:val="24"/>
        </w:rPr>
        <w:t>(</w:t>
      </w:r>
      <w:r w:rsidR="00A61733" w:rsidRPr="00A2209D">
        <w:rPr>
          <w:rFonts w:ascii="Times New Roman" w:hAnsi="Times New Roman" w:cs="Times New Roman"/>
          <w:b/>
          <w:bCs/>
          <w:sz w:val="24"/>
          <w:szCs w:val="24"/>
        </w:rPr>
        <w:t>X</w:t>
      </w:r>
      <w:r w:rsidR="00A61733">
        <w:rPr>
          <w:rFonts w:ascii="Times New Roman" w:hAnsi="Times New Roman" w:cs="Times New Roman"/>
          <w:b/>
          <w:bCs/>
          <w:sz w:val="24"/>
          <w:szCs w:val="24"/>
          <w:vertAlign w:val="subscript"/>
        </w:rPr>
        <w:t>2</w:t>
      </w:r>
      <w:r w:rsidR="00A61733">
        <w:rPr>
          <w:rFonts w:ascii="Times New Roman" w:hAnsi="Times New Roman" w:cs="Times New Roman"/>
          <w:sz w:val="24"/>
          <w:szCs w:val="24"/>
        </w:rPr>
        <w:t>)</w:t>
      </w:r>
      <w:r w:rsidR="0038751E" w:rsidRPr="0038751E">
        <w:rPr>
          <w:rFonts w:ascii="Times New Roman" w:hAnsi="Times New Roman" w:cs="Times New Roman"/>
          <w:sz w:val="24"/>
          <w:szCs w:val="24"/>
        </w:rPr>
        <w:t xml:space="preserve"> with TCI </w:t>
      </w:r>
      <w:r w:rsidR="008106C8">
        <w:rPr>
          <w:rFonts w:ascii="Times New Roman" w:hAnsi="Times New Roman" w:cs="Times New Roman"/>
          <w:sz w:val="24"/>
          <w:szCs w:val="24"/>
        </w:rPr>
        <w:t>D</w:t>
      </w:r>
      <w:r w:rsidR="008106C8" w:rsidRPr="0038751E">
        <w:rPr>
          <w:rFonts w:ascii="Times New Roman" w:hAnsi="Times New Roman" w:cs="Times New Roman"/>
          <w:sz w:val="24"/>
          <w:szCs w:val="24"/>
        </w:rPr>
        <w:t>irhodium (</w:t>
      </w:r>
      <w:r w:rsidR="0038751E" w:rsidRPr="0038751E">
        <w:rPr>
          <w:rFonts w:ascii="Times New Roman" w:hAnsi="Times New Roman" w:cs="Times New Roman"/>
          <w:sz w:val="24"/>
          <w:szCs w:val="24"/>
        </w:rPr>
        <w:t xml:space="preserve">II) </w:t>
      </w:r>
      <w:r w:rsidR="00E307BE">
        <w:rPr>
          <w:rFonts w:ascii="Times New Roman" w:hAnsi="Times New Roman" w:cs="Times New Roman"/>
          <w:sz w:val="24"/>
          <w:szCs w:val="24"/>
        </w:rPr>
        <w:t xml:space="preserve">                          </w:t>
      </w:r>
      <w:r w:rsidR="000B62EF">
        <w:rPr>
          <w:rFonts w:ascii="Times New Roman" w:hAnsi="Times New Roman" w:cs="Times New Roman"/>
          <w:sz w:val="24"/>
          <w:szCs w:val="24"/>
        </w:rPr>
        <w:t xml:space="preserve"> </w:t>
      </w:r>
      <w:r w:rsidR="00E307BE">
        <w:rPr>
          <w:rFonts w:ascii="Times New Roman" w:hAnsi="Times New Roman" w:cs="Times New Roman"/>
          <w:sz w:val="24"/>
          <w:szCs w:val="24"/>
        </w:rPr>
        <w:t xml:space="preserve">S12           </w:t>
      </w:r>
    </w:p>
    <w:p w14:paraId="717B6718" w14:textId="1E62C842" w:rsidR="007E757A" w:rsidRDefault="0038751E" w:rsidP="00270E6B">
      <w:pPr>
        <w:jc w:val="both"/>
        <w:rPr>
          <w:rFonts w:ascii="Times New Roman" w:hAnsi="Times New Roman" w:cs="Times New Roman"/>
          <w:sz w:val="24"/>
          <w:szCs w:val="24"/>
        </w:rPr>
      </w:pPr>
      <w:r w:rsidRPr="0038751E">
        <w:rPr>
          <w:rFonts w:ascii="Times New Roman" w:hAnsi="Times New Roman" w:cs="Times New Roman"/>
          <w:sz w:val="24"/>
          <w:szCs w:val="24"/>
        </w:rPr>
        <w:t xml:space="preserve">5.3. </w:t>
      </w:r>
      <w:r w:rsidR="007E757A" w:rsidRPr="007E757A">
        <w:rPr>
          <w:rFonts w:ascii="Times New Roman" w:hAnsi="Times New Roman" w:cs="Times New Roman"/>
          <w:sz w:val="24"/>
          <w:szCs w:val="24"/>
        </w:rPr>
        <w:t>Experiments to Detect the Active Species Forming with TCI Dirhodium(II)</w:t>
      </w:r>
      <w:r w:rsidR="00E307BE">
        <w:rPr>
          <w:rFonts w:ascii="Times New Roman" w:hAnsi="Times New Roman" w:cs="Times New Roman"/>
          <w:sz w:val="24"/>
          <w:szCs w:val="24"/>
        </w:rPr>
        <w:t xml:space="preserve">                </w:t>
      </w:r>
      <w:r w:rsidR="000B62EF">
        <w:rPr>
          <w:rFonts w:ascii="Times New Roman" w:hAnsi="Times New Roman" w:cs="Times New Roman"/>
          <w:sz w:val="24"/>
          <w:szCs w:val="24"/>
        </w:rPr>
        <w:t xml:space="preserve">  </w:t>
      </w:r>
      <w:r w:rsidR="00E307BE">
        <w:rPr>
          <w:rFonts w:ascii="Times New Roman" w:hAnsi="Times New Roman" w:cs="Times New Roman"/>
          <w:sz w:val="24"/>
          <w:szCs w:val="24"/>
        </w:rPr>
        <w:t>S13</w:t>
      </w:r>
    </w:p>
    <w:p w14:paraId="429B2F61" w14:textId="63336FB6" w:rsidR="00B12D4A" w:rsidRDefault="00B12D4A" w:rsidP="00270E6B">
      <w:pPr>
        <w:jc w:val="both"/>
        <w:rPr>
          <w:rFonts w:ascii="Times New Roman" w:hAnsi="Times New Roman" w:cs="Times New Roman"/>
          <w:sz w:val="24"/>
          <w:szCs w:val="24"/>
        </w:rPr>
      </w:pPr>
      <w:r>
        <w:rPr>
          <w:rFonts w:ascii="Times New Roman" w:hAnsi="Times New Roman" w:cs="Times New Roman"/>
          <w:sz w:val="24"/>
          <w:szCs w:val="24"/>
        </w:rPr>
        <w:t xml:space="preserve">6. </w:t>
      </w:r>
      <w:r w:rsidR="00FF38D7">
        <w:rPr>
          <w:rFonts w:ascii="Times New Roman" w:hAnsi="Times New Roman" w:cs="Times New Roman"/>
          <w:sz w:val="24"/>
          <w:szCs w:val="24"/>
        </w:rPr>
        <w:t xml:space="preserve">Role of </w:t>
      </w:r>
      <w:r w:rsidR="005F0B48">
        <w:rPr>
          <w:rFonts w:ascii="Times New Roman" w:hAnsi="Times New Roman" w:cs="Times New Roman"/>
          <w:sz w:val="24"/>
          <w:szCs w:val="24"/>
        </w:rPr>
        <w:t>A</w:t>
      </w:r>
      <w:r w:rsidR="00FF38D7">
        <w:rPr>
          <w:rFonts w:ascii="Times New Roman" w:hAnsi="Times New Roman" w:cs="Times New Roman"/>
          <w:sz w:val="24"/>
          <w:szCs w:val="24"/>
        </w:rPr>
        <w:t xml:space="preserve">dditives </w:t>
      </w:r>
      <w:r w:rsidR="00900EB3">
        <w:rPr>
          <w:rFonts w:ascii="Times New Roman" w:hAnsi="Times New Roman" w:cs="Times New Roman"/>
          <w:sz w:val="24"/>
          <w:szCs w:val="24"/>
        </w:rPr>
        <w:t>in</w:t>
      </w:r>
      <w:r w:rsidR="00FF38D7">
        <w:rPr>
          <w:rFonts w:ascii="Times New Roman" w:hAnsi="Times New Roman" w:cs="Times New Roman"/>
          <w:sz w:val="24"/>
          <w:szCs w:val="24"/>
        </w:rPr>
        <w:t xml:space="preserve"> </w:t>
      </w:r>
      <w:r w:rsidR="005F0B48">
        <w:rPr>
          <w:rFonts w:ascii="Times New Roman" w:hAnsi="Times New Roman" w:cs="Times New Roman"/>
          <w:sz w:val="24"/>
          <w:szCs w:val="24"/>
        </w:rPr>
        <w:t>D</w:t>
      </w:r>
      <w:r w:rsidR="0055532A">
        <w:rPr>
          <w:rFonts w:ascii="Times New Roman" w:hAnsi="Times New Roman" w:cs="Times New Roman"/>
          <w:sz w:val="24"/>
          <w:szCs w:val="24"/>
        </w:rPr>
        <w:t>issociat</w:t>
      </w:r>
      <w:r w:rsidR="00900EB3">
        <w:rPr>
          <w:rFonts w:ascii="Times New Roman" w:hAnsi="Times New Roman" w:cs="Times New Roman"/>
          <w:sz w:val="24"/>
          <w:szCs w:val="24"/>
        </w:rPr>
        <w:t>ion</w:t>
      </w:r>
      <w:r w:rsidR="0055532A">
        <w:rPr>
          <w:rFonts w:ascii="Times New Roman" w:hAnsi="Times New Roman" w:cs="Times New Roman"/>
          <w:sz w:val="24"/>
          <w:szCs w:val="24"/>
        </w:rPr>
        <w:t xml:space="preserve"> </w:t>
      </w:r>
      <w:r w:rsidR="00900EB3">
        <w:rPr>
          <w:rFonts w:ascii="Times New Roman" w:hAnsi="Times New Roman" w:cs="Times New Roman"/>
          <w:sz w:val="24"/>
          <w:szCs w:val="24"/>
        </w:rPr>
        <w:t>of</w:t>
      </w:r>
      <w:r w:rsidR="0055532A">
        <w:rPr>
          <w:rFonts w:ascii="Times New Roman" w:hAnsi="Times New Roman" w:cs="Times New Roman"/>
          <w:sz w:val="24"/>
          <w:szCs w:val="24"/>
        </w:rPr>
        <w:t xml:space="preserve"> Rh-Rh bonds</w:t>
      </w:r>
      <w:r w:rsidR="00E307BE">
        <w:rPr>
          <w:rFonts w:ascii="Times New Roman" w:hAnsi="Times New Roman" w:cs="Times New Roman"/>
          <w:sz w:val="24"/>
          <w:szCs w:val="24"/>
        </w:rPr>
        <w:t xml:space="preserve">                                    </w:t>
      </w:r>
      <w:r w:rsidR="000B62EF">
        <w:rPr>
          <w:rFonts w:ascii="Times New Roman" w:hAnsi="Times New Roman" w:cs="Times New Roman"/>
          <w:sz w:val="24"/>
          <w:szCs w:val="24"/>
        </w:rPr>
        <w:t xml:space="preserve">                         S14</w:t>
      </w:r>
    </w:p>
    <w:p w14:paraId="13BEA980" w14:textId="68E6395C" w:rsidR="00CA3C11" w:rsidRPr="004E41EC" w:rsidRDefault="002518CA" w:rsidP="00270E6B">
      <w:pPr>
        <w:jc w:val="both"/>
        <w:rPr>
          <w:rFonts w:ascii="Times New Roman" w:hAnsi="Times New Roman" w:cs="Times New Roman"/>
          <w:sz w:val="24"/>
          <w:szCs w:val="24"/>
        </w:rPr>
      </w:pPr>
      <w:r>
        <w:rPr>
          <w:rFonts w:ascii="Times New Roman" w:hAnsi="Times New Roman" w:cs="Times New Roman"/>
          <w:sz w:val="24"/>
          <w:szCs w:val="24"/>
        </w:rPr>
        <w:t xml:space="preserve">7. </w:t>
      </w:r>
      <w:r w:rsidR="00C5479F">
        <w:rPr>
          <w:rFonts w:ascii="Times New Roman" w:hAnsi="Times New Roman" w:cs="Times New Roman"/>
          <w:sz w:val="24"/>
          <w:szCs w:val="24"/>
        </w:rPr>
        <w:t xml:space="preserve">Detection and </w:t>
      </w:r>
      <w:r w:rsidR="005F0B48">
        <w:rPr>
          <w:rFonts w:ascii="Times New Roman" w:hAnsi="Times New Roman" w:cs="Times New Roman"/>
          <w:sz w:val="24"/>
          <w:szCs w:val="24"/>
        </w:rPr>
        <w:t>C</w:t>
      </w:r>
      <w:r w:rsidR="009F3AB2">
        <w:rPr>
          <w:rFonts w:ascii="Times New Roman" w:hAnsi="Times New Roman" w:cs="Times New Roman"/>
          <w:sz w:val="24"/>
          <w:szCs w:val="24"/>
        </w:rPr>
        <w:t>haracterization</w:t>
      </w:r>
      <w:r>
        <w:rPr>
          <w:rFonts w:ascii="Times New Roman" w:hAnsi="Times New Roman" w:cs="Times New Roman"/>
          <w:sz w:val="24"/>
          <w:szCs w:val="24"/>
        </w:rPr>
        <w:t xml:space="preserve"> of </w:t>
      </w:r>
      <w:r w:rsidR="005F0B48">
        <w:rPr>
          <w:rFonts w:ascii="Times New Roman" w:hAnsi="Times New Roman" w:cs="Times New Roman"/>
          <w:sz w:val="24"/>
          <w:szCs w:val="24"/>
        </w:rPr>
        <w:t>T</w:t>
      </w:r>
      <w:r>
        <w:rPr>
          <w:rFonts w:ascii="Times New Roman" w:hAnsi="Times New Roman" w:cs="Times New Roman"/>
          <w:sz w:val="24"/>
          <w:szCs w:val="24"/>
        </w:rPr>
        <w:t xml:space="preserve">ransmetalated </w:t>
      </w:r>
      <w:r w:rsidR="005F0B48">
        <w:rPr>
          <w:rFonts w:ascii="Times New Roman" w:hAnsi="Times New Roman" w:cs="Times New Roman"/>
          <w:sz w:val="24"/>
          <w:szCs w:val="24"/>
        </w:rPr>
        <w:t>C</w:t>
      </w:r>
      <w:r>
        <w:rPr>
          <w:rFonts w:ascii="Times New Roman" w:hAnsi="Times New Roman" w:cs="Times New Roman"/>
          <w:sz w:val="24"/>
          <w:szCs w:val="24"/>
        </w:rPr>
        <w:t>omplex</w:t>
      </w:r>
      <w:r w:rsidR="00D46D66">
        <w:rPr>
          <w:rFonts w:ascii="Times New Roman" w:hAnsi="Times New Roman" w:cs="Times New Roman"/>
          <w:sz w:val="24"/>
          <w:szCs w:val="24"/>
        </w:rPr>
        <w:t xml:space="preserve"> </w:t>
      </w:r>
      <w:r w:rsidR="00A61733">
        <w:rPr>
          <w:rFonts w:ascii="Times New Roman" w:hAnsi="Times New Roman" w:cs="Times New Roman"/>
          <w:sz w:val="24"/>
          <w:szCs w:val="24"/>
        </w:rPr>
        <w:t>(</w:t>
      </w:r>
      <w:r w:rsidR="00A61733" w:rsidRPr="00A2209D">
        <w:rPr>
          <w:rFonts w:ascii="Times New Roman" w:hAnsi="Times New Roman" w:cs="Times New Roman"/>
          <w:b/>
          <w:bCs/>
          <w:sz w:val="24"/>
          <w:szCs w:val="24"/>
        </w:rPr>
        <w:t>X</w:t>
      </w:r>
      <w:r w:rsidR="00A61733">
        <w:rPr>
          <w:rFonts w:ascii="Times New Roman" w:hAnsi="Times New Roman" w:cs="Times New Roman"/>
          <w:b/>
          <w:bCs/>
          <w:sz w:val="24"/>
          <w:szCs w:val="24"/>
          <w:vertAlign w:val="subscript"/>
        </w:rPr>
        <w:t>2</w:t>
      </w:r>
      <w:r w:rsidR="00A61733">
        <w:rPr>
          <w:rFonts w:ascii="Times New Roman" w:hAnsi="Times New Roman" w:cs="Times New Roman"/>
          <w:sz w:val="24"/>
          <w:szCs w:val="24"/>
        </w:rPr>
        <w:t>)</w:t>
      </w:r>
      <w:r w:rsidR="000B62EF">
        <w:rPr>
          <w:rFonts w:ascii="Times New Roman" w:hAnsi="Times New Roman" w:cs="Times New Roman"/>
          <w:sz w:val="24"/>
          <w:szCs w:val="24"/>
        </w:rPr>
        <w:t xml:space="preserve">                                      S18</w:t>
      </w:r>
    </w:p>
    <w:p w14:paraId="4494FBC4" w14:textId="3286653A" w:rsidR="00626666" w:rsidRDefault="00AC38AF" w:rsidP="00270E6B">
      <w:pPr>
        <w:jc w:val="both"/>
        <w:rPr>
          <w:rFonts w:ascii="Times New Roman" w:hAnsi="Times New Roman" w:cs="Times New Roman"/>
          <w:b/>
          <w:bCs/>
          <w:sz w:val="24"/>
          <w:szCs w:val="24"/>
        </w:rPr>
      </w:pPr>
      <w:r>
        <w:rPr>
          <w:rFonts w:ascii="Times New Roman" w:hAnsi="Times New Roman" w:cs="Times New Roman"/>
          <w:sz w:val="24"/>
          <w:szCs w:val="24"/>
        </w:rPr>
        <w:t>8</w:t>
      </w:r>
      <w:r w:rsidR="00626666" w:rsidRPr="004E41EC">
        <w:rPr>
          <w:rFonts w:ascii="Times New Roman" w:hAnsi="Times New Roman" w:cs="Times New Roman"/>
          <w:sz w:val="24"/>
          <w:szCs w:val="24"/>
        </w:rPr>
        <w:t xml:space="preserve">.  </w:t>
      </w:r>
      <w:r w:rsidR="00217C5D">
        <w:rPr>
          <w:rFonts w:ascii="Times New Roman" w:hAnsi="Times New Roman" w:cs="Times New Roman"/>
          <w:sz w:val="24"/>
          <w:szCs w:val="24"/>
        </w:rPr>
        <w:t xml:space="preserve">Synthesis of </w:t>
      </w:r>
      <w:r w:rsidR="005F0B48">
        <w:rPr>
          <w:rFonts w:ascii="Times New Roman" w:hAnsi="Times New Roman" w:cs="Times New Roman"/>
          <w:sz w:val="24"/>
          <w:szCs w:val="24"/>
        </w:rPr>
        <w:t>C</w:t>
      </w:r>
      <w:r w:rsidR="00217C5D">
        <w:rPr>
          <w:rFonts w:ascii="Times New Roman" w:hAnsi="Times New Roman" w:cs="Times New Roman"/>
          <w:sz w:val="24"/>
          <w:szCs w:val="24"/>
        </w:rPr>
        <w:t xml:space="preserve">ompound </w:t>
      </w:r>
      <w:r w:rsidR="00217C5D" w:rsidRPr="00217C5D">
        <w:rPr>
          <w:rFonts w:ascii="Times New Roman" w:hAnsi="Times New Roman" w:cs="Times New Roman"/>
          <w:b/>
          <w:bCs/>
          <w:sz w:val="24"/>
          <w:szCs w:val="24"/>
        </w:rPr>
        <w:t>1a</w:t>
      </w:r>
      <w:r w:rsidR="000B62EF">
        <w:rPr>
          <w:rFonts w:ascii="Times New Roman" w:hAnsi="Times New Roman" w:cs="Times New Roman"/>
          <w:b/>
          <w:bCs/>
          <w:sz w:val="24"/>
          <w:szCs w:val="24"/>
        </w:rPr>
        <w:t xml:space="preserve">                                                                                                 </w:t>
      </w:r>
      <w:r w:rsidR="000B62EF" w:rsidRPr="000B62EF">
        <w:rPr>
          <w:rFonts w:ascii="Times New Roman" w:hAnsi="Times New Roman" w:cs="Times New Roman"/>
          <w:sz w:val="24"/>
          <w:szCs w:val="24"/>
        </w:rPr>
        <w:t>S19</w:t>
      </w:r>
    </w:p>
    <w:p w14:paraId="40497C73" w14:textId="39B4176D" w:rsidR="00B15C8E" w:rsidRDefault="00AC38AF" w:rsidP="00270E6B">
      <w:pPr>
        <w:spacing w:line="240" w:lineRule="auto"/>
        <w:jc w:val="both"/>
        <w:rPr>
          <w:rFonts w:ascii="Times New Roman" w:hAnsi="Times New Roman" w:cs="Times New Roman"/>
          <w:sz w:val="24"/>
          <w:szCs w:val="24"/>
        </w:rPr>
      </w:pPr>
      <w:r>
        <w:rPr>
          <w:rFonts w:ascii="Times New Roman" w:hAnsi="Times New Roman" w:cs="Times New Roman"/>
          <w:sz w:val="24"/>
          <w:szCs w:val="24"/>
        </w:rPr>
        <w:t>9</w:t>
      </w:r>
      <w:r w:rsidR="00217C5D" w:rsidRPr="00472163">
        <w:rPr>
          <w:rFonts w:ascii="Times New Roman" w:hAnsi="Times New Roman" w:cs="Times New Roman"/>
          <w:sz w:val="24"/>
          <w:szCs w:val="24"/>
        </w:rPr>
        <w:t xml:space="preserve">. </w:t>
      </w:r>
      <w:r w:rsidR="00472163" w:rsidRPr="00472163">
        <w:rPr>
          <w:rFonts w:ascii="Times New Roman" w:hAnsi="Times New Roman" w:cs="Times New Roman"/>
          <w:sz w:val="24"/>
          <w:szCs w:val="24"/>
        </w:rPr>
        <w:t xml:space="preserve">Catalytic </w:t>
      </w:r>
      <w:r w:rsidR="00BD6ACE">
        <w:rPr>
          <w:rFonts w:ascii="Times New Roman" w:hAnsi="Times New Roman" w:cs="Times New Roman"/>
          <w:sz w:val="24"/>
          <w:szCs w:val="24"/>
        </w:rPr>
        <w:t>a</w:t>
      </w:r>
      <w:r w:rsidR="00472163" w:rsidRPr="00472163">
        <w:rPr>
          <w:rFonts w:ascii="Times New Roman" w:hAnsi="Times New Roman" w:cs="Times New Roman"/>
          <w:sz w:val="24"/>
          <w:szCs w:val="24"/>
        </w:rPr>
        <w:t xml:space="preserve">ctivity of </w:t>
      </w:r>
      <w:r w:rsidR="00472163" w:rsidRPr="00171DD0">
        <w:rPr>
          <w:rFonts w:ascii="Times New Roman" w:hAnsi="Times New Roman" w:cs="Times New Roman"/>
          <w:b/>
          <w:bCs/>
          <w:sz w:val="24"/>
          <w:szCs w:val="24"/>
          <w:lang w:val="en-US"/>
        </w:rPr>
        <w:t>X</w:t>
      </w:r>
      <w:r w:rsidR="00472163" w:rsidRPr="00171DD0">
        <w:rPr>
          <w:rFonts w:ascii="Times New Roman" w:hAnsi="Times New Roman" w:cs="Times New Roman"/>
          <w:b/>
          <w:bCs/>
          <w:sz w:val="24"/>
          <w:szCs w:val="24"/>
          <w:vertAlign w:val="subscript"/>
          <w:lang w:val="en-US"/>
        </w:rPr>
        <w:t>1</w:t>
      </w:r>
      <w:r w:rsidR="00472163" w:rsidRPr="00472163">
        <w:rPr>
          <w:rFonts w:ascii="Times New Roman" w:hAnsi="Times New Roman" w:cs="Times New Roman"/>
          <w:sz w:val="24"/>
          <w:szCs w:val="24"/>
        </w:rPr>
        <w:t xml:space="preserve"> </w:t>
      </w:r>
      <w:r w:rsidR="000B62EF">
        <w:rPr>
          <w:rFonts w:ascii="Times New Roman" w:hAnsi="Times New Roman" w:cs="Times New Roman"/>
          <w:sz w:val="24"/>
          <w:szCs w:val="24"/>
        </w:rPr>
        <w:t xml:space="preserve">                                                                                                        S20</w:t>
      </w:r>
    </w:p>
    <w:p w14:paraId="1385736C" w14:textId="7E87D93B" w:rsidR="00020227" w:rsidRDefault="00AC38AF" w:rsidP="00270E6B">
      <w:pPr>
        <w:spacing w:line="240" w:lineRule="auto"/>
        <w:jc w:val="both"/>
        <w:rPr>
          <w:rFonts w:ascii="Times New Roman" w:hAnsi="Times New Roman" w:cs="Times New Roman"/>
          <w:sz w:val="24"/>
          <w:szCs w:val="24"/>
        </w:rPr>
      </w:pPr>
      <w:r>
        <w:rPr>
          <w:rFonts w:ascii="Times New Roman" w:hAnsi="Times New Roman" w:cs="Times New Roman"/>
          <w:sz w:val="24"/>
          <w:szCs w:val="24"/>
        </w:rPr>
        <w:t>10</w:t>
      </w:r>
      <w:r w:rsidR="00B15C8E">
        <w:rPr>
          <w:rFonts w:ascii="Times New Roman" w:hAnsi="Times New Roman" w:cs="Times New Roman"/>
          <w:sz w:val="24"/>
          <w:szCs w:val="24"/>
        </w:rPr>
        <w:t xml:space="preserve">. </w:t>
      </w:r>
      <w:r w:rsidR="0050302A">
        <w:rPr>
          <w:rFonts w:ascii="Times New Roman" w:hAnsi="Times New Roman" w:cs="Times New Roman"/>
          <w:sz w:val="24"/>
          <w:szCs w:val="24"/>
        </w:rPr>
        <w:t>ESI-</w:t>
      </w:r>
      <w:r w:rsidR="00B15C8E">
        <w:rPr>
          <w:rFonts w:ascii="Times New Roman" w:hAnsi="Times New Roman" w:cs="Times New Roman"/>
          <w:sz w:val="24"/>
          <w:szCs w:val="24"/>
        </w:rPr>
        <w:t xml:space="preserve">HRMS data of </w:t>
      </w:r>
      <w:r w:rsidR="00B15C8E" w:rsidRPr="00B15C8E">
        <w:rPr>
          <w:rFonts w:ascii="Times New Roman" w:hAnsi="Times New Roman" w:cs="Times New Roman"/>
          <w:b/>
          <w:bCs/>
          <w:sz w:val="24"/>
          <w:szCs w:val="24"/>
        </w:rPr>
        <w:t>X</w:t>
      </w:r>
      <w:r w:rsidR="00B15C8E" w:rsidRPr="00B15C8E">
        <w:rPr>
          <w:rFonts w:ascii="Times New Roman" w:hAnsi="Times New Roman" w:cs="Times New Roman"/>
          <w:b/>
          <w:bCs/>
          <w:sz w:val="24"/>
          <w:szCs w:val="24"/>
          <w:vertAlign w:val="subscript"/>
        </w:rPr>
        <w:t>1</w:t>
      </w:r>
      <w:r w:rsidR="00B15C8E">
        <w:rPr>
          <w:rFonts w:ascii="Times New Roman" w:hAnsi="Times New Roman" w:cs="Times New Roman"/>
          <w:sz w:val="24"/>
          <w:szCs w:val="24"/>
        </w:rPr>
        <w:t xml:space="preserve"> and </w:t>
      </w:r>
      <w:r w:rsidR="00B15C8E" w:rsidRPr="00B15C8E">
        <w:rPr>
          <w:rFonts w:ascii="Times New Roman" w:hAnsi="Times New Roman" w:cs="Times New Roman"/>
          <w:b/>
          <w:bCs/>
          <w:sz w:val="24"/>
          <w:szCs w:val="24"/>
        </w:rPr>
        <w:t>X</w:t>
      </w:r>
      <w:r w:rsidR="00B15C8E" w:rsidRPr="00B15C8E">
        <w:rPr>
          <w:rFonts w:ascii="Times New Roman" w:hAnsi="Times New Roman" w:cs="Times New Roman"/>
          <w:b/>
          <w:bCs/>
          <w:sz w:val="24"/>
          <w:szCs w:val="24"/>
          <w:vertAlign w:val="subscript"/>
        </w:rPr>
        <w:t>2</w:t>
      </w:r>
      <w:r w:rsidR="00B15C8E">
        <w:rPr>
          <w:rFonts w:ascii="Times New Roman" w:hAnsi="Times New Roman" w:cs="Times New Roman"/>
          <w:sz w:val="24"/>
          <w:szCs w:val="24"/>
        </w:rPr>
        <w:t xml:space="preserve"> </w:t>
      </w:r>
      <w:r w:rsidR="009A7A1C">
        <w:rPr>
          <w:rFonts w:ascii="Times New Roman" w:hAnsi="Times New Roman" w:cs="Times New Roman"/>
          <w:sz w:val="24"/>
          <w:szCs w:val="24"/>
        </w:rPr>
        <w:t xml:space="preserve">                                                                                          S2</w:t>
      </w:r>
      <w:r w:rsidR="00BD7151">
        <w:rPr>
          <w:rFonts w:ascii="Times New Roman" w:hAnsi="Times New Roman" w:cs="Times New Roman"/>
          <w:sz w:val="24"/>
          <w:szCs w:val="24"/>
        </w:rPr>
        <w:t>7</w:t>
      </w:r>
    </w:p>
    <w:p w14:paraId="53A4EBA5" w14:textId="5EDBF951" w:rsidR="007230CC" w:rsidRPr="00476E4E" w:rsidRDefault="007230CC" w:rsidP="00270E6B">
      <w:pPr>
        <w:spacing w:line="240" w:lineRule="auto"/>
        <w:jc w:val="both"/>
        <w:rPr>
          <w:rFonts w:ascii="Times New Roman" w:hAnsi="Times New Roman" w:cs="Times New Roman"/>
          <w:sz w:val="24"/>
          <w:szCs w:val="24"/>
        </w:rPr>
      </w:pPr>
      <w:r w:rsidRPr="00476E4E">
        <w:rPr>
          <w:rFonts w:ascii="Times New Roman" w:hAnsi="Times New Roman" w:cs="Times New Roman"/>
          <w:sz w:val="24"/>
          <w:szCs w:val="24"/>
        </w:rPr>
        <w:t xml:space="preserve">11. Prior reported Dirhodium/phosphine complexes with their </w:t>
      </w:r>
      <w:r w:rsidRPr="00476E4E">
        <w:rPr>
          <w:rFonts w:ascii="Times New Roman" w:hAnsi="Times New Roman" w:cs="Times New Roman"/>
          <w:sz w:val="24"/>
          <w:szCs w:val="24"/>
          <w:vertAlign w:val="superscript"/>
        </w:rPr>
        <w:t>31</w:t>
      </w:r>
      <w:r w:rsidRPr="00476E4E">
        <w:rPr>
          <w:rFonts w:ascii="Times New Roman" w:hAnsi="Times New Roman" w:cs="Times New Roman"/>
          <w:sz w:val="24"/>
          <w:szCs w:val="24"/>
        </w:rPr>
        <w:t xml:space="preserve">P chemical shift </w:t>
      </w:r>
      <w:r w:rsidR="009A7A1C">
        <w:rPr>
          <w:rFonts w:ascii="Times New Roman" w:hAnsi="Times New Roman" w:cs="Times New Roman"/>
          <w:sz w:val="24"/>
          <w:szCs w:val="24"/>
        </w:rPr>
        <w:t xml:space="preserve">               S</w:t>
      </w:r>
      <w:r w:rsidR="00BD7151">
        <w:rPr>
          <w:rFonts w:ascii="Times New Roman" w:hAnsi="Times New Roman" w:cs="Times New Roman"/>
          <w:sz w:val="24"/>
          <w:szCs w:val="24"/>
        </w:rPr>
        <w:t>28</w:t>
      </w:r>
      <w:r w:rsidR="009A7A1C">
        <w:rPr>
          <w:rFonts w:ascii="Times New Roman" w:hAnsi="Times New Roman" w:cs="Times New Roman"/>
          <w:sz w:val="24"/>
          <w:szCs w:val="24"/>
        </w:rPr>
        <w:t xml:space="preserve"> </w:t>
      </w:r>
    </w:p>
    <w:p w14:paraId="0BEF502A" w14:textId="58DF7B47" w:rsidR="00476E4E" w:rsidRPr="00476E4E" w:rsidRDefault="00476E4E" w:rsidP="00270E6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12. </w:t>
      </w:r>
      <w:r w:rsidRPr="00476E4E">
        <w:rPr>
          <w:rFonts w:ascii="Times New Roman" w:hAnsi="Times New Roman" w:cs="Times New Roman"/>
          <w:sz w:val="24"/>
          <w:szCs w:val="24"/>
        </w:rPr>
        <w:t xml:space="preserve">X-ray Crystallography </w:t>
      </w:r>
      <w:r w:rsidR="00213CE8">
        <w:rPr>
          <w:rFonts w:ascii="Times New Roman" w:hAnsi="Times New Roman" w:cs="Times New Roman"/>
          <w:sz w:val="24"/>
          <w:szCs w:val="24"/>
        </w:rPr>
        <w:t xml:space="preserve">data </w:t>
      </w:r>
      <w:r w:rsidRPr="00476E4E">
        <w:rPr>
          <w:rFonts w:ascii="Times New Roman" w:hAnsi="Times New Roman" w:cs="Times New Roman"/>
          <w:sz w:val="24"/>
          <w:szCs w:val="24"/>
        </w:rPr>
        <w:t xml:space="preserve">of </w:t>
      </w:r>
      <w:r w:rsidR="009A7A1C">
        <w:rPr>
          <w:rFonts w:ascii="Times New Roman" w:hAnsi="Times New Roman" w:cs="Times New Roman"/>
          <w:b/>
          <w:bCs/>
          <w:sz w:val="24"/>
          <w:szCs w:val="24"/>
        </w:rPr>
        <w:t>X</w:t>
      </w:r>
      <w:r w:rsidR="009A7A1C" w:rsidRPr="009A7A1C">
        <w:rPr>
          <w:rFonts w:ascii="Times New Roman" w:hAnsi="Times New Roman" w:cs="Times New Roman"/>
          <w:b/>
          <w:bCs/>
          <w:sz w:val="24"/>
          <w:szCs w:val="24"/>
          <w:vertAlign w:val="subscript"/>
        </w:rPr>
        <w:t>1</w:t>
      </w:r>
      <w:r w:rsidR="009A7A1C">
        <w:rPr>
          <w:rFonts w:ascii="Times New Roman" w:hAnsi="Times New Roman" w:cs="Times New Roman"/>
          <w:b/>
          <w:bCs/>
          <w:sz w:val="24"/>
          <w:szCs w:val="24"/>
        </w:rPr>
        <w:t xml:space="preserve">                                                                                   </w:t>
      </w:r>
      <w:r w:rsidR="009A7A1C" w:rsidRPr="009A7A1C">
        <w:rPr>
          <w:rFonts w:ascii="Times New Roman" w:hAnsi="Times New Roman" w:cs="Times New Roman"/>
          <w:sz w:val="24"/>
          <w:szCs w:val="24"/>
        </w:rPr>
        <w:t xml:space="preserve"> </w:t>
      </w:r>
      <w:r w:rsidR="009A7A1C">
        <w:rPr>
          <w:rFonts w:ascii="Times New Roman" w:hAnsi="Times New Roman" w:cs="Times New Roman"/>
          <w:sz w:val="24"/>
          <w:szCs w:val="24"/>
        </w:rPr>
        <w:t xml:space="preserve"> </w:t>
      </w:r>
      <w:r w:rsidR="009A7A1C" w:rsidRPr="009A7A1C">
        <w:rPr>
          <w:rFonts w:ascii="Times New Roman" w:hAnsi="Times New Roman" w:cs="Times New Roman"/>
          <w:sz w:val="24"/>
          <w:szCs w:val="24"/>
        </w:rPr>
        <w:t>S3</w:t>
      </w:r>
      <w:r w:rsidR="000A61E5">
        <w:rPr>
          <w:rFonts w:ascii="Times New Roman" w:hAnsi="Times New Roman" w:cs="Times New Roman"/>
          <w:sz w:val="24"/>
          <w:szCs w:val="24"/>
        </w:rPr>
        <w:t>0</w:t>
      </w:r>
    </w:p>
    <w:p w14:paraId="7570758D" w14:textId="69A3D9DC" w:rsidR="00B15C8E" w:rsidRPr="004E41EC" w:rsidRDefault="00B15C8E" w:rsidP="00270E6B">
      <w:pPr>
        <w:jc w:val="both"/>
        <w:rPr>
          <w:rFonts w:ascii="Times New Roman" w:hAnsi="Times New Roman" w:cs="Times New Roman"/>
          <w:b/>
          <w:bCs/>
          <w:sz w:val="24"/>
          <w:szCs w:val="24"/>
          <w:u w:val="single"/>
        </w:rPr>
      </w:pPr>
      <w:r>
        <w:rPr>
          <w:rFonts w:ascii="Times New Roman" w:hAnsi="Times New Roman" w:cs="Times New Roman"/>
          <w:b/>
          <w:bCs/>
          <w:sz w:val="24"/>
          <w:szCs w:val="24"/>
          <w:u w:val="single"/>
        </w:rPr>
        <w:t>Computation</w:t>
      </w:r>
      <w:r w:rsidRPr="004E41EC">
        <w:rPr>
          <w:rFonts w:ascii="Times New Roman" w:hAnsi="Times New Roman" w:cs="Times New Roman"/>
          <w:b/>
          <w:bCs/>
          <w:sz w:val="24"/>
          <w:szCs w:val="24"/>
          <w:u w:val="single"/>
        </w:rPr>
        <w:t xml:space="preserve"> Section</w:t>
      </w:r>
    </w:p>
    <w:p w14:paraId="3996407A" w14:textId="54A2C594" w:rsidR="00B15C8E" w:rsidRPr="00472163" w:rsidRDefault="00A77D3E" w:rsidP="00270E6B">
      <w:pPr>
        <w:spacing w:line="240" w:lineRule="auto"/>
        <w:jc w:val="both"/>
        <w:rPr>
          <w:rFonts w:ascii="Times New Roman" w:hAnsi="Times New Roman" w:cs="Times New Roman"/>
          <w:sz w:val="24"/>
          <w:szCs w:val="24"/>
        </w:rPr>
      </w:pPr>
      <w:r>
        <w:rPr>
          <w:rFonts w:ascii="Times New Roman" w:hAnsi="Times New Roman" w:cs="Times New Roman"/>
          <w:sz w:val="24"/>
          <w:szCs w:val="24"/>
        </w:rPr>
        <w:t>1</w:t>
      </w:r>
      <w:r w:rsidR="0076272A">
        <w:rPr>
          <w:rFonts w:ascii="Times New Roman" w:hAnsi="Times New Roman" w:cs="Times New Roman"/>
          <w:sz w:val="24"/>
          <w:szCs w:val="24"/>
        </w:rPr>
        <w:t>3</w:t>
      </w:r>
      <w:r>
        <w:rPr>
          <w:rFonts w:ascii="Times New Roman" w:hAnsi="Times New Roman" w:cs="Times New Roman"/>
          <w:sz w:val="24"/>
          <w:szCs w:val="24"/>
        </w:rPr>
        <w:t>. Computational details</w:t>
      </w:r>
      <w:r w:rsidR="009A7A1C">
        <w:rPr>
          <w:rFonts w:ascii="Times New Roman" w:hAnsi="Times New Roman" w:cs="Times New Roman"/>
          <w:sz w:val="24"/>
          <w:szCs w:val="24"/>
        </w:rPr>
        <w:t xml:space="preserve">                                                                                                       S3</w:t>
      </w:r>
      <w:r w:rsidR="00BD7151">
        <w:rPr>
          <w:rFonts w:ascii="Times New Roman" w:hAnsi="Times New Roman" w:cs="Times New Roman"/>
          <w:sz w:val="24"/>
          <w:szCs w:val="24"/>
        </w:rPr>
        <w:t>2</w:t>
      </w:r>
    </w:p>
    <w:p w14:paraId="4C1831C3" w14:textId="42C693C2" w:rsidR="00696940" w:rsidRPr="00696940" w:rsidRDefault="006B5E86" w:rsidP="00270E6B">
      <w:pPr>
        <w:jc w:val="both"/>
        <w:rPr>
          <w:rFonts w:ascii="Times New Roman" w:hAnsi="Times New Roman" w:cs="Times New Roman"/>
          <w:sz w:val="24"/>
          <w:szCs w:val="24"/>
        </w:rPr>
      </w:pPr>
      <w:r>
        <w:rPr>
          <w:rFonts w:ascii="Times New Roman" w:hAnsi="Times New Roman" w:cs="Times New Roman"/>
          <w:sz w:val="24"/>
          <w:szCs w:val="24"/>
        </w:rPr>
        <w:t>1</w:t>
      </w:r>
      <w:r w:rsidR="0076272A">
        <w:rPr>
          <w:rFonts w:ascii="Times New Roman" w:hAnsi="Times New Roman" w:cs="Times New Roman"/>
          <w:sz w:val="24"/>
          <w:szCs w:val="24"/>
        </w:rPr>
        <w:t>4</w:t>
      </w:r>
      <w:r>
        <w:rPr>
          <w:rFonts w:ascii="Times New Roman" w:hAnsi="Times New Roman" w:cs="Times New Roman"/>
          <w:sz w:val="24"/>
          <w:szCs w:val="24"/>
        </w:rPr>
        <w:t>.</w:t>
      </w:r>
      <w:r w:rsidR="00626666" w:rsidRPr="004E41EC">
        <w:rPr>
          <w:rFonts w:ascii="Times New Roman" w:hAnsi="Times New Roman" w:cs="Times New Roman"/>
          <w:sz w:val="24"/>
          <w:szCs w:val="24"/>
        </w:rPr>
        <w:t xml:space="preserve"> </w:t>
      </w:r>
      <w:r w:rsidR="00696940" w:rsidRPr="00696940">
        <w:rPr>
          <w:rFonts w:ascii="Times New Roman" w:hAnsi="Times New Roman" w:cs="Times New Roman"/>
          <w:sz w:val="24"/>
          <w:szCs w:val="24"/>
        </w:rPr>
        <w:t xml:space="preserve">Probable Catalytic </w:t>
      </w:r>
      <w:r w:rsidR="0076272A">
        <w:rPr>
          <w:rFonts w:ascii="Times New Roman" w:hAnsi="Times New Roman" w:cs="Times New Roman"/>
          <w:sz w:val="24"/>
          <w:szCs w:val="24"/>
        </w:rPr>
        <w:t>D</w:t>
      </w:r>
      <w:r w:rsidR="00696940" w:rsidRPr="00696940">
        <w:rPr>
          <w:rFonts w:ascii="Times New Roman" w:hAnsi="Times New Roman" w:cs="Times New Roman"/>
          <w:sz w:val="24"/>
          <w:szCs w:val="24"/>
        </w:rPr>
        <w:t>irhodium(II) Active Species</w:t>
      </w:r>
      <w:r w:rsidR="009A7A1C">
        <w:rPr>
          <w:rFonts w:ascii="Times New Roman" w:hAnsi="Times New Roman" w:cs="Times New Roman"/>
          <w:sz w:val="24"/>
          <w:szCs w:val="24"/>
        </w:rPr>
        <w:t xml:space="preserve">                                                             S3</w:t>
      </w:r>
      <w:r w:rsidR="00BD7151">
        <w:rPr>
          <w:rFonts w:ascii="Times New Roman" w:hAnsi="Times New Roman" w:cs="Times New Roman"/>
          <w:sz w:val="24"/>
          <w:szCs w:val="24"/>
        </w:rPr>
        <w:t>2</w:t>
      </w:r>
    </w:p>
    <w:p w14:paraId="228B5490" w14:textId="685615E3" w:rsidR="00626666" w:rsidRDefault="00696940" w:rsidP="00270E6B">
      <w:pPr>
        <w:jc w:val="both"/>
        <w:rPr>
          <w:rFonts w:ascii="Times New Roman" w:hAnsi="Times New Roman" w:cs="Times New Roman"/>
          <w:sz w:val="24"/>
          <w:szCs w:val="24"/>
        </w:rPr>
      </w:pPr>
      <w:r>
        <w:rPr>
          <w:rFonts w:ascii="Times New Roman" w:hAnsi="Times New Roman" w:cs="Times New Roman"/>
          <w:sz w:val="24"/>
          <w:szCs w:val="24"/>
        </w:rPr>
        <w:t>1</w:t>
      </w:r>
      <w:r w:rsidR="0076272A">
        <w:rPr>
          <w:rFonts w:ascii="Times New Roman" w:hAnsi="Times New Roman" w:cs="Times New Roman"/>
          <w:sz w:val="24"/>
          <w:szCs w:val="24"/>
        </w:rPr>
        <w:t>5</w:t>
      </w:r>
      <w:r>
        <w:rPr>
          <w:rFonts w:ascii="Times New Roman" w:hAnsi="Times New Roman" w:cs="Times New Roman"/>
          <w:sz w:val="24"/>
          <w:szCs w:val="24"/>
        </w:rPr>
        <w:t>.</w:t>
      </w:r>
      <w:r w:rsidR="0076272A">
        <w:rPr>
          <w:rFonts w:ascii="Times New Roman" w:hAnsi="Times New Roman" w:cs="Times New Roman"/>
          <w:sz w:val="24"/>
          <w:szCs w:val="24"/>
        </w:rPr>
        <w:t xml:space="preserve"> </w:t>
      </w:r>
      <w:r w:rsidR="0076272A" w:rsidRPr="0076272A">
        <w:rPr>
          <w:rFonts w:ascii="Times New Roman" w:hAnsi="Times New Roman" w:cs="Times New Roman"/>
          <w:sz w:val="24"/>
          <w:szCs w:val="24"/>
        </w:rPr>
        <w:t xml:space="preserve">Additional DFT calculations </w:t>
      </w:r>
      <w:r w:rsidR="009A7A1C">
        <w:rPr>
          <w:rFonts w:ascii="Times New Roman" w:hAnsi="Times New Roman" w:cs="Times New Roman"/>
          <w:sz w:val="24"/>
          <w:szCs w:val="24"/>
        </w:rPr>
        <w:t xml:space="preserve">                                                                                             S3</w:t>
      </w:r>
      <w:r w:rsidR="00BD7151">
        <w:rPr>
          <w:rFonts w:ascii="Times New Roman" w:hAnsi="Times New Roman" w:cs="Times New Roman"/>
          <w:sz w:val="24"/>
          <w:szCs w:val="24"/>
        </w:rPr>
        <w:t>3</w:t>
      </w:r>
      <w:r w:rsidR="009A7A1C">
        <w:rPr>
          <w:rFonts w:ascii="Times New Roman" w:hAnsi="Times New Roman" w:cs="Times New Roman"/>
          <w:sz w:val="24"/>
          <w:szCs w:val="24"/>
        </w:rPr>
        <w:t xml:space="preserve">  </w:t>
      </w:r>
    </w:p>
    <w:p w14:paraId="448ADA55" w14:textId="18F32DEB" w:rsidR="0076272A" w:rsidRDefault="0076272A" w:rsidP="00270E6B">
      <w:pPr>
        <w:jc w:val="both"/>
        <w:rPr>
          <w:rFonts w:ascii="Times New Roman" w:hAnsi="Times New Roman" w:cs="Times New Roman"/>
          <w:sz w:val="24"/>
          <w:szCs w:val="24"/>
        </w:rPr>
      </w:pPr>
      <w:r>
        <w:rPr>
          <w:rFonts w:ascii="Times New Roman" w:hAnsi="Times New Roman" w:cs="Times New Roman"/>
          <w:sz w:val="24"/>
          <w:szCs w:val="24"/>
        </w:rPr>
        <w:t>16</w:t>
      </w:r>
      <w:r w:rsidRPr="0076272A">
        <w:rPr>
          <w:rFonts w:ascii="Times New Roman" w:hAnsi="Times New Roman" w:cs="Times New Roman"/>
          <w:sz w:val="24"/>
          <w:szCs w:val="24"/>
        </w:rPr>
        <w:t xml:space="preserve">. Conformational </w:t>
      </w:r>
      <w:r w:rsidR="00FE5872">
        <w:rPr>
          <w:rFonts w:ascii="Times New Roman" w:hAnsi="Times New Roman" w:cs="Times New Roman"/>
          <w:sz w:val="24"/>
          <w:szCs w:val="24"/>
        </w:rPr>
        <w:t>S</w:t>
      </w:r>
      <w:r w:rsidRPr="0076272A">
        <w:rPr>
          <w:rFonts w:ascii="Times New Roman" w:hAnsi="Times New Roman" w:cs="Times New Roman"/>
          <w:sz w:val="24"/>
          <w:szCs w:val="24"/>
        </w:rPr>
        <w:t xml:space="preserve">ampling </w:t>
      </w:r>
      <w:r w:rsidR="00FE5872">
        <w:rPr>
          <w:rFonts w:ascii="Times New Roman" w:hAnsi="Times New Roman" w:cs="Times New Roman"/>
          <w:sz w:val="24"/>
          <w:szCs w:val="24"/>
        </w:rPr>
        <w:t>for TSs corresponding</w:t>
      </w:r>
      <w:r w:rsidR="00A56AFE">
        <w:rPr>
          <w:rFonts w:ascii="Times New Roman" w:hAnsi="Times New Roman" w:cs="Times New Roman"/>
          <w:sz w:val="24"/>
          <w:szCs w:val="24"/>
        </w:rPr>
        <w:t xml:space="preserve"> to Enantioselective Step</w:t>
      </w:r>
      <w:r w:rsidRPr="0076272A">
        <w:rPr>
          <w:rFonts w:ascii="Times New Roman" w:hAnsi="Times New Roman" w:cs="Times New Roman"/>
          <w:sz w:val="24"/>
          <w:szCs w:val="24"/>
        </w:rPr>
        <w:t xml:space="preserve"> </w:t>
      </w:r>
      <w:r w:rsidR="009A7A1C">
        <w:rPr>
          <w:rFonts w:ascii="Times New Roman" w:hAnsi="Times New Roman" w:cs="Times New Roman"/>
          <w:sz w:val="24"/>
          <w:szCs w:val="24"/>
        </w:rPr>
        <w:t xml:space="preserve">                     S3</w:t>
      </w:r>
      <w:r w:rsidR="00BD7151">
        <w:rPr>
          <w:rFonts w:ascii="Times New Roman" w:hAnsi="Times New Roman" w:cs="Times New Roman"/>
          <w:sz w:val="24"/>
          <w:szCs w:val="24"/>
        </w:rPr>
        <w:t>5</w:t>
      </w:r>
    </w:p>
    <w:p w14:paraId="73A159FC" w14:textId="4BC61E80" w:rsidR="0076272A" w:rsidRDefault="0076272A" w:rsidP="00270E6B">
      <w:pPr>
        <w:jc w:val="both"/>
        <w:rPr>
          <w:rFonts w:ascii="Times New Roman" w:hAnsi="Times New Roman" w:cs="Times New Roman"/>
          <w:b/>
          <w:bCs/>
          <w:sz w:val="24"/>
          <w:szCs w:val="24"/>
        </w:rPr>
      </w:pPr>
      <w:r>
        <w:rPr>
          <w:rFonts w:ascii="Times New Roman" w:hAnsi="Times New Roman" w:cs="Times New Roman"/>
          <w:sz w:val="24"/>
          <w:szCs w:val="24"/>
        </w:rPr>
        <w:t xml:space="preserve">17. </w:t>
      </w:r>
      <w:r w:rsidRPr="0076272A">
        <w:rPr>
          <w:rFonts w:ascii="Times New Roman" w:hAnsi="Times New Roman" w:cs="Times New Roman"/>
          <w:sz w:val="24"/>
          <w:szCs w:val="24"/>
        </w:rPr>
        <w:t>Activation Strain Analysis</w:t>
      </w:r>
      <w:r w:rsidR="009A7A1C">
        <w:rPr>
          <w:rFonts w:ascii="Times New Roman" w:hAnsi="Times New Roman" w:cs="Times New Roman"/>
          <w:sz w:val="24"/>
          <w:szCs w:val="24"/>
        </w:rPr>
        <w:t xml:space="preserve">                                                                                                 S3</w:t>
      </w:r>
      <w:r w:rsidR="00BD7151">
        <w:rPr>
          <w:rFonts w:ascii="Times New Roman" w:hAnsi="Times New Roman" w:cs="Times New Roman"/>
          <w:sz w:val="24"/>
          <w:szCs w:val="24"/>
        </w:rPr>
        <w:t>6</w:t>
      </w:r>
    </w:p>
    <w:p w14:paraId="170344A6" w14:textId="0D269EDA" w:rsidR="0076272A" w:rsidRDefault="0076272A" w:rsidP="00270E6B">
      <w:pPr>
        <w:jc w:val="both"/>
        <w:rPr>
          <w:rFonts w:ascii="Times New Roman" w:hAnsi="Times New Roman" w:cs="Times New Roman"/>
          <w:sz w:val="24"/>
          <w:szCs w:val="24"/>
        </w:rPr>
      </w:pPr>
      <w:r w:rsidRPr="0076272A">
        <w:rPr>
          <w:rFonts w:ascii="Times New Roman" w:hAnsi="Times New Roman" w:cs="Times New Roman"/>
          <w:sz w:val="24"/>
          <w:szCs w:val="24"/>
        </w:rPr>
        <w:t xml:space="preserve">18. </w:t>
      </w:r>
      <w:r>
        <w:rPr>
          <w:rFonts w:ascii="Times New Roman" w:hAnsi="Times New Roman" w:cs="Times New Roman"/>
          <w:sz w:val="24"/>
          <w:szCs w:val="24"/>
        </w:rPr>
        <w:t xml:space="preserve">Benchmark </w:t>
      </w:r>
      <w:r w:rsidR="00C949AE">
        <w:rPr>
          <w:rFonts w:ascii="Times New Roman" w:hAnsi="Times New Roman" w:cs="Times New Roman"/>
          <w:sz w:val="24"/>
          <w:szCs w:val="24"/>
        </w:rPr>
        <w:t>S</w:t>
      </w:r>
      <w:r>
        <w:rPr>
          <w:rFonts w:ascii="Times New Roman" w:hAnsi="Times New Roman" w:cs="Times New Roman"/>
          <w:sz w:val="24"/>
          <w:szCs w:val="24"/>
        </w:rPr>
        <w:t xml:space="preserve">tudies </w:t>
      </w:r>
      <w:r w:rsidR="00C164F3">
        <w:rPr>
          <w:rFonts w:ascii="Times New Roman" w:hAnsi="Times New Roman" w:cs="Times New Roman"/>
          <w:sz w:val="24"/>
          <w:szCs w:val="24"/>
        </w:rPr>
        <w:t>of the</w:t>
      </w:r>
      <w:r w:rsidR="00C949AE">
        <w:rPr>
          <w:rFonts w:ascii="Times New Roman" w:hAnsi="Times New Roman" w:cs="Times New Roman"/>
          <w:sz w:val="24"/>
          <w:szCs w:val="24"/>
        </w:rPr>
        <w:t xml:space="preserve"> Lowest Energy Pathway</w:t>
      </w:r>
      <w:r w:rsidR="009A7A1C">
        <w:rPr>
          <w:rFonts w:ascii="Times New Roman" w:hAnsi="Times New Roman" w:cs="Times New Roman"/>
          <w:sz w:val="24"/>
          <w:szCs w:val="24"/>
        </w:rPr>
        <w:t xml:space="preserve">                                </w:t>
      </w:r>
      <w:r w:rsidR="00E113BC">
        <w:rPr>
          <w:rFonts w:ascii="Times New Roman" w:hAnsi="Times New Roman" w:cs="Times New Roman"/>
          <w:sz w:val="24"/>
          <w:szCs w:val="24"/>
        </w:rPr>
        <w:t xml:space="preserve">                          S37</w:t>
      </w:r>
    </w:p>
    <w:p w14:paraId="7B439A9B" w14:textId="44467093" w:rsidR="00812C6D" w:rsidRDefault="0035015F" w:rsidP="00270E6B">
      <w:pPr>
        <w:jc w:val="both"/>
        <w:rPr>
          <w:rFonts w:ascii="Times New Roman" w:hAnsi="Times New Roman" w:cs="Times New Roman"/>
          <w:sz w:val="24"/>
          <w:szCs w:val="24"/>
        </w:rPr>
      </w:pPr>
      <w:r>
        <w:rPr>
          <w:rFonts w:ascii="Times New Roman" w:hAnsi="Times New Roman" w:cs="Times New Roman"/>
          <w:sz w:val="24"/>
          <w:szCs w:val="24"/>
        </w:rPr>
        <w:t xml:space="preserve">19. Electronic Energies of </w:t>
      </w:r>
      <w:r w:rsidR="00151386">
        <w:rPr>
          <w:rFonts w:ascii="Times New Roman" w:hAnsi="Times New Roman" w:cs="Times New Roman"/>
          <w:sz w:val="24"/>
          <w:szCs w:val="24"/>
        </w:rPr>
        <w:t>all the Stationary Points</w:t>
      </w:r>
      <w:r w:rsidR="00F97B06">
        <w:rPr>
          <w:rFonts w:ascii="Times New Roman" w:hAnsi="Times New Roman" w:cs="Times New Roman"/>
          <w:sz w:val="24"/>
          <w:szCs w:val="24"/>
        </w:rPr>
        <w:t xml:space="preserve">                                                               S39</w:t>
      </w:r>
    </w:p>
    <w:p w14:paraId="0AB324B5" w14:textId="5C488AD2" w:rsidR="00CC1BA5" w:rsidRDefault="00C51BF4" w:rsidP="00270E6B">
      <w:pPr>
        <w:jc w:val="both"/>
        <w:rPr>
          <w:rFonts w:ascii="Times New Roman" w:hAnsi="Times New Roman" w:cs="Times New Roman"/>
          <w:sz w:val="24"/>
          <w:szCs w:val="24"/>
        </w:rPr>
      </w:pPr>
      <w:r>
        <w:rPr>
          <w:rFonts w:ascii="Times New Roman" w:hAnsi="Times New Roman" w:cs="Times New Roman"/>
          <w:sz w:val="24"/>
          <w:szCs w:val="24"/>
        </w:rPr>
        <w:t>20. References</w:t>
      </w:r>
      <w:r w:rsidR="00F97B06">
        <w:rPr>
          <w:rFonts w:ascii="Times New Roman" w:hAnsi="Times New Roman" w:cs="Times New Roman"/>
          <w:sz w:val="24"/>
          <w:szCs w:val="24"/>
        </w:rPr>
        <w:t xml:space="preserve">                                                                                                                         S41</w:t>
      </w:r>
    </w:p>
    <w:p w14:paraId="5D029DB5" w14:textId="049502ED" w:rsidR="007A2614" w:rsidRPr="0076272A" w:rsidRDefault="0035015F" w:rsidP="00270E6B">
      <w:pPr>
        <w:jc w:val="both"/>
        <w:rPr>
          <w:rFonts w:ascii="Times New Roman" w:hAnsi="Times New Roman" w:cs="Times New Roman"/>
          <w:sz w:val="24"/>
          <w:szCs w:val="24"/>
        </w:rPr>
      </w:pPr>
      <w:r>
        <w:rPr>
          <w:rFonts w:ascii="Times New Roman" w:hAnsi="Times New Roman" w:cs="Times New Roman"/>
          <w:sz w:val="24"/>
          <w:szCs w:val="24"/>
        </w:rPr>
        <w:t>2</w:t>
      </w:r>
      <w:r w:rsidR="00C51BF4">
        <w:rPr>
          <w:rFonts w:ascii="Times New Roman" w:hAnsi="Times New Roman" w:cs="Times New Roman"/>
          <w:sz w:val="24"/>
          <w:szCs w:val="24"/>
        </w:rPr>
        <w:t>1</w:t>
      </w:r>
      <w:r w:rsidR="007A2614">
        <w:rPr>
          <w:rFonts w:ascii="Times New Roman" w:hAnsi="Times New Roman" w:cs="Times New Roman"/>
          <w:sz w:val="24"/>
          <w:szCs w:val="24"/>
        </w:rPr>
        <w:t>. Cartesian Coordinates of</w:t>
      </w:r>
      <w:r w:rsidR="00812C6D">
        <w:rPr>
          <w:rFonts w:ascii="Times New Roman" w:hAnsi="Times New Roman" w:cs="Times New Roman"/>
          <w:sz w:val="24"/>
          <w:szCs w:val="24"/>
        </w:rPr>
        <w:t xml:space="preserve"> all</w:t>
      </w:r>
      <w:r w:rsidR="007A2614">
        <w:rPr>
          <w:rFonts w:ascii="Times New Roman" w:hAnsi="Times New Roman" w:cs="Times New Roman"/>
          <w:sz w:val="24"/>
          <w:szCs w:val="24"/>
        </w:rPr>
        <w:t xml:space="preserve"> Optimized </w:t>
      </w:r>
      <w:r w:rsidR="000D48D4">
        <w:rPr>
          <w:rFonts w:ascii="Times New Roman" w:hAnsi="Times New Roman" w:cs="Times New Roman"/>
          <w:sz w:val="24"/>
          <w:szCs w:val="24"/>
        </w:rPr>
        <w:t>Geometries</w:t>
      </w:r>
      <w:r w:rsidR="00F97B06">
        <w:rPr>
          <w:rFonts w:ascii="Times New Roman" w:hAnsi="Times New Roman" w:cs="Times New Roman"/>
          <w:sz w:val="24"/>
          <w:szCs w:val="24"/>
        </w:rPr>
        <w:t xml:space="preserve">                                                          S43</w:t>
      </w:r>
    </w:p>
    <w:p w14:paraId="7D16971D" w14:textId="77777777" w:rsidR="000D48D4" w:rsidRPr="004E41EC" w:rsidRDefault="000D48D4" w:rsidP="00270E6B">
      <w:pPr>
        <w:jc w:val="both"/>
        <w:rPr>
          <w:rFonts w:ascii="Times New Roman" w:hAnsi="Times New Roman" w:cs="Times New Roman"/>
          <w:sz w:val="24"/>
          <w:szCs w:val="24"/>
        </w:rPr>
      </w:pPr>
    </w:p>
    <w:p w14:paraId="2A90DEDF" w14:textId="39DCB8F2" w:rsidR="00C86CCA" w:rsidRPr="00971DDF" w:rsidRDefault="00E85571" w:rsidP="00270E6B">
      <w:pPr>
        <w:pStyle w:val="ListParagraph"/>
        <w:numPr>
          <w:ilvl w:val="0"/>
          <w:numId w:val="1"/>
        </w:numPr>
        <w:jc w:val="both"/>
        <w:rPr>
          <w:rFonts w:ascii="Times New Roman" w:hAnsi="Times New Roman" w:cs="Times New Roman"/>
          <w:b/>
          <w:bCs/>
          <w:sz w:val="24"/>
          <w:szCs w:val="24"/>
        </w:rPr>
      </w:pPr>
      <w:r w:rsidRPr="00971DDF">
        <w:rPr>
          <w:rFonts w:ascii="Times New Roman" w:hAnsi="Times New Roman" w:cs="Times New Roman"/>
          <w:b/>
          <w:bCs/>
          <w:sz w:val="24"/>
          <w:szCs w:val="24"/>
        </w:rPr>
        <w:lastRenderedPageBreak/>
        <w:t>General Information</w:t>
      </w:r>
    </w:p>
    <w:p w14:paraId="400ACF9A" w14:textId="309CDF5E" w:rsidR="005B7F8B" w:rsidRPr="004E41EC" w:rsidRDefault="004B6F0D" w:rsidP="00270E6B">
      <w:pPr>
        <w:jc w:val="both"/>
        <w:rPr>
          <w:rFonts w:ascii="Times New Roman" w:hAnsi="Times New Roman" w:cs="Times New Roman"/>
          <w:sz w:val="24"/>
          <w:szCs w:val="24"/>
        </w:rPr>
      </w:pPr>
      <w:r w:rsidRPr="004E41EC">
        <w:rPr>
          <w:rFonts w:ascii="Times New Roman" w:hAnsi="Times New Roman" w:cs="Times New Roman"/>
          <w:sz w:val="24"/>
          <w:szCs w:val="24"/>
        </w:rPr>
        <w:t xml:space="preserve">All reactions were carried out with distilled and dried solvent under an inert nitrogen and argon atmosphere. All the reagents were purchased at the highest commercial quality and used without further purification. </w:t>
      </w:r>
      <w:r w:rsidR="00257C2E" w:rsidRPr="00257C2E">
        <w:rPr>
          <w:rFonts w:ascii="Times New Roman" w:hAnsi="Times New Roman" w:cs="Times New Roman"/>
          <w:sz w:val="24"/>
          <w:szCs w:val="24"/>
        </w:rPr>
        <w:t>(</w:t>
      </w:r>
      <w:r w:rsidR="00257C2E" w:rsidRPr="00971DDF">
        <w:rPr>
          <w:rFonts w:ascii="Times New Roman" w:hAnsi="Times New Roman" w:cs="Times New Roman"/>
          <w:i/>
          <w:iCs/>
          <w:sz w:val="24"/>
          <w:szCs w:val="24"/>
        </w:rPr>
        <w:t>R</w:t>
      </w:r>
      <w:r w:rsidR="00257C2E" w:rsidRPr="00257C2E">
        <w:rPr>
          <w:rFonts w:ascii="Times New Roman" w:hAnsi="Times New Roman" w:cs="Times New Roman"/>
          <w:sz w:val="24"/>
          <w:szCs w:val="24"/>
        </w:rPr>
        <w:t>)-1-[(</w:t>
      </w:r>
      <w:r w:rsidR="00257C2E" w:rsidRPr="00971DDF">
        <w:rPr>
          <w:rFonts w:ascii="Times New Roman" w:hAnsi="Times New Roman" w:cs="Times New Roman"/>
          <w:i/>
          <w:iCs/>
          <w:sz w:val="24"/>
          <w:szCs w:val="24"/>
        </w:rPr>
        <w:t>Sp</w:t>
      </w:r>
      <w:r w:rsidR="00257C2E" w:rsidRPr="00257C2E">
        <w:rPr>
          <w:rFonts w:ascii="Times New Roman" w:hAnsi="Times New Roman" w:cs="Times New Roman"/>
          <w:sz w:val="24"/>
          <w:szCs w:val="24"/>
        </w:rPr>
        <w:t>)-2-(Di-1-</w:t>
      </w:r>
      <w:r w:rsidR="00884055" w:rsidRPr="00257C2E">
        <w:rPr>
          <w:rFonts w:ascii="Times New Roman" w:hAnsi="Times New Roman" w:cs="Times New Roman"/>
          <w:sz w:val="24"/>
          <w:szCs w:val="24"/>
        </w:rPr>
        <w:t>naphthylphosphino)ferrocenyl</w:t>
      </w:r>
      <w:r w:rsidR="00257C2E" w:rsidRPr="00257C2E">
        <w:rPr>
          <w:rFonts w:ascii="Times New Roman" w:hAnsi="Times New Roman" w:cs="Times New Roman"/>
          <w:sz w:val="24"/>
          <w:szCs w:val="24"/>
        </w:rPr>
        <w:t>]ethyldi-3,5-xylylphosphine</w:t>
      </w:r>
      <w:r w:rsidRPr="004E41EC">
        <w:rPr>
          <w:rFonts w:ascii="Times New Roman" w:hAnsi="Times New Roman" w:cs="Times New Roman"/>
          <w:sz w:val="24"/>
          <w:szCs w:val="24"/>
        </w:rPr>
        <w:t xml:space="preserve"> </w:t>
      </w:r>
      <w:r w:rsidR="00271BCA">
        <w:rPr>
          <w:rFonts w:ascii="Times New Roman" w:hAnsi="Times New Roman" w:cs="Times New Roman"/>
          <w:sz w:val="24"/>
          <w:szCs w:val="24"/>
        </w:rPr>
        <w:t>(Josiphos</w:t>
      </w:r>
      <w:r w:rsidR="00884055">
        <w:rPr>
          <w:rFonts w:ascii="Times New Roman" w:hAnsi="Times New Roman" w:cs="Times New Roman"/>
          <w:sz w:val="24"/>
          <w:szCs w:val="24"/>
        </w:rPr>
        <w:t xml:space="preserve"> ligand</w:t>
      </w:r>
      <w:r w:rsidR="00271BCA">
        <w:rPr>
          <w:rFonts w:ascii="Times New Roman" w:hAnsi="Times New Roman" w:cs="Times New Roman"/>
          <w:sz w:val="24"/>
          <w:szCs w:val="24"/>
        </w:rPr>
        <w:t xml:space="preserve">) </w:t>
      </w:r>
      <w:r w:rsidRPr="004E41EC">
        <w:rPr>
          <w:rFonts w:ascii="Times New Roman" w:hAnsi="Times New Roman" w:cs="Times New Roman"/>
          <w:sz w:val="24"/>
          <w:szCs w:val="24"/>
        </w:rPr>
        <w:t xml:space="preserve">and </w:t>
      </w:r>
      <w:r w:rsidR="00B73E4C" w:rsidRPr="004E41EC">
        <w:rPr>
          <w:rFonts w:ascii="Times New Roman" w:hAnsi="Times New Roman" w:cs="Times New Roman"/>
          <w:sz w:val="24"/>
          <w:szCs w:val="24"/>
        </w:rPr>
        <w:t>9,10-p</w:t>
      </w:r>
      <w:r w:rsidRPr="004E41EC">
        <w:rPr>
          <w:rFonts w:ascii="Times New Roman" w:hAnsi="Times New Roman" w:cs="Times New Roman"/>
          <w:sz w:val="24"/>
          <w:szCs w:val="24"/>
        </w:rPr>
        <w:t xml:space="preserve">henthraquinoline were purchased from BLD pharma. </w:t>
      </w:r>
      <w:r w:rsidR="00ED26A5" w:rsidRPr="004E41EC">
        <w:rPr>
          <w:rFonts w:ascii="Times New Roman" w:hAnsi="Times New Roman" w:cs="Times New Roman"/>
          <w:sz w:val="24"/>
          <w:szCs w:val="24"/>
        </w:rPr>
        <w:t>Dirhodium</w:t>
      </w:r>
      <w:r w:rsidR="00884055">
        <w:rPr>
          <w:rFonts w:ascii="Times New Roman" w:hAnsi="Times New Roman" w:cs="Times New Roman"/>
          <w:sz w:val="24"/>
          <w:szCs w:val="24"/>
        </w:rPr>
        <w:t>(II)</w:t>
      </w:r>
      <w:r w:rsidR="00ED26A5" w:rsidRPr="004E41EC">
        <w:rPr>
          <w:rFonts w:ascii="Times New Roman" w:hAnsi="Times New Roman" w:cs="Times New Roman"/>
          <w:sz w:val="24"/>
          <w:szCs w:val="24"/>
        </w:rPr>
        <w:t xml:space="preserve"> tetracarboxylate </w:t>
      </w:r>
      <w:r w:rsidR="001027CB" w:rsidRPr="004E41EC">
        <w:rPr>
          <w:rFonts w:ascii="Times New Roman" w:hAnsi="Times New Roman" w:cs="Times New Roman"/>
          <w:sz w:val="24"/>
          <w:szCs w:val="24"/>
        </w:rPr>
        <w:t>were purchas</w:t>
      </w:r>
      <w:r w:rsidR="00307040" w:rsidRPr="004E41EC">
        <w:rPr>
          <w:rFonts w:ascii="Times New Roman" w:hAnsi="Times New Roman" w:cs="Times New Roman"/>
          <w:sz w:val="24"/>
          <w:szCs w:val="24"/>
        </w:rPr>
        <w:t xml:space="preserve">ed from </w:t>
      </w:r>
      <w:r w:rsidR="00F21C47" w:rsidRPr="004E41EC">
        <w:rPr>
          <w:rFonts w:ascii="Times New Roman" w:hAnsi="Times New Roman" w:cs="Times New Roman"/>
          <w:sz w:val="24"/>
          <w:szCs w:val="24"/>
        </w:rPr>
        <w:t xml:space="preserve">different supplier </w:t>
      </w:r>
      <w:r w:rsidR="004F7936" w:rsidRPr="004E41EC">
        <w:rPr>
          <w:rFonts w:ascii="Times New Roman" w:hAnsi="Times New Roman" w:cs="Times New Roman"/>
          <w:sz w:val="24"/>
          <w:szCs w:val="24"/>
        </w:rPr>
        <w:t>(</w:t>
      </w:r>
      <w:r w:rsidR="00307040" w:rsidRPr="004E41EC">
        <w:rPr>
          <w:rFonts w:ascii="Times New Roman" w:hAnsi="Times New Roman" w:cs="Times New Roman"/>
          <w:sz w:val="24"/>
          <w:szCs w:val="24"/>
        </w:rPr>
        <w:t>BLD</w:t>
      </w:r>
      <w:r w:rsidR="004B5F53" w:rsidRPr="004E41EC">
        <w:rPr>
          <w:rFonts w:ascii="Times New Roman" w:hAnsi="Times New Roman" w:cs="Times New Roman"/>
          <w:sz w:val="24"/>
          <w:szCs w:val="24"/>
        </w:rPr>
        <w:t xml:space="preserve"> pharma</w:t>
      </w:r>
      <w:r w:rsidR="00307040" w:rsidRPr="004E41EC">
        <w:rPr>
          <w:rFonts w:ascii="Times New Roman" w:hAnsi="Times New Roman" w:cs="Times New Roman"/>
          <w:sz w:val="24"/>
          <w:szCs w:val="24"/>
        </w:rPr>
        <w:t xml:space="preserve">, TCI and </w:t>
      </w:r>
      <w:r w:rsidR="00900579" w:rsidRPr="004E41EC">
        <w:rPr>
          <w:rFonts w:ascii="Times New Roman" w:hAnsi="Times New Roman" w:cs="Times New Roman"/>
          <w:sz w:val="24"/>
          <w:szCs w:val="24"/>
        </w:rPr>
        <w:t>S</w:t>
      </w:r>
      <w:r w:rsidR="004B5F53" w:rsidRPr="004E41EC">
        <w:rPr>
          <w:rFonts w:ascii="Times New Roman" w:hAnsi="Times New Roman" w:cs="Times New Roman"/>
          <w:sz w:val="24"/>
          <w:szCs w:val="24"/>
        </w:rPr>
        <w:t xml:space="preserve">igma </w:t>
      </w:r>
      <w:r w:rsidR="00900579" w:rsidRPr="004E41EC">
        <w:rPr>
          <w:rFonts w:ascii="Times New Roman" w:hAnsi="Times New Roman" w:cs="Times New Roman"/>
          <w:sz w:val="24"/>
          <w:szCs w:val="24"/>
        </w:rPr>
        <w:t>A</w:t>
      </w:r>
      <w:r w:rsidR="004B5F53" w:rsidRPr="004E41EC">
        <w:rPr>
          <w:rFonts w:ascii="Times New Roman" w:hAnsi="Times New Roman" w:cs="Times New Roman"/>
          <w:sz w:val="24"/>
          <w:szCs w:val="24"/>
        </w:rPr>
        <w:t>ldrich</w:t>
      </w:r>
      <w:r w:rsidR="004F7936" w:rsidRPr="004E41EC">
        <w:rPr>
          <w:rFonts w:ascii="Times New Roman" w:hAnsi="Times New Roman" w:cs="Times New Roman"/>
          <w:sz w:val="24"/>
          <w:szCs w:val="24"/>
        </w:rPr>
        <w:t>)</w:t>
      </w:r>
      <w:r w:rsidR="00307040" w:rsidRPr="004E41EC">
        <w:rPr>
          <w:rFonts w:ascii="Times New Roman" w:hAnsi="Times New Roman" w:cs="Times New Roman"/>
          <w:sz w:val="24"/>
          <w:szCs w:val="24"/>
        </w:rPr>
        <w:t>.</w:t>
      </w:r>
      <w:r w:rsidR="004F0886" w:rsidRPr="004F0886">
        <w:t xml:space="preserve"> </w:t>
      </w:r>
      <w:r w:rsidR="004F0886" w:rsidRPr="004F0886">
        <w:rPr>
          <w:rFonts w:ascii="Times New Roman" w:hAnsi="Times New Roman" w:cs="Times New Roman"/>
          <w:sz w:val="24"/>
          <w:szCs w:val="24"/>
        </w:rPr>
        <w:t>BLD dirhodium(II) was used throughout all experiments in this study. Whenever dirhodium(II) from other commercially available sources was used, it is explicitly indicated.</w:t>
      </w:r>
      <w:r w:rsidR="004F0886">
        <w:rPr>
          <w:rFonts w:ascii="Times New Roman" w:hAnsi="Times New Roman" w:cs="Times New Roman"/>
          <w:sz w:val="24"/>
          <w:szCs w:val="24"/>
        </w:rPr>
        <w:t xml:space="preserve"> </w:t>
      </w:r>
      <w:r w:rsidR="001027CB" w:rsidRPr="004E41EC">
        <w:rPr>
          <w:rFonts w:ascii="Times New Roman" w:hAnsi="Times New Roman" w:cs="Times New Roman"/>
          <w:sz w:val="24"/>
          <w:szCs w:val="24"/>
        </w:rPr>
        <w:t>P</w:t>
      </w:r>
      <w:r w:rsidRPr="004E41EC">
        <w:rPr>
          <w:rFonts w:ascii="Times New Roman" w:hAnsi="Times New Roman" w:cs="Times New Roman"/>
          <w:sz w:val="24"/>
          <w:szCs w:val="24"/>
        </w:rPr>
        <w:t>henylboronic acid and K</w:t>
      </w:r>
      <w:r w:rsidRPr="004E41EC">
        <w:rPr>
          <w:rFonts w:ascii="Times New Roman" w:hAnsi="Times New Roman" w:cs="Times New Roman"/>
          <w:sz w:val="24"/>
          <w:szCs w:val="24"/>
          <w:vertAlign w:val="subscript"/>
        </w:rPr>
        <w:t>2</w:t>
      </w:r>
      <w:r w:rsidRPr="004E41EC">
        <w:rPr>
          <w:rFonts w:ascii="Times New Roman" w:hAnsi="Times New Roman" w:cs="Times New Roman"/>
          <w:sz w:val="24"/>
          <w:szCs w:val="24"/>
        </w:rPr>
        <w:t>CO</w:t>
      </w:r>
      <w:r w:rsidRPr="004E41EC">
        <w:rPr>
          <w:rFonts w:ascii="Times New Roman" w:hAnsi="Times New Roman" w:cs="Times New Roman"/>
          <w:sz w:val="24"/>
          <w:szCs w:val="24"/>
          <w:vertAlign w:val="subscript"/>
        </w:rPr>
        <w:t>3</w:t>
      </w:r>
      <w:r w:rsidRPr="004E41EC">
        <w:rPr>
          <w:rFonts w:ascii="Times New Roman" w:hAnsi="Times New Roman" w:cs="Times New Roman"/>
          <w:sz w:val="24"/>
          <w:szCs w:val="24"/>
        </w:rPr>
        <w:t xml:space="preserve"> were acquired from </w:t>
      </w:r>
      <w:r w:rsidR="00900579" w:rsidRPr="004E41EC">
        <w:rPr>
          <w:rFonts w:ascii="Times New Roman" w:hAnsi="Times New Roman" w:cs="Times New Roman"/>
          <w:sz w:val="24"/>
          <w:szCs w:val="24"/>
        </w:rPr>
        <w:t>S</w:t>
      </w:r>
      <w:r w:rsidRPr="004E41EC">
        <w:rPr>
          <w:rFonts w:ascii="Times New Roman" w:hAnsi="Times New Roman" w:cs="Times New Roman"/>
          <w:sz w:val="24"/>
          <w:szCs w:val="24"/>
        </w:rPr>
        <w:t xml:space="preserve">igma </w:t>
      </w:r>
      <w:r w:rsidR="00900579" w:rsidRPr="004E41EC">
        <w:rPr>
          <w:rFonts w:ascii="Times New Roman" w:hAnsi="Times New Roman" w:cs="Times New Roman"/>
          <w:sz w:val="24"/>
          <w:szCs w:val="24"/>
        </w:rPr>
        <w:t>A</w:t>
      </w:r>
      <w:r w:rsidRPr="004E41EC">
        <w:rPr>
          <w:rFonts w:ascii="Times New Roman" w:hAnsi="Times New Roman" w:cs="Times New Roman"/>
          <w:sz w:val="24"/>
          <w:szCs w:val="24"/>
        </w:rPr>
        <w:t>ldrich. Distilled water was used in reactions, where required. 4,5-dimethylphenanthrene-9,10-dione</w:t>
      </w:r>
      <w:r w:rsidR="004F7936" w:rsidRPr="004E41EC">
        <w:rPr>
          <w:rFonts w:ascii="Times New Roman" w:hAnsi="Times New Roman" w:cs="Times New Roman"/>
          <w:sz w:val="24"/>
          <w:szCs w:val="24"/>
        </w:rPr>
        <w:t xml:space="preserve"> </w:t>
      </w:r>
      <w:r w:rsidRPr="004E41EC">
        <w:rPr>
          <w:rFonts w:ascii="Times New Roman" w:hAnsi="Times New Roman" w:cs="Times New Roman"/>
          <w:sz w:val="24"/>
          <w:szCs w:val="24"/>
        </w:rPr>
        <w:t>was synthesized by following the literature procedure. Progress of reactions were monitored by thin-layer chromatography (TLC) carried out on Merck silica gel 60 F254 precoated plates (0.25 mm) and visualized with UV light (254 nm) or KMnO</w:t>
      </w:r>
      <w:r w:rsidRPr="000626B3">
        <w:rPr>
          <w:rFonts w:ascii="Times New Roman" w:hAnsi="Times New Roman" w:cs="Times New Roman"/>
          <w:sz w:val="24"/>
          <w:szCs w:val="24"/>
          <w:vertAlign w:val="subscript"/>
        </w:rPr>
        <w:t xml:space="preserve">4 </w:t>
      </w:r>
      <w:r w:rsidRPr="004E41EC">
        <w:rPr>
          <w:rFonts w:ascii="Times New Roman" w:hAnsi="Times New Roman" w:cs="Times New Roman"/>
          <w:sz w:val="24"/>
          <w:szCs w:val="24"/>
        </w:rPr>
        <w:t xml:space="preserve">staining solutions followed by heating. Yields were reported after purification via </w:t>
      </w:r>
      <w:r w:rsidR="000E381A" w:rsidRPr="004E41EC">
        <w:rPr>
          <w:rFonts w:ascii="Times New Roman" w:hAnsi="Times New Roman" w:cs="Times New Roman"/>
          <w:sz w:val="24"/>
          <w:szCs w:val="24"/>
        </w:rPr>
        <w:t>column</w:t>
      </w:r>
      <w:r w:rsidR="004F7936" w:rsidRPr="004E41EC">
        <w:rPr>
          <w:rFonts w:ascii="Times New Roman" w:hAnsi="Times New Roman" w:cs="Times New Roman"/>
          <w:sz w:val="24"/>
          <w:szCs w:val="24"/>
        </w:rPr>
        <w:t xml:space="preserve"> </w:t>
      </w:r>
      <w:r w:rsidRPr="004E41EC">
        <w:rPr>
          <w:rFonts w:ascii="Times New Roman" w:hAnsi="Times New Roman" w:cs="Times New Roman"/>
          <w:sz w:val="24"/>
          <w:szCs w:val="24"/>
        </w:rPr>
        <w:t xml:space="preserve">chromatography using silica gel (100-200 mesh).  </w:t>
      </w:r>
      <w:r w:rsidR="005B7F8B" w:rsidRPr="004E41EC">
        <w:rPr>
          <w:rFonts w:ascii="Times New Roman" w:hAnsi="Times New Roman" w:cs="Times New Roman"/>
          <w:sz w:val="24"/>
          <w:szCs w:val="24"/>
        </w:rPr>
        <w:t>Organic solvents used for carrying out reactions were dried using standard methods. All work up and purification were carried out with reagent grade solvents in air.</w:t>
      </w:r>
      <w:r w:rsidR="005922E1" w:rsidRPr="004E41EC">
        <w:rPr>
          <w:rFonts w:ascii="Times New Roman" w:hAnsi="Times New Roman" w:cs="Times New Roman"/>
          <w:sz w:val="24"/>
          <w:szCs w:val="24"/>
        </w:rPr>
        <w:t xml:space="preserve"> </w:t>
      </w:r>
    </w:p>
    <w:p w14:paraId="7AFD9594" w14:textId="0C7F4900" w:rsidR="00DA1E45" w:rsidRPr="004E41EC" w:rsidRDefault="004B6F0D" w:rsidP="00270E6B">
      <w:pPr>
        <w:jc w:val="both"/>
        <w:rPr>
          <w:rFonts w:ascii="Times New Roman" w:hAnsi="Times New Roman" w:cs="Times New Roman"/>
          <w:sz w:val="24"/>
          <w:szCs w:val="24"/>
        </w:rPr>
      </w:pPr>
      <w:r w:rsidRPr="004E41EC">
        <w:rPr>
          <w:rFonts w:ascii="Times New Roman" w:hAnsi="Times New Roman" w:cs="Times New Roman"/>
          <w:sz w:val="24"/>
          <w:szCs w:val="24"/>
        </w:rPr>
        <w:t xml:space="preserve">All </w:t>
      </w:r>
      <w:r w:rsidR="00E766BA" w:rsidRPr="004E41EC">
        <w:rPr>
          <w:rFonts w:ascii="Times New Roman" w:hAnsi="Times New Roman" w:cs="Times New Roman"/>
          <w:sz w:val="24"/>
          <w:szCs w:val="24"/>
          <w:vertAlign w:val="superscript"/>
        </w:rPr>
        <w:t>1</w:t>
      </w:r>
      <w:r w:rsidR="00E766BA" w:rsidRPr="004E41EC">
        <w:rPr>
          <w:rFonts w:ascii="Times New Roman" w:hAnsi="Times New Roman" w:cs="Times New Roman"/>
          <w:sz w:val="24"/>
          <w:szCs w:val="24"/>
        </w:rPr>
        <w:t xml:space="preserve">H, </w:t>
      </w:r>
      <w:r w:rsidR="00E766BA" w:rsidRPr="004E41EC">
        <w:rPr>
          <w:rFonts w:ascii="Times New Roman" w:hAnsi="Times New Roman" w:cs="Times New Roman"/>
          <w:sz w:val="24"/>
          <w:szCs w:val="24"/>
          <w:vertAlign w:val="superscript"/>
        </w:rPr>
        <w:t>13</w:t>
      </w:r>
      <w:r w:rsidR="00E766BA" w:rsidRPr="004E41EC">
        <w:rPr>
          <w:rFonts w:ascii="Times New Roman" w:hAnsi="Times New Roman" w:cs="Times New Roman"/>
          <w:sz w:val="24"/>
          <w:szCs w:val="24"/>
        </w:rPr>
        <w:t xml:space="preserve">C, and </w:t>
      </w:r>
      <w:r w:rsidR="00E766BA" w:rsidRPr="004E41EC">
        <w:rPr>
          <w:rFonts w:ascii="Times New Roman" w:hAnsi="Times New Roman" w:cs="Times New Roman"/>
          <w:sz w:val="24"/>
          <w:szCs w:val="24"/>
          <w:vertAlign w:val="superscript"/>
        </w:rPr>
        <w:t>31</w:t>
      </w:r>
      <w:r w:rsidR="00E766BA" w:rsidRPr="004E41EC">
        <w:rPr>
          <w:rFonts w:ascii="Times New Roman" w:hAnsi="Times New Roman" w:cs="Times New Roman"/>
          <w:sz w:val="24"/>
          <w:szCs w:val="24"/>
        </w:rPr>
        <w:t>P</w:t>
      </w:r>
      <w:r w:rsidR="00AC4D06">
        <w:rPr>
          <w:rFonts w:ascii="Times New Roman" w:hAnsi="Times New Roman" w:cs="Times New Roman"/>
          <w:sz w:val="24"/>
          <w:szCs w:val="24"/>
        </w:rPr>
        <w:t>-</w:t>
      </w:r>
      <w:r w:rsidR="00E766BA" w:rsidRPr="004E41EC">
        <w:rPr>
          <w:rFonts w:ascii="Times New Roman" w:hAnsi="Times New Roman" w:cs="Times New Roman"/>
          <w:sz w:val="24"/>
          <w:szCs w:val="24"/>
        </w:rPr>
        <w:t>NMR</w:t>
      </w:r>
      <w:r w:rsidRPr="004E41EC">
        <w:rPr>
          <w:rFonts w:ascii="Times New Roman" w:hAnsi="Times New Roman" w:cs="Times New Roman"/>
          <w:sz w:val="24"/>
          <w:szCs w:val="24"/>
        </w:rPr>
        <w:t xml:space="preserve"> spectra were recorded on a Bruker Ultrashield spectrometer at 400 MHz and calibrated using residual deuterated solvents as an internal reference (CDCl</w:t>
      </w:r>
      <w:r w:rsidRPr="004E41EC">
        <w:rPr>
          <w:rFonts w:ascii="Times New Roman" w:hAnsi="Times New Roman" w:cs="Times New Roman"/>
          <w:sz w:val="24"/>
          <w:szCs w:val="24"/>
          <w:vertAlign w:val="subscript"/>
        </w:rPr>
        <w:t>3</w:t>
      </w:r>
      <w:r w:rsidRPr="004E41EC">
        <w:rPr>
          <w:rFonts w:ascii="Times New Roman" w:hAnsi="Times New Roman" w:cs="Times New Roman"/>
          <w:sz w:val="24"/>
          <w:szCs w:val="24"/>
        </w:rPr>
        <w:t xml:space="preserve">: </w:t>
      </w:r>
      <w:r w:rsidRPr="004E41EC">
        <w:rPr>
          <w:rFonts w:ascii="Times New Roman" w:hAnsi="Times New Roman" w:cs="Times New Roman"/>
          <w:sz w:val="24"/>
          <w:szCs w:val="24"/>
          <w:vertAlign w:val="superscript"/>
        </w:rPr>
        <w:t>1</w:t>
      </w:r>
      <w:r w:rsidRPr="004E41EC">
        <w:rPr>
          <w:rFonts w:ascii="Times New Roman" w:hAnsi="Times New Roman" w:cs="Times New Roman"/>
          <w:sz w:val="24"/>
          <w:szCs w:val="24"/>
        </w:rPr>
        <w:t xml:space="preserve">H NMR = 7.26 ppm, </w:t>
      </w:r>
      <w:r w:rsidRPr="004E41EC">
        <w:rPr>
          <w:rFonts w:ascii="Times New Roman" w:hAnsi="Times New Roman" w:cs="Times New Roman"/>
          <w:sz w:val="24"/>
          <w:szCs w:val="24"/>
          <w:vertAlign w:val="superscript"/>
        </w:rPr>
        <w:t>13</w:t>
      </w:r>
      <w:r w:rsidRPr="004E41EC">
        <w:rPr>
          <w:rFonts w:ascii="Times New Roman" w:hAnsi="Times New Roman" w:cs="Times New Roman"/>
          <w:sz w:val="24"/>
          <w:szCs w:val="24"/>
        </w:rPr>
        <w:t xml:space="preserve">C NMR = 77.16 ppm; Toluene-d8: </w:t>
      </w:r>
      <w:r w:rsidRPr="004E41EC">
        <w:rPr>
          <w:rFonts w:ascii="Times New Roman" w:hAnsi="Times New Roman" w:cs="Times New Roman"/>
          <w:sz w:val="24"/>
          <w:szCs w:val="24"/>
          <w:vertAlign w:val="superscript"/>
        </w:rPr>
        <w:t>1</w:t>
      </w:r>
      <w:r w:rsidRPr="004E41EC">
        <w:rPr>
          <w:rFonts w:ascii="Times New Roman" w:hAnsi="Times New Roman" w:cs="Times New Roman"/>
          <w:sz w:val="24"/>
          <w:szCs w:val="24"/>
        </w:rPr>
        <w:t>H NMR = 2.09 ppm</w:t>
      </w:r>
      <w:r w:rsidR="000B67FE" w:rsidRPr="004E41EC">
        <w:rPr>
          <w:rFonts w:ascii="Times New Roman" w:hAnsi="Times New Roman" w:cs="Times New Roman"/>
          <w:sz w:val="24"/>
          <w:szCs w:val="24"/>
        </w:rPr>
        <w:t>)</w:t>
      </w:r>
      <w:r w:rsidR="00B95079" w:rsidRPr="004E41EC">
        <w:rPr>
          <w:rFonts w:ascii="Times New Roman" w:hAnsi="Times New Roman" w:cs="Times New Roman"/>
          <w:sz w:val="24"/>
          <w:szCs w:val="24"/>
        </w:rPr>
        <w:t xml:space="preserve">. </w:t>
      </w:r>
      <w:r w:rsidR="00B95079" w:rsidRPr="004E41EC">
        <w:rPr>
          <w:rFonts w:ascii="Times New Roman" w:hAnsi="Times New Roman" w:cs="Times New Roman"/>
          <w:sz w:val="24"/>
          <w:szCs w:val="24"/>
          <w:vertAlign w:val="superscript"/>
        </w:rPr>
        <w:t>35</w:t>
      </w:r>
      <w:r w:rsidR="00B95079" w:rsidRPr="004E41EC">
        <w:rPr>
          <w:rFonts w:ascii="Times New Roman" w:hAnsi="Times New Roman" w:cs="Times New Roman"/>
          <w:sz w:val="24"/>
          <w:szCs w:val="24"/>
        </w:rPr>
        <w:t xml:space="preserve">Cl NMR was recorded on </w:t>
      </w:r>
      <w:r w:rsidR="000A430B" w:rsidRPr="004E41EC">
        <w:rPr>
          <w:rFonts w:ascii="Times New Roman" w:hAnsi="Times New Roman" w:cs="Times New Roman"/>
          <w:sz w:val="24"/>
          <w:szCs w:val="24"/>
        </w:rPr>
        <w:t>Bruker Ultrashield spectrometer at 600 MHz</w:t>
      </w:r>
      <w:r w:rsidR="000B67FE" w:rsidRPr="004E41EC">
        <w:rPr>
          <w:rFonts w:ascii="Times New Roman" w:hAnsi="Times New Roman" w:cs="Times New Roman"/>
          <w:sz w:val="24"/>
          <w:szCs w:val="24"/>
        </w:rPr>
        <w:t xml:space="preserve"> </w:t>
      </w:r>
      <w:r w:rsidR="00383CEC" w:rsidRPr="004E41EC">
        <w:rPr>
          <w:rFonts w:ascii="Times New Roman" w:hAnsi="Times New Roman" w:cs="Times New Roman"/>
          <w:sz w:val="24"/>
          <w:szCs w:val="24"/>
        </w:rPr>
        <w:t>in</w:t>
      </w:r>
      <w:r w:rsidR="00851717" w:rsidRPr="004E41EC">
        <w:rPr>
          <w:rFonts w:ascii="Times New Roman" w:hAnsi="Times New Roman" w:cs="Times New Roman"/>
          <w:sz w:val="24"/>
          <w:szCs w:val="24"/>
        </w:rPr>
        <w:t xml:space="preserve"> </w:t>
      </w:r>
      <w:r w:rsidR="000B67FE" w:rsidRPr="004E41EC">
        <w:rPr>
          <w:rFonts w:ascii="Times New Roman" w:hAnsi="Times New Roman" w:cs="Times New Roman"/>
          <w:sz w:val="24"/>
          <w:szCs w:val="24"/>
        </w:rPr>
        <w:t>CD</w:t>
      </w:r>
      <w:r w:rsidR="000B67FE" w:rsidRPr="004E41EC">
        <w:rPr>
          <w:rFonts w:ascii="Times New Roman" w:hAnsi="Times New Roman" w:cs="Times New Roman"/>
          <w:sz w:val="24"/>
          <w:szCs w:val="24"/>
          <w:vertAlign w:val="subscript"/>
        </w:rPr>
        <w:t>3</w:t>
      </w:r>
      <w:r w:rsidR="000B67FE" w:rsidRPr="004E41EC">
        <w:rPr>
          <w:rFonts w:ascii="Times New Roman" w:hAnsi="Times New Roman" w:cs="Times New Roman"/>
          <w:sz w:val="24"/>
          <w:szCs w:val="24"/>
        </w:rPr>
        <w:t>CN solvent</w:t>
      </w:r>
      <w:r w:rsidR="00383CEC" w:rsidRPr="004E41EC">
        <w:rPr>
          <w:rFonts w:ascii="Times New Roman" w:hAnsi="Times New Roman" w:cs="Times New Roman"/>
          <w:sz w:val="24"/>
          <w:szCs w:val="24"/>
        </w:rPr>
        <w:t xml:space="preserve">. </w:t>
      </w:r>
      <w:r w:rsidRPr="004E41EC">
        <w:rPr>
          <w:rFonts w:ascii="Times New Roman" w:hAnsi="Times New Roman" w:cs="Times New Roman"/>
          <w:sz w:val="24"/>
          <w:szCs w:val="24"/>
        </w:rPr>
        <w:t xml:space="preserve">The following abbreviations were used to explain NMR peak multiplicities: s = singlet, d = doublet, </w:t>
      </w:r>
      <w:r w:rsidR="005141A8">
        <w:rPr>
          <w:rFonts w:ascii="Times New Roman" w:hAnsi="Times New Roman" w:cs="Times New Roman"/>
          <w:sz w:val="24"/>
          <w:szCs w:val="24"/>
        </w:rPr>
        <w:t xml:space="preserve">t = triplet, </w:t>
      </w:r>
      <w:r w:rsidRPr="004E41EC">
        <w:rPr>
          <w:rFonts w:ascii="Times New Roman" w:hAnsi="Times New Roman" w:cs="Times New Roman"/>
          <w:sz w:val="24"/>
          <w:szCs w:val="24"/>
        </w:rPr>
        <w:t xml:space="preserve">dd = doublet of doublet, br = broad).  All </w:t>
      </w:r>
      <w:r w:rsidRPr="004E41EC">
        <w:rPr>
          <w:rFonts w:ascii="Times New Roman" w:hAnsi="Times New Roman" w:cs="Times New Roman"/>
          <w:sz w:val="24"/>
          <w:szCs w:val="24"/>
          <w:vertAlign w:val="superscript"/>
        </w:rPr>
        <w:t>31</w:t>
      </w:r>
      <w:r w:rsidRPr="004E41EC">
        <w:rPr>
          <w:rFonts w:ascii="Times New Roman" w:hAnsi="Times New Roman" w:cs="Times New Roman"/>
          <w:sz w:val="24"/>
          <w:szCs w:val="24"/>
        </w:rPr>
        <w:t>P</w:t>
      </w:r>
      <w:r w:rsidR="005D4243">
        <w:rPr>
          <w:rFonts w:ascii="Times New Roman" w:hAnsi="Times New Roman" w:cs="Times New Roman"/>
          <w:sz w:val="24"/>
          <w:szCs w:val="24"/>
        </w:rPr>
        <w:t>{</w:t>
      </w:r>
      <w:r w:rsidR="005D4243" w:rsidRPr="005D4243">
        <w:rPr>
          <w:rFonts w:ascii="Times New Roman" w:hAnsi="Times New Roman" w:cs="Times New Roman"/>
          <w:sz w:val="24"/>
          <w:szCs w:val="24"/>
          <w:vertAlign w:val="superscript"/>
        </w:rPr>
        <w:t>1</w:t>
      </w:r>
      <w:r w:rsidR="005D4243">
        <w:rPr>
          <w:rFonts w:ascii="Times New Roman" w:hAnsi="Times New Roman" w:cs="Times New Roman"/>
          <w:sz w:val="24"/>
          <w:szCs w:val="24"/>
        </w:rPr>
        <w:t>H}</w:t>
      </w:r>
      <w:r w:rsidRPr="004E41EC">
        <w:rPr>
          <w:rFonts w:ascii="Times New Roman" w:hAnsi="Times New Roman" w:cs="Times New Roman"/>
          <w:sz w:val="24"/>
          <w:szCs w:val="24"/>
        </w:rPr>
        <w:t xml:space="preserve"> VT-NMR and controlled experiment monitored in undeuterated toluene without locking and shimming. All spectra were processed with MestReNova x64 software package. Electrospray ionization high resolution mass spectrometry (ESI-HRMS) was performed on a Waters XEVO G3 </w:t>
      </w:r>
      <w:r w:rsidR="00B02699" w:rsidRPr="004E41EC">
        <w:rPr>
          <w:rFonts w:ascii="Times New Roman" w:hAnsi="Times New Roman" w:cs="Times New Roman"/>
          <w:sz w:val="24"/>
          <w:szCs w:val="24"/>
        </w:rPr>
        <w:t>Q-tof</w:t>
      </w:r>
      <w:r w:rsidRPr="004E41EC">
        <w:rPr>
          <w:rFonts w:ascii="Times New Roman" w:hAnsi="Times New Roman" w:cs="Times New Roman"/>
          <w:sz w:val="24"/>
          <w:szCs w:val="24"/>
        </w:rPr>
        <w:t xml:space="preserve"> instrument in acetonitrile solvent. </w:t>
      </w:r>
      <w:r w:rsidR="005C6B47" w:rsidRPr="004E41EC">
        <w:rPr>
          <w:rFonts w:ascii="Times New Roman" w:hAnsi="Times New Roman" w:cs="Times New Roman"/>
          <w:sz w:val="24"/>
          <w:szCs w:val="24"/>
        </w:rPr>
        <w:t>Optical rotations were measured on JASCO P-2000 polarimeter at 25 °C using 50 mm cell of 1.0 mL capacity. HPLC analysis was performed on either Agilent Technologies 1260 Infinity</w:t>
      </w:r>
      <w:r w:rsidR="00FB10B6" w:rsidRPr="004E41EC">
        <w:rPr>
          <w:rFonts w:ascii="Times New Roman" w:hAnsi="Times New Roman" w:cs="Times New Roman"/>
          <w:sz w:val="24"/>
          <w:szCs w:val="24"/>
        </w:rPr>
        <w:t xml:space="preserve"> </w:t>
      </w:r>
      <w:r w:rsidR="005C6B47" w:rsidRPr="004E41EC">
        <w:rPr>
          <w:rFonts w:ascii="Times New Roman" w:hAnsi="Times New Roman" w:cs="Times New Roman"/>
          <w:sz w:val="24"/>
          <w:szCs w:val="24"/>
        </w:rPr>
        <w:t>with a VWD or Agilent Technologies 1260 Infinity with a DAD.</w:t>
      </w:r>
    </w:p>
    <w:p w14:paraId="5E096355" w14:textId="2C92CFE3" w:rsidR="008347EF" w:rsidRPr="008347EF" w:rsidRDefault="008347EF" w:rsidP="00270E6B">
      <w:pPr>
        <w:pStyle w:val="ListParagraph"/>
        <w:numPr>
          <w:ilvl w:val="0"/>
          <w:numId w:val="1"/>
        </w:numPr>
        <w:jc w:val="both"/>
        <w:rPr>
          <w:rFonts w:ascii="Times New Roman" w:hAnsi="Times New Roman" w:cs="Times New Roman"/>
          <w:b/>
          <w:bCs/>
          <w:sz w:val="24"/>
          <w:szCs w:val="24"/>
        </w:rPr>
      </w:pPr>
      <w:r w:rsidRPr="008347EF">
        <w:rPr>
          <w:rFonts w:ascii="Times New Roman" w:hAnsi="Times New Roman" w:cs="Times New Roman"/>
          <w:b/>
          <w:bCs/>
          <w:sz w:val="24"/>
          <w:szCs w:val="24"/>
        </w:rPr>
        <w:t xml:space="preserve">Synthesis and Characterization of </w:t>
      </w:r>
      <w:r w:rsidR="00511927">
        <w:rPr>
          <w:rFonts w:ascii="Times New Roman" w:hAnsi="Times New Roman" w:cs="Times New Roman"/>
          <w:b/>
          <w:bCs/>
          <w:sz w:val="24"/>
          <w:szCs w:val="24"/>
        </w:rPr>
        <w:t>A</w:t>
      </w:r>
      <w:r w:rsidRPr="008347EF">
        <w:rPr>
          <w:rFonts w:ascii="Times New Roman" w:hAnsi="Times New Roman" w:cs="Times New Roman"/>
          <w:b/>
          <w:bCs/>
          <w:sz w:val="24"/>
          <w:szCs w:val="24"/>
        </w:rPr>
        <w:t xml:space="preserve">ctive </w:t>
      </w:r>
      <w:r w:rsidR="00511927">
        <w:rPr>
          <w:rFonts w:ascii="Times New Roman" w:hAnsi="Times New Roman" w:cs="Times New Roman"/>
          <w:b/>
          <w:bCs/>
          <w:sz w:val="24"/>
          <w:szCs w:val="24"/>
        </w:rPr>
        <w:t>S</w:t>
      </w:r>
      <w:r w:rsidRPr="008347EF">
        <w:rPr>
          <w:rFonts w:ascii="Times New Roman" w:hAnsi="Times New Roman" w:cs="Times New Roman"/>
          <w:b/>
          <w:bCs/>
          <w:sz w:val="24"/>
          <w:szCs w:val="24"/>
        </w:rPr>
        <w:t>pecies</w:t>
      </w:r>
      <w:r w:rsidR="00C45316">
        <w:rPr>
          <w:rFonts w:ascii="Times New Roman" w:hAnsi="Times New Roman" w:cs="Times New Roman"/>
          <w:b/>
          <w:bCs/>
          <w:sz w:val="24"/>
          <w:szCs w:val="24"/>
        </w:rPr>
        <w:t xml:space="preserve"> </w:t>
      </w:r>
      <w:r w:rsidRPr="008347EF">
        <w:rPr>
          <w:rFonts w:ascii="Times New Roman" w:hAnsi="Times New Roman" w:cs="Times New Roman"/>
          <w:b/>
          <w:bCs/>
          <w:sz w:val="24"/>
          <w:szCs w:val="24"/>
        </w:rPr>
        <w:t>X</w:t>
      </w:r>
      <w:r w:rsidRPr="008347EF">
        <w:rPr>
          <w:rFonts w:ascii="Times New Roman" w:hAnsi="Times New Roman" w:cs="Times New Roman"/>
          <w:b/>
          <w:bCs/>
          <w:sz w:val="24"/>
          <w:szCs w:val="24"/>
          <w:vertAlign w:val="subscript"/>
        </w:rPr>
        <w:t>1</w:t>
      </w:r>
    </w:p>
    <w:p w14:paraId="21DCFEE8" w14:textId="1E7599CA" w:rsidR="00A76B9D" w:rsidRDefault="00C45316" w:rsidP="00270E6B">
      <w:pPr>
        <w:jc w:val="both"/>
        <w:rPr>
          <w:rFonts w:ascii="Times New Roman" w:hAnsi="Times New Roman" w:cs="Times New Roman"/>
          <w:sz w:val="24"/>
          <w:szCs w:val="24"/>
        </w:rPr>
      </w:pPr>
      <w:r w:rsidRPr="00C45316">
        <w:rPr>
          <w:rFonts w:ascii="Times New Roman" w:hAnsi="Times New Roman" w:cs="Times New Roman"/>
          <w:sz w:val="24"/>
          <w:szCs w:val="24"/>
        </w:rPr>
        <w:t xml:space="preserve">An oven-dried 25 mL Schlenk tube equipped with a magnetic stir bar was charged with </w:t>
      </w:r>
      <w:r w:rsidR="00BE5E57">
        <w:rPr>
          <w:rFonts w:ascii="Times New Roman" w:hAnsi="Times New Roman" w:cs="Times New Roman"/>
          <w:sz w:val="24"/>
          <w:szCs w:val="24"/>
        </w:rPr>
        <w:t xml:space="preserve">TCI </w:t>
      </w:r>
      <w:r w:rsidRPr="00C45316">
        <w:rPr>
          <w:rFonts w:ascii="Times New Roman" w:hAnsi="Times New Roman" w:cs="Times New Roman"/>
          <w:sz w:val="24"/>
          <w:szCs w:val="24"/>
        </w:rPr>
        <w:t>Rh₂(OAc)₄ (97.2 mg, 0.22 mmol, 1.0 equiv)</w:t>
      </w:r>
      <w:r w:rsidR="00611ACB">
        <w:rPr>
          <w:rFonts w:ascii="Times New Roman" w:hAnsi="Times New Roman" w:cs="Times New Roman"/>
          <w:sz w:val="24"/>
          <w:szCs w:val="24"/>
        </w:rPr>
        <w:t>,</w:t>
      </w:r>
      <w:r w:rsidRPr="00C45316">
        <w:rPr>
          <w:rFonts w:ascii="Times New Roman" w:hAnsi="Times New Roman" w:cs="Times New Roman"/>
          <w:sz w:val="24"/>
          <w:szCs w:val="24"/>
        </w:rPr>
        <w:t xml:space="preserve"> Josiphos ligand (162.5 mg, 0.22 mmol, 1.0 equiv)</w:t>
      </w:r>
      <w:r w:rsidR="00611ACB">
        <w:rPr>
          <w:rFonts w:ascii="Times New Roman" w:hAnsi="Times New Roman" w:cs="Times New Roman"/>
          <w:sz w:val="24"/>
          <w:szCs w:val="24"/>
        </w:rPr>
        <w:t xml:space="preserve"> and KCl (32.80 mg, 0.44 mmol, 2.0 equiv) </w:t>
      </w:r>
      <w:r w:rsidRPr="00C45316">
        <w:rPr>
          <w:rFonts w:ascii="Times New Roman" w:hAnsi="Times New Roman" w:cs="Times New Roman"/>
          <w:sz w:val="24"/>
          <w:szCs w:val="24"/>
        </w:rPr>
        <w:t xml:space="preserve"> under a nitrogen atmosphere. Anhydrous toluene (7.4 mL) and acetic acid (1.8 mL) were then added under inert conditions. The resulting reaction mixture was stirred and heated at 80 °C for 3.5 h.</w:t>
      </w:r>
      <w:r w:rsidR="003855B6">
        <w:rPr>
          <w:rFonts w:ascii="Times New Roman" w:hAnsi="Times New Roman" w:cs="Times New Roman"/>
          <w:sz w:val="24"/>
          <w:szCs w:val="24"/>
        </w:rPr>
        <w:t xml:space="preserve"> </w:t>
      </w:r>
      <w:r w:rsidR="003855B6" w:rsidRPr="003855B6">
        <w:rPr>
          <w:rFonts w:ascii="Times New Roman" w:hAnsi="Times New Roman" w:cs="Times New Roman"/>
          <w:sz w:val="24"/>
          <w:szCs w:val="24"/>
        </w:rPr>
        <w:t xml:space="preserve">Single crystals suitable for X-ray diffraction revealed that </w:t>
      </w:r>
      <w:r w:rsidR="003855B6" w:rsidRPr="003855B6">
        <w:rPr>
          <w:rFonts w:ascii="Times New Roman" w:hAnsi="Times New Roman" w:cs="Times New Roman"/>
          <w:b/>
          <w:bCs/>
          <w:sz w:val="24"/>
          <w:szCs w:val="24"/>
        </w:rPr>
        <w:t>X</w:t>
      </w:r>
      <w:r w:rsidR="003855B6" w:rsidRPr="003855B6">
        <w:rPr>
          <w:rFonts w:ascii="Times New Roman" w:hAnsi="Times New Roman" w:cs="Times New Roman"/>
          <w:b/>
          <w:bCs/>
          <w:sz w:val="24"/>
          <w:szCs w:val="24"/>
          <w:vertAlign w:val="subscript"/>
        </w:rPr>
        <w:t>1</w:t>
      </w:r>
      <w:r w:rsidR="003855B6" w:rsidRPr="003855B6">
        <w:rPr>
          <w:rFonts w:ascii="Times New Roman" w:hAnsi="Times New Roman" w:cs="Times New Roman"/>
          <w:sz w:val="24"/>
          <w:szCs w:val="24"/>
        </w:rPr>
        <w:t xml:space="preserve"> crystallizes as a 1:1 </w:t>
      </w:r>
      <w:r w:rsidR="00735C51">
        <w:rPr>
          <w:rFonts w:ascii="Times New Roman" w:hAnsi="Times New Roman" w:cs="Times New Roman"/>
          <w:sz w:val="24"/>
          <w:szCs w:val="24"/>
        </w:rPr>
        <w:t xml:space="preserve">with </w:t>
      </w:r>
      <w:r w:rsidR="003855B6" w:rsidRPr="003855B6">
        <w:rPr>
          <w:rFonts w:ascii="Times New Roman" w:hAnsi="Times New Roman" w:cs="Times New Roman"/>
          <w:sz w:val="24"/>
          <w:szCs w:val="24"/>
        </w:rPr>
        <w:t xml:space="preserve">toluene </w:t>
      </w:r>
      <w:r w:rsidR="0029279E" w:rsidRPr="003855B6">
        <w:rPr>
          <w:rFonts w:ascii="Times New Roman" w:hAnsi="Times New Roman" w:cs="Times New Roman"/>
          <w:sz w:val="24"/>
          <w:szCs w:val="24"/>
        </w:rPr>
        <w:t>solv</w:t>
      </w:r>
      <w:r w:rsidR="00735C51">
        <w:rPr>
          <w:rFonts w:ascii="Times New Roman" w:hAnsi="Times New Roman" w:cs="Times New Roman"/>
          <w:sz w:val="24"/>
          <w:szCs w:val="24"/>
        </w:rPr>
        <w:t>ent.</w:t>
      </w:r>
      <w:r w:rsidR="00BB3426">
        <w:rPr>
          <w:rFonts w:ascii="Times New Roman" w:hAnsi="Times New Roman" w:cs="Times New Roman"/>
          <w:sz w:val="24"/>
          <w:szCs w:val="24"/>
        </w:rPr>
        <w:t xml:space="preserve"> </w:t>
      </w:r>
    </w:p>
    <w:p w14:paraId="53FEC58B" w14:textId="696D3209" w:rsidR="00A76B9D" w:rsidRDefault="00A76B9D" w:rsidP="00270E6B">
      <w:pPr>
        <w:jc w:val="both"/>
        <w:rPr>
          <w:rFonts w:ascii="Times New Roman" w:hAnsi="Times New Roman" w:cs="Times New Roman"/>
          <w:sz w:val="20"/>
          <w:szCs w:val="20"/>
          <w:lang w:val="pt-BR"/>
        </w:rPr>
      </w:pPr>
      <w:r w:rsidRPr="00645B83">
        <w:rPr>
          <w:rFonts w:ascii="Times New Roman" w:hAnsi="Times New Roman" w:cs="Times New Roman"/>
          <w:b/>
          <w:bCs/>
          <w:sz w:val="20"/>
          <w:szCs w:val="20"/>
          <w:vertAlign w:val="superscript"/>
          <w:lang w:val="pt-BR"/>
        </w:rPr>
        <w:t>1</w:t>
      </w:r>
      <w:r w:rsidRPr="00645B83">
        <w:rPr>
          <w:rFonts w:ascii="Times New Roman" w:hAnsi="Times New Roman" w:cs="Times New Roman"/>
          <w:b/>
          <w:bCs/>
          <w:sz w:val="20"/>
          <w:szCs w:val="20"/>
          <w:lang w:val="pt-BR"/>
        </w:rPr>
        <w:t xml:space="preserve">H NMR </w:t>
      </w:r>
      <w:r w:rsidRPr="00645B83">
        <w:rPr>
          <w:rFonts w:ascii="Times New Roman" w:hAnsi="Times New Roman" w:cs="Times New Roman"/>
          <w:sz w:val="20"/>
          <w:szCs w:val="20"/>
          <w:lang w:val="pt-BR"/>
        </w:rPr>
        <w:t>(400 MHz, CDCl</w:t>
      </w:r>
      <w:r w:rsidRPr="00645B83">
        <w:rPr>
          <w:rFonts w:ascii="Times New Roman" w:hAnsi="Times New Roman" w:cs="Times New Roman"/>
          <w:sz w:val="20"/>
          <w:szCs w:val="20"/>
          <w:vertAlign w:val="subscript"/>
          <w:lang w:val="pt-BR"/>
        </w:rPr>
        <w:t>3</w:t>
      </w:r>
      <w:r w:rsidRPr="00645B83">
        <w:rPr>
          <w:rFonts w:ascii="Times New Roman" w:hAnsi="Times New Roman" w:cs="Times New Roman"/>
          <w:sz w:val="20"/>
          <w:szCs w:val="20"/>
          <w:lang w:val="pt-BR"/>
        </w:rPr>
        <w:t>)</w:t>
      </w:r>
      <w:r w:rsidR="000F350B">
        <w:rPr>
          <w:rFonts w:ascii="Times New Roman" w:hAnsi="Times New Roman" w:cs="Times New Roman"/>
          <w:sz w:val="20"/>
          <w:szCs w:val="20"/>
          <w:lang w:val="pt-BR"/>
        </w:rPr>
        <w:t xml:space="preserve">: </w:t>
      </w:r>
      <w:r w:rsidRPr="00645B83">
        <w:rPr>
          <w:rFonts w:ascii="Times New Roman" w:hAnsi="Times New Roman" w:cs="Times New Roman"/>
          <w:sz w:val="20"/>
          <w:szCs w:val="20"/>
          <w:lang w:val="pt-BR"/>
        </w:rPr>
        <w:t xml:space="preserve">δ 8.85 (d, </w:t>
      </w:r>
      <w:r w:rsidRPr="00645B83">
        <w:rPr>
          <w:rFonts w:ascii="Times New Roman" w:hAnsi="Times New Roman" w:cs="Times New Roman"/>
          <w:i/>
          <w:iCs/>
          <w:sz w:val="20"/>
          <w:szCs w:val="20"/>
          <w:lang w:val="pt-BR"/>
        </w:rPr>
        <w:t>J</w:t>
      </w:r>
      <w:r w:rsidRPr="00645B83">
        <w:rPr>
          <w:rFonts w:ascii="Times New Roman" w:hAnsi="Times New Roman" w:cs="Times New Roman"/>
          <w:sz w:val="20"/>
          <w:szCs w:val="20"/>
          <w:lang w:val="pt-BR"/>
        </w:rPr>
        <w:t xml:space="preserve"> = 8.5 Hz, 1H), 8.44 (dd, </w:t>
      </w:r>
      <w:r w:rsidRPr="00645B83">
        <w:rPr>
          <w:rFonts w:ascii="Times New Roman" w:hAnsi="Times New Roman" w:cs="Times New Roman"/>
          <w:i/>
          <w:iCs/>
          <w:sz w:val="20"/>
          <w:szCs w:val="20"/>
          <w:lang w:val="pt-BR"/>
        </w:rPr>
        <w:t>J</w:t>
      </w:r>
      <w:r w:rsidRPr="00645B83">
        <w:rPr>
          <w:rFonts w:ascii="Times New Roman" w:hAnsi="Times New Roman" w:cs="Times New Roman"/>
          <w:sz w:val="20"/>
          <w:szCs w:val="20"/>
          <w:lang w:val="pt-BR"/>
        </w:rPr>
        <w:t xml:space="preserve"> = 10.1, 7.0 Hz, 1H), 8.04 (dt, </w:t>
      </w:r>
      <w:r w:rsidRPr="00645B83">
        <w:rPr>
          <w:rFonts w:ascii="Times New Roman" w:hAnsi="Times New Roman" w:cs="Times New Roman"/>
          <w:i/>
          <w:iCs/>
          <w:sz w:val="20"/>
          <w:szCs w:val="20"/>
          <w:lang w:val="pt-BR"/>
        </w:rPr>
        <w:t>J</w:t>
      </w:r>
      <w:r w:rsidRPr="00645B83">
        <w:rPr>
          <w:rFonts w:ascii="Times New Roman" w:hAnsi="Times New Roman" w:cs="Times New Roman"/>
          <w:sz w:val="20"/>
          <w:szCs w:val="20"/>
          <w:lang w:val="pt-BR"/>
        </w:rPr>
        <w:t xml:space="preserve"> = 13.4, 7.1 Hz, 3H), 7.93 (d, </w:t>
      </w:r>
      <w:r w:rsidRPr="00645B83">
        <w:rPr>
          <w:rFonts w:ascii="Times New Roman" w:hAnsi="Times New Roman" w:cs="Times New Roman"/>
          <w:i/>
          <w:iCs/>
          <w:sz w:val="20"/>
          <w:szCs w:val="20"/>
          <w:lang w:val="pt-BR"/>
        </w:rPr>
        <w:t>J</w:t>
      </w:r>
      <w:r w:rsidRPr="00645B83">
        <w:rPr>
          <w:rFonts w:ascii="Times New Roman" w:hAnsi="Times New Roman" w:cs="Times New Roman"/>
          <w:sz w:val="20"/>
          <w:szCs w:val="20"/>
          <w:lang w:val="pt-BR"/>
        </w:rPr>
        <w:t xml:space="preserve"> = 8.1 Hz, 1H), 7.86 – 7.77 (m, 1H), 7.67 (t, </w:t>
      </w:r>
      <w:r w:rsidRPr="00645B83">
        <w:rPr>
          <w:rFonts w:ascii="Times New Roman" w:hAnsi="Times New Roman" w:cs="Times New Roman"/>
          <w:i/>
          <w:iCs/>
          <w:sz w:val="20"/>
          <w:szCs w:val="20"/>
          <w:lang w:val="pt-BR"/>
        </w:rPr>
        <w:t>J</w:t>
      </w:r>
      <w:r w:rsidRPr="00645B83">
        <w:rPr>
          <w:rFonts w:ascii="Times New Roman" w:hAnsi="Times New Roman" w:cs="Times New Roman"/>
          <w:sz w:val="20"/>
          <w:szCs w:val="20"/>
          <w:lang w:val="pt-BR"/>
        </w:rPr>
        <w:t xml:space="preserve"> = 7.4 Hz, 1H), 7.58 (t, </w:t>
      </w:r>
      <w:r w:rsidRPr="00645B83">
        <w:rPr>
          <w:rFonts w:ascii="Times New Roman" w:hAnsi="Times New Roman" w:cs="Times New Roman"/>
          <w:i/>
          <w:iCs/>
          <w:sz w:val="20"/>
          <w:szCs w:val="20"/>
          <w:lang w:val="pt-BR"/>
        </w:rPr>
        <w:t>J</w:t>
      </w:r>
      <w:r w:rsidRPr="00645B83">
        <w:rPr>
          <w:rFonts w:ascii="Times New Roman" w:hAnsi="Times New Roman" w:cs="Times New Roman"/>
          <w:sz w:val="20"/>
          <w:szCs w:val="20"/>
          <w:lang w:val="pt-BR"/>
        </w:rPr>
        <w:t xml:space="preserve"> = 7.4 Hz, 1H), 7.53 – 7.39 (m, 2H), 7.26 (s, 1H), 7.20 (d, </w:t>
      </w:r>
      <w:r w:rsidRPr="00645B83">
        <w:rPr>
          <w:rFonts w:ascii="Times New Roman" w:hAnsi="Times New Roman" w:cs="Times New Roman"/>
          <w:i/>
          <w:iCs/>
          <w:sz w:val="20"/>
          <w:szCs w:val="20"/>
          <w:lang w:val="pt-BR"/>
        </w:rPr>
        <w:t>J</w:t>
      </w:r>
      <w:r w:rsidRPr="00645B83">
        <w:rPr>
          <w:rFonts w:ascii="Times New Roman" w:hAnsi="Times New Roman" w:cs="Times New Roman"/>
          <w:sz w:val="20"/>
          <w:szCs w:val="20"/>
          <w:lang w:val="pt-BR"/>
        </w:rPr>
        <w:t xml:space="preserve"> = 7.6 Hz, 4H), 7.11 (s, 2H), 6.93 (d, </w:t>
      </w:r>
      <w:r w:rsidRPr="00645B83">
        <w:rPr>
          <w:rFonts w:ascii="Times New Roman" w:hAnsi="Times New Roman" w:cs="Times New Roman"/>
          <w:i/>
          <w:iCs/>
          <w:sz w:val="20"/>
          <w:szCs w:val="20"/>
          <w:lang w:val="pt-BR"/>
        </w:rPr>
        <w:t>J</w:t>
      </w:r>
      <w:r w:rsidRPr="00645B83">
        <w:rPr>
          <w:rFonts w:ascii="Times New Roman" w:hAnsi="Times New Roman" w:cs="Times New Roman"/>
          <w:sz w:val="20"/>
          <w:szCs w:val="20"/>
          <w:lang w:val="pt-BR"/>
        </w:rPr>
        <w:t xml:space="preserve"> = 10.5 Hz, 2H), 6.83 (t, </w:t>
      </w:r>
      <w:r w:rsidRPr="00645B83">
        <w:rPr>
          <w:rFonts w:ascii="Times New Roman" w:hAnsi="Times New Roman" w:cs="Times New Roman"/>
          <w:i/>
          <w:iCs/>
          <w:sz w:val="20"/>
          <w:szCs w:val="20"/>
          <w:lang w:val="pt-BR"/>
        </w:rPr>
        <w:t>J</w:t>
      </w:r>
      <w:r w:rsidRPr="00645B83">
        <w:rPr>
          <w:rFonts w:ascii="Times New Roman" w:hAnsi="Times New Roman" w:cs="Times New Roman"/>
          <w:sz w:val="20"/>
          <w:szCs w:val="20"/>
          <w:lang w:val="pt-BR"/>
        </w:rPr>
        <w:t xml:space="preserve"> = 7.7 Hz, 1H), 6.62 (d, </w:t>
      </w:r>
      <w:r w:rsidRPr="00645B83">
        <w:rPr>
          <w:rFonts w:ascii="Times New Roman" w:hAnsi="Times New Roman" w:cs="Times New Roman"/>
          <w:i/>
          <w:iCs/>
          <w:sz w:val="20"/>
          <w:szCs w:val="20"/>
          <w:lang w:val="pt-BR"/>
        </w:rPr>
        <w:t>J</w:t>
      </w:r>
      <w:r w:rsidRPr="00645B83">
        <w:rPr>
          <w:rFonts w:ascii="Times New Roman" w:hAnsi="Times New Roman" w:cs="Times New Roman"/>
          <w:sz w:val="20"/>
          <w:szCs w:val="20"/>
          <w:lang w:val="pt-BR"/>
        </w:rPr>
        <w:t xml:space="preserve"> = 7.4 Hz, 1H), 6.44 (s, 2H), 4.13 (s, 1H), 4.09 (s, 5H), 3.90 (d, </w:t>
      </w:r>
      <w:r w:rsidRPr="00645B83">
        <w:rPr>
          <w:rFonts w:ascii="Times New Roman" w:hAnsi="Times New Roman" w:cs="Times New Roman"/>
          <w:i/>
          <w:iCs/>
          <w:sz w:val="20"/>
          <w:szCs w:val="20"/>
          <w:lang w:val="pt-BR"/>
        </w:rPr>
        <w:t>J</w:t>
      </w:r>
      <w:r w:rsidRPr="00645B83">
        <w:rPr>
          <w:rFonts w:ascii="Times New Roman" w:hAnsi="Times New Roman" w:cs="Times New Roman"/>
          <w:sz w:val="20"/>
          <w:szCs w:val="20"/>
          <w:lang w:val="pt-BR"/>
        </w:rPr>
        <w:t xml:space="preserve"> = 10.9 Hz, 1H), 3.80 (s, 1H), 2.51 – 2.43 (m, 1H), 2.38 (s, 3H), 2.33 (s, 6H), 2.28 (s, 6H), 1.66 (s, 3H), 1.02 (dd, </w:t>
      </w:r>
      <w:r w:rsidRPr="00645B83">
        <w:rPr>
          <w:rFonts w:ascii="Times New Roman" w:hAnsi="Times New Roman" w:cs="Times New Roman"/>
          <w:i/>
          <w:iCs/>
          <w:sz w:val="20"/>
          <w:szCs w:val="20"/>
          <w:lang w:val="pt-BR"/>
        </w:rPr>
        <w:t>J</w:t>
      </w:r>
      <w:r w:rsidRPr="00645B83">
        <w:rPr>
          <w:rFonts w:ascii="Times New Roman" w:hAnsi="Times New Roman" w:cs="Times New Roman"/>
          <w:sz w:val="20"/>
          <w:szCs w:val="20"/>
          <w:lang w:val="pt-BR"/>
        </w:rPr>
        <w:t xml:space="preserve"> = 13.0, 6.8 Hz, 3H)</w:t>
      </w:r>
      <w:r>
        <w:rPr>
          <w:rFonts w:ascii="Times New Roman" w:hAnsi="Times New Roman" w:cs="Times New Roman"/>
          <w:sz w:val="20"/>
          <w:szCs w:val="20"/>
          <w:lang w:val="pt-BR"/>
        </w:rPr>
        <w:t>.</w:t>
      </w:r>
    </w:p>
    <w:p w14:paraId="1B331BB8" w14:textId="3210A01D" w:rsidR="000F350B" w:rsidRDefault="000F350B" w:rsidP="00270E6B">
      <w:pPr>
        <w:jc w:val="both"/>
        <w:rPr>
          <w:rFonts w:ascii="Times New Roman" w:hAnsi="Times New Roman" w:cs="Times New Roman"/>
          <w:sz w:val="20"/>
          <w:szCs w:val="20"/>
          <w:lang w:val="pt-BR"/>
        </w:rPr>
      </w:pPr>
      <w:r w:rsidRPr="00645B83">
        <w:rPr>
          <w:rFonts w:ascii="Times New Roman" w:hAnsi="Times New Roman" w:cs="Times New Roman"/>
          <w:b/>
          <w:bCs/>
          <w:sz w:val="20"/>
          <w:szCs w:val="20"/>
          <w:vertAlign w:val="superscript"/>
          <w:lang w:val="pt-BR"/>
        </w:rPr>
        <w:t>31</w:t>
      </w:r>
      <w:r w:rsidRPr="00645B83">
        <w:rPr>
          <w:rFonts w:ascii="Times New Roman" w:hAnsi="Times New Roman" w:cs="Times New Roman"/>
          <w:b/>
          <w:bCs/>
          <w:sz w:val="20"/>
          <w:szCs w:val="20"/>
          <w:lang w:val="pt-BR"/>
        </w:rPr>
        <w:t>P</w:t>
      </w:r>
      <w:r>
        <w:rPr>
          <w:rFonts w:ascii="Times New Roman" w:hAnsi="Times New Roman" w:cs="Times New Roman"/>
          <w:b/>
          <w:bCs/>
          <w:sz w:val="20"/>
          <w:szCs w:val="20"/>
          <w:lang w:val="pt-BR"/>
        </w:rPr>
        <w:t>{</w:t>
      </w:r>
      <w:r w:rsidRPr="007E4A91">
        <w:rPr>
          <w:rFonts w:ascii="Times New Roman" w:hAnsi="Times New Roman" w:cs="Times New Roman"/>
          <w:b/>
          <w:bCs/>
          <w:sz w:val="20"/>
          <w:szCs w:val="20"/>
          <w:vertAlign w:val="superscript"/>
          <w:lang w:val="pt-BR"/>
        </w:rPr>
        <w:t>1</w:t>
      </w:r>
      <w:r>
        <w:rPr>
          <w:rFonts w:ascii="Times New Roman" w:hAnsi="Times New Roman" w:cs="Times New Roman"/>
          <w:b/>
          <w:bCs/>
          <w:sz w:val="20"/>
          <w:szCs w:val="20"/>
          <w:lang w:val="pt-BR"/>
        </w:rPr>
        <w:t>H}</w:t>
      </w:r>
      <w:r w:rsidRPr="00645B83">
        <w:rPr>
          <w:rFonts w:ascii="Times New Roman" w:hAnsi="Times New Roman" w:cs="Times New Roman"/>
          <w:b/>
          <w:bCs/>
          <w:sz w:val="20"/>
          <w:szCs w:val="20"/>
          <w:lang w:val="pt-BR"/>
        </w:rPr>
        <w:t xml:space="preserve"> NMR</w:t>
      </w:r>
      <w:r w:rsidRPr="00645B83">
        <w:rPr>
          <w:rFonts w:ascii="Times New Roman" w:hAnsi="Times New Roman" w:cs="Times New Roman"/>
          <w:sz w:val="20"/>
          <w:szCs w:val="20"/>
          <w:lang w:val="pt-BR"/>
        </w:rPr>
        <w:t xml:space="preserve"> (162 MHz, CDCl</w:t>
      </w:r>
      <w:r w:rsidRPr="00645B83">
        <w:rPr>
          <w:rFonts w:ascii="Times New Roman" w:hAnsi="Times New Roman" w:cs="Times New Roman"/>
          <w:sz w:val="20"/>
          <w:szCs w:val="20"/>
          <w:vertAlign w:val="subscript"/>
          <w:lang w:val="pt-BR"/>
        </w:rPr>
        <w:t>3</w:t>
      </w:r>
      <w:r w:rsidRPr="00645B83">
        <w:rPr>
          <w:rFonts w:ascii="Times New Roman" w:hAnsi="Times New Roman" w:cs="Times New Roman"/>
          <w:sz w:val="20"/>
          <w:szCs w:val="20"/>
          <w:lang w:val="pt-BR"/>
        </w:rPr>
        <w:t>)</w:t>
      </w:r>
      <w:r>
        <w:rPr>
          <w:rFonts w:ascii="Times New Roman" w:hAnsi="Times New Roman" w:cs="Times New Roman"/>
          <w:sz w:val="20"/>
          <w:szCs w:val="20"/>
          <w:lang w:val="pt-BR"/>
        </w:rPr>
        <w:t xml:space="preserve">: </w:t>
      </w:r>
      <w:r w:rsidRPr="00645B83">
        <w:rPr>
          <w:rFonts w:ascii="Times New Roman" w:hAnsi="Times New Roman" w:cs="Times New Roman"/>
          <w:sz w:val="20"/>
          <w:szCs w:val="20"/>
          <w:lang w:val="el-GR"/>
        </w:rPr>
        <w:t>δ</w:t>
      </w:r>
      <w:r w:rsidRPr="00645B83">
        <w:rPr>
          <w:rFonts w:ascii="Times New Roman" w:hAnsi="Times New Roman" w:cs="Times New Roman"/>
          <w:sz w:val="20"/>
          <w:szCs w:val="20"/>
          <w:lang w:val="pt-BR"/>
        </w:rPr>
        <w:t xml:space="preserve"> 68.49 (dd, </w:t>
      </w:r>
      <w:r w:rsidRPr="00645B83">
        <w:rPr>
          <w:rFonts w:ascii="Times New Roman" w:hAnsi="Times New Roman" w:cs="Times New Roman"/>
          <w:i/>
          <w:iCs/>
          <w:sz w:val="20"/>
          <w:szCs w:val="20"/>
          <w:lang w:val="pt-BR"/>
        </w:rPr>
        <w:t>J</w:t>
      </w:r>
      <w:r w:rsidRPr="00645B83">
        <w:rPr>
          <w:rFonts w:ascii="Times New Roman" w:hAnsi="Times New Roman" w:cs="Times New Roman"/>
          <w:sz w:val="20"/>
          <w:szCs w:val="20"/>
          <w:lang w:val="pt-BR"/>
        </w:rPr>
        <w:t xml:space="preserve"> = 136.1, 25.4 Hz), 61.41 (dd, </w:t>
      </w:r>
      <w:r w:rsidRPr="00645B83">
        <w:rPr>
          <w:rFonts w:ascii="Times New Roman" w:hAnsi="Times New Roman" w:cs="Times New Roman"/>
          <w:i/>
          <w:iCs/>
          <w:sz w:val="20"/>
          <w:szCs w:val="20"/>
          <w:lang w:val="pt-BR"/>
        </w:rPr>
        <w:t>J</w:t>
      </w:r>
      <w:r w:rsidRPr="00645B83">
        <w:rPr>
          <w:rFonts w:ascii="Times New Roman" w:hAnsi="Times New Roman" w:cs="Times New Roman"/>
          <w:sz w:val="20"/>
          <w:szCs w:val="20"/>
          <w:lang w:val="pt-BR"/>
        </w:rPr>
        <w:t xml:space="preserve"> = 131.6, 25.1 Hz)</w:t>
      </w:r>
      <w:r>
        <w:rPr>
          <w:rFonts w:ascii="Times New Roman" w:hAnsi="Times New Roman" w:cs="Times New Roman"/>
          <w:sz w:val="20"/>
          <w:szCs w:val="20"/>
          <w:lang w:val="pt-BR"/>
        </w:rPr>
        <w:t>.</w:t>
      </w:r>
    </w:p>
    <w:p w14:paraId="7FFA2C56" w14:textId="030F5C3D" w:rsidR="00847D3A" w:rsidRPr="005B4C3A" w:rsidRDefault="000F350B" w:rsidP="00270E6B">
      <w:pPr>
        <w:jc w:val="both"/>
        <w:rPr>
          <w:rFonts w:ascii="Times New Roman" w:hAnsi="Times New Roman" w:cs="Times New Roman"/>
          <w:sz w:val="24"/>
          <w:szCs w:val="24"/>
        </w:rPr>
      </w:pPr>
      <w:r w:rsidRPr="00293642">
        <w:rPr>
          <w:rFonts w:ascii="Times New Roman" w:hAnsi="Times New Roman" w:cs="Times New Roman"/>
          <w:b/>
          <w:bCs/>
          <w:sz w:val="24"/>
          <w:szCs w:val="24"/>
          <w:vertAlign w:val="superscript"/>
        </w:rPr>
        <w:t>35</w:t>
      </w:r>
      <w:r w:rsidRPr="00293642">
        <w:rPr>
          <w:rFonts w:ascii="Times New Roman" w:hAnsi="Times New Roman" w:cs="Times New Roman"/>
          <w:b/>
          <w:bCs/>
          <w:sz w:val="24"/>
          <w:szCs w:val="24"/>
        </w:rPr>
        <w:t>Cl</w:t>
      </w:r>
      <w:r w:rsidRPr="00293642">
        <w:rPr>
          <w:rFonts w:ascii="Times New Roman" w:hAnsi="Times New Roman" w:cs="Times New Roman"/>
          <w:sz w:val="24"/>
          <w:szCs w:val="24"/>
        </w:rPr>
        <w:t xml:space="preserve"> (59 MHz, CD</w:t>
      </w:r>
      <w:r w:rsidRPr="00293642">
        <w:rPr>
          <w:rFonts w:ascii="Times New Roman" w:hAnsi="Times New Roman" w:cs="Times New Roman"/>
          <w:sz w:val="24"/>
          <w:szCs w:val="24"/>
          <w:vertAlign w:val="subscript"/>
        </w:rPr>
        <w:t>3</w:t>
      </w:r>
      <w:r w:rsidRPr="00293642">
        <w:rPr>
          <w:rFonts w:ascii="Times New Roman" w:hAnsi="Times New Roman" w:cs="Times New Roman"/>
          <w:sz w:val="24"/>
          <w:szCs w:val="24"/>
        </w:rPr>
        <w:t>CN)</w:t>
      </w:r>
      <w:r>
        <w:rPr>
          <w:rFonts w:ascii="Times New Roman" w:hAnsi="Times New Roman" w:cs="Times New Roman"/>
          <w:sz w:val="24"/>
          <w:szCs w:val="24"/>
        </w:rPr>
        <w:t xml:space="preserve"> </w:t>
      </w:r>
      <w:r w:rsidRPr="0015554F">
        <w:rPr>
          <w:rFonts w:ascii="Times New Roman" w:hAnsi="Times New Roman" w:cs="Times New Roman"/>
          <w:sz w:val="20"/>
          <w:szCs w:val="20"/>
        </w:rPr>
        <w:t>δ 34.77</w:t>
      </w:r>
      <w:r w:rsidR="005B4C3A">
        <w:rPr>
          <w:rFonts w:ascii="Times New Roman" w:hAnsi="Times New Roman" w:cs="Times New Roman"/>
          <w:sz w:val="20"/>
          <w:szCs w:val="20"/>
        </w:rPr>
        <w:t>.</w:t>
      </w:r>
    </w:p>
    <w:p w14:paraId="749128A2" w14:textId="0A3CAE5A" w:rsidR="00B372A0" w:rsidRDefault="001A698F" w:rsidP="00270E6B">
      <w:pPr>
        <w:jc w:val="both"/>
      </w:pPr>
      <w:r>
        <w:rPr>
          <w:noProof/>
        </w:rPr>
        <w:object w:dxaOrig="11055" w:dyaOrig="2676" w14:anchorId="0DE704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454.1pt;height:106.45pt;mso-width-percent:0;mso-height-percent:0;mso-width-percent:0;mso-height-percent:0" o:ole="">
            <v:imagedata r:id="rId7" o:title=""/>
          </v:shape>
          <o:OLEObject Type="Embed" ProgID="ChemDraw_x64.Document.6.0" ShapeID="_x0000_i1026" DrawAspect="Content" ObjectID="_1842724136" r:id="rId8"/>
        </w:object>
      </w:r>
    </w:p>
    <w:p w14:paraId="5E53C88D" w14:textId="69647A19" w:rsidR="00CA5CB6" w:rsidRDefault="00CA5CB6" w:rsidP="000F3FB5">
      <w:pPr>
        <w:ind w:left="36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C0CD41A" wp14:editId="4F86974B">
            <wp:extent cx="1282700" cy="940439"/>
            <wp:effectExtent l="0" t="0" r="0" b="0"/>
            <wp:docPr id="96984596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00415" cy="953427"/>
                    </a:xfrm>
                    <a:prstGeom prst="rect">
                      <a:avLst/>
                    </a:prstGeom>
                    <a:noFill/>
                  </pic:spPr>
                </pic:pic>
              </a:graphicData>
            </a:graphic>
          </wp:inline>
        </w:drawing>
      </w:r>
    </w:p>
    <w:p w14:paraId="750B1C53" w14:textId="77777777" w:rsidR="00BE5E57" w:rsidRDefault="00CA5CB6" w:rsidP="00BE5E57">
      <w:pPr>
        <w:ind w:left="360"/>
        <w:jc w:val="center"/>
        <w:rPr>
          <w:rFonts w:ascii="Times New Roman" w:hAnsi="Times New Roman" w:cs="Times New Roman"/>
          <w:b/>
          <w:bCs/>
          <w:sz w:val="24"/>
          <w:szCs w:val="24"/>
          <w:vertAlign w:val="subscript"/>
        </w:rPr>
      </w:pPr>
      <w:r>
        <w:rPr>
          <w:rFonts w:ascii="Times New Roman" w:hAnsi="Times New Roman" w:cs="Times New Roman"/>
          <w:b/>
          <w:bCs/>
          <w:sz w:val="24"/>
          <w:szCs w:val="24"/>
        </w:rPr>
        <w:t xml:space="preserve">Complex </w:t>
      </w:r>
      <w:r w:rsidR="00644179" w:rsidRPr="0099325A">
        <w:rPr>
          <w:rFonts w:ascii="Times New Roman" w:hAnsi="Times New Roman" w:cs="Times New Roman"/>
          <w:b/>
          <w:bCs/>
          <w:sz w:val="24"/>
          <w:szCs w:val="24"/>
        </w:rPr>
        <w:t>X</w:t>
      </w:r>
      <w:r w:rsidR="00644179" w:rsidRPr="0099325A">
        <w:rPr>
          <w:rFonts w:ascii="Times New Roman" w:hAnsi="Times New Roman" w:cs="Times New Roman"/>
          <w:b/>
          <w:bCs/>
          <w:sz w:val="24"/>
          <w:szCs w:val="24"/>
          <w:vertAlign w:val="subscript"/>
        </w:rPr>
        <w:t>1</w:t>
      </w:r>
    </w:p>
    <w:p w14:paraId="21177E43" w14:textId="549BB8BD" w:rsidR="005C35A1" w:rsidRPr="00BE5E57" w:rsidRDefault="005C35A1" w:rsidP="00BE5E57">
      <w:pPr>
        <w:ind w:left="360"/>
        <w:jc w:val="center"/>
        <w:rPr>
          <w:rFonts w:ascii="Times New Roman" w:hAnsi="Times New Roman" w:cs="Times New Roman"/>
          <w:b/>
          <w:bCs/>
          <w:sz w:val="24"/>
          <w:szCs w:val="24"/>
          <w:vertAlign w:val="subscript"/>
        </w:rPr>
      </w:pPr>
      <w:r>
        <w:rPr>
          <w:rFonts w:ascii="Times New Roman" w:hAnsi="Times New Roman" w:cs="Times New Roman"/>
          <w:b/>
          <w:bCs/>
          <w:sz w:val="24"/>
          <w:szCs w:val="24"/>
        </w:rPr>
        <w:t xml:space="preserve">Scheme S1. </w:t>
      </w:r>
      <w:r w:rsidRPr="005C35A1">
        <w:rPr>
          <w:rFonts w:ascii="Times New Roman" w:hAnsi="Times New Roman" w:cs="Times New Roman"/>
          <w:sz w:val="24"/>
          <w:szCs w:val="24"/>
        </w:rPr>
        <w:t>Synthesis of X</w:t>
      </w:r>
      <w:r w:rsidRPr="005C35A1">
        <w:rPr>
          <w:rFonts w:ascii="Times New Roman" w:hAnsi="Times New Roman" w:cs="Times New Roman"/>
          <w:sz w:val="24"/>
          <w:szCs w:val="24"/>
          <w:vertAlign w:val="subscript"/>
        </w:rPr>
        <w:t>1</w:t>
      </w:r>
      <w:r w:rsidRPr="005C35A1">
        <w:rPr>
          <w:rFonts w:ascii="Times New Roman" w:hAnsi="Times New Roman" w:cs="Times New Roman"/>
          <w:sz w:val="24"/>
          <w:szCs w:val="24"/>
        </w:rPr>
        <w:t xml:space="preserve"> complex</w:t>
      </w:r>
    </w:p>
    <w:p w14:paraId="412AEF6C" w14:textId="0BCBB626" w:rsidR="007B72F5" w:rsidRPr="004E41EC" w:rsidRDefault="00F95844" w:rsidP="00270E6B">
      <w:pPr>
        <w:jc w:val="both"/>
        <w:rPr>
          <w:rFonts w:ascii="Times New Roman" w:hAnsi="Times New Roman" w:cs="Times New Roman"/>
          <w:sz w:val="24"/>
          <w:szCs w:val="24"/>
        </w:rPr>
      </w:pPr>
      <w:r w:rsidRPr="004E41EC">
        <w:rPr>
          <w:rFonts w:ascii="Times New Roman" w:hAnsi="Times New Roman" w:cs="Times New Roman"/>
          <w:b/>
          <w:bCs/>
          <w:sz w:val="24"/>
          <w:szCs w:val="24"/>
        </w:rPr>
        <w:t>Purification: -</w:t>
      </w:r>
    </w:p>
    <w:p w14:paraId="52E65C29" w14:textId="42D1E9D2" w:rsidR="008505A1" w:rsidRDefault="00295715" w:rsidP="00270E6B">
      <w:pPr>
        <w:jc w:val="both"/>
        <w:rPr>
          <w:rFonts w:ascii="Times New Roman" w:hAnsi="Times New Roman" w:cs="Times New Roman"/>
          <w:sz w:val="24"/>
          <w:szCs w:val="24"/>
        </w:rPr>
      </w:pPr>
      <w:r w:rsidRPr="00295715">
        <w:rPr>
          <w:rFonts w:ascii="Times New Roman" w:hAnsi="Times New Roman" w:cs="Times New Roman"/>
          <w:sz w:val="24"/>
          <w:szCs w:val="24"/>
        </w:rPr>
        <w:t>After completion of the reaction, the mixture was allowed to cool to room temperature and filtered to remove unreacted Rh₂(OAc)₄. The filtrate was concentrated under reduced pressure after to afford a crude solid. This solid was dissolved in a minimal amount of DCM, followed by slow addition of hexane until a reddish-brown precipitate formed. The resulting suspension was filtered, and the orange-colored filtrate was concentrated to yield an orange solid</w:t>
      </w:r>
      <w:r w:rsidR="00BE5E57">
        <w:rPr>
          <w:rFonts w:ascii="Times New Roman" w:hAnsi="Times New Roman" w:cs="Times New Roman"/>
          <w:sz w:val="24"/>
          <w:szCs w:val="24"/>
        </w:rPr>
        <w:t xml:space="preserve"> (</w:t>
      </w:r>
      <w:r w:rsidR="00611ACB">
        <w:rPr>
          <w:rFonts w:ascii="Times New Roman" w:hAnsi="Times New Roman" w:cs="Times New Roman"/>
          <w:sz w:val="24"/>
          <w:szCs w:val="24"/>
        </w:rPr>
        <w:t>16 %</w:t>
      </w:r>
      <w:r w:rsidR="00BE5E57">
        <w:rPr>
          <w:rFonts w:ascii="Times New Roman" w:hAnsi="Times New Roman" w:cs="Times New Roman"/>
          <w:sz w:val="24"/>
          <w:szCs w:val="24"/>
        </w:rPr>
        <w:t>).</w:t>
      </w:r>
      <w:r w:rsidRPr="00295715">
        <w:rPr>
          <w:rFonts w:ascii="Times New Roman" w:hAnsi="Times New Roman" w:cs="Times New Roman"/>
          <w:sz w:val="24"/>
          <w:szCs w:val="24"/>
        </w:rPr>
        <w:t xml:space="preserve"> Crystallization of this material by vapor diffusion of </w:t>
      </w:r>
      <w:r w:rsidRPr="00295715">
        <w:rPr>
          <w:rFonts w:ascii="Times New Roman" w:hAnsi="Times New Roman" w:cs="Times New Roman"/>
          <w:i/>
          <w:iCs/>
          <w:sz w:val="24"/>
          <w:szCs w:val="24"/>
        </w:rPr>
        <w:t>n</w:t>
      </w:r>
      <w:r w:rsidRPr="00295715">
        <w:rPr>
          <w:rFonts w:ascii="Times New Roman" w:hAnsi="Times New Roman" w:cs="Times New Roman"/>
          <w:sz w:val="24"/>
          <w:szCs w:val="24"/>
        </w:rPr>
        <w:t xml:space="preserve">-pentane into a toluene solution afforded </w:t>
      </w:r>
      <w:r w:rsidR="00DA468E">
        <w:rPr>
          <w:rFonts w:ascii="Times New Roman" w:hAnsi="Times New Roman" w:cs="Times New Roman"/>
          <w:sz w:val="24"/>
          <w:szCs w:val="24"/>
        </w:rPr>
        <w:t>red</w:t>
      </w:r>
      <w:r w:rsidRPr="00295715">
        <w:rPr>
          <w:rFonts w:ascii="Times New Roman" w:hAnsi="Times New Roman" w:cs="Times New Roman"/>
          <w:sz w:val="24"/>
          <w:szCs w:val="24"/>
        </w:rPr>
        <w:t xml:space="preserve"> crystals of </w:t>
      </w:r>
      <w:r w:rsidRPr="00295715">
        <w:rPr>
          <w:rFonts w:ascii="Times New Roman" w:hAnsi="Times New Roman" w:cs="Times New Roman"/>
          <w:b/>
          <w:bCs/>
          <w:sz w:val="24"/>
          <w:szCs w:val="24"/>
        </w:rPr>
        <w:t>X</w:t>
      </w:r>
      <w:r w:rsidRPr="0050767D">
        <w:rPr>
          <w:rFonts w:ascii="Times New Roman" w:hAnsi="Times New Roman" w:cs="Times New Roman"/>
          <w:b/>
          <w:bCs/>
          <w:sz w:val="24"/>
          <w:szCs w:val="24"/>
          <w:vertAlign w:val="subscript"/>
        </w:rPr>
        <w:t>1</w:t>
      </w:r>
      <w:r w:rsidRPr="00295715">
        <w:rPr>
          <w:rFonts w:ascii="Times New Roman" w:hAnsi="Times New Roman" w:cs="Times New Roman"/>
          <w:sz w:val="24"/>
          <w:szCs w:val="24"/>
        </w:rPr>
        <w:t xml:space="preserve">. The </w:t>
      </w:r>
      <w:r w:rsidRPr="00295715">
        <w:rPr>
          <w:rFonts w:ascii="Times New Roman" w:hAnsi="Times New Roman" w:cs="Times New Roman"/>
          <w:b/>
          <w:bCs/>
          <w:sz w:val="24"/>
          <w:szCs w:val="24"/>
        </w:rPr>
        <w:t>³¹P{¹H} NMR</w:t>
      </w:r>
      <w:r w:rsidRPr="00295715">
        <w:rPr>
          <w:rFonts w:ascii="Times New Roman" w:hAnsi="Times New Roman" w:cs="Times New Roman"/>
          <w:sz w:val="24"/>
          <w:szCs w:val="24"/>
        </w:rPr>
        <w:t xml:space="preserve"> spectra of the reddish-brown and orange solids are shown below. The </w:t>
      </w:r>
      <w:r w:rsidRPr="00295715">
        <w:rPr>
          <w:rFonts w:ascii="Times New Roman" w:hAnsi="Times New Roman" w:cs="Times New Roman"/>
          <w:b/>
          <w:bCs/>
          <w:sz w:val="24"/>
          <w:szCs w:val="24"/>
        </w:rPr>
        <w:t>³¹P{¹H}</w:t>
      </w:r>
      <w:r w:rsidRPr="00295715">
        <w:rPr>
          <w:rFonts w:ascii="Times New Roman" w:hAnsi="Times New Roman" w:cs="Times New Roman"/>
          <w:sz w:val="24"/>
          <w:szCs w:val="24"/>
        </w:rPr>
        <w:t xml:space="preserve">, </w:t>
      </w:r>
      <w:r w:rsidRPr="00295715">
        <w:rPr>
          <w:rFonts w:ascii="Times New Roman" w:hAnsi="Times New Roman" w:cs="Times New Roman"/>
          <w:b/>
          <w:bCs/>
          <w:sz w:val="24"/>
          <w:szCs w:val="24"/>
        </w:rPr>
        <w:t>¹H</w:t>
      </w:r>
      <w:r w:rsidRPr="00295715">
        <w:rPr>
          <w:rFonts w:ascii="Times New Roman" w:hAnsi="Times New Roman" w:cs="Times New Roman"/>
          <w:sz w:val="24"/>
          <w:szCs w:val="24"/>
        </w:rPr>
        <w:t xml:space="preserve">, and </w:t>
      </w:r>
      <w:r w:rsidRPr="00295715">
        <w:rPr>
          <w:rFonts w:ascii="Times New Roman" w:hAnsi="Times New Roman" w:cs="Times New Roman"/>
          <w:b/>
          <w:bCs/>
          <w:sz w:val="24"/>
          <w:szCs w:val="24"/>
        </w:rPr>
        <w:t>³⁵Cl</w:t>
      </w:r>
      <w:r w:rsidR="00A7338C">
        <w:rPr>
          <w:rFonts w:ascii="Times New Roman" w:hAnsi="Times New Roman" w:cs="Times New Roman"/>
          <w:b/>
          <w:bCs/>
          <w:sz w:val="24"/>
          <w:szCs w:val="24"/>
        </w:rPr>
        <w:t>-</w:t>
      </w:r>
      <w:r w:rsidRPr="00295715">
        <w:rPr>
          <w:rFonts w:ascii="Times New Roman" w:hAnsi="Times New Roman" w:cs="Times New Roman"/>
          <w:b/>
          <w:bCs/>
          <w:sz w:val="24"/>
          <w:szCs w:val="24"/>
        </w:rPr>
        <w:t>NMR</w:t>
      </w:r>
      <w:r w:rsidRPr="00295715">
        <w:rPr>
          <w:rFonts w:ascii="Times New Roman" w:hAnsi="Times New Roman" w:cs="Times New Roman"/>
          <w:sz w:val="24"/>
          <w:szCs w:val="24"/>
        </w:rPr>
        <w:t xml:space="preserve"> spectra of </w:t>
      </w:r>
      <w:r w:rsidRPr="00295715">
        <w:rPr>
          <w:rFonts w:ascii="Times New Roman" w:hAnsi="Times New Roman" w:cs="Times New Roman"/>
          <w:b/>
          <w:bCs/>
          <w:sz w:val="24"/>
          <w:szCs w:val="24"/>
        </w:rPr>
        <w:t>X</w:t>
      </w:r>
      <w:r w:rsidRPr="00295715">
        <w:rPr>
          <w:rFonts w:ascii="Times New Roman" w:hAnsi="Times New Roman" w:cs="Times New Roman"/>
          <w:b/>
          <w:bCs/>
          <w:sz w:val="24"/>
          <w:szCs w:val="24"/>
          <w:vertAlign w:val="subscript"/>
        </w:rPr>
        <w:t>1</w:t>
      </w:r>
      <w:r w:rsidRPr="00295715">
        <w:rPr>
          <w:rFonts w:ascii="Times New Roman" w:hAnsi="Times New Roman" w:cs="Times New Roman"/>
          <w:sz w:val="24"/>
          <w:szCs w:val="24"/>
        </w:rPr>
        <w:t xml:space="preserve"> are also provided below.</w:t>
      </w:r>
    </w:p>
    <w:p w14:paraId="28936051" w14:textId="5CCA3206" w:rsidR="00D53D33" w:rsidRPr="00863623" w:rsidRDefault="00201A5A" w:rsidP="00270E6B">
      <w:pPr>
        <w:jc w:val="both"/>
        <w:rPr>
          <w:rFonts w:ascii="Times New Roman" w:hAnsi="Times New Roman" w:cs="Times New Roman"/>
          <w:sz w:val="20"/>
          <w:szCs w:val="20"/>
        </w:rPr>
      </w:pPr>
      <w:r w:rsidRPr="00D90D80">
        <w:rPr>
          <w:rFonts w:ascii="Times New Roman" w:hAnsi="Times New Roman" w:cs="Times New Roman"/>
          <w:b/>
          <w:bCs/>
          <w:sz w:val="20"/>
          <w:szCs w:val="20"/>
          <w:vertAlign w:val="superscript"/>
        </w:rPr>
        <w:t>31</w:t>
      </w:r>
      <w:r w:rsidRPr="00D90D80">
        <w:rPr>
          <w:rFonts w:ascii="Times New Roman" w:hAnsi="Times New Roman" w:cs="Times New Roman"/>
          <w:b/>
          <w:bCs/>
          <w:sz w:val="20"/>
          <w:szCs w:val="20"/>
        </w:rPr>
        <w:t>P</w:t>
      </w:r>
      <w:r w:rsidR="00512569" w:rsidRPr="00D90D80">
        <w:rPr>
          <w:rFonts w:ascii="Times New Roman" w:hAnsi="Times New Roman" w:cs="Times New Roman"/>
          <w:b/>
          <w:bCs/>
          <w:sz w:val="20"/>
          <w:szCs w:val="20"/>
        </w:rPr>
        <w:t>{</w:t>
      </w:r>
      <w:r w:rsidR="00512569" w:rsidRPr="00D90D80">
        <w:rPr>
          <w:rFonts w:ascii="Times New Roman" w:hAnsi="Times New Roman" w:cs="Times New Roman"/>
          <w:b/>
          <w:bCs/>
          <w:sz w:val="20"/>
          <w:szCs w:val="20"/>
          <w:vertAlign w:val="superscript"/>
        </w:rPr>
        <w:t>1</w:t>
      </w:r>
      <w:r w:rsidR="00512569" w:rsidRPr="00D90D80">
        <w:rPr>
          <w:rFonts w:ascii="Times New Roman" w:hAnsi="Times New Roman" w:cs="Times New Roman"/>
          <w:b/>
          <w:bCs/>
          <w:sz w:val="20"/>
          <w:szCs w:val="20"/>
        </w:rPr>
        <w:t>H}</w:t>
      </w:r>
      <w:r w:rsidRPr="00D90D80">
        <w:rPr>
          <w:rFonts w:ascii="Times New Roman" w:hAnsi="Times New Roman" w:cs="Times New Roman"/>
          <w:b/>
          <w:bCs/>
          <w:sz w:val="20"/>
          <w:szCs w:val="20"/>
        </w:rPr>
        <w:t xml:space="preserve"> NMR</w:t>
      </w:r>
      <w:r w:rsidRPr="00863623">
        <w:rPr>
          <w:rFonts w:ascii="Times New Roman" w:hAnsi="Times New Roman" w:cs="Times New Roman"/>
          <w:sz w:val="20"/>
          <w:szCs w:val="20"/>
        </w:rPr>
        <w:t xml:space="preserve"> (162 MHz, Toluene) </w:t>
      </w:r>
      <w:r w:rsidRPr="00863623">
        <w:rPr>
          <w:rFonts w:ascii="Times New Roman" w:hAnsi="Times New Roman" w:cs="Times New Roman"/>
          <w:sz w:val="20"/>
          <w:szCs w:val="20"/>
          <w:lang w:val="el-GR"/>
        </w:rPr>
        <w:t>δ</w:t>
      </w:r>
      <w:r w:rsidRPr="00863623">
        <w:rPr>
          <w:rFonts w:ascii="Times New Roman" w:hAnsi="Times New Roman" w:cs="Times New Roman"/>
          <w:sz w:val="20"/>
          <w:szCs w:val="20"/>
          <w:lang w:val="en-US"/>
        </w:rPr>
        <w:t xml:space="preserve"> 97.40 (</w:t>
      </w:r>
      <w:r w:rsidRPr="00863623">
        <w:rPr>
          <w:rFonts w:ascii="Times New Roman" w:hAnsi="Times New Roman" w:cs="Times New Roman"/>
          <w:sz w:val="20"/>
          <w:szCs w:val="20"/>
        </w:rPr>
        <w:t xml:space="preserve">dd, </w:t>
      </w:r>
      <w:r w:rsidRPr="00863623">
        <w:rPr>
          <w:rFonts w:ascii="Times New Roman" w:hAnsi="Times New Roman" w:cs="Times New Roman"/>
          <w:i/>
          <w:iCs/>
          <w:sz w:val="20"/>
          <w:szCs w:val="20"/>
        </w:rPr>
        <w:t>J</w:t>
      </w:r>
      <w:r w:rsidRPr="00863623">
        <w:rPr>
          <w:rFonts w:ascii="Times New Roman" w:hAnsi="Times New Roman" w:cs="Times New Roman"/>
          <w:sz w:val="20"/>
          <w:szCs w:val="20"/>
        </w:rPr>
        <w:t xml:space="preserve"> = 148.4, 21.9 Hz), 85.83 – 79.63 (m), 67.44 (dd, </w:t>
      </w:r>
      <w:r w:rsidRPr="00863623">
        <w:rPr>
          <w:rFonts w:ascii="Times New Roman" w:hAnsi="Times New Roman" w:cs="Times New Roman"/>
          <w:i/>
          <w:iCs/>
          <w:sz w:val="20"/>
          <w:szCs w:val="20"/>
        </w:rPr>
        <w:t>J</w:t>
      </w:r>
      <w:r w:rsidRPr="00863623">
        <w:rPr>
          <w:rFonts w:ascii="Times New Roman" w:hAnsi="Times New Roman" w:cs="Times New Roman"/>
          <w:sz w:val="20"/>
          <w:szCs w:val="20"/>
        </w:rPr>
        <w:t xml:space="preserve"> = 134.0, 23.5 Hz), 61.01 (dd, </w:t>
      </w:r>
      <w:r w:rsidRPr="00863623">
        <w:rPr>
          <w:rFonts w:ascii="Times New Roman" w:hAnsi="Times New Roman" w:cs="Times New Roman"/>
          <w:i/>
          <w:iCs/>
          <w:sz w:val="20"/>
          <w:szCs w:val="20"/>
        </w:rPr>
        <w:t>J</w:t>
      </w:r>
      <w:r w:rsidRPr="00863623">
        <w:rPr>
          <w:rFonts w:ascii="Times New Roman" w:hAnsi="Times New Roman" w:cs="Times New Roman"/>
          <w:sz w:val="20"/>
          <w:szCs w:val="20"/>
        </w:rPr>
        <w:t xml:space="preserve"> = 132.3, 24.3 Hz), 44.68 (dd, </w:t>
      </w:r>
      <w:r w:rsidRPr="00863623">
        <w:rPr>
          <w:rFonts w:ascii="Times New Roman" w:hAnsi="Times New Roman" w:cs="Times New Roman"/>
          <w:i/>
          <w:iCs/>
          <w:sz w:val="20"/>
          <w:szCs w:val="20"/>
        </w:rPr>
        <w:t>J</w:t>
      </w:r>
      <w:r w:rsidRPr="00863623">
        <w:rPr>
          <w:rFonts w:ascii="Times New Roman" w:hAnsi="Times New Roman" w:cs="Times New Roman"/>
          <w:sz w:val="20"/>
          <w:szCs w:val="20"/>
        </w:rPr>
        <w:t xml:space="preserve"> = 77.7, 21.5 Hz)</w:t>
      </w:r>
      <w:r w:rsidR="0015554F">
        <w:rPr>
          <w:rFonts w:ascii="Times New Roman" w:hAnsi="Times New Roman" w:cs="Times New Roman"/>
          <w:sz w:val="20"/>
          <w:szCs w:val="20"/>
        </w:rPr>
        <w:t>.</w:t>
      </w:r>
    </w:p>
    <w:p w14:paraId="2C51CC41" w14:textId="33916CCB" w:rsidR="00201A5A" w:rsidRDefault="00201A5A" w:rsidP="000F3FB5">
      <w:pPr>
        <w:jc w:val="center"/>
        <w:rPr>
          <w:rFonts w:ascii="Times New Roman" w:hAnsi="Times New Roman" w:cs="Times New Roman"/>
          <w:sz w:val="24"/>
          <w:szCs w:val="24"/>
          <w:lang w:val="en-US"/>
        </w:rPr>
      </w:pPr>
      <w:r w:rsidRPr="00DB793B">
        <w:rPr>
          <w:rFonts w:ascii="Times New Roman" w:hAnsi="Times New Roman" w:cs="Times New Roman"/>
          <w:noProof/>
          <w:sz w:val="24"/>
          <w:szCs w:val="24"/>
          <w:bdr w:val="single" w:sz="4" w:space="0" w:color="auto"/>
        </w:rPr>
        <w:drawing>
          <wp:inline distT="0" distB="0" distL="0" distR="0" wp14:anchorId="69F1E667" wp14:editId="6F863C2F">
            <wp:extent cx="4757464" cy="3312000"/>
            <wp:effectExtent l="0" t="0" r="5080" b="3175"/>
            <wp:docPr id="144008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57464" cy="3312000"/>
                    </a:xfrm>
                    <a:prstGeom prst="rect">
                      <a:avLst/>
                    </a:prstGeom>
                    <a:noFill/>
                    <a:ln>
                      <a:noFill/>
                    </a:ln>
                  </pic:spPr>
                </pic:pic>
              </a:graphicData>
            </a:graphic>
          </wp:inline>
        </w:drawing>
      </w:r>
    </w:p>
    <w:p w14:paraId="60F42813" w14:textId="6F13DC07" w:rsidR="00D90D80" w:rsidRDefault="00D90D80" w:rsidP="00270E6B">
      <w:pPr>
        <w:jc w:val="both"/>
        <w:rPr>
          <w:rFonts w:ascii="Times New Roman" w:hAnsi="Times New Roman" w:cs="Times New Roman"/>
          <w:b/>
          <w:bCs/>
          <w:sz w:val="24"/>
          <w:szCs w:val="24"/>
          <w:vertAlign w:val="subscript"/>
          <w:lang w:val="en-US"/>
        </w:rPr>
      </w:pPr>
      <w:r w:rsidRPr="00D90D80">
        <w:rPr>
          <w:rFonts w:ascii="Times New Roman" w:hAnsi="Times New Roman" w:cs="Times New Roman"/>
          <w:b/>
          <w:bCs/>
          <w:sz w:val="24"/>
          <w:szCs w:val="24"/>
          <w:lang w:val="en-US"/>
        </w:rPr>
        <w:lastRenderedPageBreak/>
        <w:t>Figure S1.</w:t>
      </w:r>
      <w:r>
        <w:rPr>
          <w:rFonts w:ascii="Times New Roman" w:hAnsi="Times New Roman" w:cs="Times New Roman"/>
          <w:sz w:val="24"/>
          <w:szCs w:val="24"/>
          <w:lang w:val="en-US"/>
        </w:rPr>
        <w:t xml:space="preserve"> </w:t>
      </w:r>
      <w:r w:rsidRPr="00D90D80">
        <w:rPr>
          <w:rFonts w:ascii="Times New Roman" w:hAnsi="Times New Roman" w:cs="Times New Roman"/>
          <w:sz w:val="24"/>
          <w:szCs w:val="24"/>
          <w:vertAlign w:val="superscript"/>
          <w:lang w:val="en-US"/>
        </w:rPr>
        <w:t>31</w:t>
      </w:r>
      <w:r w:rsidRPr="00D90D80">
        <w:rPr>
          <w:rFonts w:ascii="Times New Roman" w:hAnsi="Times New Roman" w:cs="Times New Roman"/>
          <w:sz w:val="24"/>
          <w:szCs w:val="24"/>
          <w:lang w:val="en-US"/>
        </w:rPr>
        <w:t>P{</w:t>
      </w:r>
      <w:r w:rsidRPr="00D90D80">
        <w:rPr>
          <w:rFonts w:ascii="Times New Roman" w:hAnsi="Times New Roman" w:cs="Times New Roman"/>
          <w:sz w:val="24"/>
          <w:szCs w:val="24"/>
          <w:vertAlign w:val="superscript"/>
          <w:lang w:val="en-US"/>
        </w:rPr>
        <w:t>1</w:t>
      </w:r>
      <w:r w:rsidRPr="00D90D80">
        <w:rPr>
          <w:rFonts w:ascii="Times New Roman" w:hAnsi="Times New Roman" w:cs="Times New Roman"/>
          <w:sz w:val="24"/>
          <w:szCs w:val="24"/>
          <w:lang w:val="en-US"/>
        </w:rPr>
        <w:t>H} NMR of orange colored solid</w:t>
      </w:r>
      <w:r w:rsidRPr="004E41EC">
        <w:rPr>
          <w:rFonts w:ascii="Times New Roman" w:hAnsi="Times New Roman" w:cs="Times New Roman"/>
          <w:b/>
          <w:bCs/>
          <w:sz w:val="24"/>
          <w:szCs w:val="24"/>
          <w:vertAlign w:val="subscript"/>
          <w:lang w:val="en-US"/>
        </w:rPr>
        <w:t xml:space="preserve"> </w:t>
      </w:r>
    </w:p>
    <w:p w14:paraId="05245659" w14:textId="77777777" w:rsidR="004B2898" w:rsidRPr="004B2898" w:rsidRDefault="004B2898" w:rsidP="00270E6B">
      <w:pPr>
        <w:jc w:val="both"/>
        <w:rPr>
          <w:rFonts w:ascii="Times New Roman" w:hAnsi="Times New Roman" w:cs="Times New Roman"/>
          <w:b/>
          <w:bCs/>
          <w:sz w:val="24"/>
          <w:szCs w:val="24"/>
          <w:vertAlign w:val="subscript"/>
          <w:lang w:val="en-US"/>
        </w:rPr>
      </w:pPr>
    </w:p>
    <w:p w14:paraId="309ADA6D" w14:textId="606D6CCF" w:rsidR="00201A5A" w:rsidRPr="00DB793B" w:rsidRDefault="00201A5A" w:rsidP="00270E6B">
      <w:pPr>
        <w:jc w:val="both"/>
        <w:rPr>
          <w:rFonts w:ascii="Times New Roman" w:hAnsi="Times New Roman" w:cs="Times New Roman"/>
          <w:sz w:val="20"/>
          <w:szCs w:val="20"/>
        </w:rPr>
      </w:pPr>
      <w:r w:rsidRPr="00D90D80">
        <w:rPr>
          <w:rFonts w:ascii="Times New Roman" w:hAnsi="Times New Roman" w:cs="Times New Roman"/>
          <w:b/>
          <w:bCs/>
          <w:sz w:val="20"/>
          <w:szCs w:val="20"/>
          <w:vertAlign w:val="superscript"/>
        </w:rPr>
        <w:t>31</w:t>
      </w:r>
      <w:r w:rsidRPr="00D90D80">
        <w:rPr>
          <w:rFonts w:ascii="Times New Roman" w:hAnsi="Times New Roman" w:cs="Times New Roman"/>
          <w:b/>
          <w:bCs/>
          <w:sz w:val="20"/>
          <w:szCs w:val="20"/>
        </w:rPr>
        <w:t>P</w:t>
      </w:r>
      <w:r w:rsidR="00EA6402" w:rsidRPr="00D90D80">
        <w:rPr>
          <w:rFonts w:ascii="Times New Roman" w:hAnsi="Times New Roman" w:cs="Times New Roman"/>
          <w:b/>
          <w:bCs/>
          <w:sz w:val="20"/>
          <w:szCs w:val="20"/>
        </w:rPr>
        <w:t>{</w:t>
      </w:r>
      <w:r w:rsidR="00EA6402" w:rsidRPr="00D90D80">
        <w:rPr>
          <w:rFonts w:ascii="Times New Roman" w:hAnsi="Times New Roman" w:cs="Times New Roman"/>
          <w:b/>
          <w:bCs/>
          <w:sz w:val="20"/>
          <w:szCs w:val="20"/>
          <w:vertAlign w:val="superscript"/>
        </w:rPr>
        <w:t>1</w:t>
      </w:r>
      <w:r w:rsidR="00EA6402" w:rsidRPr="00D90D80">
        <w:rPr>
          <w:rFonts w:ascii="Times New Roman" w:hAnsi="Times New Roman" w:cs="Times New Roman"/>
          <w:b/>
          <w:bCs/>
          <w:sz w:val="20"/>
          <w:szCs w:val="20"/>
        </w:rPr>
        <w:t>H}</w:t>
      </w:r>
      <w:r w:rsidRPr="00D90D80">
        <w:rPr>
          <w:rFonts w:ascii="Times New Roman" w:hAnsi="Times New Roman" w:cs="Times New Roman"/>
          <w:b/>
          <w:bCs/>
          <w:sz w:val="20"/>
          <w:szCs w:val="20"/>
        </w:rPr>
        <w:t xml:space="preserve"> NMR (162 MHz, Toluene)</w:t>
      </w:r>
      <w:r w:rsidRPr="00863623">
        <w:rPr>
          <w:rFonts w:ascii="Times New Roman" w:hAnsi="Times New Roman" w:cs="Times New Roman"/>
          <w:sz w:val="20"/>
          <w:szCs w:val="20"/>
        </w:rPr>
        <w:t xml:space="preserve"> </w:t>
      </w:r>
      <w:r w:rsidRPr="00863623">
        <w:rPr>
          <w:rFonts w:ascii="Times New Roman" w:hAnsi="Times New Roman" w:cs="Times New Roman"/>
          <w:sz w:val="20"/>
          <w:szCs w:val="20"/>
          <w:lang w:val="el-GR"/>
        </w:rPr>
        <w:t>δ</w:t>
      </w:r>
      <w:r w:rsidRPr="00863623">
        <w:rPr>
          <w:rFonts w:ascii="Times New Roman" w:hAnsi="Times New Roman" w:cs="Times New Roman"/>
          <w:sz w:val="20"/>
          <w:szCs w:val="20"/>
          <w:lang w:val="en-US"/>
        </w:rPr>
        <w:t xml:space="preserve"> 67.62 (</w:t>
      </w:r>
      <w:r w:rsidRPr="00863623">
        <w:rPr>
          <w:rFonts w:ascii="Times New Roman" w:hAnsi="Times New Roman" w:cs="Times New Roman"/>
          <w:sz w:val="20"/>
          <w:szCs w:val="20"/>
        </w:rPr>
        <w:t xml:space="preserve">dd, </w:t>
      </w:r>
      <w:r w:rsidRPr="00863623">
        <w:rPr>
          <w:rFonts w:ascii="Times New Roman" w:hAnsi="Times New Roman" w:cs="Times New Roman"/>
          <w:i/>
          <w:iCs/>
          <w:sz w:val="20"/>
          <w:szCs w:val="20"/>
        </w:rPr>
        <w:t>J</w:t>
      </w:r>
      <w:r w:rsidRPr="00863623">
        <w:rPr>
          <w:rFonts w:ascii="Times New Roman" w:hAnsi="Times New Roman" w:cs="Times New Roman"/>
          <w:sz w:val="20"/>
          <w:szCs w:val="20"/>
        </w:rPr>
        <w:t xml:space="preserve"> = 133.8, 24.9 Hz), 61.19 (dd, </w:t>
      </w:r>
      <w:r w:rsidRPr="00863623">
        <w:rPr>
          <w:rFonts w:ascii="Times New Roman" w:hAnsi="Times New Roman" w:cs="Times New Roman"/>
          <w:i/>
          <w:iCs/>
          <w:sz w:val="20"/>
          <w:szCs w:val="20"/>
        </w:rPr>
        <w:t>J</w:t>
      </w:r>
      <w:r w:rsidRPr="00863623">
        <w:rPr>
          <w:rFonts w:ascii="Times New Roman" w:hAnsi="Times New Roman" w:cs="Times New Roman"/>
          <w:sz w:val="20"/>
          <w:szCs w:val="20"/>
        </w:rPr>
        <w:t xml:space="preserve"> = 132.1, 24.7 Hz), 54.12 (dd, </w:t>
      </w:r>
      <w:r w:rsidRPr="00863623">
        <w:rPr>
          <w:rFonts w:ascii="Times New Roman" w:hAnsi="Times New Roman" w:cs="Times New Roman"/>
          <w:i/>
          <w:iCs/>
          <w:sz w:val="20"/>
          <w:szCs w:val="20"/>
        </w:rPr>
        <w:t>J</w:t>
      </w:r>
      <w:r w:rsidRPr="00863623">
        <w:rPr>
          <w:rFonts w:ascii="Times New Roman" w:hAnsi="Times New Roman" w:cs="Times New Roman"/>
          <w:sz w:val="20"/>
          <w:szCs w:val="20"/>
        </w:rPr>
        <w:t xml:space="preserve"> = 232.4, 140.9 Hz), 51.41 (dt, </w:t>
      </w:r>
      <w:r w:rsidRPr="00863623">
        <w:rPr>
          <w:rFonts w:ascii="Times New Roman" w:hAnsi="Times New Roman" w:cs="Times New Roman"/>
          <w:i/>
          <w:iCs/>
          <w:sz w:val="20"/>
          <w:szCs w:val="20"/>
        </w:rPr>
        <w:t>J</w:t>
      </w:r>
      <w:r w:rsidRPr="00863623">
        <w:rPr>
          <w:rFonts w:ascii="Times New Roman" w:hAnsi="Times New Roman" w:cs="Times New Roman"/>
          <w:sz w:val="20"/>
          <w:szCs w:val="20"/>
        </w:rPr>
        <w:t xml:space="preserve"> = 140.9, 40.2 Hz), 26.99 (dt, </w:t>
      </w:r>
      <w:r w:rsidRPr="00863623">
        <w:rPr>
          <w:rFonts w:ascii="Times New Roman" w:hAnsi="Times New Roman" w:cs="Times New Roman"/>
          <w:i/>
          <w:iCs/>
          <w:sz w:val="20"/>
          <w:szCs w:val="20"/>
        </w:rPr>
        <w:t>J</w:t>
      </w:r>
      <w:r w:rsidRPr="00863623">
        <w:rPr>
          <w:rFonts w:ascii="Times New Roman" w:hAnsi="Times New Roman" w:cs="Times New Roman"/>
          <w:sz w:val="20"/>
          <w:szCs w:val="20"/>
        </w:rPr>
        <w:t xml:space="preserve"> = 130.6, 40.2 Hz), 23.65 (dd, </w:t>
      </w:r>
      <w:r w:rsidRPr="00863623">
        <w:rPr>
          <w:rFonts w:ascii="Times New Roman" w:hAnsi="Times New Roman" w:cs="Times New Roman"/>
          <w:i/>
          <w:iCs/>
          <w:sz w:val="20"/>
          <w:szCs w:val="20"/>
        </w:rPr>
        <w:t>J</w:t>
      </w:r>
      <w:r w:rsidRPr="00863623">
        <w:rPr>
          <w:rFonts w:ascii="Times New Roman" w:hAnsi="Times New Roman" w:cs="Times New Roman"/>
          <w:sz w:val="20"/>
          <w:szCs w:val="20"/>
        </w:rPr>
        <w:t xml:space="preserve"> = 232.4, 130.0 Hz)</w:t>
      </w:r>
      <w:r w:rsidR="0015554F">
        <w:rPr>
          <w:rFonts w:ascii="Times New Roman" w:hAnsi="Times New Roman" w:cs="Times New Roman"/>
          <w:sz w:val="20"/>
          <w:szCs w:val="20"/>
        </w:rPr>
        <w:t>.</w:t>
      </w:r>
    </w:p>
    <w:p w14:paraId="405B85DB" w14:textId="4B2B5706" w:rsidR="001A7A5E" w:rsidRDefault="00193944" w:rsidP="000F3FB5">
      <w:pPr>
        <w:pStyle w:val="ListParagraph"/>
        <w:ind w:left="0"/>
        <w:jc w:val="center"/>
        <w:rPr>
          <w:rFonts w:ascii="Times New Roman" w:hAnsi="Times New Roman" w:cs="Times New Roman"/>
          <w:b/>
          <w:bCs/>
          <w:sz w:val="24"/>
          <w:szCs w:val="24"/>
        </w:rPr>
      </w:pPr>
      <w:r w:rsidRPr="00DB793B">
        <w:rPr>
          <w:noProof/>
          <w:bdr w:val="single" w:sz="4" w:space="0" w:color="auto"/>
        </w:rPr>
        <w:drawing>
          <wp:inline distT="0" distB="0" distL="0" distR="0" wp14:anchorId="7F4A0664" wp14:editId="58E48DB2">
            <wp:extent cx="4752998" cy="3312000"/>
            <wp:effectExtent l="0" t="0" r="0" b="3175"/>
            <wp:docPr id="169023789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52998" cy="3312000"/>
                    </a:xfrm>
                    <a:prstGeom prst="rect">
                      <a:avLst/>
                    </a:prstGeom>
                    <a:noFill/>
                    <a:ln>
                      <a:noFill/>
                    </a:ln>
                  </pic:spPr>
                </pic:pic>
              </a:graphicData>
            </a:graphic>
          </wp:inline>
        </w:drawing>
      </w:r>
    </w:p>
    <w:p w14:paraId="3E29619C" w14:textId="77777777" w:rsidR="00D90D80" w:rsidRPr="0032063D" w:rsidRDefault="00D90D80" w:rsidP="00270E6B">
      <w:pPr>
        <w:jc w:val="both"/>
        <w:rPr>
          <w:rFonts w:ascii="Times New Roman" w:hAnsi="Times New Roman" w:cs="Times New Roman"/>
          <w:b/>
          <w:bCs/>
          <w:sz w:val="24"/>
          <w:szCs w:val="24"/>
        </w:rPr>
      </w:pPr>
      <w:r>
        <w:rPr>
          <w:rFonts w:ascii="Times New Roman" w:hAnsi="Times New Roman" w:cs="Times New Roman"/>
          <w:b/>
          <w:bCs/>
          <w:sz w:val="24"/>
          <w:szCs w:val="24"/>
        </w:rPr>
        <w:t xml:space="preserve">Figure S2. </w:t>
      </w:r>
      <w:r w:rsidRPr="00D90D80">
        <w:rPr>
          <w:rFonts w:ascii="Times New Roman" w:hAnsi="Times New Roman" w:cs="Times New Roman"/>
          <w:sz w:val="24"/>
          <w:szCs w:val="24"/>
          <w:vertAlign w:val="superscript"/>
        </w:rPr>
        <w:t>31</w:t>
      </w:r>
      <w:r w:rsidRPr="00D90D80">
        <w:rPr>
          <w:rFonts w:ascii="Times New Roman" w:hAnsi="Times New Roman" w:cs="Times New Roman"/>
          <w:sz w:val="24"/>
          <w:szCs w:val="24"/>
        </w:rPr>
        <w:t>P{</w:t>
      </w:r>
      <w:r w:rsidRPr="00D90D80">
        <w:rPr>
          <w:rFonts w:ascii="Times New Roman" w:hAnsi="Times New Roman" w:cs="Times New Roman"/>
          <w:sz w:val="24"/>
          <w:szCs w:val="24"/>
          <w:vertAlign w:val="superscript"/>
        </w:rPr>
        <w:t>1</w:t>
      </w:r>
      <w:r w:rsidRPr="00D90D80">
        <w:rPr>
          <w:rFonts w:ascii="Times New Roman" w:hAnsi="Times New Roman" w:cs="Times New Roman"/>
          <w:sz w:val="24"/>
          <w:szCs w:val="24"/>
        </w:rPr>
        <w:t>H} NMR of reddish brown colored solid</w:t>
      </w:r>
    </w:p>
    <w:p w14:paraId="7FC622B2" w14:textId="5492611B" w:rsidR="00D90D80" w:rsidRPr="005C567D" w:rsidRDefault="00D90D80" w:rsidP="00270E6B">
      <w:pPr>
        <w:pStyle w:val="ListParagraph"/>
        <w:ind w:left="0"/>
        <w:jc w:val="both"/>
        <w:rPr>
          <w:rFonts w:ascii="Times New Roman" w:hAnsi="Times New Roman" w:cs="Times New Roman"/>
          <w:b/>
          <w:bCs/>
          <w:sz w:val="24"/>
          <w:szCs w:val="24"/>
        </w:rPr>
      </w:pPr>
    </w:p>
    <w:p w14:paraId="7DD3624E" w14:textId="290DB5DC" w:rsidR="001D727B" w:rsidRPr="00D90D80" w:rsidRDefault="007F2796" w:rsidP="00270E6B">
      <w:pPr>
        <w:jc w:val="both"/>
        <w:rPr>
          <w:rFonts w:ascii="Times New Roman" w:hAnsi="Times New Roman" w:cs="Times New Roman"/>
          <w:b/>
          <w:bCs/>
          <w:sz w:val="24"/>
          <w:szCs w:val="24"/>
          <w:vertAlign w:val="subscript"/>
        </w:rPr>
      </w:pPr>
      <w:r w:rsidRPr="00645B83">
        <w:rPr>
          <w:rFonts w:ascii="Times New Roman" w:hAnsi="Times New Roman" w:cs="Times New Roman"/>
          <w:b/>
          <w:bCs/>
          <w:sz w:val="20"/>
          <w:szCs w:val="20"/>
          <w:vertAlign w:val="superscript"/>
          <w:lang w:val="pt-BR"/>
        </w:rPr>
        <w:t>1</w:t>
      </w:r>
      <w:r w:rsidRPr="00645B83">
        <w:rPr>
          <w:rFonts w:ascii="Times New Roman" w:hAnsi="Times New Roman" w:cs="Times New Roman"/>
          <w:b/>
          <w:bCs/>
          <w:sz w:val="20"/>
          <w:szCs w:val="20"/>
          <w:lang w:val="pt-BR"/>
        </w:rPr>
        <w:t xml:space="preserve">H NMR </w:t>
      </w:r>
      <w:r w:rsidRPr="00645B83">
        <w:rPr>
          <w:rFonts w:ascii="Times New Roman" w:hAnsi="Times New Roman" w:cs="Times New Roman"/>
          <w:sz w:val="20"/>
          <w:szCs w:val="20"/>
          <w:lang w:val="pt-BR"/>
        </w:rPr>
        <w:t>(400 MHz, CDCl</w:t>
      </w:r>
      <w:r w:rsidRPr="00645B83">
        <w:rPr>
          <w:rFonts w:ascii="Times New Roman" w:hAnsi="Times New Roman" w:cs="Times New Roman"/>
          <w:sz w:val="20"/>
          <w:szCs w:val="20"/>
          <w:vertAlign w:val="subscript"/>
          <w:lang w:val="pt-BR"/>
        </w:rPr>
        <w:t>3</w:t>
      </w:r>
      <w:r w:rsidRPr="00645B83">
        <w:rPr>
          <w:rFonts w:ascii="Times New Roman" w:hAnsi="Times New Roman" w:cs="Times New Roman"/>
          <w:sz w:val="20"/>
          <w:szCs w:val="20"/>
          <w:lang w:val="pt-BR"/>
        </w:rPr>
        <w:t>)</w:t>
      </w:r>
      <w:r>
        <w:rPr>
          <w:rFonts w:ascii="Times New Roman" w:hAnsi="Times New Roman" w:cs="Times New Roman"/>
          <w:sz w:val="20"/>
          <w:szCs w:val="20"/>
          <w:lang w:val="pt-BR"/>
        </w:rPr>
        <w:t xml:space="preserve"> </w:t>
      </w:r>
    </w:p>
    <w:p w14:paraId="61586F10" w14:textId="473E16B9" w:rsidR="000E741A" w:rsidRDefault="00FE39CB" w:rsidP="000F3FB5">
      <w:pPr>
        <w:jc w:val="center"/>
        <w:rPr>
          <w:rFonts w:ascii="Times New Roman" w:hAnsi="Times New Roman" w:cs="Times New Roman"/>
          <w:sz w:val="20"/>
          <w:szCs w:val="20"/>
        </w:rPr>
      </w:pPr>
      <w:r w:rsidRPr="00FE39CB">
        <w:rPr>
          <w:noProof/>
        </w:rPr>
        <w:drawing>
          <wp:inline distT="0" distB="0" distL="0" distR="0" wp14:anchorId="14584707" wp14:editId="56361D6F">
            <wp:extent cx="4759451" cy="3312000"/>
            <wp:effectExtent l="19050" t="19050" r="22225" b="22225"/>
            <wp:docPr id="178019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59451" cy="3312000"/>
                    </a:xfrm>
                    <a:prstGeom prst="rect">
                      <a:avLst/>
                    </a:prstGeom>
                    <a:noFill/>
                    <a:ln w="6350">
                      <a:solidFill>
                        <a:schemeClr val="tx1"/>
                      </a:solidFill>
                    </a:ln>
                  </pic:spPr>
                </pic:pic>
              </a:graphicData>
            </a:graphic>
          </wp:inline>
        </w:drawing>
      </w:r>
    </w:p>
    <w:p w14:paraId="0985FA44" w14:textId="3607F0E0" w:rsidR="004B2898" w:rsidRDefault="004B2898" w:rsidP="00270E6B">
      <w:pPr>
        <w:jc w:val="both"/>
        <w:rPr>
          <w:rFonts w:ascii="Times New Roman" w:hAnsi="Times New Roman" w:cs="Times New Roman"/>
          <w:b/>
          <w:bCs/>
          <w:sz w:val="24"/>
          <w:szCs w:val="24"/>
          <w:vertAlign w:val="subscript"/>
        </w:rPr>
      </w:pPr>
      <w:r w:rsidRPr="004B2898">
        <w:rPr>
          <w:rFonts w:ascii="Times New Roman" w:hAnsi="Times New Roman" w:cs="Times New Roman"/>
          <w:b/>
          <w:bCs/>
          <w:sz w:val="24"/>
          <w:szCs w:val="24"/>
        </w:rPr>
        <w:lastRenderedPageBreak/>
        <w:t>Figure S3.</w:t>
      </w:r>
      <w:r w:rsidRPr="004B2898">
        <w:rPr>
          <w:rFonts w:ascii="Times New Roman" w:hAnsi="Times New Roman" w:cs="Times New Roman"/>
          <w:sz w:val="24"/>
          <w:szCs w:val="24"/>
        </w:rPr>
        <w:t xml:space="preserve"> </w:t>
      </w:r>
      <w:r w:rsidRPr="004B2898">
        <w:rPr>
          <w:rFonts w:ascii="Times New Roman" w:hAnsi="Times New Roman" w:cs="Times New Roman"/>
          <w:sz w:val="24"/>
          <w:szCs w:val="24"/>
          <w:vertAlign w:val="superscript"/>
          <w:lang w:val="pt-BR"/>
        </w:rPr>
        <w:t>1</w:t>
      </w:r>
      <w:r w:rsidRPr="004B2898">
        <w:rPr>
          <w:rFonts w:ascii="Times New Roman" w:hAnsi="Times New Roman" w:cs="Times New Roman"/>
          <w:sz w:val="24"/>
          <w:szCs w:val="24"/>
          <w:lang w:val="pt-BR"/>
        </w:rPr>
        <w:t>H NMR</w:t>
      </w:r>
      <w:r w:rsidRPr="004B2898">
        <w:rPr>
          <w:rFonts w:ascii="Times New Roman" w:hAnsi="Times New Roman" w:cs="Times New Roman"/>
          <w:b/>
          <w:bCs/>
          <w:sz w:val="24"/>
          <w:szCs w:val="24"/>
          <w:lang w:val="pt-BR"/>
        </w:rPr>
        <w:t xml:space="preserve"> </w:t>
      </w:r>
      <w:r w:rsidRPr="004B2898">
        <w:rPr>
          <w:rFonts w:ascii="Times New Roman" w:hAnsi="Times New Roman" w:cs="Times New Roman"/>
          <w:sz w:val="24"/>
          <w:szCs w:val="24"/>
          <w:lang w:val="pt-BR"/>
        </w:rPr>
        <w:t xml:space="preserve">of </w:t>
      </w:r>
      <w:r w:rsidRPr="004B2898">
        <w:rPr>
          <w:rFonts w:ascii="Times New Roman" w:hAnsi="Times New Roman" w:cs="Times New Roman"/>
          <w:b/>
          <w:bCs/>
          <w:sz w:val="24"/>
          <w:szCs w:val="24"/>
        </w:rPr>
        <w:t>X</w:t>
      </w:r>
      <w:r w:rsidRPr="004B2898">
        <w:rPr>
          <w:rFonts w:ascii="Times New Roman" w:hAnsi="Times New Roman" w:cs="Times New Roman"/>
          <w:b/>
          <w:bCs/>
          <w:sz w:val="24"/>
          <w:szCs w:val="24"/>
          <w:vertAlign w:val="subscript"/>
        </w:rPr>
        <w:t>1</w:t>
      </w:r>
    </w:p>
    <w:p w14:paraId="37A6D9FF" w14:textId="77777777" w:rsidR="00ED6466" w:rsidRPr="004B2898" w:rsidRDefault="00ED6466" w:rsidP="00270E6B">
      <w:pPr>
        <w:jc w:val="both"/>
        <w:rPr>
          <w:rFonts w:ascii="Times New Roman" w:hAnsi="Times New Roman" w:cs="Times New Roman"/>
          <w:b/>
          <w:bCs/>
          <w:sz w:val="24"/>
          <w:szCs w:val="24"/>
          <w:vertAlign w:val="subscript"/>
        </w:rPr>
      </w:pPr>
    </w:p>
    <w:p w14:paraId="0C7E6352" w14:textId="0BB35B4D" w:rsidR="005C567D" w:rsidRPr="004B2898" w:rsidRDefault="004B2898" w:rsidP="00270E6B">
      <w:pPr>
        <w:jc w:val="both"/>
        <w:rPr>
          <w:rFonts w:ascii="Times New Roman" w:hAnsi="Times New Roman" w:cs="Times New Roman"/>
          <w:sz w:val="24"/>
          <w:szCs w:val="24"/>
          <w:lang w:val="pt-BR"/>
        </w:rPr>
      </w:pPr>
      <w:r w:rsidRPr="004B2898">
        <w:rPr>
          <w:rFonts w:ascii="Times New Roman" w:hAnsi="Times New Roman" w:cs="Times New Roman"/>
          <w:b/>
          <w:bCs/>
          <w:sz w:val="24"/>
          <w:szCs w:val="24"/>
          <w:vertAlign w:val="superscript"/>
        </w:rPr>
        <w:t>31</w:t>
      </w:r>
      <w:r w:rsidRPr="004B2898">
        <w:rPr>
          <w:rFonts w:ascii="Times New Roman" w:hAnsi="Times New Roman" w:cs="Times New Roman"/>
          <w:b/>
          <w:bCs/>
          <w:sz w:val="24"/>
          <w:szCs w:val="24"/>
        </w:rPr>
        <w:t>P{</w:t>
      </w:r>
      <w:r w:rsidRPr="004B2898">
        <w:rPr>
          <w:rFonts w:ascii="Times New Roman" w:hAnsi="Times New Roman" w:cs="Times New Roman"/>
          <w:b/>
          <w:bCs/>
          <w:sz w:val="24"/>
          <w:szCs w:val="24"/>
          <w:vertAlign w:val="superscript"/>
        </w:rPr>
        <w:t>1</w:t>
      </w:r>
      <w:r w:rsidRPr="004B2898">
        <w:rPr>
          <w:rFonts w:ascii="Times New Roman" w:hAnsi="Times New Roman" w:cs="Times New Roman"/>
          <w:b/>
          <w:bCs/>
          <w:sz w:val="24"/>
          <w:szCs w:val="24"/>
        </w:rPr>
        <w:t>H} NMR (162 MHz, Toluene</w:t>
      </w:r>
      <w:r>
        <w:rPr>
          <w:rFonts w:ascii="Times New Roman" w:hAnsi="Times New Roman" w:cs="Times New Roman"/>
          <w:b/>
          <w:bCs/>
          <w:sz w:val="24"/>
          <w:szCs w:val="24"/>
        </w:rPr>
        <w:t>)</w:t>
      </w:r>
    </w:p>
    <w:p w14:paraId="1CA4F7D0" w14:textId="2845D3E3" w:rsidR="00193944" w:rsidRDefault="00ED6466" w:rsidP="00ED6466">
      <w:pPr>
        <w:jc w:val="center"/>
        <w:rPr>
          <w:rFonts w:ascii="Times New Roman" w:hAnsi="Times New Roman" w:cs="Times New Roman"/>
          <w:b/>
          <w:bCs/>
          <w:sz w:val="24"/>
          <w:szCs w:val="24"/>
          <w:vertAlign w:val="superscript"/>
        </w:rPr>
      </w:pPr>
      <w:r w:rsidRPr="00ED6466">
        <w:rPr>
          <w:noProof/>
        </w:rPr>
        <w:drawing>
          <wp:inline distT="0" distB="0" distL="0" distR="0" wp14:anchorId="6E1D2E51" wp14:editId="70E59638">
            <wp:extent cx="4844290" cy="3312000"/>
            <wp:effectExtent l="0" t="0" r="0" b="3175"/>
            <wp:docPr id="8475287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44290" cy="3312000"/>
                    </a:xfrm>
                    <a:prstGeom prst="rect">
                      <a:avLst/>
                    </a:prstGeom>
                    <a:noFill/>
                    <a:ln>
                      <a:noFill/>
                    </a:ln>
                  </pic:spPr>
                </pic:pic>
              </a:graphicData>
            </a:graphic>
          </wp:inline>
        </w:drawing>
      </w:r>
    </w:p>
    <w:p w14:paraId="63E27A7B" w14:textId="2B82A07C" w:rsidR="004B2898" w:rsidRPr="0032063D" w:rsidRDefault="004B2898" w:rsidP="00270E6B">
      <w:pPr>
        <w:jc w:val="both"/>
        <w:rPr>
          <w:rFonts w:ascii="Times New Roman" w:hAnsi="Times New Roman" w:cs="Times New Roman"/>
          <w:b/>
          <w:bCs/>
          <w:sz w:val="24"/>
          <w:szCs w:val="24"/>
        </w:rPr>
      </w:pPr>
      <w:r>
        <w:rPr>
          <w:rFonts w:ascii="Times New Roman" w:hAnsi="Times New Roman" w:cs="Times New Roman"/>
          <w:b/>
          <w:bCs/>
          <w:sz w:val="24"/>
          <w:szCs w:val="24"/>
        </w:rPr>
        <w:t xml:space="preserve">Figure S4. </w:t>
      </w:r>
      <w:r w:rsidRPr="00D90D80">
        <w:rPr>
          <w:rFonts w:ascii="Times New Roman" w:hAnsi="Times New Roman" w:cs="Times New Roman"/>
          <w:sz w:val="24"/>
          <w:szCs w:val="24"/>
          <w:vertAlign w:val="superscript"/>
        </w:rPr>
        <w:t>31</w:t>
      </w:r>
      <w:r w:rsidRPr="00D90D80">
        <w:rPr>
          <w:rFonts w:ascii="Times New Roman" w:hAnsi="Times New Roman" w:cs="Times New Roman"/>
          <w:sz w:val="24"/>
          <w:szCs w:val="24"/>
        </w:rPr>
        <w:t>P{</w:t>
      </w:r>
      <w:r w:rsidRPr="00D90D80">
        <w:rPr>
          <w:rFonts w:ascii="Times New Roman" w:hAnsi="Times New Roman" w:cs="Times New Roman"/>
          <w:sz w:val="24"/>
          <w:szCs w:val="24"/>
          <w:vertAlign w:val="superscript"/>
        </w:rPr>
        <w:t>1</w:t>
      </w:r>
      <w:r w:rsidRPr="00D90D80">
        <w:rPr>
          <w:rFonts w:ascii="Times New Roman" w:hAnsi="Times New Roman" w:cs="Times New Roman"/>
          <w:sz w:val="24"/>
          <w:szCs w:val="24"/>
        </w:rPr>
        <w:t>H</w:t>
      </w:r>
      <w:r w:rsidR="00ED6466">
        <w:rPr>
          <w:rFonts w:ascii="Times New Roman" w:hAnsi="Times New Roman" w:cs="Times New Roman"/>
          <w:sz w:val="24"/>
          <w:szCs w:val="24"/>
        </w:rPr>
        <w:t>} N</w:t>
      </w:r>
      <w:r w:rsidRPr="00D90D80">
        <w:rPr>
          <w:rFonts w:ascii="Times New Roman" w:hAnsi="Times New Roman" w:cs="Times New Roman"/>
          <w:sz w:val="24"/>
          <w:szCs w:val="24"/>
        </w:rPr>
        <w:t>MR of</w:t>
      </w:r>
      <w:r w:rsidRPr="004B2898">
        <w:rPr>
          <w:rFonts w:ascii="Times New Roman" w:hAnsi="Times New Roman" w:cs="Times New Roman"/>
          <w:b/>
          <w:bCs/>
          <w:sz w:val="24"/>
          <w:szCs w:val="24"/>
        </w:rPr>
        <w:t xml:space="preserve"> X</w:t>
      </w:r>
      <w:r w:rsidRPr="004B2898">
        <w:rPr>
          <w:rFonts w:ascii="Times New Roman" w:hAnsi="Times New Roman" w:cs="Times New Roman"/>
          <w:b/>
          <w:bCs/>
          <w:sz w:val="24"/>
          <w:szCs w:val="24"/>
          <w:vertAlign w:val="subscript"/>
        </w:rPr>
        <w:t>1</w:t>
      </w:r>
    </w:p>
    <w:p w14:paraId="47077A0E" w14:textId="373413A5" w:rsidR="004B2898" w:rsidRDefault="004B2898" w:rsidP="00270E6B">
      <w:pPr>
        <w:jc w:val="both"/>
        <w:rPr>
          <w:rFonts w:ascii="Times New Roman" w:hAnsi="Times New Roman" w:cs="Times New Roman"/>
          <w:b/>
          <w:bCs/>
          <w:sz w:val="24"/>
          <w:szCs w:val="24"/>
          <w:vertAlign w:val="superscript"/>
        </w:rPr>
      </w:pPr>
    </w:p>
    <w:p w14:paraId="73072F1C" w14:textId="77777777" w:rsidR="004B2898" w:rsidRDefault="004B2898" w:rsidP="00270E6B">
      <w:pPr>
        <w:jc w:val="both"/>
        <w:rPr>
          <w:rFonts w:ascii="Times New Roman" w:hAnsi="Times New Roman" w:cs="Times New Roman"/>
          <w:b/>
          <w:bCs/>
          <w:sz w:val="24"/>
          <w:szCs w:val="24"/>
          <w:vertAlign w:val="superscript"/>
        </w:rPr>
      </w:pPr>
    </w:p>
    <w:p w14:paraId="46099334" w14:textId="41CDDDC5" w:rsidR="00645B83" w:rsidRDefault="00645B83" w:rsidP="00270E6B">
      <w:pPr>
        <w:jc w:val="both"/>
        <w:rPr>
          <w:rFonts w:ascii="Times New Roman" w:hAnsi="Times New Roman" w:cs="Times New Roman"/>
          <w:sz w:val="24"/>
          <w:szCs w:val="24"/>
        </w:rPr>
      </w:pPr>
      <w:r w:rsidRPr="00293642">
        <w:rPr>
          <w:rFonts w:ascii="Times New Roman" w:hAnsi="Times New Roman" w:cs="Times New Roman"/>
          <w:b/>
          <w:bCs/>
          <w:sz w:val="24"/>
          <w:szCs w:val="24"/>
          <w:vertAlign w:val="superscript"/>
        </w:rPr>
        <w:t>35</w:t>
      </w:r>
      <w:r w:rsidRPr="00293642">
        <w:rPr>
          <w:rFonts w:ascii="Times New Roman" w:hAnsi="Times New Roman" w:cs="Times New Roman"/>
          <w:b/>
          <w:bCs/>
          <w:sz w:val="24"/>
          <w:szCs w:val="24"/>
        </w:rPr>
        <w:t>Cl</w:t>
      </w:r>
      <w:r w:rsidR="00A249F1">
        <w:rPr>
          <w:rFonts w:ascii="Times New Roman" w:hAnsi="Times New Roman" w:cs="Times New Roman"/>
          <w:b/>
          <w:bCs/>
          <w:sz w:val="24"/>
          <w:szCs w:val="24"/>
        </w:rPr>
        <w:t xml:space="preserve"> NMR</w:t>
      </w:r>
      <w:r w:rsidRPr="00293642">
        <w:rPr>
          <w:rFonts w:ascii="Times New Roman" w:hAnsi="Times New Roman" w:cs="Times New Roman"/>
          <w:sz w:val="24"/>
          <w:szCs w:val="24"/>
        </w:rPr>
        <w:t xml:space="preserve"> </w:t>
      </w:r>
      <w:r w:rsidR="007C13E1" w:rsidRPr="00293642">
        <w:rPr>
          <w:rFonts w:ascii="Times New Roman" w:hAnsi="Times New Roman" w:cs="Times New Roman"/>
          <w:sz w:val="24"/>
          <w:szCs w:val="24"/>
        </w:rPr>
        <w:t>(59</w:t>
      </w:r>
      <w:r w:rsidR="00C67E1B" w:rsidRPr="00293642">
        <w:rPr>
          <w:rFonts w:ascii="Times New Roman" w:hAnsi="Times New Roman" w:cs="Times New Roman"/>
          <w:sz w:val="24"/>
          <w:szCs w:val="24"/>
        </w:rPr>
        <w:t xml:space="preserve"> MHz, CD</w:t>
      </w:r>
      <w:r w:rsidR="00C67E1B" w:rsidRPr="00293642">
        <w:rPr>
          <w:rFonts w:ascii="Times New Roman" w:hAnsi="Times New Roman" w:cs="Times New Roman"/>
          <w:sz w:val="24"/>
          <w:szCs w:val="24"/>
          <w:vertAlign w:val="subscript"/>
        </w:rPr>
        <w:t>3</w:t>
      </w:r>
      <w:r w:rsidR="00C67E1B" w:rsidRPr="00293642">
        <w:rPr>
          <w:rFonts w:ascii="Times New Roman" w:hAnsi="Times New Roman" w:cs="Times New Roman"/>
          <w:sz w:val="24"/>
          <w:szCs w:val="24"/>
        </w:rPr>
        <w:t>CN)</w:t>
      </w:r>
      <w:r w:rsidR="00A249F1">
        <w:rPr>
          <w:rFonts w:ascii="Times New Roman" w:hAnsi="Times New Roman" w:cs="Times New Roman"/>
          <w:sz w:val="24"/>
          <w:szCs w:val="24"/>
        </w:rPr>
        <w:t xml:space="preserve"> </w:t>
      </w:r>
    </w:p>
    <w:p w14:paraId="25F301AA" w14:textId="67CAAB9C" w:rsidR="00DA1E45" w:rsidRDefault="009076F8" w:rsidP="000F3FB5">
      <w:pPr>
        <w:jc w:val="center"/>
        <w:rPr>
          <w:rFonts w:ascii="Times New Roman" w:hAnsi="Times New Roman" w:cs="Times New Roman"/>
          <w:sz w:val="24"/>
          <w:szCs w:val="24"/>
        </w:rPr>
      </w:pPr>
      <w:r w:rsidRPr="00A249F1">
        <w:rPr>
          <w:noProof/>
          <w:bdr w:val="single" w:sz="4" w:space="0" w:color="auto"/>
        </w:rPr>
        <w:lastRenderedPageBreak/>
        <w:drawing>
          <wp:inline distT="0" distB="0" distL="0" distR="0" wp14:anchorId="00F9EDA7" wp14:editId="3A56BCB0">
            <wp:extent cx="4924800" cy="3396080"/>
            <wp:effectExtent l="0" t="0" r="9525" b="0"/>
            <wp:docPr id="17845125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24800" cy="3396080"/>
                    </a:xfrm>
                    <a:prstGeom prst="rect">
                      <a:avLst/>
                    </a:prstGeom>
                    <a:noFill/>
                    <a:ln>
                      <a:noFill/>
                    </a:ln>
                  </pic:spPr>
                </pic:pic>
              </a:graphicData>
            </a:graphic>
          </wp:inline>
        </w:drawing>
      </w:r>
    </w:p>
    <w:p w14:paraId="5A4D3176" w14:textId="2D28BBAF" w:rsidR="004B2898" w:rsidRPr="0032063D" w:rsidRDefault="004B2898" w:rsidP="00270E6B">
      <w:pPr>
        <w:jc w:val="both"/>
        <w:rPr>
          <w:rFonts w:ascii="Times New Roman" w:hAnsi="Times New Roman" w:cs="Times New Roman"/>
          <w:b/>
          <w:bCs/>
          <w:sz w:val="24"/>
          <w:szCs w:val="24"/>
        </w:rPr>
      </w:pPr>
      <w:r>
        <w:rPr>
          <w:rFonts w:ascii="Times New Roman" w:hAnsi="Times New Roman" w:cs="Times New Roman"/>
          <w:b/>
          <w:bCs/>
          <w:sz w:val="24"/>
          <w:szCs w:val="24"/>
        </w:rPr>
        <w:t xml:space="preserve">Figure S5. </w:t>
      </w:r>
      <w:r w:rsidRPr="00D90D80">
        <w:rPr>
          <w:rFonts w:ascii="Times New Roman" w:hAnsi="Times New Roman" w:cs="Times New Roman"/>
          <w:sz w:val="24"/>
          <w:szCs w:val="24"/>
          <w:vertAlign w:val="superscript"/>
        </w:rPr>
        <w:t>3</w:t>
      </w:r>
      <w:r>
        <w:rPr>
          <w:rFonts w:ascii="Times New Roman" w:hAnsi="Times New Roman" w:cs="Times New Roman"/>
          <w:sz w:val="24"/>
          <w:szCs w:val="24"/>
          <w:vertAlign w:val="superscript"/>
        </w:rPr>
        <w:t>5</w:t>
      </w:r>
      <w:r>
        <w:rPr>
          <w:rFonts w:ascii="Times New Roman" w:hAnsi="Times New Roman" w:cs="Times New Roman"/>
          <w:sz w:val="24"/>
          <w:szCs w:val="24"/>
        </w:rPr>
        <w:t xml:space="preserve">Cl </w:t>
      </w:r>
      <w:r w:rsidRPr="00D90D80">
        <w:rPr>
          <w:rFonts w:ascii="Times New Roman" w:hAnsi="Times New Roman" w:cs="Times New Roman"/>
          <w:sz w:val="24"/>
          <w:szCs w:val="24"/>
        </w:rPr>
        <w:t>NMR of</w:t>
      </w:r>
      <w:r w:rsidRPr="004B2898">
        <w:rPr>
          <w:rFonts w:ascii="Times New Roman" w:hAnsi="Times New Roman" w:cs="Times New Roman"/>
          <w:b/>
          <w:bCs/>
          <w:sz w:val="24"/>
          <w:szCs w:val="24"/>
        </w:rPr>
        <w:t xml:space="preserve"> X</w:t>
      </w:r>
      <w:r w:rsidRPr="004B2898">
        <w:rPr>
          <w:rFonts w:ascii="Times New Roman" w:hAnsi="Times New Roman" w:cs="Times New Roman"/>
          <w:b/>
          <w:bCs/>
          <w:sz w:val="24"/>
          <w:szCs w:val="24"/>
          <w:vertAlign w:val="subscript"/>
        </w:rPr>
        <w:t>1</w:t>
      </w:r>
    </w:p>
    <w:p w14:paraId="0E2D46C5" w14:textId="77777777" w:rsidR="000B2D98" w:rsidRPr="004E41EC" w:rsidRDefault="000B2D98" w:rsidP="00270E6B">
      <w:pPr>
        <w:jc w:val="both"/>
        <w:rPr>
          <w:rFonts w:ascii="Times New Roman" w:hAnsi="Times New Roman" w:cs="Times New Roman"/>
          <w:sz w:val="24"/>
          <w:szCs w:val="24"/>
        </w:rPr>
      </w:pPr>
    </w:p>
    <w:p w14:paraId="7A6CE952" w14:textId="7587CEA0" w:rsidR="00DA1E45" w:rsidRPr="002A2C96" w:rsidRDefault="002A2C96" w:rsidP="00270E6B">
      <w:pPr>
        <w:pStyle w:val="ListParagraph"/>
        <w:numPr>
          <w:ilvl w:val="0"/>
          <w:numId w:val="1"/>
        </w:numPr>
        <w:jc w:val="both"/>
        <w:rPr>
          <w:rFonts w:ascii="Times New Roman" w:hAnsi="Times New Roman" w:cs="Times New Roman"/>
          <w:b/>
          <w:bCs/>
          <w:sz w:val="24"/>
          <w:szCs w:val="24"/>
        </w:rPr>
      </w:pPr>
      <w:r w:rsidRPr="002A2C96">
        <w:rPr>
          <w:rFonts w:ascii="Times New Roman" w:hAnsi="Times New Roman" w:cs="Times New Roman"/>
          <w:b/>
          <w:bCs/>
          <w:sz w:val="24"/>
          <w:szCs w:val="24"/>
          <w:vertAlign w:val="superscript"/>
        </w:rPr>
        <w:t>31</w:t>
      </w:r>
      <w:r w:rsidRPr="002A2C96">
        <w:rPr>
          <w:rFonts w:ascii="Times New Roman" w:hAnsi="Times New Roman" w:cs="Times New Roman"/>
          <w:b/>
          <w:bCs/>
          <w:sz w:val="24"/>
          <w:szCs w:val="24"/>
        </w:rPr>
        <w:t>P</w:t>
      </w:r>
      <w:r w:rsidR="00F97DA2">
        <w:rPr>
          <w:rFonts w:ascii="Times New Roman" w:hAnsi="Times New Roman" w:cs="Times New Roman"/>
          <w:b/>
          <w:bCs/>
          <w:sz w:val="24"/>
          <w:szCs w:val="24"/>
        </w:rPr>
        <w:t>{</w:t>
      </w:r>
      <w:r w:rsidR="00F97DA2" w:rsidRPr="00F97DA2">
        <w:rPr>
          <w:rFonts w:ascii="Times New Roman" w:hAnsi="Times New Roman" w:cs="Times New Roman"/>
          <w:b/>
          <w:bCs/>
          <w:sz w:val="24"/>
          <w:szCs w:val="24"/>
          <w:vertAlign w:val="superscript"/>
        </w:rPr>
        <w:t>1</w:t>
      </w:r>
      <w:r w:rsidR="00F97DA2">
        <w:rPr>
          <w:rFonts w:ascii="Times New Roman" w:hAnsi="Times New Roman" w:cs="Times New Roman"/>
          <w:b/>
          <w:bCs/>
          <w:sz w:val="24"/>
          <w:szCs w:val="24"/>
        </w:rPr>
        <w:t>H}</w:t>
      </w:r>
      <w:r w:rsidRPr="002A2C96">
        <w:rPr>
          <w:rFonts w:ascii="Times New Roman" w:hAnsi="Times New Roman" w:cs="Times New Roman"/>
          <w:b/>
          <w:bCs/>
          <w:sz w:val="24"/>
          <w:szCs w:val="24"/>
        </w:rPr>
        <w:t xml:space="preserve"> VT-NMR experiments</w:t>
      </w:r>
    </w:p>
    <w:p w14:paraId="3F3FF3B6" w14:textId="7DE25B17" w:rsidR="00DA1E45" w:rsidRPr="000F3FB5" w:rsidRDefault="002A2C96" w:rsidP="00270E6B">
      <w:pPr>
        <w:jc w:val="both"/>
        <w:rPr>
          <w:rFonts w:ascii="Times New Roman" w:hAnsi="Times New Roman" w:cs="Times New Roman"/>
          <w:b/>
          <w:bCs/>
          <w:color w:val="000000" w:themeColor="text1"/>
          <w:sz w:val="24"/>
          <w:szCs w:val="24"/>
        </w:rPr>
      </w:pPr>
      <w:r w:rsidRPr="000F3FB5">
        <w:rPr>
          <w:rFonts w:ascii="Times New Roman" w:hAnsi="Times New Roman" w:cs="Times New Roman"/>
          <w:b/>
          <w:bCs/>
          <w:color w:val="000000" w:themeColor="text1"/>
          <w:sz w:val="24"/>
          <w:szCs w:val="24"/>
        </w:rPr>
        <w:t>3.1</w:t>
      </w:r>
      <w:r w:rsidR="00DA1E45" w:rsidRPr="000F3FB5">
        <w:rPr>
          <w:rFonts w:ascii="Times New Roman" w:hAnsi="Times New Roman" w:cs="Times New Roman"/>
          <w:b/>
          <w:bCs/>
          <w:color w:val="000000" w:themeColor="text1"/>
          <w:sz w:val="24"/>
          <w:szCs w:val="24"/>
        </w:rPr>
        <w:t xml:space="preserve">. </w:t>
      </w:r>
      <w:r w:rsidR="002B7F9C" w:rsidRPr="000F3FB5">
        <w:rPr>
          <w:rFonts w:ascii="Times New Roman" w:hAnsi="Times New Roman" w:cs="Times New Roman"/>
          <w:b/>
          <w:bCs/>
          <w:color w:val="000000" w:themeColor="text1"/>
          <w:sz w:val="24"/>
          <w:szCs w:val="24"/>
          <w:vertAlign w:val="superscript"/>
        </w:rPr>
        <w:t>31</w:t>
      </w:r>
      <w:r w:rsidR="002B7F9C" w:rsidRPr="000F3FB5">
        <w:rPr>
          <w:rFonts w:ascii="Times New Roman" w:hAnsi="Times New Roman" w:cs="Times New Roman"/>
          <w:b/>
          <w:bCs/>
          <w:color w:val="000000" w:themeColor="text1"/>
          <w:sz w:val="24"/>
          <w:szCs w:val="24"/>
        </w:rPr>
        <w:t>P</w:t>
      </w:r>
      <w:r w:rsidR="00A01F2B" w:rsidRPr="000F3FB5">
        <w:rPr>
          <w:rFonts w:ascii="Times New Roman" w:hAnsi="Times New Roman" w:cs="Times New Roman"/>
          <w:b/>
          <w:bCs/>
          <w:color w:val="000000" w:themeColor="text1"/>
          <w:sz w:val="24"/>
          <w:szCs w:val="24"/>
        </w:rPr>
        <w:t>{</w:t>
      </w:r>
      <w:r w:rsidR="00A01F2B" w:rsidRPr="000F3FB5">
        <w:rPr>
          <w:rFonts w:ascii="Times New Roman" w:hAnsi="Times New Roman" w:cs="Times New Roman"/>
          <w:b/>
          <w:bCs/>
          <w:color w:val="000000" w:themeColor="text1"/>
          <w:sz w:val="24"/>
          <w:szCs w:val="24"/>
          <w:vertAlign w:val="superscript"/>
        </w:rPr>
        <w:t>1</w:t>
      </w:r>
      <w:r w:rsidR="00A01F2B" w:rsidRPr="000F3FB5">
        <w:rPr>
          <w:rFonts w:ascii="Times New Roman" w:hAnsi="Times New Roman" w:cs="Times New Roman"/>
          <w:b/>
          <w:bCs/>
          <w:color w:val="000000" w:themeColor="text1"/>
          <w:sz w:val="24"/>
          <w:szCs w:val="24"/>
        </w:rPr>
        <w:t>H}</w:t>
      </w:r>
      <w:r w:rsidR="002B7F9C" w:rsidRPr="000F3FB5">
        <w:rPr>
          <w:rFonts w:ascii="Times New Roman" w:hAnsi="Times New Roman" w:cs="Times New Roman"/>
          <w:b/>
          <w:bCs/>
          <w:color w:val="000000" w:themeColor="text1"/>
          <w:sz w:val="24"/>
          <w:szCs w:val="24"/>
        </w:rPr>
        <w:t xml:space="preserve"> VT</w:t>
      </w:r>
      <w:r w:rsidR="001F535C" w:rsidRPr="000F3FB5">
        <w:rPr>
          <w:rFonts w:ascii="Times New Roman" w:hAnsi="Times New Roman" w:cs="Times New Roman"/>
          <w:b/>
          <w:bCs/>
          <w:color w:val="000000" w:themeColor="text1"/>
          <w:sz w:val="24"/>
          <w:szCs w:val="24"/>
        </w:rPr>
        <w:t>-</w:t>
      </w:r>
      <w:r w:rsidR="002B7F9C" w:rsidRPr="000F3FB5">
        <w:rPr>
          <w:rFonts w:ascii="Times New Roman" w:hAnsi="Times New Roman" w:cs="Times New Roman"/>
          <w:b/>
          <w:bCs/>
          <w:color w:val="000000" w:themeColor="text1"/>
          <w:sz w:val="24"/>
          <w:szCs w:val="24"/>
        </w:rPr>
        <w:t xml:space="preserve">NMR with </w:t>
      </w:r>
      <w:r w:rsidR="00640656" w:rsidRPr="000F3FB5">
        <w:rPr>
          <w:rFonts w:ascii="Times New Roman" w:hAnsi="Times New Roman" w:cs="Times New Roman"/>
          <w:b/>
          <w:bCs/>
          <w:color w:val="000000" w:themeColor="text1"/>
          <w:sz w:val="24"/>
          <w:szCs w:val="24"/>
        </w:rPr>
        <w:t>D</w:t>
      </w:r>
      <w:r w:rsidR="002B7F9C" w:rsidRPr="000F3FB5">
        <w:rPr>
          <w:rFonts w:ascii="Times New Roman" w:hAnsi="Times New Roman" w:cs="Times New Roman"/>
          <w:b/>
          <w:bCs/>
          <w:color w:val="000000" w:themeColor="text1"/>
          <w:sz w:val="24"/>
          <w:szCs w:val="24"/>
        </w:rPr>
        <w:t xml:space="preserve">irhodium(II) and Josiphos </w:t>
      </w:r>
    </w:p>
    <w:p w14:paraId="3384BB5C" w14:textId="629D4163" w:rsidR="00ED4F1C" w:rsidRPr="00ED4F1C" w:rsidRDefault="00AF6C04" w:rsidP="00270E6B">
      <w:pPr>
        <w:jc w:val="both"/>
        <w:rPr>
          <w:rFonts w:ascii="Times New Roman" w:hAnsi="Times New Roman" w:cs="Times New Roman"/>
          <w:sz w:val="24"/>
          <w:szCs w:val="24"/>
        </w:rPr>
      </w:pPr>
      <w:r w:rsidRPr="00AF6C04">
        <w:rPr>
          <w:rFonts w:ascii="Times New Roman" w:hAnsi="Times New Roman" w:cs="Times New Roman"/>
          <w:sz w:val="24"/>
          <w:szCs w:val="24"/>
        </w:rPr>
        <w:t>Rh₂(OAc)₄ (</w:t>
      </w:r>
      <w:r w:rsidR="00655620">
        <w:rPr>
          <w:rFonts w:ascii="Times New Roman" w:hAnsi="Times New Roman" w:cs="Times New Roman"/>
          <w:sz w:val="24"/>
          <w:szCs w:val="24"/>
        </w:rPr>
        <w:t>11</w:t>
      </w:r>
      <w:r w:rsidR="004C6D60">
        <w:rPr>
          <w:rFonts w:ascii="Times New Roman" w:hAnsi="Times New Roman" w:cs="Times New Roman"/>
          <w:sz w:val="24"/>
          <w:szCs w:val="24"/>
        </w:rPr>
        <w:t>.0</w:t>
      </w:r>
      <w:r w:rsidR="00327315">
        <w:rPr>
          <w:rFonts w:ascii="Times New Roman" w:hAnsi="Times New Roman" w:cs="Times New Roman"/>
          <w:sz w:val="24"/>
          <w:szCs w:val="24"/>
        </w:rPr>
        <w:t xml:space="preserve"> mg, </w:t>
      </w:r>
      <w:r w:rsidRPr="00AF6C04">
        <w:rPr>
          <w:rFonts w:ascii="Times New Roman" w:hAnsi="Times New Roman" w:cs="Times New Roman"/>
          <w:sz w:val="24"/>
          <w:szCs w:val="24"/>
        </w:rPr>
        <w:t>0.025 mmol, 1.0 equiv) and the Josiphos ligand (</w:t>
      </w:r>
      <w:r w:rsidR="00264DC2">
        <w:rPr>
          <w:rFonts w:ascii="Times New Roman" w:hAnsi="Times New Roman" w:cs="Times New Roman"/>
          <w:sz w:val="24"/>
          <w:szCs w:val="24"/>
        </w:rPr>
        <w:t>37</w:t>
      </w:r>
      <w:r w:rsidR="00B60CD5">
        <w:rPr>
          <w:rFonts w:ascii="Times New Roman" w:hAnsi="Times New Roman" w:cs="Times New Roman"/>
          <w:sz w:val="24"/>
          <w:szCs w:val="24"/>
        </w:rPr>
        <w:t xml:space="preserve">.0 </w:t>
      </w:r>
      <w:r w:rsidR="00E414AB">
        <w:rPr>
          <w:rFonts w:ascii="Times New Roman" w:hAnsi="Times New Roman" w:cs="Times New Roman"/>
          <w:sz w:val="24"/>
          <w:szCs w:val="24"/>
        </w:rPr>
        <w:t xml:space="preserve">mg, </w:t>
      </w:r>
      <w:r w:rsidRPr="00AF6C04">
        <w:rPr>
          <w:rFonts w:ascii="Times New Roman" w:hAnsi="Times New Roman" w:cs="Times New Roman"/>
          <w:sz w:val="24"/>
          <w:szCs w:val="24"/>
        </w:rPr>
        <w:t>0.05 mmol, 2.0 equiv) were charged into an oven-dried 2.5 mL vial under a nitrogen atmosphere, followed by the addition of 0.75 mL of toluene. The resulting mixture was stirred for 10 minutes at room temperature and then transferred to an oven-dried NMR tube for ³¹P{¹H} VT</w:t>
      </w:r>
      <w:r>
        <w:rPr>
          <w:rFonts w:ascii="Times New Roman" w:hAnsi="Times New Roman" w:cs="Times New Roman"/>
          <w:sz w:val="24"/>
          <w:szCs w:val="24"/>
        </w:rPr>
        <w:t>-</w:t>
      </w:r>
      <w:r w:rsidRPr="00AF6C04">
        <w:rPr>
          <w:rFonts w:ascii="Times New Roman" w:hAnsi="Times New Roman" w:cs="Times New Roman"/>
          <w:sz w:val="24"/>
          <w:szCs w:val="24"/>
        </w:rPr>
        <w:t>NMR measurements over a temperature range from room temperature to 80 °C.</w:t>
      </w:r>
      <w:r>
        <w:rPr>
          <w:rFonts w:ascii="Times New Roman" w:hAnsi="Times New Roman" w:cs="Times New Roman"/>
          <w:sz w:val="24"/>
          <w:szCs w:val="24"/>
        </w:rPr>
        <w:t xml:space="preserve"> </w:t>
      </w:r>
      <w:r w:rsidR="00ED4F1C" w:rsidRPr="00ED4F1C">
        <w:rPr>
          <w:rFonts w:ascii="Times New Roman" w:hAnsi="Times New Roman" w:cs="Times New Roman"/>
          <w:sz w:val="24"/>
          <w:szCs w:val="24"/>
        </w:rPr>
        <w:t>At 40 °C</w:t>
      </w:r>
      <w:r w:rsidR="00470988">
        <w:rPr>
          <w:rFonts w:ascii="Times New Roman" w:hAnsi="Times New Roman" w:cs="Times New Roman"/>
          <w:sz w:val="24"/>
          <w:szCs w:val="24"/>
        </w:rPr>
        <w:t xml:space="preserve">, </w:t>
      </w:r>
      <w:r w:rsidR="00ED4F1C" w:rsidRPr="00ED4F1C">
        <w:rPr>
          <w:rFonts w:ascii="Times New Roman" w:hAnsi="Times New Roman" w:cs="Times New Roman"/>
          <w:sz w:val="24"/>
          <w:szCs w:val="24"/>
        </w:rPr>
        <w:t>the spectrum was dominated by intense signals corresponding to the free Josiphos ligand, with the P</w:t>
      </w:r>
      <w:r w:rsidR="00ED4F1C" w:rsidRPr="00485B58">
        <w:rPr>
          <w:rFonts w:ascii="Times New Roman" w:hAnsi="Times New Roman" w:cs="Times New Roman"/>
          <w:sz w:val="24"/>
          <w:szCs w:val="24"/>
          <w:vertAlign w:val="subscript"/>
        </w:rPr>
        <w:t>1</w:t>
      </w:r>
      <w:r w:rsidR="00ED4F1C" w:rsidRPr="00ED4F1C">
        <w:rPr>
          <w:rFonts w:ascii="Times New Roman" w:hAnsi="Times New Roman" w:cs="Times New Roman"/>
          <w:sz w:val="24"/>
          <w:szCs w:val="24"/>
        </w:rPr>
        <w:t xml:space="preserve"> and P</w:t>
      </w:r>
      <w:r w:rsidR="00ED4F1C" w:rsidRPr="00485B58">
        <w:rPr>
          <w:rFonts w:ascii="Times New Roman" w:hAnsi="Times New Roman" w:cs="Times New Roman"/>
          <w:sz w:val="24"/>
          <w:szCs w:val="24"/>
          <w:vertAlign w:val="subscript"/>
        </w:rPr>
        <w:t>2</w:t>
      </w:r>
      <w:r w:rsidR="00ED4F1C" w:rsidRPr="00ED4F1C">
        <w:rPr>
          <w:rFonts w:ascii="Times New Roman" w:hAnsi="Times New Roman" w:cs="Times New Roman"/>
          <w:sz w:val="24"/>
          <w:szCs w:val="24"/>
        </w:rPr>
        <w:t xml:space="preserve"> nuclei resonating at 6.1 ppm and –50.3 ppm, respectively. After 2.5 h at 60 °C, two new intense signals appeared at 62.8 ppm (doublet), together with a signal at </w:t>
      </w:r>
      <w:r w:rsidR="00784C9E">
        <w:rPr>
          <w:rFonts w:ascii="Times New Roman" w:hAnsi="Times New Roman" w:cs="Times New Roman"/>
          <w:sz w:val="24"/>
          <w:szCs w:val="24"/>
        </w:rPr>
        <w:t>-</w:t>
      </w:r>
      <w:r w:rsidR="00ED4F1C" w:rsidRPr="00ED4F1C">
        <w:rPr>
          <w:rFonts w:ascii="Times New Roman" w:hAnsi="Times New Roman" w:cs="Times New Roman"/>
          <w:sz w:val="24"/>
          <w:szCs w:val="24"/>
        </w:rPr>
        <w:t>41.6 ppm (singlet), highlighted by circles.</w:t>
      </w:r>
    </w:p>
    <w:p w14:paraId="22B4AD4E" w14:textId="73083B63" w:rsidR="00ED4F1C" w:rsidRDefault="00ED4F1C" w:rsidP="00270E6B">
      <w:pPr>
        <w:jc w:val="both"/>
        <w:rPr>
          <w:rFonts w:ascii="Times New Roman" w:hAnsi="Times New Roman" w:cs="Times New Roman"/>
          <w:sz w:val="24"/>
          <w:szCs w:val="24"/>
        </w:rPr>
      </w:pPr>
      <w:r w:rsidRPr="00ED4F1C">
        <w:rPr>
          <w:rFonts w:ascii="Times New Roman" w:hAnsi="Times New Roman" w:cs="Times New Roman"/>
          <w:sz w:val="24"/>
          <w:szCs w:val="24"/>
        </w:rPr>
        <w:t>Based on the axial</w:t>
      </w:r>
      <w:r w:rsidR="00485B58">
        <w:rPr>
          <w:rFonts w:ascii="Times New Roman" w:hAnsi="Times New Roman" w:cs="Times New Roman"/>
          <w:sz w:val="24"/>
          <w:szCs w:val="24"/>
        </w:rPr>
        <w:t>-</w:t>
      </w:r>
      <w:r w:rsidRPr="00ED4F1C">
        <w:rPr>
          <w:rFonts w:ascii="Times New Roman" w:hAnsi="Times New Roman" w:cs="Times New Roman"/>
          <w:sz w:val="24"/>
          <w:szCs w:val="24"/>
        </w:rPr>
        <w:t>equatorial coordination trends of phosphine ligands discussed above, these resonances may correspond to a species in which the P</w:t>
      </w:r>
      <w:r w:rsidRPr="003A3394">
        <w:rPr>
          <w:rFonts w:ascii="Times New Roman" w:hAnsi="Times New Roman" w:cs="Times New Roman"/>
          <w:sz w:val="24"/>
          <w:szCs w:val="24"/>
          <w:vertAlign w:val="subscript"/>
        </w:rPr>
        <w:t>1</w:t>
      </w:r>
      <w:r w:rsidRPr="00ED4F1C">
        <w:rPr>
          <w:rFonts w:ascii="Times New Roman" w:hAnsi="Times New Roman" w:cs="Times New Roman"/>
          <w:sz w:val="24"/>
          <w:szCs w:val="24"/>
        </w:rPr>
        <w:t xml:space="preserve"> nucleus is equatorially coordinated to Rh, while the P</w:t>
      </w:r>
      <w:r w:rsidRPr="003A3394">
        <w:rPr>
          <w:rFonts w:ascii="Times New Roman" w:hAnsi="Times New Roman" w:cs="Times New Roman"/>
          <w:sz w:val="24"/>
          <w:szCs w:val="24"/>
          <w:vertAlign w:val="subscript"/>
        </w:rPr>
        <w:t>2</w:t>
      </w:r>
      <w:r w:rsidRPr="00ED4F1C">
        <w:rPr>
          <w:rFonts w:ascii="Times New Roman" w:hAnsi="Times New Roman" w:cs="Times New Roman"/>
          <w:sz w:val="24"/>
          <w:szCs w:val="24"/>
        </w:rPr>
        <w:t xml:space="preserve"> nucleus remains uncoordinated, as indicated by its proximity to the chemical shift of free P</w:t>
      </w:r>
      <w:r w:rsidRPr="003A3394">
        <w:rPr>
          <w:rFonts w:ascii="Times New Roman" w:hAnsi="Times New Roman" w:cs="Times New Roman"/>
          <w:sz w:val="24"/>
          <w:szCs w:val="24"/>
          <w:vertAlign w:val="subscript"/>
        </w:rPr>
        <w:t>2</w:t>
      </w:r>
      <w:r w:rsidRPr="00ED4F1C">
        <w:rPr>
          <w:rFonts w:ascii="Times New Roman" w:hAnsi="Times New Roman" w:cs="Times New Roman"/>
          <w:sz w:val="24"/>
          <w:szCs w:val="24"/>
        </w:rPr>
        <w:t xml:space="preserve">. Several pairs of dd signals (highlighted in the same color) shared a common second coupling constant, consistent with a P–Rh–P arrangement in which two chemically inequivalent phosphorus nuclei are coupled via the same Rh atom. Peaks corresponding to the </w:t>
      </w:r>
      <w:r w:rsidRPr="00AF6C04">
        <w:rPr>
          <w:rFonts w:ascii="Times New Roman" w:hAnsi="Times New Roman" w:cs="Times New Roman"/>
          <w:b/>
          <w:bCs/>
          <w:sz w:val="24"/>
          <w:szCs w:val="24"/>
        </w:rPr>
        <w:t>X</w:t>
      </w:r>
      <w:r w:rsidRPr="00AF6C04">
        <w:rPr>
          <w:rFonts w:ascii="Times New Roman" w:hAnsi="Times New Roman" w:cs="Times New Roman"/>
          <w:b/>
          <w:bCs/>
          <w:sz w:val="24"/>
          <w:szCs w:val="24"/>
          <w:vertAlign w:val="subscript"/>
        </w:rPr>
        <w:t>1</w:t>
      </w:r>
      <w:r w:rsidRPr="00ED4F1C">
        <w:rPr>
          <w:rFonts w:ascii="Times New Roman" w:hAnsi="Times New Roman" w:cs="Times New Roman"/>
          <w:sz w:val="24"/>
          <w:szCs w:val="24"/>
        </w:rPr>
        <w:t xml:space="preserve"> complex appeared at 80 °C and were highlighted in blue.</w:t>
      </w:r>
    </w:p>
    <w:p w14:paraId="198DACEE" w14:textId="5857BB8C" w:rsidR="00736E64" w:rsidRDefault="00652F8E" w:rsidP="000F3FB5">
      <w:pPr>
        <w:jc w:val="center"/>
        <w:rPr>
          <w:rFonts w:ascii="Times New Roman" w:hAnsi="Times New Roman" w:cs="Times New Roman"/>
          <w:sz w:val="24"/>
          <w:szCs w:val="24"/>
          <w:lang w:val="en-US"/>
        </w:rPr>
      </w:pPr>
      <w:r w:rsidRPr="007F6FF7">
        <w:rPr>
          <w:rFonts w:ascii="Times New Roman" w:hAnsi="Times New Roman" w:cs="Times New Roman"/>
          <w:noProof/>
          <w:sz w:val="24"/>
          <w:szCs w:val="24"/>
          <w:bdr w:val="single" w:sz="4" w:space="0" w:color="auto"/>
          <w:lang w:val="en-US"/>
        </w:rPr>
        <w:lastRenderedPageBreak/>
        <w:drawing>
          <wp:inline distT="0" distB="0" distL="0" distR="0" wp14:anchorId="7E65EC42" wp14:editId="2C5D3571">
            <wp:extent cx="4971600" cy="3579241"/>
            <wp:effectExtent l="0" t="0" r="635" b="2540"/>
            <wp:docPr id="167532967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71600" cy="3579241"/>
                    </a:xfrm>
                    <a:prstGeom prst="rect">
                      <a:avLst/>
                    </a:prstGeom>
                    <a:noFill/>
                  </pic:spPr>
                </pic:pic>
              </a:graphicData>
            </a:graphic>
          </wp:inline>
        </w:drawing>
      </w:r>
    </w:p>
    <w:p w14:paraId="092F1220" w14:textId="4AAA0B0E" w:rsidR="005C66F5" w:rsidRDefault="00FA16C5" w:rsidP="00270E6B">
      <w:pPr>
        <w:jc w:val="both"/>
        <w:rPr>
          <w:rFonts w:ascii="Times New Roman" w:hAnsi="Times New Roman" w:cs="Times New Roman"/>
          <w:sz w:val="24"/>
          <w:szCs w:val="24"/>
          <w:lang w:val="en-US"/>
        </w:rPr>
      </w:pPr>
      <w:r w:rsidRPr="005C66F5">
        <w:rPr>
          <w:rFonts w:ascii="Times New Roman" w:hAnsi="Times New Roman" w:cs="Times New Roman"/>
          <w:b/>
          <w:bCs/>
          <w:sz w:val="24"/>
          <w:szCs w:val="24"/>
          <w:lang w:val="en-US"/>
        </w:rPr>
        <w:t>Figure S6</w:t>
      </w:r>
      <w:r w:rsidR="005C66F5">
        <w:rPr>
          <w:rFonts w:ascii="Times New Roman" w:hAnsi="Times New Roman" w:cs="Times New Roman"/>
          <w:sz w:val="24"/>
          <w:szCs w:val="24"/>
          <w:lang w:val="en-US"/>
        </w:rPr>
        <w:t xml:space="preserve">. </w:t>
      </w:r>
      <w:r w:rsidR="005C66F5" w:rsidRPr="005C66F5">
        <w:rPr>
          <w:rFonts w:ascii="Times New Roman" w:hAnsi="Times New Roman" w:cs="Times New Roman"/>
          <w:sz w:val="24"/>
          <w:szCs w:val="24"/>
          <w:vertAlign w:val="superscript"/>
          <w:lang w:val="en-US"/>
        </w:rPr>
        <w:t>31</w:t>
      </w:r>
      <w:r w:rsidR="005C66F5">
        <w:rPr>
          <w:rFonts w:ascii="Times New Roman" w:hAnsi="Times New Roman" w:cs="Times New Roman"/>
          <w:sz w:val="24"/>
          <w:szCs w:val="24"/>
          <w:lang w:val="en-US"/>
        </w:rPr>
        <w:t>P{</w:t>
      </w:r>
      <w:r w:rsidR="005C66F5" w:rsidRPr="005C66F5">
        <w:rPr>
          <w:rFonts w:ascii="Times New Roman" w:hAnsi="Times New Roman" w:cs="Times New Roman"/>
          <w:sz w:val="24"/>
          <w:szCs w:val="24"/>
          <w:vertAlign w:val="superscript"/>
          <w:lang w:val="en-US"/>
        </w:rPr>
        <w:t>1</w:t>
      </w:r>
      <w:r w:rsidR="005C66F5">
        <w:rPr>
          <w:rFonts w:ascii="Times New Roman" w:hAnsi="Times New Roman" w:cs="Times New Roman"/>
          <w:sz w:val="24"/>
          <w:szCs w:val="24"/>
          <w:lang w:val="en-US"/>
        </w:rPr>
        <w:t xml:space="preserve">H} VT-NMR </w:t>
      </w:r>
      <w:r w:rsidR="004A5111">
        <w:rPr>
          <w:rFonts w:ascii="Times New Roman" w:hAnsi="Times New Roman" w:cs="Times New Roman"/>
          <w:sz w:val="24"/>
          <w:szCs w:val="24"/>
          <w:lang w:val="en-US"/>
        </w:rPr>
        <w:t>with dirhodium(II)/Josiphos</w:t>
      </w:r>
    </w:p>
    <w:p w14:paraId="076534AD" w14:textId="77777777" w:rsidR="000F3FB5" w:rsidRPr="003A3394" w:rsidRDefault="000F3FB5" w:rsidP="00270E6B">
      <w:pPr>
        <w:jc w:val="both"/>
        <w:rPr>
          <w:rFonts w:ascii="Times New Roman" w:hAnsi="Times New Roman" w:cs="Times New Roman"/>
          <w:sz w:val="24"/>
          <w:szCs w:val="24"/>
          <w:lang w:val="en-US"/>
        </w:rPr>
      </w:pPr>
    </w:p>
    <w:p w14:paraId="07D79125" w14:textId="3A631786" w:rsidR="00D57EC8" w:rsidRPr="000F3FB5" w:rsidRDefault="00A01F2B" w:rsidP="00270E6B">
      <w:pPr>
        <w:pStyle w:val="ListParagraph"/>
        <w:numPr>
          <w:ilvl w:val="1"/>
          <w:numId w:val="1"/>
        </w:numPr>
        <w:jc w:val="both"/>
        <w:rPr>
          <w:rFonts w:ascii="Times New Roman" w:hAnsi="Times New Roman" w:cs="Times New Roman"/>
          <w:b/>
          <w:bCs/>
          <w:color w:val="000000" w:themeColor="text1"/>
          <w:sz w:val="24"/>
          <w:szCs w:val="24"/>
        </w:rPr>
      </w:pPr>
      <w:r w:rsidRPr="000F3FB5">
        <w:rPr>
          <w:rFonts w:ascii="Times New Roman" w:hAnsi="Times New Roman" w:cs="Times New Roman"/>
          <w:b/>
          <w:bCs/>
          <w:color w:val="000000" w:themeColor="text1"/>
          <w:sz w:val="24"/>
          <w:szCs w:val="24"/>
          <w:vertAlign w:val="superscript"/>
        </w:rPr>
        <w:t>31</w:t>
      </w:r>
      <w:r w:rsidRPr="000F3FB5">
        <w:rPr>
          <w:rFonts w:ascii="Times New Roman" w:hAnsi="Times New Roman" w:cs="Times New Roman"/>
          <w:b/>
          <w:bCs/>
          <w:color w:val="000000" w:themeColor="text1"/>
          <w:sz w:val="24"/>
          <w:szCs w:val="24"/>
        </w:rPr>
        <w:t>P{</w:t>
      </w:r>
      <w:r w:rsidRPr="000F3FB5">
        <w:rPr>
          <w:rFonts w:ascii="Times New Roman" w:hAnsi="Times New Roman" w:cs="Times New Roman"/>
          <w:b/>
          <w:bCs/>
          <w:color w:val="000000" w:themeColor="text1"/>
          <w:sz w:val="24"/>
          <w:szCs w:val="24"/>
          <w:vertAlign w:val="superscript"/>
        </w:rPr>
        <w:t>1</w:t>
      </w:r>
      <w:r w:rsidRPr="000F3FB5">
        <w:rPr>
          <w:rFonts w:ascii="Times New Roman" w:hAnsi="Times New Roman" w:cs="Times New Roman"/>
          <w:b/>
          <w:bCs/>
          <w:color w:val="000000" w:themeColor="text1"/>
          <w:sz w:val="24"/>
          <w:szCs w:val="24"/>
        </w:rPr>
        <w:t xml:space="preserve">H) VT-NMR </w:t>
      </w:r>
      <w:r w:rsidR="007F6FF7" w:rsidRPr="000F3FB5">
        <w:rPr>
          <w:rFonts w:ascii="Times New Roman" w:hAnsi="Times New Roman" w:cs="Times New Roman"/>
          <w:b/>
          <w:bCs/>
          <w:color w:val="000000" w:themeColor="text1"/>
          <w:sz w:val="24"/>
          <w:szCs w:val="24"/>
        </w:rPr>
        <w:t>with</w:t>
      </w:r>
      <w:r w:rsidRPr="000F3FB5">
        <w:rPr>
          <w:rFonts w:ascii="Times New Roman" w:hAnsi="Times New Roman" w:cs="Times New Roman"/>
          <w:b/>
          <w:bCs/>
          <w:color w:val="000000" w:themeColor="text1"/>
          <w:sz w:val="24"/>
          <w:szCs w:val="24"/>
        </w:rPr>
        <w:t xml:space="preserve"> </w:t>
      </w:r>
      <w:r w:rsidR="007F6FF7" w:rsidRPr="000F3FB5">
        <w:rPr>
          <w:rFonts w:ascii="Times New Roman" w:hAnsi="Times New Roman" w:cs="Times New Roman"/>
          <w:b/>
          <w:bCs/>
          <w:color w:val="000000" w:themeColor="text1"/>
          <w:sz w:val="24"/>
          <w:szCs w:val="24"/>
        </w:rPr>
        <w:t>P</w:t>
      </w:r>
      <w:r w:rsidRPr="000F3FB5">
        <w:rPr>
          <w:rFonts w:ascii="Times New Roman" w:hAnsi="Times New Roman" w:cs="Times New Roman"/>
          <w:b/>
          <w:bCs/>
          <w:color w:val="000000" w:themeColor="text1"/>
          <w:sz w:val="24"/>
          <w:szCs w:val="24"/>
        </w:rPr>
        <w:t xml:space="preserve">henylboronic </w:t>
      </w:r>
      <w:r w:rsidR="005F0B48" w:rsidRPr="000F3FB5">
        <w:rPr>
          <w:rFonts w:ascii="Times New Roman" w:hAnsi="Times New Roman" w:cs="Times New Roman"/>
          <w:b/>
          <w:bCs/>
          <w:color w:val="000000" w:themeColor="text1"/>
          <w:sz w:val="24"/>
          <w:szCs w:val="24"/>
        </w:rPr>
        <w:t>A</w:t>
      </w:r>
      <w:r w:rsidRPr="000F3FB5">
        <w:rPr>
          <w:rFonts w:ascii="Times New Roman" w:hAnsi="Times New Roman" w:cs="Times New Roman"/>
          <w:b/>
          <w:bCs/>
          <w:color w:val="000000" w:themeColor="text1"/>
          <w:sz w:val="24"/>
          <w:szCs w:val="24"/>
        </w:rPr>
        <w:t>cid</w:t>
      </w:r>
    </w:p>
    <w:p w14:paraId="466012D4" w14:textId="77777777" w:rsidR="0047797E" w:rsidRDefault="0047797E" w:rsidP="00270E6B">
      <w:pPr>
        <w:pStyle w:val="ListParagraph"/>
        <w:ind w:left="420"/>
        <w:jc w:val="both"/>
        <w:rPr>
          <w:rFonts w:ascii="Times New Roman" w:hAnsi="Times New Roman" w:cs="Times New Roman"/>
          <w:b/>
          <w:bCs/>
          <w:color w:val="80340D" w:themeColor="accent2" w:themeShade="80"/>
          <w:sz w:val="24"/>
          <w:szCs w:val="24"/>
        </w:rPr>
      </w:pPr>
    </w:p>
    <w:p w14:paraId="091D1B5A" w14:textId="08BC5C2C" w:rsidR="00DA1E45" w:rsidRPr="008601B3" w:rsidRDefault="00955844" w:rsidP="00270E6B">
      <w:pPr>
        <w:pStyle w:val="ListParagraph"/>
        <w:ind w:left="0"/>
        <w:jc w:val="both"/>
        <w:rPr>
          <w:rFonts w:ascii="Times New Roman" w:hAnsi="Times New Roman" w:cs="Times New Roman"/>
          <w:b/>
          <w:bCs/>
          <w:color w:val="80340D" w:themeColor="accent2" w:themeShade="80"/>
          <w:sz w:val="24"/>
          <w:szCs w:val="24"/>
        </w:rPr>
      </w:pPr>
      <w:r w:rsidRPr="004E41EC">
        <w:rPr>
          <w:rFonts w:ascii="Times New Roman" w:hAnsi="Times New Roman" w:cs="Times New Roman"/>
          <w:sz w:val="24"/>
          <w:szCs w:val="24"/>
        </w:rPr>
        <w:t>Rh</w:t>
      </w:r>
      <w:r w:rsidRPr="004F3B77">
        <w:rPr>
          <w:rFonts w:ascii="Times New Roman" w:hAnsi="Times New Roman" w:cs="Times New Roman"/>
          <w:sz w:val="24"/>
          <w:szCs w:val="24"/>
          <w:vertAlign w:val="subscript"/>
        </w:rPr>
        <w:t>2</w:t>
      </w:r>
      <w:r w:rsidRPr="004E41EC">
        <w:rPr>
          <w:rFonts w:ascii="Times New Roman" w:hAnsi="Times New Roman" w:cs="Times New Roman"/>
          <w:sz w:val="24"/>
          <w:szCs w:val="24"/>
        </w:rPr>
        <w:t>(OAc)</w:t>
      </w:r>
      <w:r w:rsidRPr="004F3B77">
        <w:rPr>
          <w:rFonts w:ascii="Times New Roman" w:hAnsi="Times New Roman" w:cs="Times New Roman"/>
          <w:sz w:val="24"/>
          <w:szCs w:val="24"/>
          <w:vertAlign w:val="subscript"/>
        </w:rPr>
        <w:t>4</w:t>
      </w:r>
      <w:r w:rsidRPr="004E41EC">
        <w:rPr>
          <w:rFonts w:ascii="Times New Roman" w:hAnsi="Times New Roman" w:cs="Times New Roman"/>
          <w:sz w:val="24"/>
          <w:szCs w:val="24"/>
        </w:rPr>
        <w:t xml:space="preserve"> (</w:t>
      </w:r>
      <w:r w:rsidR="001E749D">
        <w:rPr>
          <w:rFonts w:ascii="Times New Roman" w:hAnsi="Times New Roman" w:cs="Times New Roman"/>
          <w:sz w:val="24"/>
          <w:szCs w:val="24"/>
        </w:rPr>
        <w:t>11</w:t>
      </w:r>
      <w:r w:rsidR="00640656">
        <w:rPr>
          <w:rFonts w:ascii="Times New Roman" w:hAnsi="Times New Roman" w:cs="Times New Roman"/>
          <w:sz w:val="24"/>
          <w:szCs w:val="24"/>
        </w:rPr>
        <w:t>.0</w:t>
      </w:r>
      <w:r w:rsidR="001E749D">
        <w:rPr>
          <w:rFonts w:ascii="Times New Roman" w:hAnsi="Times New Roman" w:cs="Times New Roman"/>
          <w:sz w:val="24"/>
          <w:szCs w:val="24"/>
        </w:rPr>
        <w:t xml:space="preserve"> mg, </w:t>
      </w:r>
      <w:r w:rsidRPr="004E41EC">
        <w:rPr>
          <w:rFonts w:ascii="Times New Roman" w:hAnsi="Times New Roman" w:cs="Times New Roman"/>
          <w:sz w:val="24"/>
          <w:szCs w:val="24"/>
        </w:rPr>
        <w:t xml:space="preserve">0.025 mmol, </w:t>
      </w:r>
      <w:r w:rsidR="001E749D">
        <w:rPr>
          <w:rFonts w:ascii="Times New Roman" w:hAnsi="Times New Roman" w:cs="Times New Roman"/>
          <w:sz w:val="24"/>
          <w:szCs w:val="24"/>
        </w:rPr>
        <w:t>1.0 equiv</w:t>
      </w:r>
      <w:r w:rsidRPr="004E41EC">
        <w:rPr>
          <w:rFonts w:ascii="Times New Roman" w:hAnsi="Times New Roman" w:cs="Times New Roman"/>
          <w:sz w:val="24"/>
          <w:szCs w:val="24"/>
        </w:rPr>
        <w:t xml:space="preserve">), </w:t>
      </w:r>
      <w:r>
        <w:rPr>
          <w:rFonts w:ascii="Times New Roman" w:hAnsi="Times New Roman" w:cs="Times New Roman"/>
          <w:sz w:val="24"/>
          <w:szCs w:val="24"/>
        </w:rPr>
        <w:t xml:space="preserve">Josiphos </w:t>
      </w:r>
      <w:r w:rsidRPr="004E41EC">
        <w:rPr>
          <w:rFonts w:ascii="Times New Roman" w:hAnsi="Times New Roman" w:cs="Times New Roman"/>
          <w:sz w:val="24"/>
          <w:szCs w:val="24"/>
        </w:rPr>
        <w:t>(</w:t>
      </w:r>
      <w:r w:rsidR="00264DC2">
        <w:rPr>
          <w:rFonts w:ascii="Times New Roman" w:hAnsi="Times New Roman" w:cs="Times New Roman"/>
          <w:sz w:val="24"/>
          <w:szCs w:val="24"/>
        </w:rPr>
        <w:t>37</w:t>
      </w:r>
      <w:r w:rsidR="00640656">
        <w:rPr>
          <w:rFonts w:ascii="Times New Roman" w:hAnsi="Times New Roman" w:cs="Times New Roman"/>
          <w:sz w:val="24"/>
          <w:szCs w:val="24"/>
        </w:rPr>
        <w:t>.0</w:t>
      </w:r>
      <w:r w:rsidR="001E749D">
        <w:rPr>
          <w:rFonts w:ascii="Times New Roman" w:hAnsi="Times New Roman" w:cs="Times New Roman"/>
          <w:sz w:val="24"/>
          <w:szCs w:val="24"/>
        </w:rPr>
        <w:t xml:space="preserve"> mg, </w:t>
      </w:r>
      <w:r w:rsidRPr="004E41EC">
        <w:rPr>
          <w:rFonts w:ascii="Times New Roman" w:hAnsi="Times New Roman" w:cs="Times New Roman"/>
          <w:sz w:val="24"/>
          <w:szCs w:val="24"/>
        </w:rPr>
        <w:t>0.05 mmol,</w:t>
      </w:r>
      <w:r>
        <w:rPr>
          <w:rFonts w:ascii="Times New Roman" w:hAnsi="Times New Roman" w:cs="Times New Roman"/>
          <w:sz w:val="24"/>
          <w:szCs w:val="24"/>
        </w:rPr>
        <w:t xml:space="preserve"> </w:t>
      </w:r>
      <w:r w:rsidR="00B44DF0">
        <w:rPr>
          <w:rFonts w:ascii="Times New Roman" w:hAnsi="Times New Roman" w:cs="Times New Roman"/>
          <w:sz w:val="24"/>
          <w:szCs w:val="24"/>
        </w:rPr>
        <w:t>2.0 equiv</w:t>
      </w:r>
      <w:r w:rsidRPr="004E41EC">
        <w:rPr>
          <w:rFonts w:ascii="Times New Roman" w:hAnsi="Times New Roman" w:cs="Times New Roman"/>
          <w:sz w:val="24"/>
          <w:szCs w:val="24"/>
        </w:rPr>
        <w:t>), PhB(OH)</w:t>
      </w:r>
      <w:r w:rsidRPr="004F3B77">
        <w:rPr>
          <w:rFonts w:ascii="Times New Roman" w:hAnsi="Times New Roman" w:cs="Times New Roman"/>
          <w:sz w:val="24"/>
          <w:szCs w:val="24"/>
          <w:vertAlign w:val="subscript"/>
        </w:rPr>
        <w:t>2</w:t>
      </w:r>
      <w:r w:rsidRPr="004E41EC">
        <w:rPr>
          <w:rFonts w:ascii="Times New Roman" w:hAnsi="Times New Roman" w:cs="Times New Roman"/>
          <w:sz w:val="24"/>
          <w:szCs w:val="24"/>
        </w:rPr>
        <w:t xml:space="preserve"> (</w:t>
      </w:r>
      <w:r w:rsidR="00BC6345">
        <w:rPr>
          <w:rFonts w:ascii="Times New Roman" w:hAnsi="Times New Roman" w:cs="Times New Roman"/>
          <w:sz w:val="24"/>
          <w:szCs w:val="24"/>
        </w:rPr>
        <w:t xml:space="preserve">30.5 mg, </w:t>
      </w:r>
      <w:r w:rsidRPr="004E41EC">
        <w:rPr>
          <w:rFonts w:ascii="Times New Roman" w:hAnsi="Times New Roman" w:cs="Times New Roman"/>
          <w:sz w:val="24"/>
          <w:szCs w:val="24"/>
        </w:rPr>
        <w:t xml:space="preserve">0.25 mmol, </w:t>
      </w:r>
      <w:r w:rsidR="00BC6345">
        <w:rPr>
          <w:rFonts w:ascii="Times New Roman" w:hAnsi="Times New Roman" w:cs="Times New Roman"/>
          <w:sz w:val="24"/>
          <w:szCs w:val="24"/>
        </w:rPr>
        <w:t>10.0</w:t>
      </w:r>
      <w:r w:rsidRPr="004E41EC">
        <w:rPr>
          <w:rFonts w:ascii="Times New Roman" w:hAnsi="Times New Roman" w:cs="Times New Roman"/>
          <w:sz w:val="24"/>
          <w:szCs w:val="24"/>
        </w:rPr>
        <w:t xml:space="preserve"> equiv), and K</w:t>
      </w:r>
      <w:r w:rsidRPr="004F3B77">
        <w:rPr>
          <w:rFonts w:ascii="Times New Roman" w:hAnsi="Times New Roman" w:cs="Times New Roman"/>
          <w:sz w:val="24"/>
          <w:szCs w:val="24"/>
          <w:vertAlign w:val="subscript"/>
        </w:rPr>
        <w:t>2</w:t>
      </w:r>
      <w:r w:rsidRPr="004E41EC">
        <w:rPr>
          <w:rFonts w:ascii="Times New Roman" w:hAnsi="Times New Roman" w:cs="Times New Roman"/>
          <w:sz w:val="24"/>
          <w:szCs w:val="24"/>
        </w:rPr>
        <w:t>CO</w:t>
      </w:r>
      <w:r w:rsidRPr="004F3B77">
        <w:rPr>
          <w:rFonts w:ascii="Times New Roman" w:hAnsi="Times New Roman" w:cs="Times New Roman"/>
          <w:sz w:val="24"/>
          <w:szCs w:val="24"/>
          <w:vertAlign w:val="subscript"/>
        </w:rPr>
        <w:t>3</w:t>
      </w:r>
      <w:r w:rsidRPr="004E41EC">
        <w:rPr>
          <w:rFonts w:ascii="Times New Roman" w:hAnsi="Times New Roman" w:cs="Times New Roman"/>
          <w:sz w:val="24"/>
          <w:szCs w:val="24"/>
        </w:rPr>
        <w:t xml:space="preserve"> (</w:t>
      </w:r>
      <w:r w:rsidR="002B2DA9">
        <w:rPr>
          <w:rFonts w:ascii="Times New Roman" w:hAnsi="Times New Roman" w:cs="Times New Roman"/>
          <w:sz w:val="24"/>
          <w:szCs w:val="24"/>
        </w:rPr>
        <w:t xml:space="preserve">13.8 mg, </w:t>
      </w:r>
      <w:r w:rsidRPr="004E41EC">
        <w:rPr>
          <w:rFonts w:ascii="Times New Roman" w:hAnsi="Times New Roman" w:cs="Times New Roman"/>
          <w:sz w:val="24"/>
          <w:szCs w:val="24"/>
        </w:rPr>
        <w:t xml:space="preserve">0.10 mmol, </w:t>
      </w:r>
      <w:r w:rsidR="002B2DA9">
        <w:rPr>
          <w:rFonts w:ascii="Times New Roman" w:hAnsi="Times New Roman" w:cs="Times New Roman"/>
          <w:sz w:val="24"/>
          <w:szCs w:val="24"/>
        </w:rPr>
        <w:t>4</w:t>
      </w:r>
      <w:r w:rsidRPr="004E41EC">
        <w:rPr>
          <w:rFonts w:ascii="Times New Roman" w:hAnsi="Times New Roman" w:cs="Times New Roman"/>
          <w:sz w:val="24"/>
          <w:szCs w:val="24"/>
        </w:rPr>
        <w:t xml:space="preserve">.0 equiv) </w:t>
      </w:r>
      <w:r w:rsidRPr="00AF6C04">
        <w:rPr>
          <w:rFonts w:ascii="Times New Roman" w:hAnsi="Times New Roman" w:cs="Times New Roman"/>
          <w:sz w:val="24"/>
          <w:szCs w:val="24"/>
        </w:rPr>
        <w:t xml:space="preserve"> were charged into an oven-dried 2.5 mL vial under a nitrogen atmosphere, followed by the addition of 0.75 mL toluene</w:t>
      </w:r>
      <w:r>
        <w:rPr>
          <w:rFonts w:ascii="Times New Roman" w:hAnsi="Times New Roman" w:cs="Times New Roman"/>
          <w:sz w:val="24"/>
          <w:szCs w:val="24"/>
        </w:rPr>
        <w:t xml:space="preserve"> and 75</w:t>
      </w:r>
      <w:r w:rsidR="00874389">
        <w:rPr>
          <w:rFonts w:ascii="Times New Roman" w:hAnsi="Times New Roman" w:cs="Times New Roman"/>
          <w:sz w:val="24"/>
          <w:szCs w:val="24"/>
        </w:rPr>
        <w:t>.0</w:t>
      </w:r>
      <w:r w:rsidR="008601B3">
        <w:rPr>
          <w:rFonts w:ascii="Times New Roman" w:hAnsi="Times New Roman" w:cs="Times New Roman"/>
          <w:sz w:val="24"/>
          <w:szCs w:val="24"/>
        </w:rPr>
        <w:t xml:space="preserve"> </w:t>
      </w:r>
      <w:r w:rsidR="008601B3" w:rsidRPr="004E41EC">
        <w:rPr>
          <w:rFonts w:ascii="Times New Roman" w:hAnsi="Times New Roman" w:cs="Times New Roman"/>
          <w:sz w:val="24"/>
          <w:szCs w:val="24"/>
        </w:rPr>
        <w:t>μL</w:t>
      </w:r>
      <w:r w:rsidR="008601B3">
        <w:rPr>
          <w:rFonts w:ascii="Times New Roman" w:hAnsi="Times New Roman" w:cs="Times New Roman"/>
          <w:sz w:val="24"/>
          <w:szCs w:val="24"/>
        </w:rPr>
        <w:t xml:space="preserve"> of distilled H</w:t>
      </w:r>
      <w:r w:rsidR="008601B3" w:rsidRPr="008601B3">
        <w:rPr>
          <w:rFonts w:ascii="Times New Roman" w:hAnsi="Times New Roman" w:cs="Times New Roman"/>
          <w:sz w:val="24"/>
          <w:szCs w:val="24"/>
          <w:vertAlign w:val="subscript"/>
        </w:rPr>
        <w:t>2</w:t>
      </w:r>
      <w:r w:rsidR="008601B3">
        <w:rPr>
          <w:rFonts w:ascii="Times New Roman" w:hAnsi="Times New Roman" w:cs="Times New Roman"/>
          <w:sz w:val="24"/>
          <w:szCs w:val="24"/>
        </w:rPr>
        <w:t>O</w:t>
      </w:r>
      <w:r w:rsidRPr="00AF6C04">
        <w:rPr>
          <w:rFonts w:ascii="Times New Roman" w:hAnsi="Times New Roman" w:cs="Times New Roman"/>
          <w:sz w:val="24"/>
          <w:szCs w:val="24"/>
        </w:rPr>
        <w:t xml:space="preserve">. The resulting mixture was stirred for 10 minutes at room temperature and then transferred to an oven-dried NMR tube for </w:t>
      </w:r>
      <w:r w:rsidR="0008746F" w:rsidRPr="0008746F">
        <w:rPr>
          <w:rFonts w:ascii="Times New Roman" w:hAnsi="Times New Roman" w:cs="Times New Roman"/>
          <w:sz w:val="24"/>
          <w:szCs w:val="24"/>
        </w:rPr>
        <w:t>31P{1H}</w:t>
      </w:r>
      <w:r w:rsidR="0008746F">
        <w:rPr>
          <w:rFonts w:ascii="Times New Roman" w:hAnsi="Times New Roman" w:cs="Times New Roman"/>
          <w:sz w:val="24"/>
          <w:szCs w:val="24"/>
        </w:rPr>
        <w:t xml:space="preserve"> </w:t>
      </w:r>
      <w:r w:rsidRPr="00AF6C04">
        <w:rPr>
          <w:rFonts w:ascii="Times New Roman" w:hAnsi="Times New Roman" w:cs="Times New Roman"/>
          <w:sz w:val="24"/>
          <w:szCs w:val="24"/>
        </w:rPr>
        <w:t>VT</w:t>
      </w:r>
      <w:r>
        <w:rPr>
          <w:rFonts w:ascii="Times New Roman" w:hAnsi="Times New Roman" w:cs="Times New Roman"/>
          <w:sz w:val="24"/>
          <w:szCs w:val="24"/>
        </w:rPr>
        <w:t>-</w:t>
      </w:r>
      <w:r w:rsidRPr="00AF6C04">
        <w:rPr>
          <w:rFonts w:ascii="Times New Roman" w:hAnsi="Times New Roman" w:cs="Times New Roman"/>
          <w:sz w:val="24"/>
          <w:szCs w:val="24"/>
        </w:rPr>
        <w:t>NMR measurements over a temperature range from room temperature to 80 °C.</w:t>
      </w:r>
      <w:r w:rsidR="008601B3">
        <w:rPr>
          <w:rFonts w:ascii="Times New Roman" w:hAnsi="Times New Roman" w:cs="Times New Roman"/>
          <w:sz w:val="24"/>
          <w:szCs w:val="24"/>
        </w:rPr>
        <w:t xml:space="preserve"> </w:t>
      </w:r>
      <w:r w:rsidR="00DA1E45" w:rsidRPr="004E41EC">
        <w:rPr>
          <w:rFonts w:ascii="Times New Roman" w:hAnsi="Times New Roman" w:cs="Times New Roman"/>
          <w:sz w:val="24"/>
          <w:szCs w:val="24"/>
        </w:rPr>
        <w:t>The spectra displayed the peaks corresponding to transmetalated complex</w:t>
      </w:r>
      <w:r w:rsidR="00157959">
        <w:rPr>
          <w:rFonts w:ascii="Times New Roman" w:hAnsi="Times New Roman" w:cs="Times New Roman"/>
          <w:sz w:val="24"/>
          <w:szCs w:val="24"/>
        </w:rPr>
        <w:t xml:space="preserve">, </w:t>
      </w:r>
      <w:r w:rsidR="00157959" w:rsidRPr="00157959">
        <w:rPr>
          <w:rFonts w:ascii="Times New Roman" w:hAnsi="Times New Roman" w:cs="Times New Roman"/>
          <w:b/>
          <w:bCs/>
          <w:sz w:val="24"/>
          <w:szCs w:val="24"/>
        </w:rPr>
        <w:t>X</w:t>
      </w:r>
      <w:r w:rsidR="00157959" w:rsidRPr="00157959">
        <w:rPr>
          <w:rFonts w:ascii="Times New Roman" w:hAnsi="Times New Roman" w:cs="Times New Roman"/>
          <w:b/>
          <w:bCs/>
          <w:sz w:val="24"/>
          <w:szCs w:val="24"/>
          <w:vertAlign w:val="subscript"/>
        </w:rPr>
        <w:t>2</w:t>
      </w:r>
      <w:r w:rsidR="00DA1E45" w:rsidRPr="004E41EC">
        <w:rPr>
          <w:rFonts w:ascii="Times New Roman" w:hAnsi="Times New Roman" w:cs="Times New Roman"/>
          <w:sz w:val="24"/>
          <w:szCs w:val="24"/>
        </w:rPr>
        <w:t xml:space="preserve"> after 1.5 h at 60 </w:t>
      </w:r>
      <w:r w:rsidR="00020A72" w:rsidRPr="001A72B4">
        <w:rPr>
          <w:rFonts w:ascii="Times New Roman" w:hAnsi="Times New Roman" w:cs="Times New Roman"/>
          <w:sz w:val="24"/>
          <w:szCs w:val="24"/>
        </w:rPr>
        <w:t>°</w:t>
      </w:r>
      <w:r w:rsidR="00DA1E45" w:rsidRPr="004E41EC">
        <w:rPr>
          <w:rFonts w:ascii="Times New Roman" w:hAnsi="Times New Roman" w:cs="Times New Roman"/>
          <w:sz w:val="24"/>
          <w:szCs w:val="24"/>
        </w:rPr>
        <w:t xml:space="preserve">C.  </w:t>
      </w:r>
    </w:p>
    <w:p w14:paraId="5942F334" w14:textId="77777777" w:rsidR="00857A6E" w:rsidRDefault="00DA1E45" w:rsidP="00270E6B">
      <w:pPr>
        <w:jc w:val="both"/>
        <w:rPr>
          <w:rFonts w:ascii="Times New Roman" w:hAnsi="Times New Roman" w:cs="Times New Roman"/>
          <w:sz w:val="24"/>
          <w:szCs w:val="24"/>
        </w:rPr>
      </w:pPr>
      <w:r w:rsidRPr="00BA39ED">
        <w:rPr>
          <w:rFonts w:ascii="Times New Roman" w:hAnsi="Times New Roman" w:cs="Times New Roman"/>
          <w:b/>
          <w:bCs/>
          <w:sz w:val="24"/>
          <w:szCs w:val="24"/>
          <w:vertAlign w:val="superscript"/>
        </w:rPr>
        <w:t>31</w:t>
      </w:r>
      <w:r w:rsidRPr="00BA39ED">
        <w:rPr>
          <w:rFonts w:ascii="Times New Roman" w:hAnsi="Times New Roman" w:cs="Times New Roman"/>
          <w:b/>
          <w:bCs/>
          <w:sz w:val="24"/>
          <w:szCs w:val="24"/>
        </w:rPr>
        <w:t>P</w:t>
      </w:r>
      <w:r w:rsidR="00BA39ED">
        <w:rPr>
          <w:rFonts w:ascii="Times New Roman" w:hAnsi="Times New Roman" w:cs="Times New Roman"/>
          <w:b/>
          <w:bCs/>
          <w:sz w:val="24"/>
          <w:szCs w:val="24"/>
        </w:rPr>
        <w:t>{</w:t>
      </w:r>
      <w:r w:rsidR="00BA39ED" w:rsidRPr="00BA39ED">
        <w:rPr>
          <w:rFonts w:ascii="Times New Roman" w:hAnsi="Times New Roman" w:cs="Times New Roman"/>
          <w:b/>
          <w:bCs/>
          <w:sz w:val="24"/>
          <w:szCs w:val="24"/>
          <w:vertAlign w:val="superscript"/>
        </w:rPr>
        <w:t>1</w:t>
      </w:r>
      <w:r w:rsidR="00BA39ED">
        <w:rPr>
          <w:rFonts w:ascii="Times New Roman" w:hAnsi="Times New Roman" w:cs="Times New Roman"/>
          <w:b/>
          <w:bCs/>
          <w:sz w:val="24"/>
          <w:szCs w:val="24"/>
        </w:rPr>
        <w:t>H}</w:t>
      </w:r>
      <w:r w:rsidRPr="00BA39ED">
        <w:rPr>
          <w:rFonts w:ascii="Times New Roman" w:hAnsi="Times New Roman" w:cs="Times New Roman"/>
          <w:b/>
          <w:bCs/>
          <w:sz w:val="24"/>
          <w:szCs w:val="24"/>
        </w:rPr>
        <w:t xml:space="preserve"> NMR</w:t>
      </w:r>
      <w:r w:rsidRPr="004E41EC">
        <w:rPr>
          <w:rFonts w:ascii="Times New Roman" w:hAnsi="Times New Roman" w:cs="Times New Roman"/>
          <w:sz w:val="24"/>
          <w:szCs w:val="24"/>
        </w:rPr>
        <w:t xml:space="preserve"> (162 MHz, </w:t>
      </w:r>
      <w:r w:rsidR="00AA1337" w:rsidRPr="004E41EC">
        <w:rPr>
          <w:rFonts w:ascii="Times New Roman" w:hAnsi="Times New Roman" w:cs="Times New Roman"/>
          <w:sz w:val="24"/>
          <w:szCs w:val="24"/>
        </w:rPr>
        <w:t>Toluene</w:t>
      </w:r>
      <w:r w:rsidRPr="004E41EC">
        <w:rPr>
          <w:rFonts w:ascii="Times New Roman" w:hAnsi="Times New Roman" w:cs="Times New Roman"/>
          <w:sz w:val="24"/>
          <w:szCs w:val="24"/>
        </w:rPr>
        <w:t xml:space="preserve">) </w:t>
      </w:r>
    </w:p>
    <w:p w14:paraId="3CAF1354" w14:textId="177CE402" w:rsidR="00DA1E45" w:rsidRPr="0015554F" w:rsidRDefault="00DA1E45" w:rsidP="00270E6B">
      <w:pPr>
        <w:jc w:val="both"/>
        <w:rPr>
          <w:rFonts w:ascii="Times New Roman" w:hAnsi="Times New Roman" w:cs="Times New Roman"/>
          <w:sz w:val="20"/>
          <w:szCs w:val="20"/>
        </w:rPr>
      </w:pPr>
      <w:r w:rsidRPr="0015554F">
        <w:rPr>
          <w:rFonts w:ascii="Times New Roman" w:hAnsi="Times New Roman" w:cs="Times New Roman"/>
          <w:sz w:val="20"/>
          <w:szCs w:val="20"/>
        </w:rPr>
        <w:t xml:space="preserve">δ 85.05 (dd, </w:t>
      </w:r>
      <w:r w:rsidRPr="0015554F">
        <w:rPr>
          <w:rFonts w:ascii="Times New Roman" w:hAnsi="Times New Roman" w:cs="Times New Roman"/>
          <w:i/>
          <w:iCs/>
          <w:sz w:val="20"/>
          <w:szCs w:val="20"/>
        </w:rPr>
        <w:t>J</w:t>
      </w:r>
      <w:r w:rsidRPr="0015554F">
        <w:rPr>
          <w:rFonts w:ascii="Times New Roman" w:hAnsi="Times New Roman" w:cs="Times New Roman"/>
          <w:sz w:val="20"/>
          <w:szCs w:val="20"/>
        </w:rPr>
        <w:t xml:space="preserve"> = 150.6, 31.7 Hz), 65.25 (dd, </w:t>
      </w:r>
      <w:r w:rsidRPr="0015554F">
        <w:rPr>
          <w:rFonts w:ascii="Times New Roman" w:hAnsi="Times New Roman" w:cs="Times New Roman"/>
          <w:i/>
          <w:iCs/>
          <w:sz w:val="20"/>
          <w:szCs w:val="20"/>
        </w:rPr>
        <w:t>J</w:t>
      </w:r>
      <w:r w:rsidRPr="0015554F">
        <w:rPr>
          <w:rFonts w:ascii="Times New Roman" w:hAnsi="Times New Roman" w:cs="Times New Roman"/>
          <w:sz w:val="20"/>
          <w:szCs w:val="20"/>
        </w:rPr>
        <w:t xml:space="preserve"> = 154.7, 20.7 Hz), 54.17 (dd, </w:t>
      </w:r>
      <w:r w:rsidRPr="0015554F">
        <w:rPr>
          <w:rFonts w:ascii="Times New Roman" w:hAnsi="Times New Roman" w:cs="Times New Roman"/>
          <w:i/>
          <w:iCs/>
          <w:sz w:val="20"/>
          <w:szCs w:val="20"/>
        </w:rPr>
        <w:t>J</w:t>
      </w:r>
      <w:r w:rsidRPr="0015554F">
        <w:rPr>
          <w:rFonts w:ascii="Times New Roman" w:hAnsi="Times New Roman" w:cs="Times New Roman"/>
          <w:sz w:val="20"/>
          <w:szCs w:val="20"/>
        </w:rPr>
        <w:t xml:space="preserve"> = 233.1, 141.7 Hz), 44.82 (dd, </w:t>
      </w:r>
      <w:r w:rsidRPr="0015554F">
        <w:rPr>
          <w:rFonts w:ascii="Times New Roman" w:hAnsi="Times New Roman" w:cs="Times New Roman"/>
          <w:i/>
          <w:iCs/>
          <w:sz w:val="20"/>
          <w:szCs w:val="20"/>
        </w:rPr>
        <w:t>J</w:t>
      </w:r>
      <w:r w:rsidRPr="0015554F">
        <w:rPr>
          <w:rFonts w:ascii="Times New Roman" w:hAnsi="Times New Roman" w:cs="Times New Roman"/>
          <w:sz w:val="20"/>
          <w:szCs w:val="20"/>
        </w:rPr>
        <w:t xml:space="preserve"> = 73.1, 19.6 Hz), 26.90 (dd, </w:t>
      </w:r>
      <w:r w:rsidRPr="0015554F">
        <w:rPr>
          <w:rFonts w:ascii="Times New Roman" w:hAnsi="Times New Roman" w:cs="Times New Roman"/>
          <w:i/>
          <w:iCs/>
          <w:sz w:val="20"/>
          <w:szCs w:val="20"/>
        </w:rPr>
        <w:t>J</w:t>
      </w:r>
      <w:r w:rsidRPr="0015554F">
        <w:rPr>
          <w:rFonts w:ascii="Times New Roman" w:hAnsi="Times New Roman" w:cs="Times New Roman"/>
          <w:sz w:val="20"/>
          <w:szCs w:val="20"/>
        </w:rPr>
        <w:t xml:space="preserve"> = 70.9, 32.2 Hz),</w:t>
      </w:r>
      <w:r w:rsidR="00857A6E" w:rsidRPr="0015554F">
        <w:rPr>
          <w:rFonts w:ascii="Times New Roman" w:hAnsi="Times New Roman" w:cs="Times New Roman"/>
          <w:sz w:val="20"/>
          <w:szCs w:val="20"/>
        </w:rPr>
        <w:t xml:space="preserve"> </w:t>
      </w:r>
      <w:r w:rsidRPr="0015554F">
        <w:rPr>
          <w:rFonts w:ascii="Times New Roman" w:hAnsi="Times New Roman" w:cs="Times New Roman"/>
          <w:sz w:val="20"/>
          <w:szCs w:val="20"/>
        </w:rPr>
        <w:t xml:space="preserve">23.99 (dd, </w:t>
      </w:r>
      <w:r w:rsidRPr="0015554F">
        <w:rPr>
          <w:rFonts w:ascii="Times New Roman" w:hAnsi="Times New Roman" w:cs="Times New Roman"/>
          <w:i/>
          <w:iCs/>
          <w:sz w:val="20"/>
          <w:szCs w:val="20"/>
        </w:rPr>
        <w:t>J</w:t>
      </w:r>
      <w:r w:rsidRPr="0015554F">
        <w:rPr>
          <w:rFonts w:ascii="Times New Roman" w:hAnsi="Times New Roman" w:cs="Times New Roman"/>
          <w:sz w:val="20"/>
          <w:szCs w:val="20"/>
        </w:rPr>
        <w:t xml:space="preserve"> = 233.0, 131.4 Hz), δ 97.60 (dd, </w:t>
      </w:r>
      <w:r w:rsidRPr="0015554F">
        <w:rPr>
          <w:rFonts w:ascii="Times New Roman" w:hAnsi="Times New Roman" w:cs="Times New Roman"/>
          <w:i/>
          <w:iCs/>
          <w:sz w:val="20"/>
          <w:szCs w:val="20"/>
        </w:rPr>
        <w:t>J</w:t>
      </w:r>
      <w:r w:rsidRPr="0015554F">
        <w:rPr>
          <w:rFonts w:ascii="Times New Roman" w:hAnsi="Times New Roman" w:cs="Times New Roman"/>
          <w:sz w:val="20"/>
          <w:szCs w:val="20"/>
        </w:rPr>
        <w:t xml:space="preserve"> = 148.8, 21.8 Hz).</w:t>
      </w:r>
    </w:p>
    <w:p w14:paraId="211FE066" w14:textId="2423FCD3" w:rsidR="00DA1E45" w:rsidRDefault="00254335" w:rsidP="000F3FB5">
      <w:pPr>
        <w:jc w:val="center"/>
        <w:rPr>
          <w:rFonts w:ascii="Times New Roman" w:hAnsi="Times New Roman" w:cs="Times New Roman"/>
          <w:b/>
          <w:bCs/>
          <w:sz w:val="24"/>
          <w:szCs w:val="24"/>
          <w:vertAlign w:val="superscript"/>
        </w:rPr>
      </w:pPr>
      <w:r w:rsidRPr="008C62BA">
        <w:rPr>
          <w:rFonts w:ascii="Times New Roman" w:hAnsi="Times New Roman" w:cs="Times New Roman"/>
          <w:b/>
          <w:bCs/>
          <w:noProof/>
          <w:sz w:val="24"/>
          <w:szCs w:val="24"/>
          <w:bdr w:val="single" w:sz="4" w:space="0" w:color="auto"/>
          <w:vertAlign w:val="superscript"/>
        </w:rPr>
        <w:lastRenderedPageBreak/>
        <w:drawing>
          <wp:inline distT="0" distB="0" distL="0" distR="0" wp14:anchorId="443DAA66" wp14:editId="783226D3">
            <wp:extent cx="4968000" cy="3708859"/>
            <wp:effectExtent l="0" t="0" r="4445" b="6350"/>
            <wp:docPr id="3445136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68000" cy="3708859"/>
                    </a:xfrm>
                    <a:prstGeom prst="rect">
                      <a:avLst/>
                    </a:prstGeom>
                    <a:noFill/>
                  </pic:spPr>
                </pic:pic>
              </a:graphicData>
            </a:graphic>
          </wp:inline>
        </w:drawing>
      </w:r>
    </w:p>
    <w:p w14:paraId="24538FA3" w14:textId="3009F5EF" w:rsidR="005C66F5" w:rsidRDefault="005C66F5" w:rsidP="00270E6B">
      <w:pPr>
        <w:jc w:val="both"/>
        <w:rPr>
          <w:rFonts w:ascii="Times New Roman" w:hAnsi="Times New Roman" w:cs="Times New Roman"/>
          <w:sz w:val="24"/>
          <w:szCs w:val="24"/>
          <w:lang w:val="en-US"/>
        </w:rPr>
      </w:pPr>
      <w:r w:rsidRPr="005C66F5">
        <w:rPr>
          <w:rFonts w:ascii="Times New Roman" w:hAnsi="Times New Roman" w:cs="Times New Roman"/>
          <w:b/>
          <w:bCs/>
          <w:sz w:val="24"/>
          <w:szCs w:val="24"/>
          <w:lang w:val="en-US"/>
        </w:rPr>
        <w:t>Figure S</w:t>
      </w:r>
      <w:r>
        <w:rPr>
          <w:rFonts w:ascii="Times New Roman" w:hAnsi="Times New Roman" w:cs="Times New Roman"/>
          <w:b/>
          <w:bCs/>
          <w:sz w:val="24"/>
          <w:szCs w:val="24"/>
          <w:lang w:val="en-US"/>
        </w:rPr>
        <w:t>7</w:t>
      </w:r>
      <w:r>
        <w:rPr>
          <w:rFonts w:ascii="Times New Roman" w:hAnsi="Times New Roman" w:cs="Times New Roman"/>
          <w:sz w:val="24"/>
          <w:szCs w:val="24"/>
          <w:lang w:val="en-US"/>
        </w:rPr>
        <w:t xml:space="preserve">. </w:t>
      </w:r>
      <w:r w:rsidRPr="005C66F5">
        <w:rPr>
          <w:rFonts w:ascii="Times New Roman" w:hAnsi="Times New Roman" w:cs="Times New Roman"/>
          <w:sz w:val="24"/>
          <w:szCs w:val="24"/>
          <w:vertAlign w:val="superscript"/>
          <w:lang w:val="en-US"/>
        </w:rPr>
        <w:t>31</w:t>
      </w:r>
      <w:r>
        <w:rPr>
          <w:rFonts w:ascii="Times New Roman" w:hAnsi="Times New Roman" w:cs="Times New Roman"/>
          <w:sz w:val="24"/>
          <w:szCs w:val="24"/>
          <w:lang w:val="en-US"/>
        </w:rPr>
        <w:t>P{</w:t>
      </w:r>
      <w:r w:rsidRPr="005C66F5">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H} VT-NMR</w:t>
      </w:r>
      <w:r w:rsidR="00155862">
        <w:rPr>
          <w:rFonts w:ascii="Times New Roman" w:hAnsi="Times New Roman" w:cs="Times New Roman"/>
          <w:sz w:val="24"/>
          <w:szCs w:val="24"/>
          <w:lang w:val="en-US"/>
        </w:rPr>
        <w:t xml:space="preserve"> in the presence of PhB(OH)</w:t>
      </w:r>
      <w:r w:rsidR="00155862" w:rsidRPr="00155862">
        <w:rPr>
          <w:rFonts w:ascii="Times New Roman" w:hAnsi="Times New Roman" w:cs="Times New Roman"/>
          <w:sz w:val="24"/>
          <w:szCs w:val="24"/>
          <w:vertAlign w:val="subscript"/>
          <w:lang w:val="en-US"/>
        </w:rPr>
        <w:t>2</w:t>
      </w:r>
      <w:r w:rsidRPr="00155862">
        <w:rPr>
          <w:rFonts w:ascii="Times New Roman" w:hAnsi="Times New Roman" w:cs="Times New Roman"/>
          <w:sz w:val="24"/>
          <w:szCs w:val="24"/>
          <w:vertAlign w:val="subscript"/>
          <w:lang w:val="en-US"/>
        </w:rPr>
        <w:t xml:space="preserve"> </w:t>
      </w:r>
    </w:p>
    <w:p w14:paraId="68FEA727" w14:textId="77777777" w:rsidR="005C66F5" w:rsidRDefault="005C66F5" w:rsidP="00270E6B">
      <w:pPr>
        <w:jc w:val="both"/>
        <w:rPr>
          <w:rFonts w:ascii="Times New Roman" w:hAnsi="Times New Roman" w:cs="Times New Roman"/>
          <w:b/>
          <w:bCs/>
          <w:sz w:val="24"/>
          <w:szCs w:val="24"/>
          <w:vertAlign w:val="superscript"/>
          <w:lang w:val="en-US"/>
        </w:rPr>
      </w:pPr>
    </w:p>
    <w:p w14:paraId="08B9D787" w14:textId="190ED499" w:rsidR="00EF6B98" w:rsidRPr="000F3FB5" w:rsidRDefault="00EF6B98" w:rsidP="00270E6B">
      <w:pPr>
        <w:jc w:val="both"/>
        <w:rPr>
          <w:rFonts w:ascii="Times New Roman" w:hAnsi="Times New Roman" w:cs="Times New Roman"/>
          <w:color w:val="000000" w:themeColor="text1"/>
          <w:sz w:val="24"/>
          <w:szCs w:val="24"/>
        </w:rPr>
      </w:pPr>
      <w:r w:rsidRPr="000F3FB5">
        <w:rPr>
          <w:rFonts w:ascii="Times New Roman" w:hAnsi="Times New Roman" w:cs="Times New Roman"/>
          <w:b/>
          <w:bCs/>
          <w:color w:val="000000" w:themeColor="text1"/>
          <w:sz w:val="24"/>
          <w:szCs w:val="24"/>
        </w:rPr>
        <w:t>3.3.</w:t>
      </w:r>
      <w:r w:rsidR="00DA1E45" w:rsidRPr="000F3FB5">
        <w:rPr>
          <w:rFonts w:ascii="Times New Roman" w:hAnsi="Times New Roman" w:cs="Times New Roman"/>
          <w:color w:val="000000" w:themeColor="text1"/>
          <w:sz w:val="24"/>
          <w:szCs w:val="24"/>
        </w:rPr>
        <w:t xml:space="preserve"> </w:t>
      </w:r>
      <w:r w:rsidRPr="000F3FB5">
        <w:rPr>
          <w:rFonts w:ascii="Times New Roman" w:hAnsi="Times New Roman" w:cs="Times New Roman"/>
          <w:b/>
          <w:bCs/>
          <w:color w:val="000000" w:themeColor="text1"/>
          <w:sz w:val="24"/>
          <w:szCs w:val="24"/>
          <w:vertAlign w:val="superscript"/>
        </w:rPr>
        <w:t>31</w:t>
      </w:r>
      <w:r w:rsidRPr="000F3FB5">
        <w:rPr>
          <w:rFonts w:ascii="Times New Roman" w:hAnsi="Times New Roman" w:cs="Times New Roman"/>
          <w:b/>
          <w:bCs/>
          <w:color w:val="000000" w:themeColor="text1"/>
          <w:sz w:val="24"/>
          <w:szCs w:val="24"/>
        </w:rPr>
        <w:t>P{</w:t>
      </w:r>
      <w:r w:rsidRPr="000F3FB5">
        <w:rPr>
          <w:rFonts w:ascii="Times New Roman" w:hAnsi="Times New Roman" w:cs="Times New Roman"/>
          <w:b/>
          <w:bCs/>
          <w:color w:val="000000" w:themeColor="text1"/>
          <w:sz w:val="24"/>
          <w:szCs w:val="24"/>
          <w:vertAlign w:val="superscript"/>
        </w:rPr>
        <w:t>1</w:t>
      </w:r>
      <w:r w:rsidRPr="000F3FB5">
        <w:rPr>
          <w:rFonts w:ascii="Times New Roman" w:hAnsi="Times New Roman" w:cs="Times New Roman"/>
          <w:b/>
          <w:bCs/>
          <w:color w:val="000000" w:themeColor="text1"/>
          <w:sz w:val="24"/>
          <w:szCs w:val="24"/>
        </w:rPr>
        <w:t>H} VT-NMR with [Rh(C</w:t>
      </w:r>
      <w:r w:rsidRPr="000F3FB5">
        <w:rPr>
          <w:rFonts w:ascii="Times New Roman" w:hAnsi="Times New Roman" w:cs="Times New Roman"/>
          <w:b/>
          <w:bCs/>
          <w:color w:val="000000" w:themeColor="text1"/>
          <w:sz w:val="24"/>
          <w:szCs w:val="24"/>
          <w:vertAlign w:val="subscript"/>
        </w:rPr>
        <w:t>2</w:t>
      </w:r>
      <w:r w:rsidRPr="000F3FB5">
        <w:rPr>
          <w:rFonts w:ascii="Times New Roman" w:hAnsi="Times New Roman" w:cs="Times New Roman"/>
          <w:b/>
          <w:bCs/>
          <w:color w:val="000000" w:themeColor="text1"/>
          <w:sz w:val="24"/>
          <w:szCs w:val="24"/>
        </w:rPr>
        <w:t>H</w:t>
      </w:r>
      <w:r w:rsidRPr="000F3FB5">
        <w:rPr>
          <w:rFonts w:ascii="Times New Roman" w:hAnsi="Times New Roman" w:cs="Times New Roman"/>
          <w:b/>
          <w:bCs/>
          <w:color w:val="000000" w:themeColor="text1"/>
          <w:sz w:val="24"/>
          <w:szCs w:val="24"/>
          <w:vertAlign w:val="subscript"/>
        </w:rPr>
        <w:t>4</w:t>
      </w:r>
      <w:r w:rsidRPr="000F3FB5">
        <w:rPr>
          <w:rFonts w:ascii="Times New Roman" w:hAnsi="Times New Roman" w:cs="Times New Roman"/>
          <w:b/>
          <w:bCs/>
          <w:color w:val="000000" w:themeColor="text1"/>
          <w:sz w:val="24"/>
          <w:szCs w:val="24"/>
        </w:rPr>
        <w:t>)</w:t>
      </w:r>
      <w:r w:rsidRPr="000F3FB5">
        <w:rPr>
          <w:rFonts w:ascii="Times New Roman" w:hAnsi="Times New Roman" w:cs="Times New Roman"/>
          <w:b/>
          <w:bCs/>
          <w:color w:val="000000" w:themeColor="text1"/>
          <w:sz w:val="24"/>
          <w:szCs w:val="24"/>
          <w:vertAlign w:val="subscript"/>
        </w:rPr>
        <w:t>2</w:t>
      </w:r>
      <w:r w:rsidRPr="000F3FB5">
        <w:rPr>
          <w:rFonts w:ascii="Times New Roman" w:hAnsi="Times New Roman" w:cs="Times New Roman"/>
          <w:b/>
          <w:bCs/>
          <w:color w:val="000000" w:themeColor="text1"/>
          <w:sz w:val="24"/>
          <w:szCs w:val="24"/>
        </w:rPr>
        <w:t>Cl]</w:t>
      </w:r>
      <w:r w:rsidRPr="000F3FB5">
        <w:rPr>
          <w:rFonts w:ascii="Times New Roman" w:hAnsi="Times New Roman" w:cs="Times New Roman"/>
          <w:b/>
          <w:bCs/>
          <w:color w:val="000000" w:themeColor="text1"/>
          <w:sz w:val="24"/>
          <w:szCs w:val="24"/>
          <w:vertAlign w:val="subscript"/>
        </w:rPr>
        <w:t>2</w:t>
      </w:r>
      <w:r w:rsidR="005F0B48" w:rsidRPr="000F3FB5">
        <w:rPr>
          <w:rFonts w:ascii="Times New Roman" w:hAnsi="Times New Roman" w:cs="Times New Roman"/>
          <w:b/>
          <w:bCs/>
          <w:color w:val="000000" w:themeColor="text1"/>
          <w:sz w:val="24"/>
          <w:szCs w:val="24"/>
        </w:rPr>
        <w:t xml:space="preserve">, </w:t>
      </w:r>
      <w:r w:rsidRPr="000F3FB5">
        <w:rPr>
          <w:rFonts w:ascii="Times New Roman" w:hAnsi="Times New Roman" w:cs="Times New Roman"/>
          <w:b/>
          <w:bCs/>
          <w:color w:val="000000" w:themeColor="text1"/>
          <w:sz w:val="24"/>
          <w:szCs w:val="24"/>
        </w:rPr>
        <w:t xml:space="preserve">Josiphos </w:t>
      </w:r>
      <w:r w:rsidR="005F0B48" w:rsidRPr="000F3FB5">
        <w:rPr>
          <w:rFonts w:ascii="Times New Roman" w:hAnsi="Times New Roman" w:cs="Times New Roman"/>
          <w:b/>
          <w:bCs/>
          <w:color w:val="000000" w:themeColor="text1"/>
          <w:sz w:val="24"/>
          <w:szCs w:val="24"/>
        </w:rPr>
        <w:t>and P</w:t>
      </w:r>
      <w:r w:rsidRPr="000F3FB5">
        <w:rPr>
          <w:rFonts w:ascii="Times New Roman" w:hAnsi="Times New Roman" w:cs="Times New Roman"/>
          <w:b/>
          <w:bCs/>
          <w:color w:val="000000" w:themeColor="text1"/>
          <w:sz w:val="24"/>
          <w:szCs w:val="24"/>
        </w:rPr>
        <w:t xml:space="preserve">henylboronic </w:t>
      </w:r>
      <w:r w:rsidR="005F0B48" w:rsidRPr="000F3FB5">
        <w:rPr>
          <w:rFonts w:ascii="Times New Roman" w:hAnsi="Times New Roman" w:cs="Times New Roman"/>
          <w:b/>
          <w:bCs/>
          <w:color w:val="000000" w:themeColor="text1"/>
          <w:sz w:val="24"/>
          <w:szCs w:val="24"/>
        </w:rPr>
        <w:t>A</w:t>
      </w:r>
      <w:r w:rsidRPr="000F3FB5">
        <w:rPr>
          <w:rFonts w:ascii="Times New Roman" w:hAnsi="Times New Roman" w:cs="Times New Roman"/>
          <w:b/>
          <w:bCs/>
          <w:color w:val="000000" w:themeColor="text1"/>
          <w:sz w:val="24"/>
          <w:szCs w:val="24"/>
        </w:rPr>
        <w:t>cid</w:t>
      </w:r>
      <w:r w:rsidRPr="000F3FB5">
        <w:rPr>
          <w:rFonts w:ascii="Times New Roman" w:hAnsi="Times New Roman" w:cs="Times New Roman"/>
          <w:color w:val="000000" w:themeColor="text1"/>
          <w:sz w:val="24"/>
          <w:szCs w:val="24"/>
        </w:rPr>
        <w:t xml:space="preserve"> </w:t>
      </w:r>
    </w:p>
    <w:p w14:paraId="53218145" w14:textId="763360FF" w:rsidR="007F6C34" w:rsidRDefault="004F3B77" w:rsidP="00270E6B">
      <w:pPr>
        <w:jc w:val="both"/>
        <w:rPr>
          <w:rFonts w:ascii="Times New Roman" w:hAnsi="Times New Roman" w:cs="Times New Roman"/>
          <w:color w:val="000000" w:themeColor="text1"/>
          <w:sz w:val="24"/>
          <w:szCs w:val="24"/>
        </w:rPr>
      </w:pPr>
      <w:r w:rsidRPr="00D8191F">
        <w:rPr>
          <w:rFonts w:ascii="Times New Roman" w:hAnsi="Times New Roman" w:cs="Times New Roman"/>
          <w:color w:val="000000" w:themeColor="text1"/>
          <w:sz w:val="24"/>
          <w:szCs w:val="24"/>
        </w:rPr>
        <w:t>[Rh(C</w:t>
      </w:r>
      <w:r w:rsidRPr="004F3B77">
        <w:rPr>
          <w:rFonts w:ascii="Times New Roman" w:hAnsi="Times New Roman" w:cs="Times New Roman"/>
          <w:color w:val="000000" w:themeColor="text1"/>
          <w:sz w:val="24"/>
          <w:szCs w:val="24"/>
          <w:vertAlign w:val="subscript"/>
        </w:rPr>
        <w:t>2</w:t>
      </w:r>
      <w:r w:rsidRPr="00D8191F">
        <w:rPr>
          <w:rFonts w:ascii="Times New Roman" w:hAnsi="Times New Roman" w:cs="Times New Roman"/>
          <w:color w:val="000000" w:themeColor="text1"/>
          <w:sz w:val="24"/>
          <w:szCs w:val="24"/>
        </w:rPr>
        <w:t>H</w:t>
      </w:r>
      <w:r w:rsidRPr="004F3B77">
        <w:rPr>
          <w:rFonts w:ascii="Times New Roman" w:hAnsi="Times New Roman" w:cs="Times New Roman"/>
          <w:color w:val="000000" w:themeColor="text1"/>
          <w:sz w:val="24"/>
          <w:szCs w:val="24"/>
          <w:vertAlign w:val="subscript"/>
        </w:rPr>
        <w:t>4</w:t>
      </w:r>
      <w:r w:rsidRPr="00D8191F">
        <w:rPr>
          <w:rFonts w:ascii="Times New Roman" w:hAnsi="Times New Roman" w:cs="Times New Roman"/>
          <w:color w:val="000000" w:themeColor="text1"/>
          <w:sz w:val="24"/>
          <w:szCs w:val="24"/>
        </w:rPr>
        <w:t>)(Cl)]</w:t>
      </w:r>
      <w:r w:rsidRPr="004F3B77">
        <w:rPr>
          <w:rFonts w:ascii="Times New Roman" w:hAnsi="Times New Roman" w:cs="Times New Roman"/>
          <w:color w:val="000000" w:themeColor="text1"/>
          <w:sz w:val="24"/>
          <w:szCs w:val="24"/>
          <w:vertAlign w:val="subscript"/>
        </w:rPr>
        <w:t>2</w:t>
      </w:r>
      <w:r w:rsidRPr="00D8191F">
        <w:rPr>
          <w:rFonts w:ascii="Times New Roman" w:hAnsi="Times New Roman" w:cs="Times New Roman"/>
          <w:color w:val="000000" w:themeColor="text1"/>
          <w:sz w:val="24"/>
          <w:szCs w:val="24"/>
        </w:rPr>
        <w:t xml:space="preserve"> </w:t>
      </w:r>
      <w:r w:rsidR="003B613F" w:rsidRPr="004E41EC">
        <w:rPr>
          <w:rFonts w:ascii="Times New Roman" w:hAnsi="Times New Roman" w:cs="Times New Roman"/>
          <w:color w:val="000000" w:themeColor="text1"/>
          <w:sz w:val="24"/>
          <w:szCs w:val="24"/>
        </w:rPr>
        <w:t>(</w:t>
      </w:r>
      <w:r w:rsidR="00472350">
        <w:rPr>
          <w:rFonts w:ascii="Times New Roman" w:hAnsi="Times New Roman" w:cs="Times New Roman"/>
          <w:color w:val="000000" w:themeColor="text1"/>
          <w:sz w:val="24"/>
          <w:szCs w:val="24"/>
        </w:rPr>
        <w:t xml:space="preserve">9.7 mg, </w:t>
      </w:r>
      <w:r w:rsidR="003B613F" w:rsidRPr="004E41EC">
        <w:rPr>
          <w:rFonts w:ascii="Times New Roman" w:hAnsi="Times New Roman" w:cs="Times New Roman"/>
          <w:color w:val="000000" w:themeColor="text1"/>
          <w:sz w:val="24"/>
          <w:szCs w:val="24"/>
        </w:rPr>
        <w:t xml:space="preserve">0.025 mmol, </w:t>
      </w:r>
      <w:r w:rsidR="00472350">
        <w:rPr>
          <w:rFonts w:ascii="Times New Roman" w:hAnsi="Times New Roman" w:cs="Times New Roman"/>
          <w:color w:val="000000" w:themeColor="text1"/>
          <w:sz w:val="24"/>
          <w:szCs w:val="24"/>
        </w:rPr>
        <w:t>1.0 equiv</w:t>
      </w:r>
      <w:r w:rsidR="003B613F" w:rsidRPr="004E41E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Josiphos</w:t>
      </w:r>
      <w:r w:rsidR="003B613F" w:rsidRPr="004E41EC">
        <w:rPr>
          <w:rFonts w:ascii="Times New Roman" w:hAnsi="Times New Roman" w:cs="Times New Roman"/>
          <w:color w:val="000000" w:themeColor="text1"/>
          <w:sz w:val="24"/>
          <w:szCs w:val="24"/>
        </w:rPr>
        <w:t xml:space="preserve"> (</w:t>
      </w:r>
      <w:r w:rsidR="005B1C2B">
        <w:rPr>
          <w:rFonts w:ascii="Times New Roman" w:hAnsi="Times New Roman" w:cs="Times New Roman"/>
          <w:color w:val="000000" w:themeColor="text1"/>
          <w:sz w:val="24"/>
          <w:szCs w:val="24"/>
        </w:rPr>
        <w:t>18.4</w:t>
      </w:r>
      <w:r w:rsidR="00733229">
        <w:rPr>
          <w:rFonts w:ascii="Times New Roman" w:hAnsi="Times New Roman" w:cs="Times New Roman"/>
          <w:color w:val="000000" w:themeColor="text1"/>
          <w:sz w:val="24"/>
          <w:szCs w:val="24"/>
        </w:rPr>
        <w:t xml:space="preserve"> mg, </w:t>
      </w:r>
      <w:r w:rsidR="003B613F" w:rsidRPr="004E41EC">
        <w:rPr>
          <w:rFonts w:ascii="Times New Roman" w:hAnsi="Times New Roman" w:cs="Times New Roman"/>
          <w:color w:val="000000" w:themeColor="text1"/>
          <w:sz w:val="24"/>
          <w:szCs w:val="24"/>
        </w:rPr>
        <w:t xml:space="preserve">0.025 mmol, </w:t>
      </w:r>
      <w:r w:rsidR="00733229">
        <w:rPr>
          <w:rFonts w:ascii="Times New Roman" w:hAnsi="Times New Roman" w:cs="Times New Roman"/>
          <w:color w:val="000000" w:themeColor="text1"/>
          <w:sz w:val="24"/>
          <w:szCs w:val="24"/>
        </w:rPr>
        <w:t>1.0 equiv</w:t>
      </w:r>
      <w:r w:rsidR="003B613F" w:rsidRPr="004E41EC">
        <w:rPr>
          <w:rFonts w:ascii="Times New Roman" w:hAnsi="Times New Roman" w:cs="Times New Roman"/>
          <w:color w:val="000000" w:themeColor="text1"/>
          <w:sz w:val="24"/>
          <w:szCs w:val="24"/>
        </w:rPr>
        <w:t>), PhB(OH)</w:t>
      </w:r>
      <w:r w:rsidRPr="004F3B77">
        <w:rPr>
          <w:rFonts w:ascii="Times New Roman" w:hAnsi="Times New Roman" w:cs="Times New Roman"/>
          <w:color w:val="000000" w:themeColor="text1"/>
          <w:sz w:val="24"/>
          <w:szCs w:val="24"/>
          <w:vertAlign w:val="subscript"/>
        </w:rPr>
        <w:t>2</w:t>
      </w:r>
      <w:r w:rsidR="003B613F" w:rsidRPr="004F3B77">
        <w:rPr>
          <w:rFonts w:ascii="Times New Roman" w:hAnsi="Times New Roman" w:cs="Times New Roman"/>
          <w:color w:val="000000" w:themeColor="text1"/>
          <w:sz w:val="24"/>
          <w:szCs w:val="24"/>
          <w:vertAlign w:val="subscript"/>
        </w:rPr>
        <w:t xml:space="preserve"> </w:t>
      </w:r>
      <w:r w:rsidR="003B613F" w:rsidRPr="004E41EC">
        <w:rPr>
          <w:rFonts w:ascii="Times New Roman" w:hAnsi="Times New Roman" w:cs="Times New Roman"/>
          <w:color w:val="000000" w:themeColor="text1"/>
          <w:sz w:val="24"/>
          <w:szCs w:val="24"/>
        </w:rPr>
        <w:t>(</w:t>
      </w:r>
      <w:r w:rsidR="00AA0E5D">
        <w:rPr>
          <w:rFonts w:ascii="Times New Roman" w:hAnsi="Times New Roman" w:cs="Times New Roman"/>
          <w:color w:val="000000" w:themeColor="text1"/>
          <w:sz w:val="24"/>
          <w:szCs w:val="24"/>
        </w:rPr>
        <w:t xml:space="preserve">30.5 mg, </w:t>
      </w:r>
      <w:r w:rsidR="003B613F" w:rsidRPr="004E41EC">
        <w:rPr>
          <w:rFonts w:ascii="Times New Roman" w:hAnsi="Times New Roman" w:cs="Times New Roman"/>
          <w:color w:val="000000" w:themeColor="text1"/>
          <w:sz w:val="24"/>
          <w:szCs w:val="24"/>
        </w:rPr>
        <w:t xml:space="preserve">0.25 mmol, </w:t>
      </w:r>
      <w:r w:rsidR="00AA0E5D">
        <w:rPr>
          <w:rFonts w:ascii="Times New Roman" w:hAnsi="Times New Roman" w:cs="Times New Roman"/>
          <w:color w:val="000000" w:themeColor="text1"/>
          <w:sz w:val="24"/>
          <w:szCs w:val="24"/>
        </w:rPr>
        <w:t>10.0</w:t>
      </w:r>
      <w:r w:rsidR="003B613F" w:rsidRPr="004E41EC">
        <w:rPr>
          <w:rFonts w:ascii="Times New Roman" w:hAnsi="Times New Roman" w:cs="Times New Roman"/>
          <w:color w:val="000000" w:themeColor="text1"/>
          <w:sz w:val="24"/>
          <w:szCs w:val="24"/>
        </w:rPr>
        <w:t xml:space="preserve"> equiv), and K</w:t>
      </w:r>
      <w:r w:rsidRPr="004F3B77">
        <w:rPr>
          <w:rFonts w:ascii="Times New Roman" w:hAnsi="Times New Roman" w:cs="Times New Roman"/>
          <w:color w:val="000000" w:themeColor="text1"/>
          <w:sz w:val="24"/>
          <w:szCs w:val="24"/>
          <w:vertAlign w:val="subscript"/>
        </w:rPr>
        <w:t>2</w:t>
      </w:r>
      <w:r w:rsidR="003B613F" w:rsidRPr="004E41EC">
        <w:rPr>
          <w:rFonts w:ascii="Times New Roman" w:hAnsi="Times New Roman" w:cs="Times New Roman"/>
          <w:color w:val="000000" w:themeColor="text1"/>
          <w:sz w:val="24"/>
          <w:szCs w:val="24"/>
        </w:rPr>
        <w:t>CO</w:t>
      </w:r>
      <w:r w:rsidRPr="004F3B77">
        <w:rPr>
          <w:rFonts w:ascii="Times New Roman" w:hAnsi="Times New Roman" w:cs="Times New Roman"/>
          <w:color w:val="000000" w:themeColor="text1"/>
          <w:sz w:val="24"/>
          <w:szCs w:val="24"/>
          <w:vertAlign w:val="subscript"/>
        </w:rPr>
        <w:t>3</w:t>
      </w:r>
      <w:r w:rsidR="003B613F" w:rsidRPr="004E41EC">
        <w:rPr>
          <w:rFonts w:ascii="Times New Roman" w:hAnsi="Times New Roman" w:cs="Times New Roman"/>
          <w:color w:val="000000" w:themeColor="text1"/>
          <w:sz w:val="24"/>
          <w:szCs w:val="24"/>
        </w:rPr>
        <w:t xml:space="preserve"> (</w:t>
      </w:r>
      <w:r w:rsidR="00AA0E5D">
        <w:rPr>
          <w:rFonts w:ascii="Times New Roman" w:hAnsi="Times New Roman" w:cs="Times New Roman"/>
          <w:color w:val="000000" w:themeColor="text1"/>
          <w:sz w:val="24"/>
          <w:szCs w:val="24"/>
        </w:rPr>
        <w:t xml:space="preserve">13.8 mg, </w:t>
      </w:r>
      <w:r w:rsidR="003B613F" w:rsidRPr="004E41EC">
        <w:rPr>
          <w:rFonts w:ascii="Times New Roman" w:hAnsi="Times New Roman" w:cs="Times New Roman"/>
          <w:color w:val="000000" w:themeColor="text1"/>
          <w:sz w:val="24"/>
          <w:szCs w:val="24"/>
        </w:rPr>
        <w:t xml:space="preserve">0.10 mmol, </w:t>
      </w:r>
      <w:r w:rsidR="00AA0E5D">
        <w:rPr>
          <w:rFonts w:ascii="Times New Roman" w:hAnsi="Times New Roman" w:cs="Times New Roman"/>
          <w:color w:val="000000" w:themeColor="text1"/>
          <w:sz w:val="24"/>
          <w:szCs w:val="24"/>
        </w:rPr>
        <w:t>4.0</w:t>
      </w:r>
      <w:r w:rsidR="003B613F" w:rsidRPr="004E41EC">
        <w:rPr>
          <w:rFonts w:ascii="Times New Roman" w:hAnsi="Times New Roman" w:cs="Times New Roman"/>
          <w:color w:val="000000" w:themeColor="text1"/>
          <w:sz w:val="24"/>
          <w:szCs w:val="24"/>
        </w:rPr>
        <w:t xml:space="preserve"> equiv)</w:t>
      </w:r>
      <w:r w:rsidR="003B3885">
        <w:rPr>
          <w:rFonts w:ascii="Times New Roman" w:hAnsi="Times New Roman" w:cs="Times New Roman"/>
          <w:color w:val="000000" w:themeColor="text1"/>
          <w:sz w:val="24"/>
          <w:szCs w:val="24"/>
        </w:rPr>
        <w:t xml:space="preserve"> </w:t>
      </w:r>
      <w:r w:rsidR="003B3885" w:rsidRPr="00AF6C04">
        <w:rPr>
          <w:rFonts w:ascii="Times New Roman" w:hAnsi="Times New Roman" w:cs="Times New Roman"/>
          <w:sz w:val="24"/>
          <w:szCs w:val="24"/>
        </w:rPr>
        <w:t>were charged into an oven-dried 2.5 mL vial under a nitrogen atmosphere, followed by the addition of 0.75 mL toluene</w:t>
      </w:r>
      <w:r w:rsidR="003B3885">
        <w:rPr>
          <w:rFonts w:ascii="Times New Roman" w:hAnsi="Times New Roman" w:cs="Times New Roman"/>
          <w:sz w:val="24"/>
          <w:szCs w:val="24"/>
        </w:rPr>
        <w:t xml:space="preserve"> and 75</w:t>
      </w:r>
      <w:r w:rsidR="00874389">
        <w:rPr>
          <w:rFonts w:ascii="Times New Roman" w:hAnsi="Times New Roman" w:cs="Times New Roman"/>
          <w:sz w:val="24"/>
          <w:szCs w:val="24"/>
        </w:rPr>
        <w:t>.0</w:t>
      </w:r>
      <w:r w:rsidR="003B3885">
        <w:rPr>
          <w:rFonts w:ascii="Times New Roman" w:hAnsi="Times New Roman" w:cs="Times New Roman"/>
          <w:sz w:val="24"/>
          <w:szCs w:val="24"/>
        </w:rPr>
        <w:t xml:space="preserve"> </w:t>
      </w:r>
      <w:r w:rsidR="003B3885" w:rsidRPr="004E41EC">
        <w:rPr>
          <w:rFonts w:ascii="Times New Roman" w:hAnsi="Times New Roman" w:cs="Times New Roman"/>
          <w:sz w:val="24"/>
          <w:szCs w:val="24"/>
        </w:rPr>
        <w:t>μL</w:t>
      </w:r>
      <w:r w:rsidR="003B3885">
        <w:rPr>
          <w:rFonts w:ascii="Times New Roman" w:hAnsi="Times New Roman" w:cs="Times New Roman"/>
          <w:sz w:val="24"/>
          <w:szCs w:val="24"/>
        </w:rPr>
        <w:t xml:space="preserve"> of distilled H</w:t>
      </w:r>
      <w:r w:rsidR="003B3885" w:rsidRPr="008601B3">
        <w:rPr>
          <w:rFonts w:ascii="Times New Roman" w:hAnsi="Times New Roman" w:cs="Times New Roman"/>
          <w:sz w:val="24"/>
          <w:szCs w:val="24"/>
          <w:vertAlign w:val="subscript"/>
        </w:rPr>
        <w:t>2</w:t>
      </w:r>
      <w:r w:rsidR="003B3885">
        <w:rPr>
          <w:rFonts w:ascii="Times New Roman" w:hAnsi="Times New Roman" w:cs="Times New Roman"/>
          <w:sz w:val="24"/>
          <w:szCs w:val="24"/>
        </w:rPr>
        <w:t>O</w:t>
      </w:r>
      <w:r w:rsidR="003B3885" w:rsidRPr="00AF6C04">
        <w:rPr>
          <w:rFonts w:ascii="Times New Roman" w:hAnsi="Times New Roman" w:cs="Times New Roman"/>
          <w:sz w:val="24"/>
          <w:szCs w:val="24"/>
        </w:rPr>
        <w:t>. The resulting mixture was stirred for 10 minutes at room temperature and then transferred to an oven-dried NMR tube for ³¹P{¹H} VT</w:t>
      </w:r>
      <w:r w:rsidR="003B3885">
        <w:rPr>
          <w:rFonts w:ascii="Times New Roman" w:hAnsi="Times New Roman" w:cs="Times New Roman"/>
          <w:sz w:val="24"/>
          <w:szCs w:val="24"/>
        </w:rPr>
        <w:t>-</w:t>
      </w:r>
      <w:r w:rsidR="003B3885" w:rsidRPr="00AF6C04">
        <w:rPr>
          <w:rFonts w:ascii="Times New Roman" w:hAnsi="Times New Roman" w:cs="Times New Roman"/>
          <w:sz w:val="24"/>
          <w:szCs w:val="24"/>
        </w:rPr>
        <w:t xml:space="preserve">NMR measurements over a temperature range from room temperature to </w:t>
      </w:r>
      <w:r w:rsidR="003B3885">
        <w:rPr>
          <w:rFonts w:ascii="Times New Roman" w:hAnsi="Times New Roman" w:cs="Times New Roman"/>
          <w:sz w:val="24"/>
          <w:szCs w:val="24"/>
        </w:rPr>
        <w:t>6</w:t>
      </w:r>
      <w:r w:rsidR="003B3885" w:rsidRPr="00AF6C04">
        <w:rPr>
          <w:rFonts w:ascii="Times New Roman" w:hAnsi="Times New Roman" w:cs="Times New Roman"/>
          <w:sz w:val="24"/>
          <w:szCs w:val="24"/>
        </w:rPr>
        <w:t>0 °C.</w:t>
      </w:r>
      <w:r w:rsidR="003B3885">
        <w:rPr>
          <w:rFonts w:ascii="Times New Roman" w:hAnsi="Times New Roman" w:cs="Times New Roman"/>
          <w:sz w:val="24"/>
          <w:szCs w:val="24"/>
        </w:rPr>
        <w:t xml:space="preserve"> </w:t>
      </w:r>
      <w:r w:rsidR="003B613F" w:rsidRPr="004E41EC">
        <w:rPr>
          <w:rFonts w:ascii="Times New Roman" w:hAnsi="Times New Roman" w:cs="Times New Roman"/>
          <w:color w:val="000000" w:themeColor="text1"/>
          <w:sz w:val="24"/>
          <w:szCs w:val="24"/>
        </w:rPr>
        <w:t xml:space="preserve"> Peaks highlighted in </w:t>
      </w:r>
      <w:r w:rsidR="00906A18">
        <w:rPr>
          <w:rFonts w:ascii="Times New Roman" w:hAnsi="Times New Roman" w:cs="Times New Roman"/>
          <w:color w:val="000000" w:themeColor="text1"/>
          <w:sz w:val="24"/>
          <w:szCs w:val="24"/>
        </w:rPr>
        <w:t>grey color</w:t>
      </w:r>
      <w:r w:rsidR="003B613F" w:rsidRPr="004E41EC">
        <w:rPr>
          <w:rFonts w:ascii="Times New Roman" w:hAnsi="Times New Roman" w:cs="Times New Roman"/>
          <w:color w:val="000000" w:themeColor="text1"/>
          <w:sz w:val="24"/>
          <w:szCs w:val="24"/>
        </w:rPr>
        <w:t xml:space="preserve"> were also observed in the </w:t>
      </w:r>
      <w:r w:rsidR="00017CDA">
        <w:rPr>
          <w:rFonts w:ascii="Times New Roman" w:hAnsi="Times New Roman" w:cs="Times New Roman"/>
          <w:color w:val="000000" w:themeColor="text1"/>
          <w:sz w:val="24"/>
          <w:szCs w:val="24"/>
        </w:rPr>
        <w:t>above</w:t>
      </w:r>
      <w:r>
        <w:rPr>
          <w:rFonts w:ascii="Times New Roman" w:hAnsi="Times New Roman" w:cs="Times New Roman"/>
          <w:color w:val="000000" w:themeColor="text1"/>
          <w:sz w:val="24"/>
          <w:szCs w:val="24"/>
        </w:rPr>
        <w:t xml:space="preserve"> </w:t>
      </w:r>
      <w:r w:rsidRPr="004F3B77">
        <w:rPr>
          <w:rFonts w:ascii="Times New Roman" w:hAnsi="Times New Roman" w:cs="Times New Roman"/>
          <w:color w:val="000000" w:themeColor="text1"/>
          <w:sz w:val="24"/>
          <w:szCs w:val="24"/>
          <w:vertAlign w:val="superscript"/>
        </w:rPr>
        <w:t>31</w:t>
      </w:r>
      <w:r w:rsidR="00584C83">
        <w:rPr>
          <w:rFonts w:ascii="Times New Roman" w:hAnsi="Times New Roman" w:cs="Times New Roman"/>
          <w:color w:val="000000" w:themeColor="text1"/>
          <w:sz w:val="24"/>
          <w:szCs w:val="24"/>
        </w:rPr>
        <w:t>P</w:t>
      </w:r>
      <w:r>
        <w:rPr>
          <w:rFonts w:ascii="Times New Roman" w:hAnsi="Times New Roman" w:cs="Times New Roman"/>
          <w:color w:val="000000" w:themeColor="text1"/>
          <w:sz w:val="24"/>
          <w:szCs w:val="24"/>
        </w:rPr>
        <w:t>{</w:t>
      </w:r>
      <w:r w:rsidRPr="004F3B77">
        <w:rPr>
          <w:rFonts w:ascii="Times New Roman" w:hAnsi="Times New Roman" w:cs="Times New Roman"/>
          <w:color w:val="000000" w:themeColor="text1"/>
          <w:sz w:val="24"/>
          <w:szCs w:val="24"/>
          <w:vertAlign w:val="superscript"/>
        </w:rPr>
        <w:t>1</w:t>
      </w:r>
      <w:r w:rsidR="00584C83">
        <w:rPr>
          <w:rFonts w:ascii="Times New Roman" w:hAnsi="Times New Roman" w:cs="Times New Roman"/>
          <w:color w:val="000000" w:themeColor="text1"/>
          <w:sz w:val="24"/>
          <w:szCs w:val="24"/>
        </w:rPr>
        <w:t>H} VT-NMR (</w:t>
      </w:r>
      <w:r w:rsidR="00A96413">
        <w:rPr>
          <w:rFonts w:ascii="Times New Roman" w:hAnsi="Times New Roman" w:cs="Times New Roman"/>
          <w:color w:val="000000" w:themeColor="text1"/>
          <w:sz w:val="24"/>
          <w:szCs w:val="24"/>
        </w:rPr>
        <w:t>Section</w:t>
      </w:r>
      <w:r w:rsidR="00017CDA">
        <w:rPr>
          <w:rFonts w:ascii="Times New Roman" w:hAnsi="Times New Roman" w:cs="Times New Roman"/>
          <w:color w:val="000000" w:themeColor="text1"/>
          <w:sz w:val="24"/>
          <w:szCs w:val="24"/>
        </w:rPr>
        <w:t xml:space="preserve"> </w:t>
      </w:r>
      <w:r w:rsidR="00017CDA" w:rsidRPr="00584C83">
        <w:rPr>
          <w:rFonts w:ascii="Times New Roman" w:hAnsi="Times New Roman" w:cs="Times New Roman"/>
          <w:color w:val="000000" w:themeColor="text1"/>
          <w:sz w:val="24"/>
          <w:szCs w:val="24"/>
        </w:rPr>
        <w:t>3.2.</w:t>
      </w:r>
      <w:r w:rsidR="00584C83" w:rsidRPr="00584C83">
        <w:rPr>
          <w:rFonts w:ascii="Times New Roman" w:hAnsi="Times New Roman" w:cs="Times New Roman"/>
          <w:color w:val="000000" w:themeColor="text1"/>
          <w:sz w:val="24"/>
          <w:szCs w:val="24"/>
        </w:rPr>
        <w:t>)</w:t>
      </w:r>
      <w:r w:rsidR="00FC225D">
        <w:rPr>
          <w:rFonts w:ascii="Times New Roman" w:hAnsi="Times New Roman" w:cs="Times New Roman"/>
          <w:color w:val="000000" w:themeColor="text1"/>
          <w:sz w:val="24"/>
          <w:szCs w:val="24"/>
        </w:rPr>
        <w:t xml:space="preserve"> </w:t>
      </w:r>
      <w:r w:rsidR="0057759E">
        <w:rPr>
          <w:rFonts w:ascii="Times New Roman" w:hAnsi="Times New Roman" w:cs="Times New Roman"/>
          <w:color w:val="000000" w:themeColor="text1"/>
          <w:sz w:val="24"/>
          <w:szCs w:val="24"/>
        </w:rPr>
        <w:t>and</w:t>
      </w:r>
      <w:r w:rsidR="00FC225D">
        <w:rPr>
          <w:rFonts w:ascii="Times New Roman" w:hAnsi="Times New Roman" w:cs="Times New Roman"/>
          <w:color w:val="000000" w:themeColor="text1"/>
          <w:sz w:val="24"/>
          <w:szCs w:val="24"/>
        </w:rPr>
        <w:t xml:space="preserve">, during the synthesis of </w:t>
      </w:r>
      <w:r w:rsidR="00FC225D" w:rsidRPr="00FC225D">
        <w:rPr>
          <w:rFonts w:ascii="Times New Roman" w:hAnsi="Times New Roman" w:cs="Times New Roman"/>
          <w:b/>
          <w:bCs/>
          <w:color w:val="000000" w:themeColor="text1"/>
          <w:sz w:val="24"/>
          <w:szCs w:val="24"/>
        </w:rPr>
        <w:t>X</w:t>
      </w:r>
      <w:r w:rsidR="00FC225D" w:rsidRPr="00FC225D">
        <w:rPr>
          <w:rFonts w:ascii="Times New Roman" w:hAnsi="Times New Roman" w:cs="Times New Roman"/>
          <w:b/>
          <w:bCs/>
          <w:color w:val="000000" w:themeColor="text1"/>
          <w:sz w:val="24"/>
          <w:szCs w:val="24"/>
          <w:vertAlign w:val="subscript"/>
        </w:rPr>
        <w:t>1</w:t>
      </w:r>
      <w:r w:rsidR="00FC225D">
        <w:rPr>
          <w:rFonts w:ascii="Times New Roman" w:hAnsi="Times New Roman" w:cs="Times New Roman"/>
          <w:color w:val="000000" w:themeColor="text1"/>
          <w:sz w:val="24"/>
          <w:szCs w:val="24"/>
        </w:rPr>
        <w:t xml:space="preserve"> </w:t>
      </w:r>
      <w:r w:rsidR="00FC225D" w:rsidRPr="004775B2">
        <w:rPr>
          <w:rFonts w:ascii="Times New Roman" w:hAnsi="Times New Roman" w:cs="Times New Roman"/>
          <w:color w:val="000000" w:themeColor="text1"/>
          <w:sz w:val="24"/>
          <w:szCs w:val="24"/>
        </w:rPr>
        <w:t xml:space="preserve">complex </w:t>
      </w:r>
      <w:r w:rsidR="003B613F" w:rsidRPr="004775B2">
        <w:rPr>
          <w:rFonts w:ascii="Times New Roman" w:hAnsi="Times New Roman" w:cs="Times New Roman"/>
          <w:color w:val="000000" w:themeColor="text1"/>
          <w:sz w:val="24"/>
          <w:szCs w:val="24"/>
        </w:rPr>
        <w:t>(</w:t>
      </w:r>
      <w:r w:rsidR="00A96413">
        <w:rPr>
          <w:rFonts w:ascii="Times New Roman" w:hAnsi="Times New Roman" w:cs="Times New Roman"/>
          <w:color w:val="000000" w:themeColor="text1"/>
          <w:sz w:val="24"/>
          <w:szCs w:val="24"/>
        </w:rPr>
        <w:t>S</w:t>
      </w:r>
      <w:r w:rsidR="004A66F6" w:rsidRPr="004775B2">
        <w:rPr>
          <w:rFonts w:ascii="Times New Roman" w:hAnsi="Times New Roman" w:cs="Times New Roman"/>
          <w:color w:val="000000" w:themeColor="text1"/>
          <w:sz w:val="24"/>
          <w:szCs w:val="24"/>
        </w:rPr>
        <w:t>ection</w:t>
      </w:r>
      <w:r w:rsidR="003B613F" w:rsidRPr="004775B2">
        <w:rPr>
          <w:rFonts w:ascii="Times New Roman" w:hAnsi="Times New Roman" w:cs="Times New Roman"/>
          <w:color w:val="000000" w:themeColor="text1"/>
          <w:sz w:val="24"/>
          <w:szCs w:val="24"/>
        </w:rPr>
        <w:t xml:space="preserve"> </w:t>
      </w:r>
      <w:r w:rsidR="007D5AE1" w:rsidRPr="004775B2">
        <w:rPr>
          <w:rFonts w:ascii="Times New Roman" w:hAnsi="Times New Roman" w:cs="Times New Roman"/>
          <w:color w:val="000000" w:themeColor="text1"/>
          <w:sz w:val="24"/>
          <w:szCs w:val="24"/>
        </w:rPr>
        <w:t>2</w:t>
      </w:r>
      <w:r w:rsidR="003B613F" w:rsidRPr="004775B2">
        <w:rPr>
          <w:rFonts w:ascii="Times New Roman" w:hAnsi="Times New Roman" w:cs="Times New Roman"/>
          <w:color w:val="000000" w:themeColor="text1"/>
          <w:sz w:val="24"/>
          <w:szCs w:val="24"/>
        </w:rPr>
        <w:t>).</w:t>
      </w:r>
      <w:r w:rsidR="003B613F" w:rsidRPr="004E41EC">
        <w:rPr>
          <w:rFonts w:ascii="Times New Roman" w:hAnsi="Times New Roman" w:cs="Times New Roman"/>
          <w:color w:val="000000" w:themeColor="text1"/>
          <w:sz w:val="24"/>
          <w:szCs w:val="24"/>
        </w:rPr>
        <w:t xml:space="preserve"> </w:t>
      </w:r>
      <w:r w:rsidR="007F6C34" w:rsidRPr="007F6C34">
        <w:rPr>
          <w:rFonts w:ascii="Times New Roman" w:hAnsi="Times New Roman" w:cs="Times New Roman"/>
          <w:color w:val="000000" w:themeColor="text1"/>
          <w:sz w:val="24"/>
          <w:szCs w:val="24"/>
        </w:rPr>
        <w:t>These results indicate that the dirhodium(II</w:t>
      </w:r>
      <w:r w:rsidR="00FF2B48" w:rsidRPr="007F6C34">
        <w:rPr>
          <w:rFonts w:ascii="Times New Roman" w:hAnsi="Times New Roman" w:cs="Times New Roman"/>
          <w:color w:val="000000" w:themeColor="text1"/>
          <w:sz w:val="24"/>
          <w:szCs w:val="24"/>
        </w:rPr>
        <w:t>) most</w:t>
      </w:r>
      <w:r w:rsidR="007F6C34" w:rsidRPr="007F6C34">
        <w:rPr>
          <w:rFonts w:ascii="Times New Roman" w:hAnsi="Times New Roman" w:cs="Times New Roman"/>
          <w:color w:val="000000" w:themeColor="text1"/>
          <w:sz w:val="24"/>
          <w:szCs w:val="24"/>
        </w:rPr>
        <w:t xml:space="preserve"> likely undergoes disproportionation to generate monorhodium(I) and monorhodium(III) species under the reaction conditions.</w:t>
      </w:r>
    </w:p>
    <w:p w14:paraId="6D28A749" w14:textId="521F0C54" w:rsidR="00A023B3" w:rsidRDefault="00DA1E45" w:rsidP="00270E6B">
      <w:pPr>
        <w:jc w:val="both"/>
        <w:rPr>
          <w:rFonts w:ascii="Times New Roman" w:hAnsi="Times New Roman" w:cs="Times New Roman"/>
          <w:sz w:val="24"/>
          <w:szCs w:val="24"/>
        </w:rPr>
      </w:pPr>
      <w:r w:rsidRPr="00A023B3">
        <w:rPr>
          <w:rFonts w:ascii="Times New Roman" w:hAnsi="Times New Roman" w:cs="Times New Roman"/>
          <w:b/>
          <w:bCs/>
          <w:sz w:val="24"/>
          <w:szCs w:val="24"/>
          <w:vertAlign w:val="superscript"/>
        </w:rPr>
        <w:t>31</w:t>
      </w:r>
      <w:r w:rsidRPr="00A023B3">
        <w:rPr>
          <w:rFonts w:ascii="Times New Roman" w:hAnsi="Times New Roman" w:cs="Times New Roman"/>
          <w:b/>
          <w:bCs/>
          <w:sz w:val="24"/>
          <w:szCs w:val="24"/>
        </w:rPr>
        <w:t>P</w:t>
      </w:r>
      <w:r w:rsidR="00A023B3">
        <w:rPr>
          <w:rFonts w:ascii="Times New Roman" w:hAnsi="Times New Roman" w:cs="Times New Roman"/>
          <w:b/>
          <w:bCs/>
          <w:sz w:val="24"/>
          <w:szCs w:val="24"/>
        </w:rPr>
        <w:t>{</w:t>
      </w:r>
      <w:r w:rsidR="00A023B3" w:rsidRPr="00A023B3">
        <w:rPr>
          <w:rFonts w:ascii="Times New Roman" w:hAnsi="Times New Roman" w:cs="Times New Roman"/>
          <w:b/>
          <w:bCs/>
          <w:sz w:val="24"/>
          <w:szCs w:val="24"/>
          <w:vertAlign w:val="superscript"/>
        </w:rPr>
        <w:t>1</w:t>
      </w:r>
      <w:r w:rsidR="00A023B3">
        <w:rPr>
          <w:rFonts w:ascii="Times New Roman" w:hAnsi="Times New Roman" w:cs="Times New Roman"/>
          <w:b/>
          <w:bCs/>
          <w:sz w:val="24"/>
          <w:szCs w:val="24"/>
        </w:rPr>
        <w:t>H}</w:t>
      </w:r>
      <w:r w:rsidR="00256BE5">
        <w:rPr>
          <w:rFonts w:ascii="Times New Roman" w:hAnsi="Times New Roman" w:cs="Times New Roman"/>
          <w:b/>
          <w:bCs/>
          <w:sz w:val="24"/>
          <w:szCs w:val="24"/>
        </w:rPr>
        <w:t xml:space="preserve"> </w:t>
      </w:r>
      <w:r w:rsidRPr="00A023B3">
        <w:rPr>
          <w:rFonts w:ascii="Times New Roman" w:hAnsi="Times New Roman" w:cs="Times New Roman"/>
          <w:b/>
          <w:bCs/>
          <w:sz w:val="24"/>
          <w:szCs w:val="24"/>
        </w:rPr>
        <w:t>NMR</w:t>
      </w:r>
      <w:r w:rsidRPr="004E41EC">
        <w:rPr>
          <w:rFonts w:ascii="Times New Roman" w:hAnsi="Times New Roman" w:cs="Times New Roman"/>
          <w:sz w:val="24"/>
          <w:szCs w:val="24"/>
        </w:rPr>
        <w:t xml:space="preserve"> (162 MHz, Toluene)</w:t>
      </w:r>
    </w:p>
    <w:p w14:paraId="6D5A1F5C" w14:textId="14632318" w:rsidR="00510331" w:rsidRPr="00170CCB" w:rsidRDefault="007A2058" w:rsidP="00270E6B">
      <w:pPr>
        <w:jc w:val="both"/>
        <w:rPr>
          <w:rFonts w:ascii="Times New Roman" w:hAnsi="Times New Roman" w:cs="Times New Roman"/>
          <w:sz w:val="20"/>
          <w:szCs w:val="20"/>
        </w:rPr>
      </w:pPr>
      <w:r w:rsidRPr="00170CCB">
        <w:rPr>
          <w:rFonts w:ascii="Times New Roman" w:hAnsi="Times New Roman" w:cs="Times New Roman"/>
          <w:sz w:val="20"/>
          <w:szCs w:val="20"/>
        </w:rPr>
        <w:t xml:space="preserve">δ 74.09 (dd, </w:t>
      </w:r>
      <w:r w:rsidRPr="00170CCB">
        <w:rPr>
          <w:rFonts w:ascii="Times New Roman" w:hAnsi="Times New Roman" w:cs="Times New Roman"/>
          <w:i/>
          <w:iCs/>
          <w:sz w:val="20"/>
          <w:szCs w:val="20"/>
        </w:rPr>
        <w:t>J</w:t>
      </w:r>
      <w:r w:rsidRPr="00170CCB">
        <w:rPr>
          <w:rFonts w:ascii="Times New Roman" w:hAnsi="Times New Roman" w:cs="Times New Roman"/>
          <w:sz w:val="20"/>
          <w:szCs w:val="20"/>
        </w:rPr>
        <w:t xml:space="preserve"> = 208.3, 41.8 Hz), 67.50 (dd, </w:t>
      </w:r>
      <w:r w:rsidRPr="00170CCB">
        <w:rPr>
          <w:rFonts w:ascii="Times New Roman" w:hAnsi="Times New Roman" w:cs="Times New Roman"/>
          <w:i/>
          <w:iCs/>
          <w:sz w:val="20"/>
          <w:szCs w:val="20"/>
        </w:rPr>
        <w:t>J</w:t>
      </w:r>
      <w:r w:rsidRPr="00170CCB">
        <w:rPr>
          <w:rFonts w:ascii="Times New Roman" w:hAnsi="Times New Roman" w:cs="Times New Roman"/>
          <w:sz w:val="20"/>
          <w:szCs w:val="20"/>
        </w:rPr>
        <w:t xml:space="preserve"> = 205.7, 44.9 Hz), 53.87 (dd, </w:t>
      </w:r>
      <w:r w:rsidRPr="00170CCB">
        <w:rPr>
          <w:rFonts w:ascii="Times New Roman" w:hAnsi="Times New Roman" w:cs="Times New Roman"/>
          <w:i/>
          <w:iCs/>
          <w:sz w:val="20"/>
          <w:szCs w:val="20"/>
        </w:rPr>
        <w:t>J</w:t>
      </w:r>
      <w:r w:rsidRPr="00170CCB">
        <w:rPr>
          <w:rFonts w:ascii="Times New Roman" w:hAnsi="Times New Roman" w:cs="Times New Roman"/>
          <w:sz w:val="20"/>
          <w:szCs w:val="20"/>
        </w:rPr>
        <w:t xml:space="preserve"> = 233.3, 141.6 Hz), 35.27 (dd, </w:t>
      </w:r>
      <w:r w:rsidRPr="00170CCB">
        <w:rPr>
          <w:rFonts w:ascii="Times New Roman" w:hAnsi="Times New Roman" w:cs="Times New Roman"/>
          <w:i/>
          <w:iCs/>
          <w:sz w:val="20"/>
          <w:szCs w:val="20"/>
        </w:rPr>
        <w:t>J</w:t>
      </w:r>
      <w:r w:rsidRPr="00170CCB">
        <w:rPr>
          <w:rFonts w:ascii="Times New Roman" w:hAnsi="Times New Roman" w:cs="Times New Roman"/>
          <w:sz w:val="20"/>
          <w:szCs w:val="20"/>
        </w:rPr>
        <w:t xml:space="preserve"> = 207.9, 42.0 Hz), 23.70 (dd, </w:t>
      </w:r>
      <w:r w:rsidRPr="00170CCB">
        <w:rPr>
          <w:rFonts w:ascii="Times New Roman" w:hAnsi="Times New Roman" w:cs="Times New Roman"/>
          <w:i/>
          <w:iCs/>
          <w:sz w:val="20"/>
          <w:szCs w:val="20"/>
        </w:rPr>
        <w:t>J</w:t>
      </w:r>
      <w:r w:rsidRPr="00170CCB">
        <w:rPr>
          <w:rFonts w:ascii="Times New Roman" w:hAnsi="Times New Roman" w:cs="Times New Roman"/>
          <w:sz w:val="20"/>
          <w:szCs w:val="20"/>
        </w:rPr>
        <w:t xml:space="preserve"> = 233.0, 131.5 Hz).</w:t>
      </w:r>
    </w:p>
    <w:p w14:paraId="521D699B" w14:textId="19B73549" w:rsidR="00721B5B" w:rsidRDefault="00AF2B3C" w:rsidP="000F3FB5">
      <w:pPr>
        <w:jc w:val="center"/>
        <w:rPr>
          <w:rFonts w:ascii="Times New Roman" w:hAnsi="Times New Roman" w:cs="Times New Roman"/>
          <w:sz w:val="24"/>
          <w:szCs w:val="24"/>
        </w:rPr>
      </w:pPr>
      <w:r w:rsidRPr="0064472F">
        <w:rPr>
          <w:rFonts w:ascii="Times New Roman" w:hAnsi="Times New Roman" w:cs="Times New Roman"/>
          <w:noProof/>
          <w:sz w:val="24"/>
          <w:szCs w:val="24"/>
          <w:bdr w:val="single" w:sz="4" w:space="0" w:color="auto"/>
        </w:rPr>
        <w:lastRenderedPageBreak/>
        <w:drawing>
          <wp:inline distT="0" distB="0" distL="0" distR="0" wp14:anchorId="2C62222B" wp14:editId="7E68091A">
            <wp:extent cx="4968000" cy="3467730"/>
            <wp:effectExtent l="0" t="0" r="4445" b="0"/>
            <wp:docPr id="129000101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68000" cy="3467730"/>
                    </a:xfrm>
                    <a:prstGeom prst="rect">
                      <a:avLst/>
                    </a:prstGeom>
                    <a:noFill/>
                  </pic:spPr>
                </pic:pic>
              </a:graphicData>
            </a:graphic>
          </wp:inline>
        </w:drawing>
      </w:r>
    </w:p>
    <w:p w14:paraId="76955289" w14:textId="66523383" w:rsidR="00170CCB" w:rsidRPr="00155862" w:rsidRDefault="005C66F5" w:rsidP="00270E6B">
      <w:pPr>
        <w:jc w:val="both"/>
        <w:rPr>
          <w:rFonts w:ascii="Times New Roman" w:hAnsi="Times New Roman" w:cs="Times New Roman"/>
          <w:color w:val="000000" w:themeColor="text1"/>
          <w:sz w:val="24"/>
          <w:szCs w:val="24"/>
          <w:lang w:val="en-US"/>
        </w:rPr>
      </w:pPr>
      <w:r w:rsidRPr="005C66F5">
        <w:rPr>
          <w:rFonts w:ascii="Times New Roman" w:hAnsi="Times New Roman" w:cs="Times New Roman"/>
          <w:b/>
          <w:bCs/>
          <w:sz w:val="24"/>
          <w:szCs w:val="24"/>
          <w:lang w:val="en-US"/>
        </w:rPr>
        <w:t>Figure S</w:t>
      </w:r>
      <w:r>
        <w:rPr>
          <w:rFonts w:ascii="Times New Roman" w:hAnsi="Times New Roman" w:cs="Times New Roman"/>
          <w:b/>
          <w:bCs/>
          <w:sz w:val="24"/>
          <w:szCs w:val="24"/>
          <w:lang w:val="en-US"/>
        </w:rPr>
        <w:t>8</w:t>
      </w:r>
      <w:r>
        <w:rPr>
          <w:rFonts w:ascii="Times New Roman" w:hAnsi="Times New Roman" w:cs="Times New Roman"/>
          <w:sz w:val="24"/>
          <w:szCs w:val="24"/>
          <w:lang w:val="en-US"/>
        </w:rPr>
        <w:t xml:space="preserve">. </w:t>
      </w:r>
      <w:r w:rsidRPr="005C66F5">
        <w:rPr>
          <w:rFonts w:ascii="Times New Roman" w:hAnsi="Times New Roman" w:cs="Times New Roman"/>
          <w:sz w:val="24"/>
          <w:szCs w:val="24"/>
          <w:vertAlign w:val="superscript"/>
          <w:lang w:val="en-US"/>
        </w:rPr>
        <w:t>31</w:t>
      </w:r>
      <w:r>
        <w:rPr>
          <w:rFonts w:ascii="Times New Roman" w:hAnsi="Times New Roman" w:cs="Times New Roman"/>
          <w:sz w:val="24"/>
          <w:szCs w:val="24"/>
          <w:lang w:val="en-US"/>
        </w:rPr>
        <w:t>P{</w:t>
      </w:r>
      <w:r w:rsidRPr="005C66F5">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H} VT-NMR </w:t>
      </w:r>
      <w:r w:rsidR="00155862">
        <w:rPr>
          <w:rFonts w:ascii="Times New Roman" w:hAnsi="Times New Roman" w:cs="Times New Roman"/>
          <w:sz w:val="24"/>
          <w:szCs w:val="24"/>
          <w:lang w:val="en-US"/>
        </w:rPr>
        <w:t xml:space="preserve">with </w:t>
      </w:r>
      <w:r w:rsidR="00155862" w:rsidRPr="00155862">
        <w:rPr>
          <w:rFonts w:ascii="Times New Roman" w:hAnsi="Times New Roman" w:cs="Times New Roman"/>
          <w:color w:val="000000" w:themeColor="text1"/>
          <w:sz w:val="24"/>
          <w:szCs w:val="24"/>
        </w:rPr>
        <w:t>[Rh(C</w:t>
      </w:r>
      <w:r w:rsidR="00155862" w:rsidRPr="00155862">
        <w:rPr>
          <w:rFonts w:ascii="Times New Roman" w:hAnsi="Times New Roman" w:cs="Times New Roman"/>
          <w:color w:val="000000" w:themeColor="text1"/>
          <w:sz w:val="24"/>
          <w:szCs w:val="24"/>
          <w:vertAlign w:val="subscript"/>
        </w:rPr>
        <w:t>2</w:t>
      </w:r>
      <w:r w:rsidR="00155862" w:rsidRPr="00155862">
        <w:rPr>
          <w:rFonts w:ascii="Times New Roman" w:hAnsi="Times New Roman" w:cs="Times New Roman"/>
          <w:color w:val="000000" w:themeColor="text1"/>
          <w:sz w:val="24"/>
          <w:szCs w:val="24"/>
        </w:rPr>
        <w:t>H</w:t>
      </w:r>
      <w:r w:rsidR="00155862" w:rsidRPr="00155862">
        <w:rPr>
          <w:rFonts w:ascii="Times New Roman" w:hAnsi="Times New Roman" w:cs="Times New Roman"/>
          <w:color w:val="000000" w:themeColor="text1"/>
          <w:sz w:val="24"/>
          <w:szCs w:val="24"/>
          <w:vertAlign w:val="subscript"/>
        </w:rPr>
        <w:t>4</w:t>
      </w:r>
      <w:r w:rsidR="00155862" w:rsidRPr="00155862">
        <w:rPr>
          <w:rFonts w:ascii="Times New Roman" w:hAnsi="Times New Roman" w:cs="Times New Roman"/>
          <w:color w:val="000000" w:themeColor="text1"/>
          <w:sz w:val="24"/>
          <w:szCs w:val="24"/>
        </w:rPr>
        <w:t>)</w:t>
      </w:r>
      <w:r w:rsidR="00155862" w:rsidRPr="00155862">
        <w:rPr>
          <w:rFonts w:ascii="Times New Roman" w:hAnsi="Times New Roman" w:cs="Times New Roman"/>
          <w:color w:val="000000" w:themeColor="text1"/>
          <w:sz w:val="24"/>
          <w:szCs w:val="24"/>
          <w:vertAlign w:val="subscript"/>
        </w:rPr>
        <w:t>2</w:t>
      </w:r>
      <w:r w:rsidR="00155862" w:rsidRPr="00155862">
        <w:rPr>
          <w:rFonts w:ascii="Times New Roman" w:hAnsi="Times New Roman" w:cs="Times New Roman"/>
          <w:color w:val="000000" w:themeColor="text1"/>
          <w:sz w:val="24"/>
          <w:szCs w:val="24"/>
        </w:rPr>
        <w:t>Cl]</w:t>
      </w:r>
      <w:r w:rsidR="00155862" w:rsidRPr="00155862">
        <w:rPr>
          <w:rFonts w:ascii="Times New Roman" w:hAnsi="Times New Roman" w:cs="Times New Roman"/>
          <w:color w:val="000000" w:themeColor="text1"/>
          <w:sz w:val="24"/>
          <w:szCs w:val="24"/>
          <w:vertAlign w:val="subscript"/>
        </w:rPr>
        <w:t>2</w:t>
      </w:r>
      <w:r w:rsidR="00155862">
        <w:rPr>
          <w:rFonts w:ascii="Times New Roman" w:hAnsi="Times New Roman" w:cs="Times New Roman"/>
          <w:color w:val="000000" w:themeColor="text1"/>
          <w:sz w:val="24"/>
          <w:szCs w:val="24"/>
        </w:rPr>
        <w:t>/</w:t>
      </w:r>
      <w:r w:rsidR="00155862" w:rsidRPr="00155862">
        <w:rPr>
          <w:rFonts w:ascii="Times New Roman" w:hAnsi="Times New Roman" w:cs="Times New Roman"/>
          <w:color w:val="000000" w:themeColor="text1"/>
          <w:sz w:val="24"/>
          <w:szCs w:val="24"/>
        </w:rPr>
        <w:t xml:space="preserve">Josiphos </w:t>
      </w:r>
      <w:r w:rsidR="00155862">
        <w:rPr>
          <w:rFonts w:ascii="Times New Roman" w:hAnsi="Times New Roman" w:cs="Times New Roman"/>
          <w:color w:val="000000" w:themeColor="text1"/>
          <w:sz w:val="24"/>
          <w:szCs w:val="24"/>
        </w:rPr>
        <w:t xml:space="preserve">in the presence </w:t>
      </w:r>
      <w:r w:rsidR="00CA259D">
        <w:rPr>
          <w:rFonts w:ascii="Times New Roman" w:hAnsi="Times New Roman" w:cs="Times New Roman"/>
          <w:color w:val="000000" w:themeColor="text1"/>
          <w:sz w:val="24"/>
          <w:szCs w:val="24"/>
        </w:rPr>
        <w:t>of PhB</w:t>
      </w:r>
      <w:r w:rsidR="00155862">
        <w:rPr>
          <w:rFonts w:ascii="Times New Roman" w:hAnsi="Times New Roman" w:cs="Times New Roman"/>
          <w:color w:val="000000" w:themeColor="text1"/>
          <w:sz w:val="24"/>
          <w:szCs w:val="24"/>
        </w:rPr>
        <w:t>(OH)</w:t>
      </w:r>
      <w:r w:rsidR="00155862" w:rsidRPr="00155862">
        <w:rPr>
          <w:rFonts w:ascii="Times New Roman" w:hAnsi="Times New Roman" w:cs="Times New Roman"/>
          <w:color w:val="000000" w:themeColor="text1"/>
          <w:sz w:val="24"/>
          <w:szCs w:val="24"/>
          <w:vertAlign w:val="subscript"/>
        </w:rPr>
        <w:t>2</w:t>
      </w:r>
      <w:r w:rsidR="00155862" w:rsidRPr="00155862">
        <w:rPr>
          <w:rFonts w:ascii="Times New Roman" w:hAnsi="Times New Roman" w:cs="Times New Roman"/>
          <w:color w:val="000000" w:themeColor="text1"/>
          <w:sz w:val="24"/>
          <w:szCs w:val="24"/>
        </w:rPr>
        <w:t xml:space="preserve"> </w:t>
      </w:r>
    </w:p>
    <w:p w14:paraId="17DAA6C5" w14:textId="77777777" w:rsidR="005C66F5" w:rsidRPr="005C66F5" w:rsidRDefault="005C66F5" w:rsidP="00270E6B">
      <w:pPr>
        <w:jc w:val="both"/>
        <w:rPr>
          <w:rFonts w:ascii="Times New Roman" w:hAnsi="Times New Roman" w:cs="Times New Roman"/>
          <w:sz w:val="24"/>
          <w:szCs w:val="24"/>
          <w:lang w:val="en-US"/>
        </w:rPr>
      </w:pPr>
    </w:p>
    <w:p w14:paraId="571A1505" w14:textId="522566E8" w:rsidR="0047797E" w:rsidRPr="00155862" w:rsidRDefault="008347EF" w:rsidP="00270E6B">
      <w:pPr>
        <w:pStyle w:val="ListParagraph"/>
        <w:numPr>
          <w:ilvl w:val="0"/>
          <w:numId w:val="1"/>
        </w:numPr>
        <w:jc w:val="both"/>
        <w:rPr>
          <w:rFonts w:ascii="Times New Roman" w:hAnsi="Times New Roman" w:cs="Times New Roman"/>
          <w:sz w:val="24"/>
          <w:szCs w:val="24"/>
        </w:rPr>
      </w:pPr>
      <w:r w:rsidRPr="008347EF">
        <w:rPr>
          <w:rFonts w:ascii="Times New Roman" w:hAnsi="Times New Roman" w:cs="Times New Roman"/>
          <w:b/>
          <w:bCs/>
          <w:sz w:val="24"/>
          <w:szCs w:val="24"/>
        </w:rPr>
        <w:t xml:space="preserve">Control </w:t>
      </w:r>
      <w:r w:rsidR="005F0B48">
        <w:rPr>
          <w:rFonts w:ascii="Times New Roman" w:hAnsi="Times New Roman" w:cs="Times New Roman"/>
          <w:b/>
          <w:bCs/>
          <w:sz w:val="24"/>
          <w:szCs w:val="24"/>
        </w:rPr>
        <w:t>E</w:t>
      </w:r>
      <w:r w:rsidRPr="008347EF">
        <w:rPr>
          <w:rFonts w:ascii="Times New Roman" w:hAnsi="Times New Roman" w:cs="Times New Roman"/>
          <w:b/>
          <w:bCs/>
          <w:sz w:val="24"/>
          <w:szCs w:val="24"/>
        </w:rPr>
        <w:t>xperiments with [Rh(C</w:t>
      </w:r>
      <w:r w:rsidRPr="008347EF">
        <w:rPr>
          <w:rFonts w:ascii="Times New Roman" w:hAnsi="Times New Roman" w:cs="Times New Roman"/>
          <w:b/>
          <w:bCs/>
          <w:sz w:val="24"/>
          <w:szCs w:val="24"/>
          <w:vertAlign w:val="subscript"/>
        </w:rPr>
        <w:t>2</w:t>
      </w:r>
      <w:r w:rsidRPr="008347EF">
        <w:rPr>
          <w:rFonts w:ascii="Times New Roman" w:hAnsi="Times New Roman" w:cs="Times New Roman"/>
          <w:b/>
          <w:bCs/>
          <w:sz w:val="24"/>
          <w:szCs w:val="24"/>
        </w:rPr>
        <w:t>H</w:t>
      </w:r>
      <w:r w:rsidRPr="008347EF">
        <w:rPr>
          <w:rFonts w:ascii="Times New Roman" w:hAnsi="Times New Roman" w:cs="Times New Roman"/>
          <w:b/>
          <w:bCs/>
          <w:sz w:val="24"/>
          <w:szCs w:val="24"/>
          <w:vertAlign w:val="subscript"/>
        </w:rPr>
        <w:t>4</w:t>
      </w:r>
      <w:r w:rsidRPr="008347EF">
        <w:rPr>
          <w:rFonts w:ascii="Times New Roman" w:hAnsi="Times New Roman" w:cs="Times New Roman"/>
          <w:b/>
          <w:bCs/>
          <w:sz w:val="24"/>
          <w:szCs w:val="24"/>
        </w:rPr>
        <w:t>)</w:t>
      </w:r>
      <w:r w:rsidRPr="008347EF">
        <w:rPr>
          <w:rFonts w:ascii="Times New Roman" w:hAnsi="Times New Roman" w:cs="Times New Roman"/>
          <w:b/>
          <w:bCs/>
          <w:sz w:val="24"/>
          <w:szCs w:val="24"/>
          <w:vertAlign w:val="subscript"/>
        </w:rPr>
        <w:t>2</w:t>
      </w:r>
      <w:r w:rsidRPr="008347EF">
        <w:rPr>
          <w:rFonts w:ascii="Times New Roman" w:hAnsi="Times New Roman" w:cs="Times New Roman"/>
          <w:b/>
          <w:bCs/>
          <w:sz w:val="24"/>
          <w:szCs w:val="24"/>
        </w:rPr>
        <w:t>Cl]</w:t>
      </w:r>
      <w:r w:rsidRPr="008347EF">
        <w:rPr>
          <w:rFonts w:ascii="Times New Roman" w:hAnsi="Times New Roman" w:cs="Times New Roman"/>
          <w:b/>
          <w:bCs/>
          <w:sz w:val="24"/>
          <w:szCs w:val="24"/>
          <w:vertAlign w:val="subscript"/>
        </w:rPr>
        <w:t>2</w:t>
      </w:r>
      <w:r w:rsidRPr="008347EF">
        <w:rPr>
          <w:rFonts w:ascii="Times New Roman" w:hAnsi="Times New Roman" w:cs="Times New Roman"/>
          <w:b/>
          <w:bCs/>
          <w:sz w:val="24"/>
          <w:szCs w:val="24"/>
        </w:rPr>
        <w:t xml:space="preserve"> and Josiphos</w:t>
      </w:r>
      <w:r w:rsidRPr="008347EF">
        <w:rPr>
          <w:rFonts w:ascii="Times New Roman" w:hAnsi="Times New Roman" w:cs="Times New Roman"/>
          <w:sz w:val="24"/>
          <w:szCs w:val="24"/>
        </w:rPr>
        <w:t xml:space="preserve"> </w:t>
      </w:r>
    </w:p>
    <w:p w14:paraId="06E2C759" w14:textId="24AC4A4B" w:rsidR="006D5179" w:rsidRDefault="008D3333" w:rsidP="00270E6B">
      <w:pPr>
        <w:jc w:val="both"/>
        <w:rPr>
          <w:rFonts w:ascii="Times New Roman" w:hAnsi="Times New Roman" w:cs="Times New Roman"/>
          <w:color w:val="000000" w:themeColor="text1"/>
          <w:sz w:val="24"/>
          <w:szCs w:val="24"/>
        </w:rPr>
      </w:pPr>
      <w:r w:rsidRPr="00D8191F">
        <w:rPr>
          <w:rFonts w:ascii="Times New Roman" w:hAnsi="Times New Roman" w:cs="Times New Roman"/>
          <w:color w:val="000000" w:themeColor="text1"/>
          <w:sz w:val="24"/>
          <w:szCs w:val="24"/>
        </w:rPr>
        <w:t>[Rh(C</w:t>
      </w:r>
      <w:r w:rsidRPr="004F3B77">
        <w:rPr>
          <w:rFonts w:ascii="Times New Roman" w:hAnsi="Times New Roman" w:cs="Times New Roman"/>
          <w:color w:val="000000" w:themeColor="text1"/>
          <w:sz w:val="24"/>
          <w:szCs w:val="24"/>
          <w:vertAlign w:val="subscript"/>
        </w:rPr>
        <w:t>2</w:t>
      </w:r>
      <w:r w:rsidRPr="00D8191F">
        <w:rPr>
          <w:rFonts w:ascii="Times New Roman" w:hAnsi="Times New Roman" w:cs="Times New Roman"/>
          <w:color w:val="000000" w:themeColor="text1"/>
          <w:sz w:val="24"/>
          <w:szCs w:val="24"/>
        </w:rPr>
        <w:t>H</w:t>
      </w:r>
      <w:r w:rsidRPr="004F3B77">
        <w:rPr>
          <w:rFonts w:ascii="Times New Roman" w:hAnsi="Times New Roman" w:cs="Times New Roman"/>
          <w:color w:val="000000" w:themeColor="text1"/>
          <w:sz w:val="24"/>
          <w:szCs w:val="24"/>
          <w:vertAlign w:val="subscript"/>
        </w:rPr>
        <w:t>4</w:t>
      </w:r>
      <w:r w:rsidRPr="00D8191F">
        <w:rPr>
          <w:rFonts w:ascii="Times New Roman" w:hAnsi="Times New Roman" w:cs="Times New Roman"/>
          <w:color w:val="000000" w:themeColor="text1"/>
          <w:sz w:val="24"/>
          <w:szCs w:val="24"/>
        </w:rPr>
        <w:t>)(Cl)]</w:t>
      </w:r>
      <w:r w:rsidRPr="004F3B77">
        <w:rPr>
          <w:rFonts w:ascii="Times New Roman" w:hAnsi="Times New Roman" w:cs="Times New Roman"/>
          <w:color w:val="000000" w:themeColor="text1"/>
          <w:sz w:val="24"/>
          <w:szCs w:val="24"/>
          <w:vertAlign w:val="subscript"/>
        </w:rPr>
        <w:t>2</w:t>
      </w:r>
      <w:r w:rsidRPr="00D8191F">
        <w:rPr>
          <w:rFonts w:ascii="Times New Roman" w:hAnsi="Times New Roman" w:cs="Times New Roman"/>
          <w:color w:val="000000" w:themeColor="text1"/>
          <w:sz w:val="24"/>
          <w:szCs w:val="24"/>
        </w:rPr>
        <w:t xml:space="preserve"> </w:t>
      </w:r>
      <w:r w:rsidRPr="004E41E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9.7 mg, </w:t>
      </w:r>
      <w:r w:rsidRPr="004E41EC">
        <w:rPr>
          <w:rFonts w:ascii="Times New Roman" w:hAnsi="Times New Roman" w:cs="Times New Roman"/>
          <w:color w:val="000000" w:themeColor="text1"/>
          <w:sz w:val="24"/>
          <w:szCs w:val="24"/>
        </w:rPr>
        <w:t xml:space="preserve">0.025 mmol, </w:t>
      </w:r>
      <w:r>
        <w:rPr>
          <w:rFonts w:ascii="Times New Roman" w:hAnsi="Times New Roman" w:cs="Times New Roman"/>
          <w:color w:val="000000" w:themeColor="text1"/>
          <w:sz w:val="24"/>
          <w:szCs w:val="24"/>
        </w:rPr>
        <w:t>1.0 equiv</w:t>
      </w:r>
      <w:r w:rsidRPr="004E41E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and Josiphos</w:t>
      </w:r>
      <w:r w:rsidRPr="004E41EC">
        <w:rPr>
          <w:rFonts w:ascii="Times New Roman" w:hAnsi="Times New Roman" w:cs="Times New Roman"/>
          <w:color w:val="000000" w:themeColor="text1"/>
          <w:sz w:val="24"/>
          <w:szCs w:val="24"/>
        </w:rPr>
        <w:t xml:space="preserve"> (</w:t>
      </w:r>
      <w:r w:rsidR="005B1C2B">
        <w:rPr>
          <w:rFonts w:ascii="Times New Roman" w:hAnsi="Times New Roman" w:cs="Times New Roman"/>
          <w:color w:val="000000" w:themeColor="text1"/>
          <w:sz w:val="24"/>
          <w:szCs w:val="24"/>
        </w:rPr>
        <w:t>18.4</w:t>
      </w:r>
      <w:r>
        <w:rPr>
          <w:rFonts w:ascii="Times New Roman" w:hAnsi="Times New Roman" w:cs="Times New Roman"/>
          <w:color w:val="000000" w:themeColor="text1"/>
          <w:sz w:val="24"/>
          <w:szCs w:val="24"/>
        </w:rPr>
        <w:t xml:space="preserve"> mg, </w:t>
      </w:r>
      <w:r w:rsidRPr="004E41EC">
        <w:rPr>
          <w:rFonts w:ascii="Times New Roman" w:hAnsi="Times New Roman" w:cs="Times New Roman"/>
          <w:color w:val="000000" w:themeColor="text1"/>
          <w:sz w:val="24"/>
          <w:szCs w:val="24"/>
        </w:rPr>
        <w:t xml:space="preserve">0.025 mmol, </w:t>
      </w:r>
      <w:r>
        <w:rPr>
          <w:rFonts w:ascii="Times New Roman" w:hAnsi="Times New Roman" w:cs="Times New Roman"/>
          <w:color w:val="000000" w:themeColor="text1"/>
          <w:sz w:val="24"/>
          <w:szCs w:val="24"/>
        </w:rPr>
        <w:t>1.0 equiv</w:t>
      </w:r>
      <w:r w:rsidRPr="004E41EC">
        <w:rPr>
          <w:rFonts w:ascii="Times New Roman" w:hAnsi="Times New Roman" w:cs="Times New Roman"/>
          <w:color w:val="000000" w:themeColor="text1"/>
          <w:sz w:val="24"/>
          <w:szCs w:val="24"/>
        </w:rPr>
        <w:t xml:space="preserve">) </w:t>
      </w:r>
      <w:r w:rsidRPr="00AF6C04">
        <w:rPr>
          <w:rFonts w:ascii="Times New Roman" w:hAnsi="Times New Roman" w:cs="Times New Roman"/>
          <w:sz w:val="24"/>
          <w:szCs w:val="24"/>
        </w:rPr>
        <w:t>were charged into an oven-dried 2.5 mL vial under a nitrogen atmosphere, followed by the addition of 0.75 mL</w:t>
      </w:r>
      <w:r w:rsidR="00103B04">
        <w:rPr>
          <w:rFonts w:ascii="Times New Roman" w:hAnsi="Times New Roman" w:cs="Times New Roman"/>
          <w:sz w:val="24"/>
          <w:szCs w:val="24"/>
        </w:rPr>
        <w:t xml:space="preserve"> </w:t>
      </w:r>
      <w:r w:rsidR="000079C8">
        <w:rPr>
          <w:rFonts w:ascii="Times New Roman" w:hAnsi="Times New Roman" w:cs="Times New Roman"/>
          <w:sz w:val="24"/>
          <w:szCs w:val="24"/>
        </w:rPr>
        <w:t>toluene</w:t>
      </w:r>
      <w:r w:rsidRPr="00AF6C04">
        <w:rPr>
          <w:rFonts w:ascii="Times New Roman" w:hAnsi="Times New Roman" w:cs="Times New Roman"/>
          <w:sz w:val="24"/>
          <w:szCs w:val="24"/>
        </w:rPr>
        <w:t xml:space="preserve">. The resulting mixture was stirred for </w:t>
      </w:r>
      <w:r w:rsidR="000079C8">
        <w:rPr>
          <w:rFonts w:ascii="Times New Roman" w:hAnsi="Times New Roman" w:cs="Times New Roman"/>
          <w:sz w:val="24"/>
          <w:szCs w:val="24"/>
        </w:rPr>
        <w:t>3</w:t>
      </w:r>
      <w:r w:rsidRPr="00AF6C04">
        <w:rPr>
          <w:rFonts w:ascii="Times New Roman" w:hAnsi="Times New Roman" w:cs="Times New Roman"/>
          <w:sz w:val="24"/>
          <w:szCs w:val="24"/>
        </w:rPr>
        <w:t xml:space="preserve">0 minutes at room temperature and then transferred to an oven-dried NMR tube for </w:t>
      </w:r>
      <w:r w:rsidR="00CA259D" w:rsidRPr="00CA259D">
        <w:rPr>
          <w:rFonts w:ascii="Times New Roman" w:hAnsi="Times New Roman" w:cs="Times New Roman"/>
          <w:sz w:val="24"/>
          <w:szCs w:val="24"/>
          <w:vertAlign w:val="superscript"/>
        </w:rPr>
        <w:t>31</w:t>
      </w:r>
      <w:r w:rsidR="00CA259D" w:rsidRPr="00CA259D">
        <w:rPr>
          <w:rFonts w:ascii="Times New Roman" w:hAnsi="Times New Roman" w:cs="Times New Roman"/>
          <w:sz w:val="24"/>
          <w:szCs w:val="24"/>
        </w:rPr>
        <w:t>P{</w:t>
      </w:r>
      <w:r w:rsidR="00CA259D" w:rsidRPr="00CA259D">
        <w:rPr>
          <w:rFonts w:ascii="Times New Roman" w:hAnsi="Times New Roman" w:cs="Times New Roman"/>
          <w:sz w:val="24"/>
          <w:szCs w:val="24"/>
          <w:vertAlign w:val="superscript"/>
        </w:rPr>
        <w:t>1</w:t>
      </w:r>
      <w:r w:rsidR="00CA259D" w:rsidRPr="00CA259D">
        <w:rPr>
          <w:rFonts w:ascii="Times New Roman" w:hAnsi="Times New Roman" w:cs="Times New Roman"/>
          <w:sz w:val="24"/>
          <w:szCs w:val="24"/>
        </w:rPr>
        <w:t>H}</w:t>
      </w:r>
      <w:r w:rsidR="00D92864">
        <w:rPr>
          <w:rFonts w:ascii="Times New Roman" w:hAnsi="Times New Roman" w:cs="Times New Roman"/>
          <w:sz w:val="24"/>
          <w:szCs w:val="24"/>
        </w:rPr>
        <w:t xml:space="preserve"> </w:t>
      </w:r>
      <w:r w:rsidRPr="00AF6C04">
        <w:rPr>
          <w:rFonts w:ascii="Times New Roman" w:hAnsi="Times New Roman" w:cs="Times New Roman"/>
          <w:sz w:val="24"/>
          <w:szCs w:val="24"/>
        </w:rPr>
        <w:t>NMR</w:t>
      </w:r>
      <w:r w:rsidR="00D92864">
        <w:rPr>
          <w:rFonts w:ascii="Times New Roman" w:hAnsi="Times New Roman" w:cs="Times New Roman"/>
          <w:sz w:val="24"/>
          <w:szCs w:val="24"/>
        </w:rPr>
        <w:t xml:space="preserve"> analysis</w:t>
      </w:r>
      <w:r w:rsidR="00EF0C59">
        <w:rPr>
          <w:rFonts w:ascii="Times New Roman" w:hAnsi="Times New Roman" w:cs="Times New Roman"/>
          <w:sz w:val="24"/>
          <w:szCs w:val="24"/>
        </w:rPr>
        <w:t xml:space="preserve">. In the same solution, </w:t>
      </w:r>
      <w:r w:rsidR="00EF0C59" w:rsidRPr="00D8191F">
        <w:rPr>
          <w:rFonts w:ascii="Times New Roman" w:hAnsi="Times New Roman" w:cs="Times New Roman"/>
          <w:color w:val="000000" w:themeColor="text1"/>
          <w:sz w:val="24"/>
          <w:szCs w:val="24"/>
        </w:rPr>
        <w:t>K</w:t>
      </w:r>
      <w:r w:rsidR="00EF0C59" w:rsidRPr="004F3B77">
        <w:rPr>
          <w:rFonts w:ascii="Times New Roman" w:hAnsi="Times New Roman" w:cs="Times New Roman"/>
          <w:color w:val="000000" w:themeColor="text1"/>
          <w:sz w:val="24"/>
          <w:szCs w:val="24"/>
          <w:vertAlign w:val="subscript"/>
        </w:rPr>
        <w:t>2</w:t>
      </w:r>
      <w:r w:rsidR="00EF0C59" w:rsidRPr="00D8191F">
        <w:rPr>
          <w:rFonts w:ascii="Times New Roman" w:hAnsi="Times New Roman" w:cs="Times New Roman"/>
          <w:color w:val="000000" w:themeColor="text1"/>
          <w:sz w:val="24"/>
          <w:szCs w:val="24"/>
        </w:rPr>
        <w:t>CO</w:t>
      </w:r>
      <w:r w:rsidR="00EF0C59" w:rsidRPr="004F3B77">
        <w:rPr>
          <w:rFonts w:ascii="Times New Roman" w:hAnsi="Times New Roman" w:cs="Times New Roman"/>
          <w:color w:val="000000" w:themeColor="text1"/>
          <w:sz w:val="24"/>
          <w:szCs w:val="24"/>
          <w:vertAlign w:val="subscript"/>
        </w:rPr>
        <w:t>3</w:t>
      </w:r>
      <w:r w:rsidR="00EF0C59" w:rsidRPr="00D8191F">
        <w:rPr>
          <w:rFonts w:ascii="Times New Roman" w:hAnsi="Times New Roman" w:cs="Times New Roman"/>
          <w:color w:val="000000" w:themeColor="text1"/>
          <w:sz w:val="24"/>
          <w:szCs w:val="24"/>
        </w:rPr>
        <w:t xml:space="preserve"> (</w:t>
      </w:r>
      <w:r w:rsidR="00EF0C59">
        <w:rPr>
          <w:rFonts w:ascii="Times New Roman" w:hAnsi="Times New Roman" w:cs="Times New Roman"/>
          <w:color w:val="000000" w:themeColor="text1"/>
          <w:sz w:val="24"/>
          <w:szCs w:val="24"/>
        </w:rPr>
        <w:t xml:space="preserve">13.8 mg, </w:t>
      </w:r>
      <w:r w:rsidR="00EF0C59" w:rsidRPr="00D8191F">
        <w:rPr>
          <w:rFonts w:ascii="Times New Roman" w:hAnsi="Times New Roman" w:cs="Times New Roman"/>
          <w:color w:val="000000" w:themeColor="text1"/>
          <w:sz w:val="24"/>
          <w:szCs w:val="24"/>
        </w:rPr>
        <w:t xml:space="preserve">0.10 mmol, 4.0 equiv) </w:t>
      </w:r>
      <w:r w:rsidR="00EF0C59">
        <w:rPr>
          <w:rFonts w:ascii="Times New Roman" w:hAnsi="Times New Roman" w:cs="Times New Roman"/>
          <w:color w:val="000000" w:themeColor="text1"/>
          <w:sz w:val="24"/>
          <w:szCs w:val="24"/>
        </w:rPr>
        <w:t xml:space="preserve">and </w:t>
      </w:r>
      <w:r w:rsidR="00EF0C59" w:rsidRPr="00D8191F">
        <w:rPr>
          <w:rFonts w:ascii="Times New Roman" w:hAnsi="Times New Roman" w:cs="Times New Roman"/>
          <w:color w:val="000000" w:themeColor="text1"/>
          <w:sz w:val="24"/>
          <w:szCs w:val="24"/>
        </w:rPr>
        <w:t>75</w:t>
      </w:r>
      <w:r w:rsidR="00EF0C59">
        <w:rPr>
          <w:rFonts w:ascii="Times New Roman" w:hAnsi="Times New Roman" w:cs="Times New Roman"/>
          <w:color w:val="000000" w:themeColor="text1"/>
          <w:sz w:val="24"/>
          <w:szCs w:val="24"/>
        </w:rPr>
        <w:t>.0</w:t>
      </w:r>
      <w:r w:rsidR="00EF0C59" w:rsidRPr="00D8191F">
        <w:rPr>
          <w:rFonts w:ascii="Times New Roman" w:hAnsi="Times New Roman" w:cs="Times New Roman"/>
          <w:color w:val="000000" w:themeColor="text1"/>
          <w:sz w:val="24"/>
          <w:szCs w:val="24"/>
        </w:rPr>
        <w:t xml:space="preserve"> µ</w:t>
      </w:r>
      <w:r w:rsidR="006D5179" w:rsidRPr="00D8191F">
        <w:rPr>
          <w:rFonts w:ascii="Times New Roman" w:hAnsi="Times New Roman" w:cs="Times New Roman"/>
          <w:color w:val="000000" w:themeColor="text1"/>
          <w:sz w:val="24"/>
          <w:szCs w:val="24"/>
        </w:rPr>
        <w:t>L</w:t>
      </w:r>
      <w:r w:rsidR="006D5179">
        <w:rPr>
          <w:rFonts w:ascii="Times New Roman" w:hAnsi="Times New Roman" w:cs="Times New Roman"/>
          <w:sz w:val="24"/>
          <w:szCs w:val="24"/>
        </w:rPr>
        <w:t xml:space="preserve"> </w:t>
      </w:r>
      <w:r w:rsidR="006D5179" w:rsidRPr="00AF6C04">
        <w:rPr>
          <w:rFonts w:ascii="Times New Roman" w:hAnsi="Times New Roman" w:cs="Times New Roman"/>
          <w:sz w:val="24"/>
          <w:szCs w:val="24"/>
        </w:rPr>
        <w:t>of</w:t>
      </w:r>
      <w:r w:rsidR="00EF0C59">
        <w:rPr>
          <w:rFonts w:ascii="Times New Roman" w:hAnsi="Times New Roman" w:cs="Times New Roman"/>
          <w:sz w:val="24"/>
          <w:szCs w:val="24"/>
        </w:rPr>
        <w:t xml:space="preserve"> H</w:t>
      </w:r>
      <w:r w:rsidR="00EF0C59" w:rsidRPr="00EF0C59">
        <w:rPr>
          <w:rFonts w:ascii="Times New Roman" w:hAnsi="Times New Roman" w:cs="Times New Roman"/>
          <w:sz w:val="24"/>
          <w:szCs w:val="24"/>
          <w:vertAlign w:val="subscript"/>
        </w:rPr>
        <w:t>2</w:t>
      </w:r>
      <w:r w:rsidR="00EF0C59">
        <w:rPr>
          <w:rFonts w:ascii="Times New Roman" w:hAnsi="Times New Roman" w:cs="Times New Roman"/>
          <w:sz w:val="24"/>
          <w:szCs w:val="24"/>
        </w:rPr>
        <w:t>O were added</w:t>
      </w:r>
      <w:r w:rsidR="00E27BE3">
        <w:rPr>
          <w:rFonts w:ascii="Times New Roman" w:hAnsi="Times New Roman" w:cs="Times New Roman"/>
          <w:sz w:val="24"/>
          <w:szCs w:val="24"/>
        </w:rPr>
        <w:t xml:space="preserve"> </w:t>
      </w:r>
      <w:r w:rsidR="00E27BE3" w:rsidRPr="00D8191F">
        <w:rPr>
          <w:rFonts w:ascii="Times New Roman" w:hAnsi="Times New Roman" w:cs="Times New Roman"/>
          <w:color w:val="000000" w:themeColor="text1"/>
          <w:sz w:val="24"/>
          <w:szCs w:val="24"/>
        </w:rPr>
        <w:t>and the reaction was monitored for 40 min; no change in the spectra was observed</w:t>
      </w:r>
      <w:r w:rsidR="006D5179">
        <w:rPr>
          <w:rFonts w:ascii="Times New Roman" w:hAnsi="Times New Roman" w:cs="Times New Roman"/>
          <w:color w:val="000000" w:themeColor="text1"/>
          <w:sz w:val="24"/>
          <w:szCs w:val="24"/>
        </w:rPr>
        <w:t xml:space="preserve">. </w:t>
      </w:r>
      <w:r w:rsidR="00E20BAA" w:rsidRPr="00CA259D">
        <w:rPr>
          <w:rFonts w:ascii="Times New Roman" w:hAnsi="Times New Roman" w:cs="Times New Roman"/>
          <w:sz w:val="24"/>
          <w:szCs w:val="24"/>
          <w:vertAlign w:val="superscript"/>
        </w:rPr>
        <w:t>31</w:t>
      </w:r>
      <w:r w:rsidR="00E20BAA" w:rsidRPr="00CA259D">
        <w:rPr>
          <w:rFonts w:ascii="Times New Roman" w:hAnsi="Times New Roman" w:cs="Times New Roman"/>
          <w:sz w:val="24"/>
          <w:szCs w:val="24"/>
        </w:rPr>
        <w:t>P{</w:t>
      </w:r>
      <w:r w:rsidR="00E20BAA" w:rsidRPr="00CA259D">
        <w:rPr>
          <w:rFonts w:ascii="Times New Roman" w:hAnsi="Times New Roman" w:cs="Times New Roman"/>
          <w:sz w:val="24"/>
          <w:szCs w:val="24"/>
          <w:vertAlign w:val="superscript"/>
        </w:rPr>
        <w:t>1</w:t>
      </w:r>
      <w:r w:rsidR="00E20BAA" w:rsidRPr="00CA259D">
        <w:rPr>
          <w:rFonts w:ascii="Times New Roman" w:hAnsi="Times New Roman" w:cs="Times New Roman"/>
          <w:sz w:val="24"/>
          <w:szCs w:val="24"/>
        </w:rPr>
        <w:t>H</w:t>
      </w:r>
      <w:r w:rsidR="00E20BAA">
        <w:rPr>
          <w:rFonts w:ascii="Times New Roman" w:hAnsi="Times New Roman" w:cs="Times New Roman"/>
          <w:sz w:val="24"/>
          <w:szCs w:val="24"/>
        </w:rPr>
        <w:t xml:space="preserve">} </w:t>
      </w:r>
      <w:r w:rsidR="007672BE" w:rsidRPr="00504F40">
        <w:rPr>
          <w:rFonts w:ascii="Times New Roman" w:hAnsi="Times New Roman" w:cs="Times New Roman"/>
          <w:sz w:val="24"/>
          <w:szCs w:val="24"/>
        </w:rPr>
        <w:t>NMR spectrum was recorded in non-deuterated toluene.</w:t>
      </w:r>
      <w:r w:rsidR="007672BE">
        <w:rPr>
          <w:rFonts w:ascii="Times New Roman" w:hAnsi="Times New Roman" w:cs="Times New Roman"/>
          <w:sz w:val="24"/>
          <w:szCs w:val="24"/>
        </w:rPr>
        <w:t xml:space="preserve"> </w:t>
      </w:r>
      <w:r w:rsidR="006D5179" w:rsidRPr="006D5179">
        <w:rPr>
          <w:rFonts w:ascii="Times New Roman" w:hAnsi="Times New Roman" w:cs="Times New Roman"/>
          <w:color w:val="000000" w:themeColor="text1"/>
          <w:sz w:val="24"/>
          <w:szCs w:val="24"/>
        </w:rPr>
        <w:t>Moreover, no common signals were detected when compared with the control experiment performed with the dirhodium(II) tetracarboxylate system.</w:t>
      </w:r>
    </w:p>
    <w:p w14:paraId="45578AC9" w14:textId="49A01D2F" w:rsidR="008943B6" w:rsidRDefault="00ED7DFE" w:rsidP="00270E6B">
      <w:pPr>
        <w:jc w:val="both"/>
        <w:rPr>
          <w:rFonts w:ascii="Times New Roman" w:hAnsi="Times New Roman" w:cs="Times New Roman"/>
          <w:sz w:val="24"/>
          <w:szCs w:val="24"/>
        </w:rPr>
      </w:pPr>
      <w:r w:rsidRPr="00ED7DFE">
        <w:rPr>
          <w:rFonts w:ascii="Times New Roman" w:hAnsi="Times New Roman" w:cs="Times New Roman"/>
          <w:b/>
          <w:bCs/>
          <w:sz w:val="24"/>
          <w:szCs w:val="24"/>
          <w:vertAlign w:val="superscript"/>
        </w:rPr>
        <w:t>31</w:t>
      </w:r>
      <w:r w:rsidRPr="00ED7DFE">
        <w:rPr>
          <w:rFonts w:ascii="Times New Roman" w:hAnsi="Times New Roman" w:cs="Times New Roman"/>
          <w:b/>
          <w:bCs/>
          <w:sz w:val="24"/>
          <w:szCs w:val="24"/>
        </w:rPr>
        <w:t>P{</w:t>
      </w:r>
      <w:r w:rsidRPr="00ED7DFE">
        <w:rPr>
          <w:rFonts w:ascii="Times New Roman" w:hAnsi="Times New Roman" w:cs="Times New Roman"/>
          <w:b/>
          <w:bCs/>
          <w:sz w:val="24"/>
          <w:szCs w:val="24"/>
          <w:vertAlign w:val="superscript"/>
        </w:rPr>
        <w:t>1</w:t>
      </w:r>
      <w:r w:rsidRPr="00ED7DFE">
        <w:rPr>
          <w:rFonts w:ascii="Times New Roman" w:hAnsi="Times New Roman" w:cs="Times New Roman"/>
          <w:b/>
          <w:bCs/>
          <w:sz w:val="24"/>
          <w:szCs w:val="24"/>
        </w:rPr>
        <w:t xml:space="preserve">H} </w:t>
      </w:r>
      <w:r w:rsidR="008943B6" w:rsidRPr="00A023B3">
        <w:rPr>
          <w:rFonts w:ascii="Times New Roman" w:hAnsi="Times New Roman" w:cs="Times New Roman"/>
          <w:b/>
          <w:bCs/>
          <w:sz w:val="24"/>
          <w:szCs w:val="24"/>
        </w:rPr>
        <w:t>NMR</w:t>
      </w:r>
      <w:r w:rsidR="008943B6" w:rsidRPr="004E41EC">
        <w:rPr>
          <w:rFonts w:ascii="Times New Roman" w:hAnsi="Times New Roman" w:cs="Times New Roman"/>
          <w:sz w:val="24"/>
          <w:szCs w:val="24"/>
        </w:rPr>
        <w:t xml:space="preserve"> (162 MHz, Toluene)</w:t>
      </w:r>
    </w:p>
    <w:p w14:paraId="55784B97" w14:textId="1E79E51F" w:rsidR="00520D5D" w:rsidRDefault="00520D5D" w:rsidP="00270E6B">
      <w:pPr>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3F2A5128" w14:textId="77777777" w:rsidR="00520D5D" w:rsidRPr="007672BE" w:rsidRDefault="00520D5D" w:rsidP="00270E6B">
      <w:pPr>
        <w:jc w:val="both"/>
        <w:rPr>
          <w:rFonts w:ascii="Times New Roman" w:hAnsi="Times New Roman" w:cs="Times New Roman"/>
          <w:sz w:val="24"/>
          <w:szCs w:val="24"/>
        </w:rPr>
      </w:pPr>
    </w:p>
    <w:p w14:paraId="4ECFF1E5" w14:textId="30FA2178" w:rsidR="00721B5B" w:rsidRDefault="00700219" w:rsidP="000F3FB5">
      <w:pPr>
        <w:pStyle w:val="ListParagraph"/>
        <w:ind w:left="0"/>
        <w:jc w:val="center"/>
        <w:rPr>
          <w:rFonts w:ascii="Times New Roman" w:hAnsi="Times New Roman" w:cs="Times New Roman"/>
          <w:b/>
          <w:bCs/>
          <w:sz w:val="24"/>
          <w:szCs w:val="24"/>
        </w:rPr>
      </w:pPr>
      <w:r w:rsidRPr="006D5179">
        <w:rPr>
          <w:rFonts w:ascii="Times New Roman" w:hAnsi="Times New Roman" w:cs="Times New Roman"/>
          <w:b/>
          <w:bCs/>
          <w:noProof/>
          <w:sz w:val="24"/>
          <w:szCs w:val="24"/>
          <w:bdr w:val="single" w:sz="4" w:space="0" w:color="auto"/>
        </w:rPr>
        <w:lastRenderedPageBreak/>
        <w:drawing>
          <wp:inline distT="0" distB="0" distL="0" distR="0" wp14:anchorId="41FE0645" wp14:editId="5C568638">
            <wp:extent cx="4986000" cy="3480295"/>
            <wp:effectExtent l="0" t="0" r="5715" b="6350"/>
            <wp:docPr id="132680239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86000" cy="3480295"/>
                    </a:xfrm>
                    <a:prstGeom prst="rect">
                      <a:avLst/>
                    </a:prstGeom>
                    <a:noFill/>
                  </pic:spPr>
                </pic:pic>
              </a:graphicData>
            </a:graphic>
          </wp:inline>
        </w:drawing>
      </w:r>
    </w:p>
    <w:p w14:paraId="4C4FF2C2" w14:textId="664F5F44" w:rsidR="003763FE" w:rsidRDefault="005C66F5" w:rsidP="00270E6B">
      <w:pPr>
        <w:jc w:val="both"/>
        <w:rPr>
          <w:rFonts w:ascii="Times New Roman" w:hAnsi="Times New Roman" w:cs="Times New Roman"/>
          <w:sz w:val="24"/>
          <w:szCs w:val="24"/>
          <w:lang w:val="en-US"/>
        </w:rPr>
      </w:pPr>
      <w:r w:rsidRPr="005C66F5">
        <w:rPr>
          <w:rFonts w:ascii="Times New Roman" w:hAnsi="Times New Roman" w:cs="Times New Roman"/>
          <w:b/>
          <w:bCs/>
          <w:sz w:val="24"/>
          <w:szCs w:val="24"/>
          <w:lang w:val="en-US"/>
        </w:rPr>
        <w:t>Figure S</w:t>
      </w:r>
      <w:r>
        <w:rPr>
          <w:rFonts w:ascii="Times New Roman" w:hAnsi="Times New Roman" w:cs="Times New Roman"/>
          <w:b/>
          <w:bCs/>
          <w:sz w:val="24"/>
          <w:szCs w:val="24"/>
          <w:lang w:val="en-US"/>
        </w:rPr>
        <w:t>9</w:t>
      </w:r>
      <w:r>
        <w:rPr>
          <w:rFonts w:ascii="Times New Roman" w:hAnsi="Times New Roman" w:cs="Times New Roman"/>
          <w:sz w:val="24"/>
          <w:szCs w:val="24"/>
          <w:lang w:val="en-US"/>
        </w:rPr>
        <w:t xml:space="preserve">. </w:t>
      </w:r>
      <w:r w:rsidRPr="005C66F5">
        <w:rPr>
          <w:rFonts w:ascii="Times New Roman" w:hAnsi="Times New Roman" w:cs="Times New Roman"/>
          <w:sz w:val="24"/>
          <w:szCs w:val="24"/>
          <w:vertAlign w:val="superscript"/>
          <w:lang w:val="en-US"/>
        </w:rPr>
        <w:t>31</w:t>
      </w:r>
      <w:r>
        <w:rPr>
          <w:rFonts w:ascii="Times New Roman" w:hAnsi="Times New Roman" w:cs="Times New Roman"/>
          <w:sz w:val="24"/>
          <w:szCs w:val="24"/>
          <w:lang w:val="en-US"/>
        </w:rPr>
        <w:t>P{</w:t>
      </w:r>
      <w:r w:rsidRPr="005C66F5">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H} NMR of reaction mixture</w:t>
      </w:r>
    </w:p>
    <w:p w14:paraId="2F875B9B" w14:textId="77777777" w:rsidR="00C8692A" w:rsidRPr="00C8692A" w:rsidRDefault="00C8692A" w:rsidP="00270E6B">
      <w:pPr>
        <w:jc w:val="both"/>
        <w:rPr>
          <w:rFonts w:ascii="Times New Roman" w:hAnsi="Times New Roman" w:cs="Times New Roman"/>
          <w:sz w:val="24"/>
          <w:szCs w:val="24"/>
          <w:lang w:val="en-US"/>
        </w:rPr>
      </w:pPr>
    </w:p>
    <w:p w14:paraId="1465A508" w14:textId="284F17AE" w:rsidR="00C02DE4" w:rsidRPr="0044190B" w:rsidRDefault="00C02DE4" w:rsidP="00270E6B">
      <w:pPr>
        <w:jc w:val="both"/>
        <w:rPr>
          <w:rFonts w:ascii="Times New Roman" w:hAnsi="Times New Roman" w:cs="Times New Roman"/>
          <w:b/>
          <w:bCs/>
          <w:color w:val="000000" w:themeColor="text1"/>
          <w:sz w:val="24"/>
          <w:szCs w:val="24"/>
        </w:rPr>
      </w:pPr>
      <w:r w:rsidRPr="0044190B">
        <w:rPr>
          <w:rFonts w:ascii="Times New Roman" w:hAnsi="Times New Roman" w:cs="Times New Roman"/>
          <w:b/>
          <w:bCs/>
          <w:color w:val="000000" w:themeColor="text1"/>
          <w:sz w:val="24"/>
          <w:szCs w:val="24"/>
        </w:rPr>
        <w:t>5. Investigation of the Chloride Source in X</w:t>
      </w:r>
      <w:r w:rsidRPr="0044190B">
        <w:rPr>
          <w:rFonts w:ascii="Times New Roman" w:hAnsi="Times New Roman" w:cs="Times New Roman"/>
          <w:b/>
          <w:bCs/>
          <w:color w:val="000000" w:themeColor="text1"/>
          <w:sz w:val="24"/>
          <w:szCs w:val="24"/>
          <w:vertAlign w:val="subscript"/>
        </w:rPr>
        <w:t>1</w:t>
      </w:r>
    </w:p>
    <w:p w14:paraId="5787DBC7" w14:textId="3F508FEB" w:rsidR="00D02A1E" w:rsidRPr="0044190B" w:rsidRDefault="00D02A1E" w:rsidP="00270E6B">
      <w:pPr>
        <w:jc w:val="both"/>
        <w:rPr>
          <w:rFonts w:ascii="Times New Roman" w:hAnsi="Times New Roman" w:cs="Times New Roman"/>
          <w:b/>
          <w:bCs/>
          <w:color w:val="000000" w:themeColor="text1"/>
          <w:sz w:val="24"/>
          <w:szCs w:val="24"/>
        </w:rPr>
      </w:pPr>
      <w:r w:rsidRPr="0044190B">
        <w:rPr>
          <w:rFonts w:ascii="Times New Roman" w:hAnsi="Times New Roman" w:cs="Times New Roman"/>
          <w:b/>
          <w:bCs/>
          <w:color w:val="000000" w:themeColor="text1"/>
          <w:sz w:val="24"/>
          <w:szCs w:val="24"/>
        </w:rPr>
        <w:t xml:space="preserve">5.1. </w:t>
      </w:r>
      <w:r w:rsidR="00792E41" w:rsidRPr="0044190B">
        <w:rPr>
          <w:rFonts w:ascii="Times New Roman" w:hAnsi="Times New Roman" w:cs="Times New Roman"/>
          <w:b/>
          <w:bCs/>
          <w:color w:val="000000" w:themeColor="text1"/>
          <w:sz w:val="24"/>
          <w:szCs w:val="24"/>
        </w:rPr>
        <w:t>Identification of Chloride Contamination in BL</w:t>
      </w:r>
      <w:r w:rsidR="008B6847" w:rsidRPr="0044190B">
        <w:rPr>
          <w:rFonts w:ascii="Times New Roman" w:hAnsi="Times New Roman" w:cs="Times New Roman"/>
          <w:b/>
          <w:bCs/>
          <w:color w:val="000000" w:themeColor="text1"/>
          <w:sz w:val="24"/>
          <w:szCs w:val="24"/>
        </w:rPr>
        <w:t xml:space="preserve">D </w:t>
      </w:r>
      <w:r w:rsidR="00FC133C" w:rsidRPr="0044190B">
        <w:rPr>
          <w:rFonts w:ascii="Times New Roman" w:hAnsi="Times New Roman" w:cs="Times New Roman"/>
          <w:b/>
          <w:bCs/>
          <w:color w:val="000000" w:themeColor="text1"/>
          <w:sz w:val="24"/>
          <w:szCs w:val="24"/>
        </w:rPr>
        <w:t>D</w:t>
      </w:r>
      <w:r w:rsidR="00792E41" w:rsidRPr="0044190B">
        <w:rPr>
          <w:rFonts w:ascii="Times New Roman" w:hAnsi="Times New Roman" w:cs="Times New Roman"/>
          <w:b/>
          <w:bCs/>
          <w:color w:val="000000" w:themeColor="text1"/>
          <w:sz w:val="24"/>
          <w:szCs w:val="24"/>
        </w:rPr>
        <w:t>irhodium(II)</w:t>
      </w:r>
    </w:p>
    <w:p w14:paraId="2B5F1D7E" w14:textId="263A3071" w:rsidR="002B4174" w:rsidRPr="0044190B" w:rsidRDefault="002B4174" w:rsidP="00270E6B">
      <w:pPr>
        <w:jc w:val="both"/>
        <w:rPr>
          <w:rFonts w:ascii="Times New Roman" w:hAnsi="Times New Roman" w:cs="Times New Roman"/>
          <w:color w:val="000000" w:themeColor="text1"/>
          <w:sz w:val="24"/>
          <w:szCs w:val="24"/>
        </w:rPr>
      </w:pPr>
      <w:r w:rsidRPr="0044190B">
        <w:rPr>
          <w:rFonts w:ascii="Times New Roman" w:hAnsi="Times New Roman" w:cs="Times New Roman"/>
          <w:color w:val="000000" w:themeColor="text1"/>
          <w:sz w:val="24"/>
          <w:szCs w:val="24"/>
        </w:rPr>
        <w:t xml:space="preserve">Surprisingly, the electron density map at the sixth coordination site in the </w:t>
      </w:r>
      <w:r w:rsidRPr="0044190B">
        <w:rPr>
          <w:rFonts w:ascii="Times New Roman" w:hAnsi="Times New Roman" w:cs="Times New Roman"/>
          <w:b/>
          <w:bCs/>
          <w:color w:val="000000" w:themeColor="text1"/>
          <w:sz w:val="24"/>
          <w:szCs w:val="24"/>
        </w:rPr>
        <w:t>X</w:t>
      </w:r>
      <w:r w:rsidRPr="0044190B">
        <w:rPr>
          <w:rFonts w:ascii="Times New Roman" w:hAnsi="Times New Roman" w:cs="Times New Roman"/>
          <w:b/>
          <w:bCs/>
          <w:color w:val="000000" w:themeColor="text1"/>
          <w:sz w:val="24"/>
          <w:szCs w:val="24"/>
          <w:vertAlign w:val="subscript"/>
        </w:rPr>
        <w:t>1</w:t>
      </w:r>
      <w:r w:rsidRPr="0044190B">
        <w:rPr>
          <w:rFonts w:ascii="Times New Roman" w:hAnsi="Times New Roman" w:cs="Times New Roman"/>
          <w:color w:val="000000" w:themeColor="text1"/>
          <w:sz w:val="24"/>
          <w:szCs w:val="24"/>
        </w:rPr>
        <w:t xml:space="preserve"> complex corresponds to a chloride ligand in the X-ray diffraction data, despite no chlorine-containing reagents being used during the synthesis. The </w:t>
      </w:r>
      <w:r w:rsidR="003418CA" w:rsidRPr="003418CA">
        <w:rPr>
          <w:rFonts w:ascii="Times New Roman" w:hAnsi="Times New Roman" w:cs="Times New Roman"/>
          <w:b/>
          <w:bCs/>
          <w:color w:val="000000" w:themeColor="text1"/>
          <w:sz w:val="24"/>
          <w:szCs w:val="24"/>
          <w:vertAlign w:val="superscript"/>
        </w:rPr>
        <w:t>35</w:t>
      </w:r>
      <w:r w:rsidRPr="0044190B">
        <w:rPr>
          <w:rFonts w:ascii="Times New Roman" w:hAnsi="Times New Roman" w:cs="Times New Roman"/>
          <w:b/>
          <w:bCs/>
          <w:color w:val="000000" w:themeColor="text1"/>
          <w:sz w:val="24"/>
          <w:szCs w:val="24"/>
        </w:rPr>
        <w:t>Cl NMR</w:t>
      </w:r>
      <w:r w:rsidRPr="0044190B">
        <w:rPr>
          <w:rFonts w:ascii="Times New Roman" w:hAnsi="Times New Roman" w:cs="Times New Roman"/>
          <w:color w:val="000000" w:themeColor="text1"/>
          <w:sz w:val="24"/>
          <w:szCs w:val="24"/>
        </w:rPr>
        <w:t xml:space="preserve"> spectrum of the </w:t>
      </w:r>
      <w:r w:rsidRPr="0044190B">
        <w:rPr>
          <w:rFonts w:ascii="Times New Roman" w:hAnsi="Times New Roman" w:cs="Times New Roman"/>
          <w:b/>
          <w:bCs/>
          <w:color w:val="000000" w:themeColor="text1"/>
          <w:sz w:val="24"/>
          <w:szCs w:val="24"/>
        </w:rPr>
        <w:t>X</w:t>
      </w:r>
      <w:r w:rsidRPr="0044190B">
        <w:rPr>
          <w:rFonts w:ascii="Times New Roman" w:hAnsi="Times New Roman" w:cs="Times New Roman"/>
          <w:b/>
          <w:bCs/>
          <w:color w:val="000000" w:themeColor="text1"/>
          <w:sz w:val="24"/>
          <w:szCs w:val="24"/>
          <w:vertAlign w:val="subscript"/>
        </w:rPr>
        <w:t>1</w:t>
      </w:r>
      <w:r w:rsidRPr="0044190B">
        <w:rPr>
          <w:rFonts w:ascii="Times New Roman" w:hAnsi="Times New Roman" w:cs="Times New Roman"/>
          <w:color w:val="000000" w:themeColor="text1"/>
          <w:sz w:val="24"/>
          <w:szCs w:val="24"/>
        </w:rPr>
        <w:t xml:space="preserve"> complex was recorded, confirming the presence of a chloride ligand with a resonance at 34.77 ppm, as given above in Section 2. This observation is most likely due to the incorporation of a chlorine impurity from the commercially purchased dirhodium(II) tetracarboxylate precursor, which is commonly synthesized from RhCl₃. To support this hypothesis, several experiments were performed using dirhodium(II) tetracarboxylate purchased from TCI and Sigma-Aldrich.</w:t>
      </w:r>
    </w:p>
    <w:p w14:paraId="7AFB3061" w14:textId="6F1C8E66" w:rsidR="002B4174" w:rsidRPr="0044190B" w:rsidRDefault="002B4174" w:rsidP="00270E6B">
      <w:pPr>
        <w:jc w:val="both"/>
        <w:rPr>
          <w:rFonts w:ascii="Times New Roman" w:hAnsi="Times New Roman" w:cs="Times New Roman"/>
          <w:color w:val="000000" w:themeColor="text1"/>
          <w:sz w:val="24"/>
          <w:szCs w:val="24"/>
        </w:rPr>
      </w:pPr>
      <w:r w:rsidRPr="0044190B">
        <w:rPr>
          <w:rFonts w:ascii="Times New Roman" w:hAnsi="Times New Roman" w:cs="Times New Roman"/>
          <w:color w:val="000000" w:themeColor="text1"/>
          <w:sz w:val="24"/>
          <w:szCs w:val="24"/>
        </w:rPr>
        <w:t xml:space="preserve">First, the reaction for the synthesis of </w:t>
      </w:r>
      <w:r w:rsidRPr="0044190B">
        <w:rPr>
          <w:rFonts w:ascii="Times New Roman" w:hAnsi="Times New Roman" w:cs="Times New Roman"/>
          <w:b/>
          <w:bCs/>
          <w:color w:val="000000" w:themeColor="text1"/>
          <w:sz w:val="24"/>
          <w:szCs w:val="24"/>
        </w:rPr>
        <w:t>X</w:t>
      </w:r>
      <w:r w:rsidRPr="0044190B">
        <w:rPr>
          <w:rFonts w:ascii="Times New Roman" w:hAnsi="Times New Roman" w:cs="Times New Roman"/>
          <w:b/>
          <w:bCs/>
          <w:color w:val="000000" w:themeColor="text1"/>
          <w:sz w:val="24"/>
          <w:szCs w:val="24"/>
          <w:vertAlign w:val="subscript"/>
        </w:rPr>
        <w:t>1</w:t>
      </w:r>
      <w:r w:rsidRPr="0044190B">
        <w:rPr>
          <w:rFonts w:ascii="Times New Roman" w:hAnsi="Times New Roman" w:cs="Times New Roman"/>
          <w:color w:val="000000" w:themeColor="text1"/>
          <w:sz w:val="24"/>
          <w:szCs w:val="24"/>
        </w:rPr>
        <w:t xml:space="preserve"> was set up using dirhodium(II) tetracarboxylate purchased from both TCI and Sigma-Aldrich. The procedure was the same as described in Section 2, and no peaks corresponding to the </w:t>
      </w:r>
      <w:r w:rsidRPr="0044190B">
        <w:rPr>
          <w:rFonts w:ascii="Times New Roman" w:hAnsi="Times New Roman" w:cs="Times New Roman"/>
          <w:b/>
          <w:bCs/>
          <w:color w:val="000000" w:themeColor="text1"/>
          <w:sz w:val="24"/>
          <w:szCs w:val="24"/>
        </w:rPr>
        <w:t>X</w:t>
      </w:r>
      <w:r w:rsidRPr="0044190B">
        <w:rPr>
          <w:rFonts w:ascii="Times New Roman" w:hAnsi="Times New Roman" w:cs="Times New Roman"/>
          <w:b/>
          <w:bCs/>
          <w:color w:val="000000" w:themeColor="text1"/>
          <w:sz w:val="24"/>
          <w:szCs w:val="24"/>
          <w:vertAlign w:val="subscript"/>
        </w:rPr>
        <w:t>1</w:t>
      </w:r>
      <w:r w:rsidRPr="0044190B">
        <w:rPr>
          <w:rFonts w:ascii="Times New Roman" w:hAnsi="Times New Roman" w:cs="Times New Roman"/>
          <w:color w:val="000000" w:themeColor="text1"/>
          <w:sz w:val="24"/>
          <w:szCs w:val="24"/>
        </w:rPr>
        <w:t xml:space="preserve"> complex were observed in the </w:t>
      </w:r>
      <w:r w:rsidR="000E6A32" w:rsidRPr="00CA259D">
        <w:rPr>
          <w:rFonts w:ascii="Times New Roman" w:hAnsi="Times New Roman" w:cs="Times New Roman"/>
          <w:sz w:val="24"/>
          <w:szCs w:val="24"/>
          <w:vertAlign w:val="superscript"/>
        </w:rPr>
        <w:t>31</w:t>
      </w:r>
      <w:r w:rsidR="000E6A32" w:rsidRPr="00CA259D">
        <w:rPr>
          <w:rFonts w:ascii="Times New Roman" w:hAnsi="Times New Roman" w:cs="Times New Roman"/>
          <w:sz w:val="24"/>
          <w:szCs w:val="24"/>
        </w:rPr>
        <w:t>P{</w:t>
      </w:r>
      <w:r w:rsidR="000E6A32" w:rsidRPr="00CA259D">
        <w:rPr>
          <w:rFonts w:ascii="Times New Roman" w:hAnsi="Times New Roman" w:cs="Times New Roman"/>
          <w:sz w:val="24"/>
          <w:szCs w:val="24"/>
          <w:vertAlign w:val="superscript"/>
        </w:rPr>
        <w:t>1</w:t>
      </w:r>
      <w:r w:rsidR="000E6A32" w:rsidRPr="00CA259D">
        <w:rPr>
          <w:rFonts w:ascii="Times New Roman" w:hAnsi="Times New Roman" w:cs="Times New Roman"/>
          <w:sz w:val="24"/>
          <w:szCs w:val="24"/>
        </w:rPr>
        <w:t>H}</w:t>
      </w:r>
      <w:r w:rsidR="000E6A32">
        <w:rPr>
          <w:rFonts w:ascii="Times New Roman" w:hAnsi="Times New Roman" w:cs="Times New Roman"/>
          <w:sz w:val="24"/>
          <w:szCs w:val="24"/>
        </w:rPr>
        <w:t xml:space="preserve"> </w:t>
      </w:r>
      <w:r w:rsidRPr="0044190B">
        <w:rPr>
          <w:rFonts w:ascii="Times New Roman" w:hAnsi="Times New Roman" w:cs="Times New Roman"/>
          <w:color w:val="000000" w:themeColor="text1"/>
          <w:sz w:val="24"/>
          <w:szCs w:val="24"/>
        </w:rPr>
        <w:t xml:space="preserve">NMR spectra of the reaction mixture. However, the addition of 2.0 equiv of KCl to the TCI dirhodium(II) tetracarboxylate afforded the </w:t>
      </w:r>
      <w:r w:rsidRPr="0044190B">
        <w:rPr>
          <w:rFonts w:ascii="Times New Roman" w:hAnsi="Times New Roman" w:cs="Times New Roman"/>
          <w:b/>
          <w:bCs/>
          <w:color w:val="000000" w:themeColor="text1"/>
          <w:sz w:val="24"/>
          <w:szCs w:val="24"/>
        </w:rPr>
        <w:t>X</w:t>
      </w:r>
      <w:r w:rsidRPr="0044190B">
        <w:rPr>
          <w:rFonts w:ascii="Times New Roman" w:hAnsi="Times New Roman" w:cs="Times New Roman"/>
          <w:b/>
          <w:bCs/>
          <w:color w:val="000000" w:themeColor="text1"/>
          <w:sz w:val="24"/>
          <w:szCs w:val="24"/>
          <w:vertAlign w:val="subscript"/>
        </w:rPr>
        <w:t>1</w:t>
      </w:r>
      <w:r w:rsidRPr="0044190B">
        <w:rPr>
          <w:rFonts w:ascii="Times New Roman" w:hAnsi="Times New Roman" w:cs="Times New Roman"/>
          <w:color w:val="000000" w:themeColor="text1"/>
          <w:sz w:val="24"/>
          <w:szCs w:val="24"/>
        </w:rPr>
        <w:t xml:space="preserve"> complex, as shown below, confirming the incorporation of an external chlorine atom.</w:t>
      </w:r>
    </w:p>
    <w:p w14:paraId="02C92052" w14:textId="6E223AC1" w:rsidR="00823A9B" w:rsidRPr="0044190B" w:rsidRDefault="000E27DC" w:rsidP="00270E6B">
      <w:pPr>
        <w:jc w:val="both"/>
        <w:rPr>
          <w:rFonts w:ascii="Times New Roman" w:hAnsi="Times New Roman" w:cs="Times New Roman"/>
          <w:color w:val="000000" w:themeColor="text1"/>
          <w:sz w:val="24"/>
          <w:szCs w:val="24"/>
        </w:rPr>
      </w:pPr>
      <w:r w:rsidRPr="0044190B">
        <w:rPr>
          <w:noProof/>
          <w:color w:val="000000" w:themeColor="text1"/>
        </w:rPr>
        <w:lastRenderedPageBreak/>
        <w:drawing>
          <wp:inline distT="0" distB="0" distL="0" distR="0" wp14:anchorId="6C25B517" wp14:editId="57895DA6">
            <wp:extent cx="5731510" cy="1336040"/>
            <wp:effectExtent l="0" t="0" r="2540" b="0"/>
            <wp:docPr id="19658783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1336040"/>
                    </a:xfrm>
                    <a:prstGeom prst="rect">
                      <a:avLst/>
                    </a:prstGeom>
                    <a:noFill/>
                    <a:ln>
                      <a:noFill/>
                    </a:ln>
                  </pic:spPr>
                </pic:pic>
              </a:graphicData>
            </a:graphic>
          </wp:inline>
        </w:drawing>
      </w:r>
    </w:p>
    <w:p w14:paraId="228F78C0" w14:textId="39DF90FB" w:rsidR="00E94C61" w:rsidRPr="0044190B" w:rsidRDefault="008943B6" w:rsidP="00270E6B">
      <w:pPr>
        <w:jc w:val="both"/>
        <w:rPr>
          <w:rFonts w:ascii="Times New Roman" w:hAnsi="Times New Roman" w:cs="Times New Roman"/>
          <w:color w:val="000000" w:themeColor="text1"/>
          <w:sz w:val="24"/>
          <w:szCs w:val="24"/>
        </w:rPr>
      </w:pPr>
      <w:r w:rsidRPr="0044190B">
        <w:rPr>
          <w:rFonts w:ascii="Times New Roman" w:hAnsi="Times New Roman" w:cs="Times New Roman"/>
          <w:b/>
          <w:bCs/>
          <w:color w:val="000000" w:themeColor="text1"/>
          <w:sz w:val="24"/>
          <w:szCs w:val="24"/>
          <w:vertAlign w:val="superscript"/>
        </w:rPr>
        <w:t>31</w:t>
      </w:r>
      <w:r w:rsidRPr="0044190B">
        <w:rPr>
          <w:rFonts w:ascii="Times New Roman" w:hAnsi="Times New Roman" w:cs="Times New Roman"/>
          <w:b/>
          <w:bCs/>
          <w:color w:val="000000" w:themeColor="text1"/>
          <w:sz w:val="24"/>
          <w:szCs w:val="24"/>
        </w:rPr>
        <w:t>P{</w:t>
      </w:r>
      <w:r w:rsidRPr="0044190B">
        <w:rPr>
          <w:rFonts w:ascii="Times New Roman" w:hAnsi="Times New Roman" w:cs="Times New Roman"/>
          <w:b/>
          <w:bCs/>
          <w:color w:val="000000" w:themeColor="text1"/>
          <w:sz w:val="24"/>
          <w:szCs w:val="24"/>
          <w:vertAlign w:val="superscript"/>
        </w:rPr>
        <w:t>1</w:t>
      </w:r>
      <w:r w:rsidRPr="0044190B">
        <w:rPr>
          <w:rFonts w:ascii="Times New Roman" w:hAnsi="Times New Roman" w:cs="Times New Roman"/>
          <w:b/>
          <w:bCs/>
          <w:color w:val="000000" w:themeColor="text1"/>
          <w:sz w:val="24"/>
          <w:szCs w:val="24"/>
        </w:rPr>
        <w:t>H} NMR</w:t>
      </w:r>
      <w:r w:rsidRPr="0044190B">
        <w:rPr>
          <w:rFonts w:ascii="Times New Roman" w:hAnsi="Times New Roman" w:cs="Times New Roman"/>
          <w:color w:val="000000" w:themeColor="text1"/>
          <w:sz w:val="24"/>
          <w:szCs w:val="24"/>
        </w:rPr>
        <w:t xml:space="preserve"> (162 MHz, Toluene)</w:t>
      </w:r>
    </w:p>
    <w:p w14:paraId="483FA142" w14:textId="65420F20" w:rsidR="00E94C61" w:rsidRPr="0044190B" w:rsidRDefault="00391433" w:rsidP="000F3FB5">
      <w:pPr>
        <w:jc w:val="center"/>
        <w:rPr>
          <w:rFonts w:ascii="Times New Roman" w:hAnsi="Times New Roman" w:cs="Times New Roman"/>
          <w:color w:val="000000" w:themeColor="text1"/>
          <w:sz w:val="24"/>
          <w:szCs w:val="24"/>
        </w:rPr>
      </w:pPr>
      <w:r w:rsidRPr="0044190B">
        <w:rPr>
          <w:rFonts w:ascii="Times New Roman" w:hAnsi="Times New Roman" w:cs="Times New Roman"/>
          <w:noProof/>
          <w:color w:val="000000" w:themeColor="text1"/>
          <w:sz w:val="24"/>
          <w:szCs w:val="24"/>
          <w:bdr w:val="single" w:sz="4" w:space="0" w:color="auto"/>
        </w:rPr>
        <w:drawing>
          <wp:inline distT="0" distB="0" distL="0" distR="0" wp14:anchorId="0CF74889" wp14:editId="07AB93EC">
            <wp:extent cx="4952587" cy="3456000"/>
            <wp:effectExtent l="0" t="0" r="635" b="0"/>
            <wp:docPr id="37302873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52587" cy="3456000"/>
                    </a:xfrm>
                    <a:prstGeom prst="rect">
                      <a:avLst/>
                    </a:prstGeom>
                    <a:noFill/>
                  </pic:spPr>
                </pic:pic>
              </a:graphicData>
            </a:graphic>
          </wp:inline>
        </w:drawing>
      </w:r>
    </w:p>
    <w:p w14:paraId="32D1606B" w14:textId="42D2744F" w:rsidR="00C8692A" w:rsidRPr="0044190B" w:rsidRDefault="00C8692A" w:rsidP="00270E6B">
      <w:pPr>
        <w:jc w:val="both"/>
        <w:rPr>
          <w:rFonts w:ascii="Times New Roman" w:hAnsi="Times New Roman" w:cs="Times New Roman"/>
          <w:color w:val="000000" w:themeColor="text1"/>
          <w:sz w:val="24"/>
          <w:szCs w:val="24"/>
        </w:rPr>
      </w:pPr>
      <w:r w:rsidRPr="0044190B">
        <w:rPr>
          <w:rFonts w:ascii="Times New Roman" w:hAnsi="Times New Roman" w:cs="Times New Roman"/>
          <w:b/>
          <w:bCs/>
          <w:color w:val="000000" w:themeColor="text1"/>
          <w:sz w:val="24"/>
          <w:szCs w:val="24"/>
          <w:lang w:val="en-US"/>
        </w:rPr>
        <w:t>Figure S10</w:t>
      </w:r>
      <w:r w:rsidRPr="0044190B">
        <w:rPr>
          <w:rFonts w:ascii="Times New Roman" w:hAnsi="Times New Roman" w:cs="Times New Roman"/>
          <w:color w:val="000000" w:themeColor="text1"/>
          <w:sz w:val="24"/>
          <w:szCs w:val="24"/>
          <w:lang w:val="en-US"/>
        </w:rPr>
        <w:t xml:space="preserve">. </w:t>
      </w:r>
      <w:r w:rsidRPr="0044190B">
        <w:rPr>
          <w:rFonts w:ascii="Times New Roman" w:hAnsi="Times New Roman" w:cs="Times New Roman"/>
          <w:color w:val="000000" w:themeColor="text1"/>
          <w:sz w:val="24"/>
          <w:szCs w:val="24"/>
          <w:vertAlign w:val="superscript"/>
          <w:lang w:val="en-US"/>
        </w:rPr>
        <w:t>31</w:t>
      </w:r>
      <w:r w:rsidRPr="0044190B">
        <w:rPr>
          <w:rFonts w:ascii="Times New Roman" w:hAnsi="Times New Roman" w:cs="Times New Roman"/>
          <w:color w:val="000000" w:themeColor="text1"/>
          <w:sz w:val="24"/>
          <w:szCs w:val="24"/>
          <w:lang w:val="en-US"/>
        </w:rPr>
        <w:t>P{</w:t>
      </w:r>
      <w:r w:rsidRPr="0044190B">
        <w:rPr>
          <w:rFonts w:ascii="Times New Roman" w:hAnsi="Times New Roman" w:cs="Times New Roman"/>
          <w:color w:val="000000" w:themeColor="text1"/>
          <w:sz w:val="24"/>
          <w:szCs w:val="24"/>
          <w:vertAlign w:val="superscript"/>
          <w:lang w:val="en-US"/>
        </w:rPr>
        <w:t>1</w:t>
      </w:r>
      <w:r w:rsidRPr="0044190B">
        <w:rPr>
          <w:rFonts w:ascii="Times New Roman" w:hAnsi="Times New Roman" w:cs="Times New Roman"/>
          <w:color w:val="000000" w:themeColor="text1"/>
          <w:sz w:val="24"/>
          <w:szCs w:val="24"/>
          <w:lang w:val="en-US"/>
        </w:rPr>
        <w:t>H} NMR of reaction mixture</w:t>
      </w:r>
    </w:p>
    <w:p w14:paraId="0735708D" w14:textId="77777777" w:rsidR="003628F0" w:rsidRPr="0044190B" w:rsidRDefault="003628F0" w:rsidP="00270E6B">
      <w:pPr>
        <w:jc w:val="both"/>
        <w:rPr>
          <w:rFonts w:ascii="Times New Roman" w:hAnsi="Times New Roman" w:cs="Times New Roman"/>
          <w:color w:val="000000" w:themeColor="text1"/>
          <w:sz w:val="24"/>
          <w:szCs w:val="24"/>
        </w:rPr>
      </w:pPr>
    </w:p>
    <w:p w14:paraId="36290108" w14:textId="68A39B7D" w:rsidR="00823A9B" w:rsidRPr="0044190B" w:rsidRDefault="00DE5230" w:rsidP="00270E6B">
      <w:pPr>
        <w:jc w:val="both"/>
        <w:rPr>
          <w:rFonts w:ascii="Times New Roman" w:hAnsi="Times New Roman" w:cs="Times New Roman"/>
          <w:b/>
          <w:bCs/>
          <w:color w:val="000000" w:themeColor="text1"/>
          <w:sz w:val="24"/>
          <w:szCs w:val="24"/>
        </w:rPr>
      </w:pPr>
      <w:r w:rsidRPr="0044190B">
        <w:rPr>
          <w:rFonts w:ascii="Times New Roman" w:hAnsi="Times New Roman" w:cs="Times New Roman"/>
          <w:b/>
          <w:bCs/>
          <w:color w:val="000000" w:themeColor="text1"/>
          <w:sz w:val="24"/>
          <w:szCs w:val="24"/>
        </w:rPr>
        <w:t>5.2.</w:t>
      </w:r>
      <w:r w:rsidR="0013741C" w:rsidRPr="0044190B">
        <w:rPr>
          <w:rFonts w:ascii="Times New Roman" w:hAnsi="Times New Roman" w:cs="Times New Roman"/>
          <w:b/>
          <w:bCs/>
          <w:color w:val="000000" w:themeColor="text1"/>
          <w:sz w:val="24"/>
          <w:szCs w:val="24"/>
        </w:rPr>
        <w:t xml:space="preserve"> </w:t>
      </w:r>
      <w:r w:rsidRPr="0044190B">
        <w:rPr>
          <w:rFonts w:ascii="Times New Roman" w:hAnsi="Times New Roman" w:cs="Times New Roman"/>
          <w:b/>
          <w:bCs/>
          <w:color w:val="000000" w:themeColor="text1"/>
          <w:sz w:val="24"/>
          <w:szCs w:val="24"/>
        </w:rPr>
        <w:t xml:space="preserve">Detection of </w:t>
      </w:r>
      <w:r w:rsidR="00827AD1" w:rsidRPr="0044190B">
        <w:rPr>
          <w:rFonts w:ascii="Times New Roman" w:hAnsi="Times New Roman" w:cs="Times New Roman"/>
          <w:b/>
          <w:bCs/>
          <w:color w:val="000000" w:themeColor="text1"/>
          <w:sz w:val="24"/>
          <w:szCs w:val="24"/>
        </w:rPr>
        <w:t>T</w:t>
      </w:r>
      <w:r w:rsidRPr="0044190B">
        <w:rPr>
          <w:rFonts w:ascii="Times New Roman" w:hAnsi="Times New Roman" w:cs="Times New Roman"/>
          <w:b/>
          <w:bCs/>
          <w:color w:val="000000" w:themeColor="text1"/>
          <w:sz w:val="24"/>
          <w:szCs w:val="24"/>
        </w:rPr>
        <w:t xml:space="preserve">ransmetalated </w:t>
      </w:r>
      <w:r w:rsidR="00827AD1" w:rsidRPr="0044190B">
        <w:rPr>
          <w:rFonts w:ascii="Times New Roman" w:hAnsi="Times New Roman" w:cs="Times New Roman"/>
          <w:b/>
          <w:bCs/>
          <w:color w:val="000000" w:themeColor="text1"/>
          <w:sz w:val="24"/>
          <w:szCs w:val="24"/>
        </w:rPr>
        <w:t>C</w:t>
      </w:r>
      <w:r w:rsidRPr="0044190B">
        <w:rPr>
          <w:rFonts w:ascii="Times New Roman" w:hAnsi="Times New Roman" w:cs="Times New Roman"/>
          <w:b/>
          <w:bCs/>
          <w:color w:val="000000" w:themeColor="text1"/>
          <w:sz w:val="24"/>
          <w:szCs w:val="24"/>
        </w:rPr>
        <w:t>omplex (X</w:t>
      </w:r>
      <w:r w:rsidRPr="0044190B">
        <w:rPr>
          <w:rFonts w:ascii="Times New Roman" w:hAnsi="Times New Roman" w:cs="Times New Roman"/>
          <w:b/>
          <w:bCs/>
          <w:color w:val="000000" w:themeColor="text1"/>
          <w:sz w:val="24"/>
          <w:szCs w:val="24"/>
          <w:vertAlign w:val="subscript"/>
        </w:rPr>
        <w:t>2</w:t>
      </w:r>
      <w:r w:rsidRPr="0044190B">
        <w:rPr>
          <w:rFonts w:ascii="Times New Roman" w:hAnsi="Times New Roman" w:cs="Times New Roman"/>
          <w:b/>
          <w:bCs/>
          <w:color w:val="000000" w:themeColor="text1"/>
          <w:sz w:val="24"/>
          <w:szCs w:val="24"/>
        </w:rPr>
        <w:t xml:space="preserve">) with TCI </w:t>
      </w:r>
      <w:r w:rsidR="00AF27B1" w:rsidRPr="0044190B">
        <w:rPr>
          <w:rFonts w:ascii="Times New Roman" w:hAnsi="Times New Roman" w:cs="Times New Roman"/>
          <w:b/>
          <w:bCs/>
          <w:color w:val="000000" w:themeColor="text1"/>
          <w:sz w:val="24"/>
          <w:szCs w:val="24"/>
        </w:rPr>
        <w:t>D</w:t>
      </w:r>
      <w:r w:rsidRPr="0044190B">
        <w:rPr>
          <w:rFonts w:ascii="Times New Roman" w:hAnsi="Times New Roman" w:cs="Times New Roman"/>
          <w:b/>
          <w:bCs/>
          <w:color w:val="000000" w:themeColor="text1"/>
          <w:sz w:val="24"/>
          <w:szCs w:val="24"/>
        </w:rPr>
        <w:t xml:space="preserve">irhodium(II) </w:t>
      </w:r>
    </w:p>
    <w:p w14:paraId="62DE3B3D" w14:textId="4C489D93" w:rsidR="0055263D" w:rsidRPr="0044190B" w:rsidRDefault="00007808" w:rsidP="00270E6B">
      <w:pPr>
        <w:jc w:val="both"/>
        <w:rPr>
          <w:rFonts w:ascii="Times New Roman" w:hAnsi="Times New Roman" w:cs="Times New Roman"/>
          <w:color w:val="000000" w:themeColor="text1"/>
          <w:sz w:val="24"/>
          <w:szCs w:val="24"/>
        </w:rPr>
      </w:pPr>
      <w:r w:rsidRPr="00CA259D">
        <w:rPr>
          <w:rFonts w:ascii="Times New Roman" w:hAnsi="Times New Roman" w:cs="Times New Roman"/>
          <w:sz w:val="24"/>
          <w:szCs w:val="24"/>
          <w:vertAlign w:val="superscript"/>
        </w:rPr>
        <w:t>31</w:t>
      </w:r>
      <w:r w:rsidRPr="00CA259D">
        <w:rPr>
          <w:rFonts w:ascii="Times New Roman" w:hAnsi="Times New Roman" w:cs="Times New Roman"/>
          <w:sz w:val="24"/>
          <w:szCs w:val="24"/>
        </w:rPr>
        <w:t>P{</w:t>
      </w:r>
      <w:r w:rsidRPr="00CA259D">
        <w:rPr>
          <w:rFonts w:ascii="Times New Roman" w:hAnsi="Times New Roman" w:cs="Times New Roman"/>
          <w:sz w:val="24"/>
          <w:szCs w:val="24"/>
          <w:vertAlign w:val="superscript"/>
        </w:rPr>
        <w:t>1</w:t>
      </w:r>
      <w:r w:rsidRPr="00CA259D">
        <w:rPr>
          <w:rFonts w:ascii="Times New Roman" w:hAnsi="Times New Roman" w:cs="Times New Roman"/>
          <w:sz w:val="24"/>
          <w:szCs w:val="24"/>
        </w:rPr>
        <w:t>H}</w:t>
      </w:r>
      <w:r>
        <w:rPr>
          <w:rFonts w:ascii="Times New Roman" w:hAnsi="Times New Roman" w:cs="Times New Roman"/>
          <w:sz w:val="24"/>
          <w:szCs w:val="24"/>
        </w:rPr>
        <w:t xml:space="preserve"> </w:t>
      </w:r>
      <w:r w:rsidR="0055263D" w:rsidRPr="0044190B">
        <w:rPr>
          <w:rFonts w:ascii="Times New Roman" w:hAnsi="Times New Roman" w:cs="Times New Roman"/>
          <w:color w:val="000000" w:themeColor="text1"/>
          <w:sz w:val="24"/>
          <w:szCs w:val="24"/>
        </w:rPr>
        <w:t>VT-NMR, as performed in Section 3.2, was also monitored using TCI-sourced dirhodium(II) tetracarboxylate. The procedure was the same as described in Section 3.2. Both the transmetalated complex (</w:t>
      </w:r>
      <w:r w:rsidR="0055263D" w:rsidRPr="0044190B">
        <w:rPr>
          <w:rFonts w:ascii="Times New Roman" w:hAnsi="Times New Roman" w:cs="Times New Roman"/>
          <w:b/>
          <w:bCs/>
          <w:color w:val="000000" w:themeColor="text1"/>
          <w:sz w:val="24"/>
          <w:szCs w:val="24"/>
        </w:rPr>
        <w:t>X</w:t>
      </w:r>
      <w:r w:rsidR="0055263D" w:rsidRPr="0044190B">
        <w:rPr>
          <w:rFonts w:ascii="Times New Roman" w:hAnsi="Times New Roman" w:cs="Times New Roman"/>
          <w:b/>
          <w:bCs/>
          <w:color w:val="000000" w:themeColor="text1"/>
          <w:sz w:val="24"/>
          <w:szCs w:val="24"/>
          <w:vertAlign w:val="subscript"/>
        </w:rPr>
        <w:t>2</w:t>
      </w:r>
      <w:r w:rsidR="0055263D" w:rsidRPr="0044190B">
        <w:rPr>
          <w:rFonts w:ascii="Times New Roman" w:hAnsi="Times New Roman" w:cs="Times New Roman"/>
          <w:color w:val="000000" w:themeColor="text1"/>
          <w:sz w:val="24"/>
          <w:szCs w:val="24"/>
        </w:rPr>
        <w:t>)</w:t>
      </w:r>
      <w:r w:rsidR="002C6A63" w:rsidRPr="0044190B">
        <w:rPr>
          <w:rFonts w:ascii="Times New Roman" w:hAnsi="Times New Roman" w:cs="Times New Roman"/>
          <w:color w:val="000000" w:themeColor="text1"/>
          <w:sz w:val="24"/>
          <w:szCs w:val="24"/>
        </w:rPr>
        <w:t xml:space="preserve"> (green diamond)</w:t>
      </w:r>
      <w:r w:rsidR="0055263D" w:rsidRPr="0044190B">
        <w:rPr>
          <w:rFonts w:ascii="Times New Roman" w:hAnsi="Times New Roman" w:cs="Times New Roman"/>
          <w:color w:val="000000" w:themeColor="text1"/>
          <w:sz w:val="24"/>
          <w:szCs w:val="24"/>
        </w:rPr>
        <w:t xml:space="preserve"> and the complex exhibiting peaks at 54.16 ppm and 23.96 ppm </w:t>
      </w:r>
      <w:r w:rsidR="002C6A63" w:rsidRPr="0044190B">
        <w:rPr>
          <w:rFonts w:ascii="Times New Roman" w:hAnsi="Times New Roman" w:cs="Times New Roman"/>
          <w:color w:val="000000" w:themeColor="text1"/>
          <w:sz w:val="24"/>
          <w:szCs w:val="24"/>
        </w:rPr>
        <w:t xml:space="preserve">(orange diamond) </w:t>
      </w:r>
      <w:r w:rsidR="0055263D" w:rsidRPr="0044190B">
        <w:rPr>
          <w:rFonts w:ascii="Times New Roman" w:hAnsi="Times New Roman" w:cs="Times New Roman"/>
          <w:color w:val="000000" w:themeColor="text1"/>
          <w:sz w:val="24"/>
          <w:szCs w:val="24"/>
        </w:rPr>
        <w:t>were also observed in this experiment. The latter complex was also detected in the experiment with [Rh(C</w:t>
      </w:r>
      <w:r w:rsidRPr="00007808">
        <w:rPr>
          <w:rFonts w:ascii="Times New Roman" w:hAnsi="Times New Roman" w:cs="Times New Roman"/>
          <w:color w:val="000000" w:themeColor="text1"/>
          <w:sz w:val="24"/>
          <w:szCs w:val="24"/>
          <w:vertAlign w:val="subscript"/>
        </w:rPr>
        <w:t>2</w:t>
      </w:r>
      <w:r w:rsidR="0055263D" w:rsidRPr="0044190B">
        <w:rPr>
          <w:rFonts w:ascii="Times New Roman" w:hAnsi="Times New Roman" w:cs="Times New Roman"/>
          <w:color w:val="000000" w:themeColor="text1"/>
          <w:sz w:val="24"/>
          <w:szCs w:val="24"/>
        </w:rPr>
        <w:t>H</w:t>
      </w:r>
      <w:r w:rsidRPr="00007808">
        <w:rPr>
          <w:rFonts w:ascii="Times New Roman" w:hAnsi="Times New Roman" w:cs="Times New Roman"/>
          <w:color w:val="000000" w:themeColor="text1"/>
          <w:sz w:val="24"/>
          <w:szCs w:val="24"/>
          <w:vertAlign w:val="subscript"/>
        </w:rPr>
        <w:t>4</w:t>
      </w:r>
      <w:r w:rsidR="0055263D" w:rsidRPr="0044190B">
        <w:rPr>
          <w:rFonts w:ascii="Times New Roman" w:hAnsi="Times New Roman" w:cs="Times New Roman"/>
          <w:color w:val="000000" w:themeColor="text1"/>
          <w:sz w:val="24"/>
          <w:szCs w:val="24"/>
        </w:rPr>
        <w:t>)</w:t>
      </w:r>
      <w:r w:rsidRPr="00007808">
        <w:rPr>
          <w:rFonts w:ascii="Times New Roman" w:hAnsi="Times New Roman" w:cs="Times New Roman"/>
          <w:color w:val="000000" w:themeColor="text1"/>
          <w:sz w:val="24"/>
          <w:szCs w:val="24"/>
          <w:vertAlign w:val="subscript"/>
        </w:rPr>
        <w:t>2</w:t>
      </w:r>
      <w:r w:rsidR="0055263D" w:rsidRPr="0044190B">
        <w:rPr>
          <w:rFonts w:ascii="Times New Roman" w:hAnsi="Times New Roman" w:cs="Times New Roman"/>
          <w:color w:val="000000" w:themeColor="text1"/>
          <w:sz w:val="24"/>
          <w:szCs w:val="24"/>
        </w:rPr>
        <w:t>Cl]</w:t>
      </w:r>
      <w:r w:rsidRPr="00007808">
        <w:rPr>
          <w:rFonts w:ascii="Times New Roman" w:hAnsi="Times New Roman" w:cs="Times New Roman"/>
          <w:color w:val="000000" w:themeColor="text1"/>
          <w:sz w:val="24"/>
          <w:szCs w:val="24"/>
          <w:vertAlign w:val="subscript"/>
        </w:rPr>
        <w:t>2</w:t>
      </w:r>
      <w:r w:rsidR="0055263D" w:rsidRPr="0044190B">
        <w:rPr>
          <w:rFonts w:ascii="Times New Roman" w:hAnsi="Times New Roman" w:cs="Times New Roman"/>
          <w:color w:val="000000" w:themeColor="text1"/>
          <w:sz w:val="24"/>
          <w:szCs w:val="24"/>
        </w:rPr>
        <w:t xml:space="preserve"> in Section 3.2 and during the synthesis of the </w:t>
      </w:r>
      <w:r w:rsidR="0055263D" w:rsidRPr="0044190B">
        <w:rPr>
          <w:rFonts w:ascii="Times New Roman" w:hAnsi="Times New Roman" w:cs="Times New Roman"/>
          <w:b/>
          <w:bCs/>
          <w:color w:val="000000" w:themeColor="text1"/>
          <w:sz w:val="24"/>
          <w:szCs w:val="24"/>
        </w:rPr>
        <w:t>X</w:t>
      </w:r>
      <w:r w:rsidR="0055263D" w:rsidRPr="0044190B">
        <w:rPr>
          <w:rFonts w:ascii="Times New Roman" w:hAnsi="Times New Roman" w:cs="Times New Roman"/>
          <w:b/>
          <w:bCs/>
          <w:color w:val="000000" w:themeColor="text1"/>
          <w:sz w:val="24"/>
          <w:szCs w:val="24"/>
          <w:vertAlign w:val="subscript"/>
        </w:rPr>
        <w:t>1</w:t>
      </w:r>
      <w:r w:rsidR="0055263D" w:rsidRPr="0044190B">
        <w:rPr>
          <w:rFonts w:ascii="Times New Roman" w:hAnsi="Times New Roman" w:cs="Times New Roman"/>
          <w:color w:val="000000" w:themeColor="text1"/>
          <w:sz w:val="24"/>
          <w:szCs w:val="24"/>
        </w:rPr>
        <w:t xml:space="preserve"> complex described in Section 2.</w:t>
      </w:r>
    </w:p>
    <w:p w14:paraId="02937DA3" w14:textId="3DBAAB18" w:rsidR="0055263D" w:rsidRDefault="0055263D" w:rsidP="00270E6B">
      <w:pPr>
        <w:jc w:val="both"/>
        <w:rPr>
          <w:rFonts w:ascii="Times New Roman" w:hAnsi="Times New Roman" w:cs="Times New Roman"/>
          <w:sz w:val="24"/>
          <w:szCs w:val="24"/>
        </w:rPr>
      </w:pPr>
      <w:r w:rsidRPr="0044190B">
        <w:rPr>
          <w:rFonts w:ascii="Times New Roman" w:hAnsi="Times New Roman" w:cs="Times New Roman"/>
          <w:color w:val="000000" w:themeColor="text1"/>
          <w:sz w:val="24"/>
          <w:szCs w:val="24"/>
        </w:rPr>
        <w:t xml:space="preserve">This experiment indicates that, with both BLD- and TCI dirhodium(II) tetracarboxylate, the same C–H metalated monorhodium(III) species is formed, with the only difference being the identity of the sixth ligand. In the case of the BLD dirhodium(II) precursor, the sixth ligand is a chloride ligand, whereas for the </w:t>
      </w:r>
      <w:r w:rsidRPr="0055263D">
        <w:rPr>
          <w:rFonts w:ascii="Times New Roman" w:hAnsi="Times New Roman" w:cs="Times New Roman"/>
          <w:sz w:val="24"/>
          <w:szCs w:val="24"/>
        </w:rPr>
        <w:t>TCI dirhodium(II) precursor it is most likely an acetate ligand, or alternatively a cationic complex with acetate as the counteranion.</w:t>
      </w:r>
    </w:p>
    <w:p w14:paraId="7E24C9E9" w14:textId="77777777" w:rsidR="008943B6" w:rsidRDefault="008943B6" w:rsidP="00270E6B">
      <w:pPr>
        <w:jc w:val="both"/>
        <w:rPr>
          <w:rFonts w:ascii="Times New Roman" w:hAnsi="Times New Roman" w:cs="Times New Roman"/>
          <w:b/>
          <w:bCs/>
          <w:sz w:val="24"/>
          <w:szCs w:val="24"/>
          <w:vertAlign w:val="superscript"/>
        </w:rPr>
      </w:pPr>
    </w:p>
    <w:p w14:paraId="4D126E3D" w14:textId="7E6DD8CB" w:rsidR="009C1E55" w:rsidRDefault="002E37B1" w:rsidP="00270E6B">
      <w:pPr>
        <w:jc w:val="both"/>
        <w:rPr>
          <w:rFonts w:ascii="Times New Roman" w:hAnsi="Times New Roman" w:cs="Times New Roman"/>
          <w:sz w:val="24"/>
          <w:szCs w:val="24"/>
        </w:rPr>
      </w:pPr>
      <w:r w:rsidRPr="002E37B1">
        <w:rPr>
          <w:rFonts w:ascii="Times New Roman" w:hAnsi="Times New Roman" w:cs="Times New Roman"/>
          <w:b/>
          <w:bCs/>
          <w:sz w:val="24"/>
          <w:szCs w:val="24"/>
          <w:vertAlign w:val="superscript"/>
        </w:rPr>
        <w:lastRenderedPageBreak/>
        <w:t>31</w:t>
      </w:r>
      <w:r w:rsidRPr="002E37B1">
        <w:rPr>
          <w:rFonts w:ascii="Times New Roman" w:hAnsi="Times New Roman" w:cs="Times New Roman"/>
          <w:b/>
          <w:bCs/>
          <w:sz w:val="24"/>
          <w:szCs w:val="24"/>
        </w:rPr>
        <w:t>P{</w:t>
      </w:r>
      <w:r w:rsidRPr="002E37B1">
        <w:rPr>
          <w:rFonts w:ascii="Times New Roman" w:hAnsi="Times New Roman" w:cs="Times New Roman"/>
          <w:b/>
          <w:bCs/>
          <w:sz w:val="24"/>
          <w:szCs w:val="24"/>
          <w:vertAlign w:val="superscript"/>
        </w:rPr>
        <w:t>1</w:t>
      </w:r>
      <w:r w:rsidRPr="002E37B1">
        <w:rPr>
          <w:rFonts w:ascii="Times New Roman" w:hAnsi="Times New Roman" w:cs="Times New Roman"/>
          <w:b/>
          <w:bCs/>
          <w:sz w:val="24"/>
          <w:szCs w:val="24"/>
        </w:rPr>
        <w:t>H}</w:t>
      </w:r>
      <w:r>
        <w:rPr>
          <w:rFonts w:ascii="Times New Roman" w:hAnsi="Times New Roman" w:cs="Times New Roman"/>
          <w:sz w:val="24"/>
          <w:szCs w:val="24"/>
        </w:rPr>
        <w:t xml:space="preserve"> </w:t>
      </w:r>
      <w:r w:rsidR="008943B6" w:rsidRPr="00A023B3">
        <w:rPr>
          <w:rFonts w:ascii="Times New Roman" w:hAnsi="Times New Roman" w:cs="Times New Roman"/>
          <w:b/>
          <w:bCs/>
          <w:sz w:val="24"/>
          <w:szCs w:val="24"/>
        </w:rPr>
        <w:t>NMR</w:t>
      </w:r>
      <w:r w:rsidR="008943B6" w:rsidRPr="004E41EC">
        <w:rPr>
          <w:rFonts w:ascii="Times New Roman" w:hAnsi="Times New Roman" w:cs="Times New Roman"/>
          <w:sz w:val="24"/>
          <w:szCs w:val="24"/>
        </w:rPr>
        <w:t xml:space="preserve"> (162 MHz, Toluene)</w:t>
      </w:r>
    </w:p>
    <w:p w14:paraId="2FD594D3" w14:textId="226DAEF4" w:rsidR="00CA57D2" w:rsidRDefault="002C6A63" w:rsidP="00270E6B">
      <w:pPr>
        <w:ind w:left="567"/>
        <w:jc w:val="both"/>
        <w:rPr>
          <w:rFonts w:ascii="Times New Roman" w:hAnsi="Times New Roman" w:cs="Times New Roman"/>
          <w:sz w:val="24"/>
          <w:szCs w:val="24"/>
        </w:rPr>
      </w:pPr>
      <w:r w:rsidRPr="0031394B">
        <w:rPr>
          <w:rFonts w:ascii="Times New Roman" w:hAnsi="Times New Roman" w:cs="Times New Roman"/>
          <w:noProof/>
          <w:sz w:val="24"/>
          <w:szCs w:val="24"/>
          <w:bdr w:val="single" w:sz="4" w:space="0" w:color="auto"/>
        </w:rPr>
        <w:drawing>
          <wp:inline distT="0" distB="0" distL="0" distR="0" wp14:anchorId="76804DF4" wp14:editId="2A9DED76">
            <wp:extent cx="4924800" cy="4585366"/>
            <wp:effectExtent l="0" t="0" r="9525" b="5715"/>
            <wp:docPr id="10603183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24800" cy="4585366"/>
                    </a:xfrm>
                    <a:prstGeom prst="rect">
                      <a:avLst/>
                    </a:prstGeom>
                    <a:noFill/>
                  </pic:spPr>
                </pic:pic>
              </a:graphicData>
            </a:graphic>
          </wp:inline>
        </w:drawing>
      </w:r>
    </w:p>
    <w:p w14:paraId="7DB63F59" w14:textId="6D8795F1" w:rsidR="00C8692A" w:rsidRPr="0044190B" w:rsidRDefault="00C8692A" w:rsidP="00270E6B">
      <w:pPr>
        <w:jc w:val="both"/>
        <w:rPr>
          <w:rFonts w:ascii="Times New Roman" w:hAnsi="Times New Roman" w:cs="Times New Roman"/>
          <w:color w:val="000000" w:themeColor="text1"/>
          <w:sz w:val="24"/>
          <w:szCs w:val="24"/>
        </w:rPr>
      </w:pPr>
      <w:r w:rsidRPr="0044190B">
        <w:rPr>
          <w:rFonts w:ascii="Times New Roman" w:hAnsi="Times New Roman" w:cs="Times New Roman"/>
          <w:b/>
          <w:bCs/>
          <w:color w:val="000000" w:themeColor="text1"/>
          <w:sz w:val="24"/>
          <w:szCs w:val="24"/>
          <w:lang w:val="en-US"/>
        </w:rPr>
        <w:t>Figure S11</w:t>
      </w:r>
      <w:r w:rsidRPr="0044190B">
        <w:rPr>
          <w:rFonts w:ascii="Times New Roman" w:hAnsi="Times New Roman" w:cs="Times New Roman"/>
          <w:color w:val="000000" w:themeColor="text1"/>
          <w:sz w:val="24"/>
          <w:szCs w:val="24"/>
          <w:lang w:val="en-US"/>
        </w:rPr>
        <w:t xml:space="preserve">. </w:t>
      </w:r>
      <w:r w:rsidR="002E37B1" w:rsidRPr="00CA259D">
        <w:rPr>
          <w:rFonts w:ascii="Times New Roman" w:hAnsi="Times New Roman" w:cs="Times New Roman"/>
          <w:sz w:val="24"/>
          <w:szCs w:val="24"/>
          <w:vertAlign w:val="superscript"/>
        </w:rPr>
        <w:t>31</w:t>
      </w:r>
      <w:r w:rsidR="002E37B1" w:rsidRPr="00CA259D">
        <w:rPr>
          <w:rFonts w:ascii="Times New Roman" w:hAnsi="Times New Roman" w:cs="Times New Roman"/>
          <w:sz w:val="24"/>
          <w:szCs w:val="24"/>
        </w:rPr>
        <w:t>P{</w:t>
      </w:r>
      <w:r w:rsidR="002E37B1" w:rsidRPr="00CA259D">
        <w:rPr>
          <w:rFonts w:ascii="Times New Roman" w:hAnsi="Times New Roman" w:cs="Times New Roman"/>
          <w:sz w:val="24"/>
          <w:szCs w:val="24"/>
          <w:vertAlign w:val="superscript"/>
        </w:rPr>
        <w:t>1</w:t>
      </w:r>
      <w:r w:rsidR="002E37B1" w:rsidRPr="00CA259D">
        <w:rPr>
          <w:rFonts w:ascii="Times New Roman" w:hAnsi="Times New Roman" w:cs="Times New Roman"/>
          <w:sz w:val="24"/>
          <w:szCs w:val="24"/>
        </w:rPr>
        <w:t>H}</w:t>
      </w:r>
      <w:r w:rsidR="002E37B1">
        <w:rPr>
          <w:rFonts w:ascii="Times New Roman" w:hAnsi="Times New Roman" w:cs="Times New Roman"/>
          <w:sz w:val="24"/>
          <w:szCs w:val="24"/>
        </w:rPr>
        <w:t xml:space="preserve"> </w:t>
      </w:r>
      <w:r w:rsidRPr="0044190B">
        <w:rPr>
          <w:rFonts w:ascii="Times New Roman" w:hAnsi="Times New Roman" w:cs="Times New Roman"/>
          <w:color w:val="000000" w:themeColor="text1"/>
          <w:sz w:val="24"/>
          <w:szCs w:val="24"/>
          <w:lang w:val="en-US"/>
        </w:rPr>
        <w:t xml:space="preserve">VT-NMR </w:t>
      </w:r>
    </w:p>
    <w:p w14:paraId="5B2DE4AF" w14:textId="28EDDFA7" w:rsidR="000A763E" w:rsidRPr="0044190B" w:rsidRDefault="00A22444" w:rsidP="00270E6B">
      <w:pPr>
        <w:pStyle w:val="ListParagraph"/>
        <w:numPr>
          <w:ilvl w:val="1"/>
          <w:numId w:val="8"/>
        </w:numPr>
        <w:jc w:val="both"/>
        <w:rPr>
          <w:rFonts w:ascii="Times New Roman" w:hAnsi="Times New Roman" w:cs="Times New Roman"/>
          <w:b/>
          <w:bCs/>
          <w:color w:val="000000" w:themeColor="text1"/>
          <w:sz w:val="24"/>
          <w:szCs w:val="24"/>
        </w:rPr>
      </w:pPr>
      <w:r w:rsidRPr="0044190B">
        <w:rPr>
          <w:rFonts w:ascii="Times New Roman" w:hAnsi="Times New Roman" w:cs="Times New Roman"/>
          <w:b/>
          <w:bCs/>
          <w:color w:val="000000" w:themeColor="text1"/>
          <w:sz w:val="24"/>
          <w:szCs w:val="24"/>
        </w:rPr>
        <w:t xml:space="preserve"> </w:t>
      </w:r>
      <w:r w:rsidR="00827AD1" w:rsidRPr="0044190B">
        <w:rPr>
          <w:rFonts w:ascii="Times New Roman" w:hAnsi="Times New Roman" w:cs="Times New Roman"/>
          <w:b/>
          <w:bCs/>
          <w:color w:val="000000" w:themeColor="text1"/>
          <w:sz w:val="24"/>
          <w:szCs w:val="24"/>
        </w:rPr>
        <w:t>Experiments to Detect the Active Species Forming with TCI Dirhodium(II)</w:t>
      </w:r>
    </w:p>
    <w:p w14:paraId="497A9D1E" w14:textId="77777777" w:rsidR="00504F40" w:rsidRPr="0044190B" w:rsidRDefault="00504F40" w:rsidP="00270E6B">
      <w:pPr>
        <w:jc w:val="both"/>
        <w:rPr>
          <w:rFonts w:ascii="Times New Roman" w:hAnsi="Times New Roman" w:cs="Times New Roman"/>
          <w:color w:val="000000" w:themeColor="text1"/>
          <w:sz w:val="24"/>
          <w:szCs w:val="24"/>
        </w:rPr>
      </w:pPr>
      <w:r w:rsidRPr="0044190B">
        <w:rPr>
          <w:rFonts w:ascii="Times New Roman" w:hAnsi="Times New Roman" w:cs="Times New Roman"/>
          <w:color w:val="000000" w:themeColor="text1"/>
          <w:sz w:val="24"/>
          <w:szCs w:val="24"/>
        </w:rPr>
        <w:t>Two experiments were performed to detect the possible active species formed with TCI dirhodium(II) tetracarboxylate: (1) in the presence of KCl and (2) in the absence of KCl.</w:t>
      </w:r>
    </w:p>
    <w:p w14:paraId="5C52D13D" w14:textId="3F5458D1" w:rsidR="00504F40" w:rsidRPr="0044190B" w:rsidRDefault="00504F40" w:rsidP="00270E6B">
      <w:pPr>
        <w:jc w:val="both"/>
        <w:rPr>
          <w:rFonts w:ascii="Times New Roman" w:hAnsi="Times New Roman" w:cs="Times New Roman"/>
          <w:color w:val="000000" w:themeColor="text1"/>
          <w:sz w:val="24"/>
          <w:szCs w:val="24"/>
        </w:rPr>
      </w:pPr>
      <w:r w:rsidRPr="0044190B">
        <w:rPr>
          <w:rFonts w:ascii="Times New Roman" w:hAnsi="Times New Roman" w:cs="Times New Roman"/>
          <w:color w:val="000000" w:themeColor="text1"/>
          <w:sz w:val="24"/>
          <w:szCs w:val="24"/>
        </w:rPr>
        <w:t>Common Procedure.</w:t>
      </w:r>
    </w:p>
    <w:p w14:paraId="473C2339" w14:textId="24F2C3BA" w:rsidR="00504F40" w:rsidRPr="0044190B" w:rsidRDefault="00504F40" w:rsidP="00270E6B">
      <w:pPr>
        <w:jc w:val="both"/>
        <w:rPr>
          <w:rFonts w:ascii="Times New Roman" w:hAnsi="Times New Roman" w:cs="Times New Roman"/>
          <w:color w:val="000000" w:themeColor="text1"/>
          <w:sz w:val="24"/>
          <w:szCs w:val="24"/>
        </w:rPr>
      </w:pPr>
      <w:r w:rsidRPr="0044190B">
        <w:rPr>
          <w:rFonts w:ascii="Times New Roman" w:hAnsi="Times New Roman" w:cs="Times New Roman"/>
          <w:color w:val="000000" w:themeColor="text1"/>
          <w:sz w:val="24"/>
          <w:szCs w:val="24"/>
        </w:rPr>
        <w:t xml:space="preserve">(1) An oven-dried </w:t>
      </w:r>
      <w:r w:rsidR="00FA3803" w:rsidRPr="0044190B">
        <w:rPr>
          <w:rFonts w:ascii="Times New Roman" w:hAnsi="Times New Roman" w:cs="Times New Roman"/>
          <w:color w:val="000000" w:themeColor="text1"/>
          <w:sz w:val="24"/>
          <w:szCs w:val="24"/>
        </w:rPr>
        <w:t xml:space="preserve">5 </w:t>
      </w:r>
      <w:r w:rsidRPr="0044190B">
        <w:rPr>
          <w:rFonts w:ascii="Times New Roman" w:hAnsi="Times New Roman" w:cs="Times New Roman"/>
          <w:color w:val="000000" w:themeColor="text1"/>
          <w:sz w:val="24"/>
          <w:szCs w:val="24"/>
        </w:rPr>
        <w:t>mL Schlenk tube equipped with a magnetic stir bar was charged with Rh₂(OAc)₄ (</w:t>
      </w:r>
      <w:r w:rsidR="00A17250" w:rsidRPr="0044190B">
        <w:rPr>
          <w:rFonts w:ascii="Times New Roman" w:hAnsi="Times New Roman" w:cs="Times New Roman"/>
          <w:color w:val="000000" w:themeColor="text1"/>
          <w:sz w:val="24"/>
          <w:szCs w:val="24"/>
        </w:rPr>
        <w:t>22</w:t>
      </w:r>
      <w:r w:rsidR="0031394B" w:rsidRPr="0044190B">
        <w:rPr>
          <w:rFonts w:ascii="Times New Roman" w:hAnsi="Times New Roman" w:cs="Times New Roman"/>
          <w:color w:val="000000" w:themeColor="text1"/>
          <w:sz w:val="24"/>
          <w:szCs w:val="24"/>
        </w:rPr>
        <w:t>.0</w:t>
      </w:r>
      <w:r w:rsidR="00A17250" w:rsidRPr="0044190B">
        <w:rPr>
          <w:rFonts w:ascii="Times New Roman" w:hAnsi="Times New Roman" w:cs="Times New Roman"/>
          <w:color w:val="000000" w:themeColor="text1"/>
          <w:sz w:val="24"/>
          <w:szCs w:val="24"/>
        </w:rPr>
        <w:t xml:space="preserve"> mg, </w:t>
      </w:r>
      <w:r w:rsidRPr="0044190B">
        <w:rPr>
          <w:rFonts w:ascii="Times New Roman" w:hAnsi="Times New Roman" w:cs="Times New Roman"/>
          <w:color w:val="000000" w:themeColor="text1"/>
          <w:sz w:val="24"/>
          <w:szCs w:val="24"/>
        </w:rPr>
        <w:t>0.05 mmol, 1.0 equiv), Josiphos ligand (</w:t>
      </w:r>
      <w:r w:rsidR="00E85C02" w:rsidRPr="0044190B">
        <w:rPr>
          <w:rFonts w:ascii="Times New Roman" w:hAnsi="Times New Roman" w:cs="Times New Roman"/>
          <w:color w:val="000000" w:themeColor="text1"/>
          <w:sz w:val="24"/>
          <w:szCs w:val="24"/>
        </w:rPr>
        <w:t>73.8</w:t>
      </w:r>
      <w:r w:rsidR="00A17250" w:rsidRPr="0044190B">
        <w:rPr>
          <w:rFonts w:ascii="Times New Roman" w:hAnsi="Times New Roman" w:cs="Times New Roman"/>
          <w:color w:val="000000" w:themeColor="text1"/>
          <w:sz w:val="24"/>
          <w:szCs w:val="24"/>
        </w:rPr>
        <w:t xml:space="preserve"> mg, </w:t>
      </w:r>
      <w:r w:rsidRPr="0044190B">
        <w:rPr>
          <w:rFonts w:ascii="Times New Roman" w:hAnsi="Times New Roman" w:cs="Times New Roman"/>
          <w:color w:val="000000" w:themeColor="text1"/>
          <w:sz w:val="24"/>
          <w:szCs w:val="24"/>
        </w:rPr>
        <w:t>0.10 mmol, 2.0 equiv), phenylboronic acid (</w:t>
      </w:r>
      <w:r w:rsidR="00425241" w:rsidRPr="0044190B">
        <w:rPr>
          <w:rFonts w:ascii="Times New Roman" w:hAnsi="Times New Roman" w:cs="Times New Roman"/>
          <w:color w:val="000000" w:themeColor="text1"/>
          <w:sz w:val="24"/>
          <w:szCs w:val="24"/>
        </w:rPr>
        <w:t>61</w:t>
      </w:r>
      <w:r w:rsidR="0031394B" w:rsidRPr="0044190B">
        <w:rPr>
          <w:rFonts w:ascii="Times New Roman" w:hAnsi="Times New Roman" w:cs="Times New Roman"/>
          <w:color w:val="000000" w:themeColor="text1"/>
          <w:sz w:val="24"/>
          <w:szCs w:val="24"/>
        </w:rPr>
        <w:t>.0</w:t>
      </w:r>
      <w:r w:rsidR="00425241" w:rsidRPr="0044190B">
        <w:rPr>
          <w:rFonts w:ascii="Times New Roman" w:hAnsi="Times New Roman" w:cs="Times New Roman"/>
          <w:color w:val="000000" w:themeColor="text1"/>
          <w:sz w:val="24"/>
          <w:szCs w:val="24"/>
        </w:rPr>
        <w:t xml:space="preserve"> mg, </w:t>
      </w:r>
      <w:r w:rsidRPr="0044190B">
        <w:rPr>
          <w:rFonts w:ascii="Times New Roman" w:hAnsi="Times New Roman" w:cs="Times New Roman"/>
          <w:color w:val="000000" w:themeColor="text1"/>
          <w:sz w:val="24"/>
          <w:szCs w:val="24"/>
        </w:rPr>
        <w:t>0.50 mmol, 10.0 equiv), and KCl (</w:t>
      </w:r>
      <w:r w:rsidR="00F9689E" w:rsidRPr="0044190B">
        <w:rPr>
          <w:rFonts w:ascii="Times New Roman" w:hAnsi="Times New Roman" w:cs="Times New Roman"/>
          <w:color w:val="000000" w:themeColor="text1"/>
          <w:sz w:val="24"/>
          <w:szCs w:val="24"/>
        </w:rPr>
        <w:t xml:space="preserve">13.8 mg, </w:t>
      </w:r>
      <w:r w:rsidRPr="0044190B">
        <w:rPr>
          <w:rFonts w:ascii="Times New Roman" w:hAnsi="Times New Roman" w:cs="Times New Roman"/>
          <w:color w:val="000000" w:themeColor="text1"/>
          <w:sz w:val="24"/>
          <w:szCs w:val="24"/>
        </w:rPr>
        <w:t xml:space="preserve">0.10 mmol, 2.0 equiv) under a nitrogen atmosphere. Toluene (1.5 mL) and </w:t>
      </w:r>
      <w:r w:rsidR="00C95957" w:rsidRPr="0044190B">
        <w:rPr>
          <w:rFonts w:ascii="Times New Roman" w:hAnsi="Times New Roman" w:cs="Times New Roman"/>
          <w:color w:val="000000" w:themeColor="text1"/>
          <w:sz w:val="24"/>
          <w:szCs w:val="24"/>
        </w:rPr>
        <w:t>water</w:t>
      </w:r>
      <w:r w:rsidRPr="0044190B">
        <w:rPr>
          <w:rFonts w:ascii="Times New Roman" w:hAnsi="Times New Roman" w:cs="Times New Roman"/>
          <w:color w:val="000000" w:themeColor="text1"/>
          <w:sz w:val="24"/>
          <w:szCs w:val="24"/>
        </w:rPr>
        <w:t xml:space="preserve"> (0.15 mL) were then added under an inert atmosphere. The resulting mixture was stirred at 60 °C for 2 h. </w:t>
      </w:r>
      <w:r w:rsidR="00C95957" w:rsidRPr="0044190B">
        <w:rPr>
          <w:rFonts w:ascii="Times New Roman" w:hAnsi="Times New Roman" w:cs="Times New Roman"/>
          <w:color w:val="000000" w:themeColor="text1"/>
          <w:sz w:val="24"/>
          <w:szCs w:val="24"/>
        </w:rPr>
        <w:t>An</w:t>
      </w:r>
      <w:r w:rsidRPr="0044190B">
        <w:rPr>
          <w:rFonts w:ascii="Times New Roman" w:hAnsi="Times New Roman" w:cs="Times New Roman"/>
          <w:color w:val="000000" w:themeColor="text1"/>
          <w:sz w:val="24"/>
          <w:szCs w:val="24"/>
        </w:rPr>
        <w:t xml:space="preserve"> 0.6 mL of the reaction mixture was transferred to a flame-dried NMR tube, and the </w:t>
      </w:r>
      <w:r w:rsidR="00D57360" w:rsidRPr="00CA259D">
        <w:rPr>
          <w:rFonts w:ascii="Times New Roman" w:hAnsi="Times New Roman" w:cs="Times New Roman"/>
          <w:sz w:val="24"/>
          <w:szCs w:val="24"/>
          <w:vertAlign w:val="superscript"/>
        </w:rPr>
        <w:t>31</w:t>
      </w:r>
      <w:r w:rsidR="00D57360" w:rsidRPr="00CA259D">
        <w:rPr>
          <w:rFonts w:ascii="Times New Roman" w:hAnsi="Times New Roman" w:cs="Times New Roman"/>
          <w:sz w:val="24"/>
          <w:szCs w:val="24"/>
        </w:rPr>
        <w:t>P{</w:t>
      </w:r>
      <w:r w:rsidR="00D57360" w:rsidRPr="00CA259D">
        <w:rPr>
          <w:rFonts w:ascii="Times New Roman" w:hAnsi="Times New Roman" w:cs="Times New Roman"/>
          <w:sz w:val="24"/>
          <w:szCs w:val="24"/>
          <w:vertAlign w:val="superscript"/>
        </w:rPr>
        <w:t>1</w:t>
      </w:r>
      <w:r w:rsidR="00D57360" w:rsidRPr="00CA259D">
        <w:rPr>
          <w:rFonts w:ascii="Times New Roman" w:hAnsi="Times New Roman" w:cs="Times New Roman"/>
          <w:sz w:val="24"/>
          <w:szCs w:val="24"/>
        </w:rPr>
        <w:t>H}</w:t>
      </w:r>
      <w:r w:rsidR="00D57360">
        <w:rPr>
          <w:rFonts w:ascii="Times New Roman" w:hAnsi="Times New Roman" w:cs="Times New Roman"/>
          <w:sz w:val="24"/>
          <w:szCs w:val="24"/>
        </w:rPr>
        <w:t xml:space="preserve"> </w:t>
      </w:r>
      <w:r w:rsidRPr="0044190B">
        <w:rPr>
          <w:rFonts w:ascii="Times New Roman" w:hAnsi="Times New Roman" w:cs="Times New Roman"/>
          <w:color w:val="000000" w:themeColor="text1"/>
          <w:sz w:val="24"/>
          <w:szCs w:val="24"/>
        </w:rPr>
        <w:t>NMR spectrum was recorded in non-deuterated toluene</w:t>
      </w:r>
      <w:r w:rsidR="00EC6F6A" w:rsidRPr="0044190B">
        <w:rPr>
          <w:rFonts w:ascii="Times New Roman" w:hAnsi="Times New Roman" w:cs="Times New Roman"/>
          <w:color w:val="000000" w:themeColor="text1"/>
          <w:sz w:val="24"/>
          <w:szCs w:val="24"/>
        </w:rPr>
        <w:t xml:space="preserve"> and observed peaks corresponding to </w:t>
      </w:r>
      <w:r w:rsidR="00EC6F6A" w:rsidRPr="0044190B">
        <w:rPr>
          <w:rFonts w:ascii="Times New Roman" w:hAnsi="Times New Roman" w:cs="Times New Roman"/>
          <w:b/>
          <w:bCs/>
          <w:color w:val="000000" w:themeColor="text1"/>
          <w:sz w:val="24"/>
          <w:szCs w:val="24"/>
        </w:rPr>
        <w:t>X</w:t>
      </w:r>
      <w:r w:rsidR="00EC6F6A" w:rsidRPr="0044190B">
        <w:rPr>
          <w:rFonts w:ascii="Times New Roman" w:hAnsi="Times New Roman" w:cs="Times New Roman"/>
          <w:b/>
          <w:bCs/>
          <w:color w:val="000000" w:themeColor="text1"/>
          <w:sz w:val="24"/>
          <w:szCs w:val="24"/>
          <w:vertAlign w:val="subscript"/>
        </w:rPr>
        <w:t>1</w:t>
      </w:r>
      <w:r w:rsidR="00EC6F6A" w:rsidRPr="0044190B">
        <w:rPr>
          <w:rFonts w:ascii="Times New Roman" w:hAnsi="Times New Roman" w:cs="Times New Roman"/>
          <w:color w:val="000000" w:themeColor="text1"/>
          <w:sz w:val="24"/>
          <w:szCs w:val="24"/>
          <w:vertAlign w:val="subscript"/>
        </w:rPr>
        <w:t xml:space="preserve"> </w:t>
      </w:r>
      <w:r w:rsidR="00EC6F6A" w:rsidRPr="0044190B">
        <w:rPr>
          <w:rFonts w:ascii="Times New Roman" w:hAnsi="Times New Roman" w:cs="Times New Roman"/>
          <w:color w:val="000000" w:themeColor="text1"/>
          <w:sz w:val="24"/>
          <w:szCs w:val="24"/>
        </w:rPr>
        <w:t>(yellow diamond).</w:t>
      </w:r>
    </w:p>
    <w:p w14:paraId="692014A7" w14:textId="12725E34" w:rsidR="00504F40" w:rsidRPr="0044190B" w:rsidRDefault="00504F40" w:rsidP="00270E6B">
      <w:pPr>
        <w:jc w:val="both"/>
        <w:rPr>
          <w:rFonts w:ascii="Times New Roman" w:hAnsi="Times New Roman" w:cs="Times New Roman"/>
          <w:color w:val="000000" w:themeColor="text1"/>
          <w:sz w:val="24"/>
          <w:szCs w:val="24"/>
        </w:rPr>
      </w:pPr>
      <w:r w:rsidRPr="0044190B">
        <w:rPr>
          <w:rFonts w:ascii="Times New Roman" w:hAnsi="Times New Roman" w:cs="Times New Roman"/>
          <w:color w:val="000000" w:themeColor="text1"/>
          <w:sz w:val="24"/>
          <w:szCs w:val="24"/>
        </w:rPr>
        <w:t>(2) The same experiment was performed under identical conditions without KCl, and the reaction mixture was stirred for 4 h</w:t>
      </w:r>
      <w:r w:rsidR="005D4FD3" w:rsidRPr="0044190B">
        <w:rPr>
          <w:rFonts w:ascii="Times New Roman" w:hAnsi="Times New Roman" w:cs="Times New Roman"/>
          <w:color w:val="000000" w:themeColor="text1"/>
          <w:sz w:val="24"/>
          <w:szCs w:val="24"/>
        </w:rPr>
        <w:t xml:space="preserve"> and</w:t>
      </w:r>
      <w:r w:rsidR="007112C8" w:rsidRPr="0044190B">
        <w:rPr>
          <w:rFonts w:ascii="Times New Roman" w:hAnsi="Times New Roman" w:cs="Times New Roman"/>
          <w:color w:val="000000" w:themeColor="text1"/>
          <w:sz w:val="24"/>
          <w:szCs w:val="24"/>
        </w:rPr>
        <w:t xml:space="preserve"> ³¹P{¹H} NMR</w:t>
      </w:r>
      <w:r w:rsidR="005D4FD3" w:rsidRPr="0044190B">
        <w:rPr>
          <w:rFonts w:ascii="Times New Roman" w:hAnsi="Times New Roman" w:cs="Times New Roman"/>
          <w:color w:val="000000" w:themeColor="text1"/>
          <w:sz w:val="24"/>
          <w:szCs w:val="24"/>
        </w:rPr>
        <w:t xml:space="preserve"> spectr</w:t>
      </w:r>
      <w:r w:rsidR="007112C8" w:rsidRPr="0044190B">
        <w:rPr>
          <w:rFonts w:ascii="Times New Roman" w:hAnsi="Times New Roman" w:cs="Times New Roman"/>
          <w:color w:val="000000" w:themeColor="text1"/>
          <w:sz w:val="24"/>
          <w:szCs w:val="24"/>
        </w:rPr>
        <w:t>um</w:t>
      </w:r>
      <w:r w:rsidR="005D4FD3" w:rsidRPr="0044190B">
        <w:rPr>
          <w:rFonts w:ascii="Times New Roman" w:hAnsi="Times New Roman" w:cs="Times New Roman"/>
          <w:color w:val="000000" w:themeColor="text1"/>
          <w:sz w:val="24"/>
          <w:szCs w:val="24"/>
        </w:rPr>
        <w:t xml:space="preserve"> was recorded in non-deu</w:t>
      </w:r>
      <w:r w:rsidR="007112C8" w:rsidRPr="0044190B">
        <w:rPr>
          <w:rFonts w:ascii="Times New Roman" w:hAnsi="Times New Roman" w:cs="Times New Roman"/>
          <w:color w:val="000000" w:themeColor="text1"/>
          <w:sz w:val="24"/>
          <w:szCs w:val="24"/>
        </w:rPr>
        <w:t>terated toluene.</w:t>
      </w:r>
    </w:p>
    <w:p w14:paraId="3C867BDB" w14:textId="3DDF5B11" w:rsidR="00504F40" w:rsidRPr="0044190B" w:rsidRDefault="00504F40" w:rsidP="00270E6B">
      <w:pPr>
        <w:jc w:val="both"/>
        <w:rPr>
          <w:rFonts w:ascii="Times New Roman" w:hAnsi="Times New Roman" w:cs="Times New Roman"/>
          <w:color w:val="000000" w:themeColor="text1"/>
          <w:sz w:val="24"/>
          <w:szCs w:val="24"/>
        </w:rPr>
      </w:pPr>
      <w:r w:rsidRPr="0044190B">
        <w:rPr>
          <w:rFonts w:ascii="Times New Roman" w:hAnsi="Times New Roman" w:cs="Times New Roman"/>
          <w:color w:val="000000" w:themeColor="text1"/>
          <w:sz w:val="24"/>
          <w:szCs w:val="24"/>
        </w:rPr>
        <w:lastRenderedPageBreak/>
        <w:t xml:space="preserve">Upon comparison of the </w:t>
      </w:r>
      <w:r w:rsidR="008B41F4" w:rsidRPr="00CA259D">
        <w:rPr>
          <w:rFonts w:ascii="Times New Roman" w:hAnsi="Times New Roman" w:cs="Times New Roman"/>
          <w:sz w:val="24"/>
          <w:szCs w:val="24"/>
          <w:vertAlign w:val="superscript"/>
        </w:rPr>
        <w:t>31</w:t>
      </w:r>
      <w:r w:rsidR="008B41F4" w:rsidRPr="00CA259D">
        <w:rPr>
          <w:rFonts w:ascii="Times New Roman" w:hAnsi="Times New Roman" w:cs="Times New Roman"/>
          <w:sz w:val="24"/>
          <w:szCs w:val="24"/>
        </w:rPr>
        <w:t>P{</w:t>
      </w:r>
      <w:r w:rsidR="008B41F4" w:rsidRPr="00CA259D">
        <w:rPr>
          <w:rFonts w:ascii="Times New Roman" w:hAnsi="Times New Roman" w:cs="Times New Roman"/>
          <w:sz w:val="24"/>
          <w:szCs w:val="24"/>
          <w:vertAlign w:val="superscript"/>
        </w:rPr>
        <w:t>1</w:t>
      </w:r>
      <w:r w:rsidR="008B41F4" w:rsidRPr="00CA259D">
        <w:rPr>
          <w:rFonts w:ascii="Times New Roman" w:hAnsi="Times New Roman" w:cs="Times New Roman"/>
          <w:sz w:val="24"/>
          <w:szCs w:val="24"/>
        </w:rPr>
        <w:t>H}</w:t>
      </w:r>
      <w:r w:rsidR="008B41F4">
        <w:rPr>
          <w:rFonts w:ascii="Times New Roman" w:hAnsi="Times New Roman" w:cs="Times New Roman"/>
          <w:sz w:val="24"/>
          <w:szCs w:val="24"/>
        </w:rPr>
        <w:t xml:space="preserve"> </w:t>
      </w:r>
      <w:r w:rsidRPr="0044190B">
        <w:rPr>
          <w:rFonts w:ascii="Times New Roman" w:hAnsi="Times New Roman" w:cs="Times New Roman"/>
          <w:color w:val="000000" w:themeColor="text1"/>
          <w:sz w:val="24"/>
          <w:szCs w:val="24"/>
        </w:rPr>
        <w:t xml:space="preserve">NMR spectra, it was observed that in the presence of KCl, peaks corresponding to the </w:t>
      </w:r>
      <w:r w:rsidRPr="0044190B">
        <w:rPr>
          <w:rFonts w:ascii="Times New Roman" w:hAnsi="Times New Roman" w:cs="Times New Roman"/>
          <w:b/>
          <w:bCs/>
          <w:color w:val="000000" w:themeColor="text1"/>
          <w:sz w:val="24"/>
          <w:szCs w:val="24"/>
        </w:rPr>
        <w:t>X</w:t>
      </w:r>
      <w:r w:rsidRPr="0044190B">
        <w:rPr>
          <w:rFonts w:ascii="Times New Roman" w:hAnsi="Times New Roman" w:cs="Times New Roman"/>
          <w:b/>
          <w:bCs/>
          <w:color w:val="000000" w:themeColor="text1"/>
          <w:sz w:val="24"/>
          <w:szCs w:val="24"/>
          <w:vertAlign w:val="subscript"/>
        </w:rPr>
        <w:t xml:space="preserve">1 </w:t>
      </w:r>
      <w:r w:rsidRPr="0044190B">
        <w:rPr>
          <w:rFonts w:ascii="Times New Roman" w:hAnsi="Times New Roman" w:cs="Times New Roman"/>
          <w:color w:val="000000" w:themeColor="text1"/>
          <w:sz w:val="24"/>
          <w:szCs w:val="24"/>
        </w:rPr>
        <w:t>complex were detected. In contrast, in the absence of KCl, two new resonances appeared at 57.6</w:t>
      </w:r>
      <w:r w:rsidR="002F772D" w:rsidRPr="0044190B">
        <w:rPr>
          <w:rFonts w:ascii="Times New Roman" w:hAnsi="Times New Roman" w:cs="Times New Roman"/>
          <w:color w:val="000000" w:themeColor="text1"/>
          <w:sz w:val="24"/>
          <w:szCs w:val="24"/>
        </w:rPr>
        <w:t>3</w:t>
      </w:r>
      <w:r w:rsidRPr="0044190B">
        <w:rPr>
          <w:rFonts w:ascii="Times New Roman" w:hAnsi="Times New Roman" w:cs="Times New Roman"/>
          <w:color w:val="000000" w:themeColor="text1"/>
          <w:sz w:val="24"/>
          <w:szCs w:val="24"/>
        </w:rPr>
        <w:t xml:space="preserve"> and 6</w:t>
      </w:r>
      <w:r w:rsidR="00361B1F" w:rsidRPr="0044190B">
        <w:rPr>
          <w:rFonts w:ascii="Times New Roman" w:hAnsi="Times New Roman" w:cs="Times New Roman"/>
          <w:color w:val="000000" w:themeColor="text1"/>
          <w:sz w:val="24"/>
          <w:szCs w:val="24"/>
        </w:rPr>
        <w:t>2</w:t>
      </w:r>
      <w:r w:rsidRPr="0044190B">
        <w:rPr>
          <w:rFonts w:ascii="Times New Roman" w:hAnsi="Times New Roman" w:cs="Times New Roman"/>
          <w:color w:val="000000" w:themeColor="text1"/>
          <w:sz w:val="24"/>
          <w:szCs w:val="24"/>
        </w:rPr>
        <w:t>.</w:t>
      </w:r>
      <w:r w:rsidR="002F772D" w:rsidRPr="0044190B">
        <w:rPr>
          <w:rFonts w:ascii="Times New Roman" w:hAnsi="Times New Roman" w:cs="Times New Roman"/>
          <w:color w:val="000000" w:themeColor="text1"/>
          <w:sz w:val="24"/>
          <w:szCs w:val="24"/>
        </w:rPr>
        <w:t>54</w:t>
      </w:r>
      <w:r w:rsidRPr="0044190B">
        <w:rPr>
          <w:rFonts w:ascii="Times New Roman" w:hAnsi="Times New Roman" w:cs="Times New Roman"/>
          <w:color w:val="000000" w:themeColor="text1"/>
          <w:sz w:val="24"/>
          <w:szCs w:val="24"/>
        </w:rPr>
        <w:t xml:space="preserve"> </w:t>
      </w:r>
      <w:r w:rsidR="00AD1E23" w:rsidRPr="0044190B">
        <w:rPr>
          <w:rFonts w:ascii="Times New Roman" w:hAnsi="Times New Roman" w:cs="Times New Roman"/>
          <w:color w:val="000000" w:themeColor="text1"/>
          <w:sz w:val="24"/>
          <w:szCs w:val="24"/>
        </w:rPr>
        <w:t>ppm (</w:t>
      </w:r>
      <w:r w:rsidR="002F772D" w:rsidRPr="0044190B">
        <w:rPr>
          <w:rFonts w:ascii="Times New Roman" w:hAnsi="Times New Roman" w:cs="Times New Roman"/>
          <w:color w:val="000000" w:themeColor="text1"/>
          <w:sz w:val="24"/>
          <w:szCs w:val="24"/>
        </w:rPr>
        <w:t>red diamond)</w:t>
      </w:r>
      <w:r w:rsidRPr="0044190B">
        <w:rPr>
          <w:rFonts w:ascii="Times New Roman" w:hAnsi="Times New Roman" w:cs="Times New Roman"/>
          <w:color w:val="000000" w:themeColor="text1"/>
          <w:sz w:val="24"/>
          <w:szCs w:val="24"/>
        </w:rPr>
        <w:t xml:space="preserve"> in the 50–65 ppm region. Notably, these signals are absent in the previously recorded ³¹P{¹H} VT-NMR spectrum obtained with TCI dirhodium in the presence of phenylboronic acid (Section 5.2).</w:t>
      </w:r>
    </w:p>
    <w:p w14:paraId="730EFE6E" w14:textId="070ECDD2" w:rsidR="00504F40" w:rsidRPr="0044190B" w:rsidRDefault="00504F40" w:rsidP="00270E6B">
      <w:pPr>
        <w:jc w:val="both"/>
        <w:rPr>
          <w:rFonts w:ascii="Times New Roman" w:hAnsi="Times New Roman" w:cs="Times New Roman"/>
          <w:color w:val="000000" w:themeColor="text1"/>
          <w:sz w:val="24"/>
          <w:szCs w:val="24"/>
        </w:rPr>
      </w:pPr>
      <w:r w:rsidRPr="0044190B">
        <w:rPr>
          <w:rFonts w:ascii="Times New Roman" w:hAnsi="Times New Roman" w:cs="Times New Roman"/>
          <w:color w:val="000000" w:themeColor="text1"/>
          <w:sz w:val="24"/>
          <w:szCs w:val="24"/>
        </w:rPr>
        <w:t>Collectively, these results suggest that the resonances at 57.6</w:t>
      </w:r>
      <w:r w:rsidR="00FA4BE5" w:rsidRPr="0044190B">
        <w:rPr>
          <w:rFonts w:ascii="Times New Roman" w:hAnsi="Times New Roman" w:cs="Times New Roman"/>
          <w:color w:val="000000" w:themeColor="text1"/>
          <w:sz w:val="24"/>
          <w:szCs w:val="24"/>
        </w:rPr>
        <w:t>3</w:t>
      </w:r>
      <w:r w:rsidR="008A1817" w:rsidRPr="0044190B">
        <w:rPr>
          <w:rFonts w:ascii="Times New Roman" w:hAnsi="Times New Roman" w:cs="Times New Roman"/>
          <w:color w:val="000000" w:themeColor="text1"/>
          <w:sz w:val="24"/>
          <w:szCs w:val="24"/>
        </w:rPr>
        <w:t xml:space="preserve"> ppm</w:t>
      </w:r>
      <w:r w:rsidRPr="0044190B">
        <w:rPr>
          <w:rFonts w:ascii="Times New Roman" w:hAnsi="Times New Roman" w:cs="Times New Roman"/>
          <w:color w:val="000000" w:themeColor="text1"/>
          <w:sz w:val="24"/>
          <w:szCs w:val="24"/>
        </w:rPr>
        <w:t xml:space="preserve"> and 6</w:t>
      </w:r>
      <w:r w:rsidR="00361B1F" w:rsidRPr="0044190B">
        <w:rPr>
          <w:rFonts w:ascii="Times New Roman" w:hAnsi="Times New Roman" w:cs="Times New Roman"/>
          <w:color w:val="000000" w:themeColor="text1"/>
          <w:sz w:val="24"/>
          <w:szCs w:val="24"/>
        </w:rPr>
        <w:t>2</w:t>
      </w:r>
      <w:r w:rsidRPr="0044190B">
        <w:rPr>
          <w:rFonts w:ascii="Times New Roman" w:hAnsi="Times New Roman" w:cs="Times New Roman"/>
          <w:color w:val="000000" w:themeColor="text1"/>
          <w:sz w:val="24"/>
          <w:szCs w:val="24"/>
        </w:rPr>
        <w:t>.</w:t>
      </w:r>
      <w:r w:rsidR="00FA4BE5" w:rsidRPr="0044190B">
        <w:rPr>
          <w:rFonts w:ascii="Times New Roman" w:hAnsi="Times New Roman" w:cs="Times New Roman"/>
          <w:color w:val="000000" w:themeColor="text1"/>
          <w:sz w:val="24"/>
          <w:szCs w:val="24"/>
        </w:rPr>
        <w:t>54</w:t>
      </w:r>
      <w:r w:rsidRPr="0044190B">
        <w:rPr>
          <w:rFonts w:ascii="Times New Roman" w:hAnsi="Times New Roman" w:cs="Times New Roman"/>
          <w:color w:val="000000" w:themeColor="text1"/>
          <w:sz w:val="24"/>
          <w:szCs w:val="24"/>
        </w:rPr>
        <w:t xml:space="preserve"> ppm</w:t>
      </w:r>
      <w:r w:rsidR="00FA4BE5" w:rsidRPr="0044190B">
        <w:rPr>
          <w:rFonts w:ascii="Times New Roman" w:hAnsi="Times New Roman" w:cs="Times New Roman"/>
          <w:color w:val="000000" w:themeColor="text1"/>
          <w:sz w:val="24"/>
          <w:szCs w:val="24"/>
        </w:rPr>
        <w:t xml:space="preserve"> (red diamond)</w:t>
      </w:r>
      <w:r w:rsidRPr="0044190B">
        <w:rPr>
          <w:rFonts w:ascii="Times New Roman" w:hAnsi="Times New Roman" w:cs="Times New Roman"/>
          <w:color w:val="000000" w:themeColor="text1"/>
          <w:sz w:val="24"/>
          <w:szCs w:val="24"/>
        </w:rPr>
        <w:t xml:space="preserve"> most likely correspond to an active species bearing an acetate ligand instead of chloride. Alternatively, the species may be cationic in nature, with acetate acting as the counteranion</w:t>
      </w:r>
      <w:r w:rsidR="00C86B2B">
        <w:rPr>
          <w:rFonts w:ascii="Times New Roman" w:hAnsi="Times New Roman" w:cs="Times New Roman"/>
          <w:color w:val="000000" w:themeColor="text1"/>
          <w:sz w:val="24"/>
          <w:szCs w:val="24"/>
        </w:rPr>
        <w:t xml:space="preserve"> as shown</w:t>
      </w:r>
      <w:r w:rsidR="009C0B44">
        <w:rPr>
          <w:rFonts w:ascii="Times New Roman" w:hAnsi="Times New Roman" w:cs="Times New Roman"/>
          <w:color w:val="000000" w:themeColor="text1"/>
          <w:sz w:val="24"/>
          <w:szCs w:val="24"/>
        </w:rPr>
        <w:t xml:space="preserve"> in Figure S12</w:t>
      </w:r>
      <w:r w:rsidRPr="0044190B">
        <w:rPr>
          <w:rFonts w:ascii="Times New Roman" w:hAnsi="Times New Roman" w:cs="Times New Roman"/>
          <w:color w:val="000000" w:themeColor="text1"/>
          <w:sz w:val="24"/>
          <w:szCs w:val="24"/>
        </w:rPr>
        <w:t>.</w:t>
      </w:r>
    </w:p>
    <w:p w14:paraId="6D336E6F" w14:textId="77777777" w:rsidR="008943B6" w:rsidRPr="0044190B" w:rsidRDefault="008943B6" w:rsidP="00270E6B">
      <w:pPr>
        <w:jc w:val="both"/>
        <w:rPr>
          <w:rFonts w:ascii="Times New Roman" w:hAnsi="Times New Roman" w:cs="Times New Roman"/>
          <w:color w:val="000000" w:themeColor="text1"/>
          <w:sz w:val="24"/>
          <w:szCs w:val="24"/>
        </w:rPr>
      </w:pPr>
      <w:r w:rsidRPr="0044190B">
        <w:rPr>
          <w:rFonts w:ascii="Times New Roman" w:hAnsi="Times New Roman" w:cs="Times New Roman"/>
          <w:b/>
          <w:bCs/>
          <w:color w:val="000000" w:themeColor="text1"/>
          <w:sz w:val="24"/>
          <w:szCs w:val="24"/>
          <w:vertAlign w:val="superscript"/>
        </w:rPr>
        <w:t>31</w:t>
      </w:r>
      <w:r w:rsidRPr="0044190B">
        <w:rPr>
          <w:rFonts w:ascii="Times New Roman" w:hAnsi="Times New Roman" w:cs="Times New Roman"/>
          <w:b/>
          <w:bCs/>
          <w:color w:val="000000" w:themeColor="text1"/>
          <w:sz w:val="24"/>
          <w:szCs w:val="24"/>
        </w:rPr>
        <w:t>P{</w:t>
      </w:r>
      <w:r w:rsidRPr="0044190B">
        <w:rPr>
          <w:rFonts w:ascii="Times New Roman" w:hAnsi="Times New Roman" w:cs="Times New Roman"/>
          <w:b/>
          <w:bCs/>
          <w:color w:val="000000" w:themeColor="text1"/>
          <w:sz w:val="24"/>
          <w:szCs w:val="24"/>
          <w:vertAlign w:val="superscript"/>
        </w:rPr>
        <w:t>1</w:t>
      </w:r>
      <w:r w:rsidRPr="0044190B">
        <w:rPr>
          <w:rFonts w:ascii="Times New Roman" w:hAnsi="Times New Roman" w:cs="Times New Roman"/>
          <w:b/>
          <w:bCs/>
          <w:color w:val="000000" w:themeColor="text1"/>
          <w:sz w:val="24"/>
          <w:szCs w:val="24"/>
        </w:rPr>
        <w:t>H} NMR</w:t>
      </w:r>
      <w:r w:rsidRPr="0044190B">
        <w:rPr>
          <w:rFonts w:ascii="Times New Roman" w:hAnsi="Times New Roman" w:cs="Times New Roman"/>
          <w:color w:val="000000" w:themeColor="text1"/>
          <w:sz w:val="24"/>
          <w:szCs w:val="24"/>
        </w:rPr>
        <w:t xml:space="preserve"> (162 MHz, Toluene)</w:t>
      </w:r>
    </w:p>
    <w:p w14:paraId="49097D91" w14:textId="6FE3F741" w:rsidR="000F3FB5" w:rsidRDefault="00FA4BE5" w:rsidP="00270E6B">
      <w:pPr>
        <w:spacing w:line="360" w:lineRule="auto"/>
        <w:jc w:val="both"/>
        <w:rPr>
          <w:rFonts w:ascii="Times New Roman" w:hAnsi="Times New Roman" w:cs="Times New Roman"/>
          <w:b/>
          <w:bCs/>
          <w:color w:val="000000" w:themeColor="text1"/>
          <w:sz w:val="24"/>
          <w:szCs w:val="24"/>
        </w:rPr>
      </w:pPr>
      <w:r w:rsidRPr="0044190B">
        <w:rPr>
          <w:rFonts w:ascii="Times New Roman" w:hAnsi="Times New Roman" w:cs="Times New Roman"/>
          <w:b/>
          <w:bCs/>
          <w:noProof/>
          <w:color w:val="000000" w:themeColor="text1"/>
          <w:sz w:val="24"/>
          <w:szCs w:val="24"/>
          <w:bdr w:val="single" w:sz="4" w:space="0" w:color="auto"/>
        </w:rPr>
        <w:drawing>
          <wp:inline distT="0" distB="0" distL="0" distR="0" wp14:anchorId="3D7A5BD9" wp14:editId="4B54FBA1">
            <wp:extent cx="5746225" cy="2501608"/>
            <wp:effectExtent l="0" t="0" r="6985" b="0"/>
            <wp:docPr id="17156334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73611" cy="2513531"/>
                    </a:xfrm>
                    <a:prstGeom prst="rect">
                      <a:avLst/>
                    </a:prstGeom>
                    <a:noFill/>
                  </pic:spPr>
                </pic:pic>
              </a:graphicData>
            </a:graphic>
          </wp:inline>
        </w:drawing>
      </w:r>
      <w:r w:rsidR="00982616" w:rsidRPr="0044190B">
        <w:rPr>
          <w:rFonts w:ascii="Times New Roman" w:hAnsi="Times New Roman" w:cs="Times New Roman"/>
          <w:b/>
          <w:bCs/>
          <w:color w:val="000000" w:themeColor="text1"/>
          <w:sz w:val="24"/>
          <w:szCs w:val="24"/>
          <w:lang w:val="en-US"/>
        </w:rPr>
        <w:t>Figure S12</w:t>
      </w:r>
      <w:r w:rsidR="00982616" w:rsidRPr="0044190B">
        <w:rPr>
          <w:rFonts w:ascii="Times New Roman" w:hAnsi="Times New Roman" w:cs="Times New Roman"/>
          <w:color w:val="000000" w:themeColor="text1"/>
          <w:sz w:val="24"/>
          <w:szCs w:val="24"/>
          <w:lang w:val="en-US"/>
        </w:rPr>
        <w:t xml:space="preserve">. </w:t>
      </w:r>
      <w:r w:rsidR="00982616" w:rsidRPr="0044190B">
        <w:rPr>
          <w:rFonts w:ascii="Times New Roman" w:hAnsi="Times New Roman" w:cs="Times New Roman"/>
          <w:color w:val="000000" w:themeColor="text1"/>
          <w:sz w:val="24"/>
          <w:szCs w:val="24"/>
          <w:vertAlign w:val="superscript"/>
          <w:lang w:val="en-US"/>
        </w:rPr>
        <w:t>31</w:t>
      </w:r>
      <w:r w:rsidR="00982616" w:rsidRPr="0044190B">
        <w:rPr>
          <w:rFonts w:ascii="Times New Roman" w:hAnsi="Times New Roman" w:cs="Times New Roman"/>
          <w:color w:val="000000" w:themeColor="text1"/>
          <w:sz w:val="24"/>
          <w:szCs w:val="24"/>
          <w:lang w:val="en-US"/>
        </w:rPr>
        <w:t>P{</w:t>
      </w:r>
      <w:r w:rsidR="00982616" w:rsidRPr="0044190B">
        <w:rPr>
          <w:rFonts w:ascii="Times New Roman" w:hAnsi="Times New Roman" w:cs="Times New Roman"/>
          <w:color w:val="000000" w:themeColor="text1"/>
          <w:sz w:val="24"/>
          <w:szCs w:val="24"/>
          <w:vertAlign w:val="superscript"/>
          <w:lang w:val="en-US"/>
        </w:rPr>
        <w:t>1</w:t>
      </w:r>
      <w:r w:rsidR="00982616" w:rsidRPr="0044190B">
        <w:rPr>
          <w:rFonts w:ascii="Times New Roman" w:hAnsi="Times New Roman" w:cs="Times New Roman"/>
          <w:color w:val="000000" w:themeColor="text1"/>
          <w:sz w:val="24"/>
          <w:szCs w:val="24"/>
          <w:lang w:val="en-US"/>
        </w:rPr>
        <w:t xml:space="preserve">H} NMR of reaction mixture </w:t>
      </w:r>
    </w:p>
    <w:p w14:paraId="40061C01" w14:textId="77777777" w:rsidR="009C0B44" w:rsidRPr="0044190B" w:rsidRDefault="009C0B44" w:rsidP="00270E6B">
      <w:pPr>
        <w:spacing w:line="360" w:lineRule="auto"/>
        <w:jc w:val="both"/>
        <w:rPr>
          <w:rFonts w:ascii="Times New Roman" w:hAnsi="Times New Roman" w:cs="Times New Roman"/>
          <w:b/>
          <w:bCs/>
          <w:color w:val="000000" w:themeColor="text1"/>
          <w:sz w:val="24"/>
          <w:szCs w:val="24"/>
        </w:rPr>
      </w:pPr>
    </w:p>
    <w:p w14:paraId="642EEEC4" w14:textId="086AF6E3" w:rsidR="005472A1" w:rsidRPr="0044190B" w:rsidRDefault="00947219" w:rsidP="00270E6B">
      <w:pPr>
        <w:jc w:val="both"/>
        <w:rPr>
          <w:rFonts w:ascii="Times New Roman" w:hAnsi="Times New Roman" w:cs="Times New Roman"/>
          <w:b/>
          <w:bCs/>
          <w:color w:val="000000" w:themeColor="text1"/>
          <w:sz w:val="28"/>
          <w:szCs w:val="28"/>
        </w:rPr>
      </w:pPr>
      <w:r w:rsidRPr="0044190B">
        <w:rPr>
          <w:rFonts w:ascii="Times New Roman" w:hAnsi="Times New Roman" w:cs="Times New Roman"/>
          <w:b/>
          <w:bCs/>
          <w:color w:val="000000" w:themeColor="text1"/>
          <w:sz w:val="28"/>
          <w:szCs w:val="28"/>
        </w:rPr>
        <w:t>6.</w:t>
      </w:r>
      <w:r w:rsidR="005472A1" w:rsidRPr="0044190B">
        <w:rPr>
          <w:rFonts w:ascii="Times New Roman" w:hAnsi="Times New Roman" w:cs="Times New Roman"/>
          <w:b/>
          <w:bCs/>
          <w:color w:val="000000" w:themeColor="text1"/>
          <w:sz w:val="28"/>
          <w:szCs w:val="28"/>
        </w:rPr>
        <w:t xml:space="preserve"> Role of </w:t>
      </w:r>
      <w:r w:rsidR="009C0B44">
        <w:rPr>
          <w:rFonts w:ascii="Times New Roman" w:hAnsi="Times New Roman" w:cs="Times New Roman"/>
          <w:b/>
          <w:bCs/>
          <w:color w:val="000000" w:themeColor="text1"/>
          <w:sz w:val="28"/>
          <w:szCs w:val="28"/>
        </w:rPr>
        <w:t>A</w:t>
      </w:r>
      <w:r w:rsidR="005472A1" w:rsidRPr="0044190B">
        <w:rPr>
          <w:rFonts w:ascii="Times New Roman" w:hAnsi="Times New Roman" w:cs="Times New Roman"/>
          <w:b/>
          <w:bCs/>
          <w:color w:val="000000" w:themeColor="text1"/>
          <w:sz w:val="28"/>
          <w:szCs w:val="28"/>
        </w:rPr>
        <w:t xml:space="preserve">dditives in </w:t>
      </w:r>
      <w:r w:rsidR="00BD680B" w:rsidRPr="0044190B">
        <w:rPr>
          <w:rFonts w:ascii="Times New Roman" w:hAnsi="Times New Roman" w:cs="Times New Roman"/>
          <w:b/>
          <w:bCs/>
          <w:color w:val="000000" w:themeColor="text1"/>
          <w:sz w:val="28"/>
          <w:szCs w:val="28"/>
        </w:rPr>
        <w:t>D</w:t>
      </w:r>
      <w:r w:rsidR="005472A1" w:rsidRPr="0044190B">
        <w:rPr>
          <w:rFonts w:ascii="Times New Roman" w:hAnsi="Times New Roman" w:cs="Times New Roman"/>
          <w:b/>
          <w:bCs/>
          <w:color w:val="000000" w:themeColor="text1"/>
          <w:sz w:val="28"/>
          <w:szCs w:val="28"/>
        </w:rPr>
        <w:t>issociation of Rh-Rh bonds</w:t>
      </w:r>
    </w:p>
    <w:p w14:paraId="116FCECC" w14:textId="149B9B5F" w:rsidR="00D857C7" w:rsidRPr="0044190B" w:rsidRDefault="00D5551C" w:rsidP="00270E6B">
      <w:pPr>
        <w:pStyle w:val="ListParagraph"/>
        <w:ind w:left="0"/>
        <w:jc w:val="both"/>
        <w:rPr>
          <w:rFonts w:ascii="Times New Roman" w:eastAsia="Times New Roman" w:hAnsi="Times New Roman" w:cs="Times New Roman"/>
          <w:color w:val="000000" w:themeColor="text1"/>
          <w:kern w:val="0"/>
          <w:sz w:val="24"/>
          <w:szCs w:val="24"/>
          <w:lang w:eastAsia="en-IN"/>
          <w14:ligatures w14:val="none"/>
        </w:rPr>
      </w:pPr>
      <w:r w:rsidRPr="0044190B">
        <w:rPr>
          <w:rFonts w:ascii="Times New Roman" w:eastAsia="Times New Roman" w:hAnsi="Times New Roman" w:cs="Times New Roman"/>
          <w:color w:val="000000" w:themeColor="text1"/>
          <w:kern w:val="0"/>
          <w:sz w:val="24"/>
          <w:szCs w:val="24"/>
          <w:lang w:eastAsia="en-IN"/>
          <w14:ligatures w14:val="none"/>
        </w:rPr>
        <w:t>A series of additive</w:t>
      </w:r>
      <w:r w:rsidRPr="0044190B">
        <w:rPr>
          <w:rFonts w:ascii="Times New Roman" w:eastAsia="Times New Roman" w:hAnsi="Times New Roman" w:cs="Times New Roman"/>
          <w:color w:val="000000" w:themeColor="text1"/>
          <w:kern w:val="0"/>
          <w:sz w:val="24"/>
          <w:szCs w:val="24"/>
          <w:lang w:eastAsia="en-IN"/>
          <w14:ligatures w14:val="none"/>
        </w:rPr>
        <w:noBreakHyphen/>
        <w:t xml:space="preserve">controlled experiments with </w:t>
      </w:r>
      <w:r w:rsidR="007F0B1C" w:rsidRPr="0044190B">
        <w:rPr>
          <w:rFonts w:ascii="Times New Roman" w:eastAsia="Times New Roman" w:hAnsi="Times New Roman" w:cs="Times New Roman"/>
          <w:color w:val="000000" w:themeColor="text1"/>
          <w:kern w:val="0"/>
          <w:sz w:val="24"/>
          <w:szCs w:val="24"/>
          <w:lang w:eastAsia="en-IN"/>
          <w14:ligatures w14:val="none"/>
        </w:rPr>
        <w:t>phenylboronic acid, K</w:t>
      </w:r>
      <w:r w:rsidR="007F0B1C" w:rsidRPr="0044190B">
        <w:rPr>
          <w:rFonts w:ascii="Times New Roman" w:eastAsia="Times New Roman" w:hAnsi="Times New Roman" w:cs="Times New Roman"/>
          <w:color w:val="000000" w:themeColor="text1"/>
          <w:kern w:val="0"/>
          <w:sz w:val="24"/>
          <w:szCs w:val="24"/>
          <w:vertAlign w:val="subscript"/>
          <w:lang w:eastAsia="en-IN"/>
          <w14:ligatures w14:val="none"/>
        </w:rPr>
        <w:t>2</w:t>
      </w:r>
      <w:r w:rsidR="007F0B1C" w:rsidRPr="0044190B">
        <w:rPr>
          <w:rFonts w:ascii="Times New Roman" w:eastAsia="Times New Roman" w:hAnsi="Times New Roman" w:cs="Times New Roman"/>
          <w:color w:val="000000" w:themeColor="text1"/>
          <w:kern w:val="0"/>
          <w:sz w:val="24"/>
          <w:szCs w:val="24"/>
          <w:lang w:eastAsia="en-IN"/>
          <w14:ligatures w14:val="none"/>
        </w:rPr>
        <w:t>CO</w:t>
      </w:r>
      <w:r w:rsidR="007F0B1C" w:rsidRPr="0044190B">
        <w:rPr>
          <w:rFonts w:ascii="Times New Roman" w:eastAsia="Times New Roman" w:hAnsi="Times New Roman" w:cs="Times New Roman"/>
          <w:color w:val="000000" w:themeColor="text1"/>
          <w:kern w:val="0"/>
          <w:sz w:val="24"/>
          <w:szCs w:val="24"/>
          <w:vertAlign w:val="subscript"/>
          <w:lang w:eastAsia="en-IN"/>
          <w14:ligatures w14:val="none"/>
        </w:rPr>
        <w:t>3</w:t>
      </w:r>
      <w:r w:rsidR="00EB0933" w:rsidRPr="0044190B">
        <w:rPr>
          <w:rFonts w:ascii="Times New Roman" w:eastAsia="Times New Roman" w:hAnsi="Times New Roman" w:cs="Times New Roman"/>
          <w:color w:val="000000" w:themeColor="text1"/>
          <w:kern w:val="0"/>
          <w:sz w:val="24"/>
          <w:szCs w:val="24"/>
          <w:lang w:eastAsia="en-IN"/>
          <w14:ligatures w14:val="none"/>
        </w:rPr>
        <w:t>, H</w:t>
      </w:r>
      <w:r w:rsidR="00EB0933" w:rsidRPr="0044190B">
        <w:rPr>
          <w:rFonts w:ascii="Times New Roman" w:eastAsia="Times New Roman" w:hAnsi="Times New Roman" w:cs="Times New Roman"/>
          <w:color w:val="000000" w:themeColor="text1"/>
          <w:kern w:val="0"/>
          <w:sz w:val="24"/>
          <w:szCs w:val="24"/>
          <w:vertAlign w:val="subscript"/>
          <w:lang w:eastAsia="en-IN"/>
          <w14:ligatures w14:val="none"/>
        </w:rPr>
        <w:t>2</w:t>
      </w:r>
      <w:r w:rsidR="00EB0933" w:rsidRPr="0044190B">
        <w:rPr>
          <w:rFonts w:ascii="Times New Roman" w:eastAsia="Times New Roman" w:hAnsi="Times New Roman" w:cs="Times New Roman"/>
          <w:color w:val="000000" w:themeColor="text1"/>
          <w:kern w:val="0"/>
          <w:sz w:val="24"/>
          <w:szCs w:val="24"/>
          <w:lang w:eastAsia="en-IN"/>
          <w14:ligatures w14:val="none"/>
        </w:rPr>
        <w:t xml:space="preserve">O </w:t>
      </w:r>
      <w:r w:rsidR="007F0B1C" w:rsidRPr="0044190B">
        <w:rPr>
          <w:rFonts w:ascii="Times New Roman" w:eastAsia="Times New Roman" w:hAnsi="Times New Roman" w:cs="Times New Roman"/>
          <w:color w:val="000000" w:themeColor="text1"/>
          <w:kern w:val="0"/>
          <w:sz w:val="24"/>
          <w:szCs w:val="24"/>
          <w:lang w:eastAsia="en-IN"/>
          <w14:ligatures w14:val="none"/>
        </w:rPr>
        <w:t>were monitored</w:t>
      </w:r>
      <w:r w:rsidRPr="0044190B">
        <w:rPr>
          <w:rFonts w:ascii="Times New Roman" w:eastAsia="Times New Roman" w:hAnsi="Times New Roman" w:cs="Times New Roman"/>
          <w:color w:val="000000" w:themeColor="text1"/>
          <w:kern w:val="0"/>
          <w:sz w:val="24"/>
          <w:szCs w:val="24"/>
          <w:lang w:eastAsia="en-IN"/>
          <w14:ligatures w14:val="none"/>
        </w:rPr>
        <w:t xml:space="preserve"> over a 4 h period</w:t>
      </w:r>
      <w:r w:rsidR="007F0B1C" w:rsidRPr="0044190B">
        <w:rPr>
          <w:rFonts w:ascii="Times New Roman" w:eastAsia="Times New Roman" w:hAnsi="Times New Roman" w:cs="Times New Roman"/>
          <w:color w:val="000000" w:themeColor="text1"/>
          <w:kern w:val="0"/>
          <w:sz w:val="24"/>
          <w:szCs w:val="24"/>
          <w:lang w:eastAsia="en-IN"/>
          <w14:ligatures w14:val="none"/>
        </w:rPr>
        <w:t>.</w:t>
      </w:r>
      <w:r w:rsidR="009F3AB2" w:rsidRPr="0044190B">
        <w:rPr>
          <w:rFonts w:ascii="Times New Roman" w:eastAsia="Times New Roman" w:hAnsi="Times New Roman" w:cs="Times New Roman"/>
          <w:color w:val="000000" w:themeColor="text1"/>
          <w:kern w:val="0"/>
          <w:sz w:val="24"/>
          <w:szCs w:val="24"/>
          <w:lang w:eastAsia="en-IN"/>
          <w14:ligatures w14:val="none"/>
        </w:rPr>
        <w:t xml:space="preserve"> Procedure is same as </w:t>
      </w:r>
      <w:r w:rsidR="008D2F7D" w:rsidRPr="0044190B">
        <w:rPr>
          <w:rFonts w:ascii="Times New Roman" w:eastAsia="Times New Roman" w:hAnsi="Times New Roman" w:cs="Times New Roman"/>
          <w:color w:val="000000" w:themeColor="text1"/>
          <w:kern w:val="0"/>
          <w:sz w:val="24"/>
          <w:szCs w:val="24"/>
          <w:lang w:eastAsia="en-IN"/>
          <w14:ligatures w14:val="none"/>
        </w:rPr>
        <w:t>experiments given in section 5.3</w:t>
      </w:r>
      <w:r w:rsidR="00D101B9" w:rsidRPr="0044190B">
        <w:rPr>
          <w:rFonts w:ascii="Times New Roman" w:eastAsia="Times New Roman" w:hAnsi="Times New Roman" w:cs="Times New Roman"/>
          <w:color w:val="000000" w:themeColor="text1"/>
          <w:kern w:val="0"/>
          <w:sz w:val="24"/>
          <w:szCs w:val="24"/>
          <w:lang w:eastAsia="en-IN"/>
          <w14:ligatures w14:val="none"/>
        </w:rPr>
        <w:t xml:space="preserve">. All </w:t>
      </w:r>
      <w:r w:rsidR="00520D5D" w:rsidRPr="0044190B">
        <w:rPr>
          <w:rFonts w:ascii="Times New Roman" w:eastAsia="Times New Roman" w:hAnsi="Times New Roman" w:cs="Times New Roman"/>
          <w:color w:val="000000" w:themeColor="text1"/>
          <w:kern w:val="0"/>
          <w:sz w:val="24"/>
          <w:szCs w:val="24"/>
          <w:vertAlign w:val="superscript"/>
          <w:lang w:eastAsia="en-IN"/>
          <w14:ligatures w14:val="none"/>
        </w:rPr>
        <w:t>31</w:t>
      </w:r>
      <w:r w:rsidR="00520D5D" w:rsidRPr="0044190B">
        <w:rPr>
          <w:rFonts w:ascii="Times New Roman" w:eastAsia="Times New Roman" w:hAnsi="Times New Roman" w:cs="Times New Roman"/>
          <w:color w:val="000000" w:themeColor="text1"/>
          <w:kern w:val="0"/>
          <w:sz w:val="24"/>
          <w:szCs w:val="24"/>
          <w:lang w:eastAsia="en-IN"/>
          <w14:ligatures w14:val="none"/>
        </w:rPr>
        <w:t>P{</w:t>
      </w:r>
      <w:r w:rsidR="00520D5D" w:rsidRPr="0044190B">
        <w:rPr>
          <w:rFonts w:ascii="Times New Roman" w:eastAsia="Times New Roman" w:hAnsi="Times New Roman" w:cs="Times New Roman"/>
          <w:color w:val="000000" w:themeColor="text1"/>
          <w:kern w:val="0"/>
          <w:sz w:val="24"/>
          <w:szCs w:val="24"/>
          <w:vertAlign w:val="superscript"/>
          <w:lang w:eastAsia="en-IN"/>
          <w14:ligatures w14:val="none"/>
        </w:rPr>
        <w:t>1</w:t>
      </w:r>
      <w:r w:rsidR="00520D5D" w:rsidRPr="0044190B">
        <w:rPr>
          <w:rFonts w:ascii="Times New Roman" w:eastAsia="Times New Roman" w:hAnsi="Times New Roman" w:cs="Times New Roman"/>
          <w:color w:val="000000" w:themeColor="text1"/>
          <w:kern w:val="0"/>
          <w:sz w:val="24"/>
          <w:szCs w:val="24"/>
          <w:lang w:eastAsia="en-IN"/>
          <w14:ligatures w14:val="none"/>
        </w:rPr>
        <w:t xml:space="preserve">H} </w:t>
      </w:r>
      <w:r w:rsidR="00D101B9" w:rsidRPr="0044190B">
        <w:rPr>
          <w:rFonts w:ascii="Times New Roman" w:eastAsia="Times New Roman" w:hAnsi="Times New Roman" w:cs="Times New Roman"/>
          <w:color w:val="000000" w:themeColor="text1"/>
          <w:kern w:val="0"/>
          <w:sz w:val="24"/>
          <w:szCs w:val="24"/>
          <w:lang w:eastAsia="en-IN"/>
          <w14:ligatures w14:val="none"/>
        </w:rPr>
        <w:t>NMR were recorded in non-deuterated toluene.</w:t>
      </w:r>
    </w:p>
    <w:p w14:paraId="6A7FE091" w14:textId="5E22B3F9" w:rsidR="001D03AE" w:rsidRPr="0044190B" w:rsidRDefault="001D03AE" w:rsidP="00270E6B">
      <w:pPr>
        <w:jc w:val="both"/>
        <w:rPr>
          <w:rFonts w:ascii="Times New Roman" w:hAnsi="Times New Roman" w:cs="Times New Roman"/>
          <w:b/>
          <w:bCs/>
          <w:color w:val="000000" w:themeColor="text1"/>
          <w:sz w:val="24"/>
          <w:szCs w:val="24"/>
        </w:rPr>
      </w:pPr>
      <w:r w:rsidRPr="0044190B">
        <w:rPr>
          <w:rFonts w:ascii="Times New Roman" w:hAnsi="Times New Roman" w:cs="Times New Roman"/>
          <w:b/>
          <w:bCs/>
          <w:color w:val="000000" w:themeColor="text1"/>
          <w:sz w:val="24"/>
          <w:szCs w:val="24"/>
        </w:rPr>
        <w:t xml:space="preserve">6.1. </w:t>
      </w:r>
      <w:r w:rsidR="000A7DEB" w:rsidRPr="0044190B">
        <w:rPr>
          <w:rFonts w:ascii="Times New Roman" w:hAnsi="Times New Roman" w:cs="Times New Roman"/>
          <w:b/>
          <w:bCs/>
          <w:color w:val="000000" w:themeColor="text1"/>
          <w:sz w:val="24"/>
          <w:szCs w:val="24"/>
        </w:rPr>
        <w:t>Rh₂(OAc)₄ (</w:t>
      </w:r>
      <w:r w:rsidR="00E77019" w:rsidRPr="0044190B">
        <w:rPr>
          <w:rFonts w:ascii="Times New Roman" w:hAnsi="Times New Roman" w:cs="Times New Roman"/>
          <w:b/>
          <w:bCs/>
          <w:color w:val="000000" w:themeColor="text1"/>
          <w:sz w:val="24"/>
          <w:szCs w:val="24"/>
        </w:rPr>
        <w:t>22</w:t>
      </w:r>
      <w:r w:rsidR="0031394B" w:rsidRPr="0044190B">
        <w:rPr>
          <w:rFonts w:ascii="Times New Roman" w:hAnsi="Times New Roman" w:cs="Times New Roman"/>
          <w:b/>
          <w:bCs/>
          <w:color w:val="000000" w:themeColor="text1"/>
          <w:sz w:val="24"/>
          <w:szCs w:val="24"/>
        </w:rPr>
        <w:t>.0</w:t>
      </w:r>
      <w:r w:rsidR="00E77019" w:rsidRPr="0044190B">
        <w:rPr>
          <w:rFonts w:ascii="Times New Roman" w:hAnsi="Times New Roman" w:cs="Times New Roman"/>
          <w:b/>
          <w:bCs/>
          <w:color w:val="000000" w:themeColor="text1"/>
          <w:sz w:val="24"/>
          <w:szCs w:val="24"/>
        </w:rPr>
        <w:t xml:space="preserve"> mg, </w:t>
      </w:r>
      <w:r w:rsidR="000A7DEB" w:rsidRPr="0044190B">
        <w:rPr>
          <w:rFonts w:ascii="Times New Roman" w:hAnsi="Times New Roman" w:cs="Times New Roman"/>
          <w:b/>
          <w:bCs/>
          <w:color w:val="000000" w:themeColor="text1"/>
          <w:sz w:val="24"/>
          <w:szCs w:val="24"/>
        </w:rPr>
        <w:t>0.05 mmol, 1.0 equiv) + Josiphos ligand (</w:t>
      </w:r>
      <w:r w:rsidR="00AF1413" w:rsidRPr="0044190B">
        <w:rPr>
          <w:rFonts w:ascii="Times New Roman" w:hAnsi="Times New Roman" w:cs="Times New Roman"/>
          <w:b/>
          <w:bCs/>
          <w:color w:val="000000" w:themeColor="text1"/>
          <w:sz w:val="24"/>
          <w:szCs w:val="24"/>
        </w:rPr>
        <w:t xml:space="preserve">73.8 mg, </w:t>
      </w:r>
      <w:r w:rsidR="000A7DEB" w:rsidRPr="0044190B">
        <w:rPr>
          <w:rFonts w:ascii="Times New Roman" w:hAnsi="Times New Roman" w:cs="Times New Roman"/>
          <w:b/>
          <w:bCs/>
          <w:color w:val="000000" w:themeColor="text1"/>
          <w:sz w:val="24"/>
          <w:szCs w:val="24"/>
        </w:rPr>
        <w:t xml:space="preserve">0.10 mmol, 2.0 equiv) + </w:t>
      </w:r>
      <w:r w:rsidR="00235E63" w:rsidRPr="0044190B">
        <w:rPr>
          <w:rFonts w:ascii="Times New Roman" w:hAnsi="Times New Roman" w:cs="Times New Roman"/>
          <w:b/>
          <w:bCs/>
          <w:color w:val="000000" w:themeColor="text1"/>
          <w:sz w:val="24"/>
          <w:szCs w:val="24"/>
        </w:rPr>
        <w:t>P</w:t>
      </w:r>
      <w:r w:rsidR="000A7DEB" w:rsidRPr="0044190B">
        <w:rPr>
          <w:rFonts w:ascii="Times New Roman" w:hAnsi="Times New Roman" w:cs="Times New Roman"/>
          <w:b/>
          <w:bCs/>
          <w:color w:val="000000" w:themeColor="text1"/>
          <w:sz w:val="24"/>
          <w:szCs w:val="24"/>
        </w:rPr>
        <w:t>henylboronic acid (</w:t>
      </w:r>
      <w:r w:rsidR="00D80EBC" w:rsidRPr="0044190B">
        <w:rPr>
          <w:rFonts w:ascii="Times New Roman" w:hAnsi="Times New Roman" w:cs="Times New Roman"/>
          <w:b/>
          <w:bCs/>
          <w:color w:val="000000" w:themeColor="text1"/>
          <w:sz w:val="24"/>
          <w:szCs w:val="24"/>
        </w:rPr>
        <w:t>61</w:t>
      </w:r>
      <w:r w:rsidR="0031394B" w:rsidRPr="0044190B">
        <w:rPr>
          <w:rFonts w:ascii="Times New Roman" w:hAnsi="Times New Roman" w:cs="Times New Roman"/>
          <w:b/>
          <w:bCs/>
          <w:color w:val="000000" w:themeColor="text1"/>
          <w:sz w:val="24"/>
          <w:szCs w:val="24"/>
        </w:rPr>
        <w:t>.0</w:t>
      </w:r>
      <w:r w:rsidR="00D80EBC" w:rsidRPr="0044190B">
        <w:rPr>
          <w:rFonts w:ascii="Times New Roman" w:hAnsi="Times New Roman" w:cs="Times New Roman"/>
          <w:b/>
          <w:bCs/>
          <w:color w:val="000000" w:themeColor="text1"/>
          <w:sz w:val="24"/>
          <w:szCs w:val="24"/>
        </w:rPr>
        <w:t xml:space="preserve"> mg, </w:t>
      </w:r>
      <w:r w:rsidR="000A7DEB" w:rsidRPr="0044190B">
        <w:rPr>
          <w:rFonts w:ascii="Times New Roman" w:hAnsi="Times New Roman" w:cs="Times New Roman"/>
          <w:b/>
          <w:bCs/>
          <w:color w:val="000000" w:themeColor="text1"/>
          <w:sz w:val="24"/>
          <w:szCs w:val="24"/>
        </w:rPr>
        <w:t xml:space="preserve">0.50 mmol, 10.0 equiv) </w:t>
      </w:r>
      <w:r w:rsidR="00F76069" w:rsidRPr="0044190B">
        <w:rPr>
          <w:rFonts w:ascii="Times New Roman" w:hAnsi="Times New Roman" w:cs="Times New Roman"/>
          <w:b/>
          <w:bCs/>
          <w:color w:val="000000" w:themeColor="text1"/>
          <w:sz w:val="24"/>
          <w:szCs w:val="24"/>
        </w:rPr>
        <w:t xml:space="preserve">+ </w:t>
      </w:r>
      <w:r w:rsidR="00235E63" w:rsidRPr="0044190B">
        <w:rPr>
          <w:rFonts w:ascii="Times New Roman" w:hAnsi="Times New Roman" w:cs="Times New Roman"/>
          <w:b/>
          <w:bCs/>
          <w:color w:val="000000" w:themeColor="text1"/>
          <w:sz w:val="24"/>
          <w:szCs w:val="24"/>
        </w:rPr>
        <w:t>T</w:t>
      </w:r>
      <w:r w:rsidR="00F76069" w:rsidRPr="0044190B">
        <w:rPr>
          <w:rFonts w:ascii="Times New Roman" w:hAnsi="Times New Roman" w:cs="Times New Roman"/>
          <w:b/>
          <w:bCs/>
          <w:color w:val="000000" w:themeColor="text1"/>
          <w:sz w:val="24"/>
          <w:szCs w:val="24"/>
        </w:rPr>
        <w:t xml:space="preserve">oluene </w:t>
      </w:r>
      <w:r w:rsidR="00112F22" w:rsidRPr="0044190B">
        <w:rPr>
          <w:rFonts w:ascii="Times New Roman" w:hAnsi="Times New Roman" w:cs="Times New Roman"/>
          <w:b/>
          <w:bCs/>
          <w:color w:val="000000" w:themeColor="text1"/>
          <w:sz w:val="24"/>
          <w:szCs w:val="24"/>
        </w:rPr>
        <w:t>(1.5</w:t>
      </w:r>
      <w:r w:rsidR="00F76069" w:rsidRPr="0044190B">
        <w:rPr>
          <w:rFonts w:ascii="Times New Roman" w:hAnsi="Times New Roman" w:cs="Times New Roman"/>
          <w:b/>
          <w:bCs/>
          <w:color w:val="000000" w:themeColor="text1"/>
          <w:sz w:val="24"/>
          <w:szCs w:val="24"/>
        </w:rPr>
        <w:t xml:space="preserve"> mL)</w:t>
      </w:r>
      <w:r w:rsidR="00CE217F" w:rsidRPr="0044190B">
        <w:rPr>
          <w:rFonts w:ascii="Times New Roman" w:hAnsi="Times New Roman" w:cs="Times New Roman"/>
          <w:b/>
          <w:bCs/>
          <w:color w:val="000000" w:themeColor="text1"/>
          <w:sz w:val="24"/>
          <w:szCs w:val="24"/>
        </w:rPr>
        <w:t>.</w:t>
      </w:r>
    </w:p>
    <w:p w14:paraId="299E6DB8" w14:textId="7AEE9FFB" w:rsidR="00235E63" w:rsidRPr="0044190B" w:rsidRDefault="00C76151" w:rsidP="00270E6B">
      <w:pPr>
        <w:jc w:val="both"/>
        <w:rPr>
          <w:rFonts w:ascii="Times New Roman" w:hAnsi="Times New Roman" w:cs="Times New Roman"/>
          <w:color w:val="000000" w:themeColor="text1"/>
          <w:sz w:val="24"/>
          <w:szCs w:val="24"/>
        </w:rPr>
      </w:pPr>
      <w:r w:rsidRPr="0044190B">
        <w:rPr>
          <w:rFonts w:ascii="Times New Roman" w:hAnsi="Times New Roman" w:cs="Times New Roman"/>
          <w:color w:val="000000" w:themeColor="text1"/>
          <w:sz w:val="24"/>
          <w:szCs w:val="24"/>
        </w:rPr>
        <w:t xml:space="preserve">No peaks correspond to </w:t>
      </w:r>
      <w:r w:rsidRPr="0044190B">
        <w:rPr>
          <w:rFonts w:ascii="Times New Roman" w:hAnsi="Times New Roman" w:cs="Times New Roman"/>
          <w:b/>
          <w:bCs/>
          <w:color w:val="000000" w:themeColor="text1"/>
          <w:sz w:val="24"/>
          <w:szCs w:val="24"/>
        </w:rPr>
        <w:t>X</w:t>
      </w:r>
      <w:r w:rsidRPr="0044190B">
        <w:rPr>
          <w:rFonts w:ascii="Times New Roman" w:hAnsi="Times New Roman" w:cs="Times New Roman"/>
          <w:b/>
          <w:bCs/>
          <w:color w:val="000000" w:themeColor="text1"/>
          <w:sz w:val="24"/>
          <w:szCs w:val="24"/>
          <w:vertAlign w:val="subscript"/>
        </w:rPr>
        <w:t>1</w:t>
      </w:r>
      <w:r w:rsidRPr="0044190B">
        <w:rPr>
          <w:rFonts w:ascii="Times New Roman" w:hAnsi="Times New Roman" w:cs="Times New Roman"/>
          <w:color w:val="000000" w:themeColor="text1"/>
          <w:sz w:val="24"/>
          <w:szCs w:val="24"/>
        </w:rPr>
        <w:t xml:space="preserve"> complex </w:t>
      </w:r>
      <w:r w:rsidR="006A64DA" w:rsidRPr="0044190B">
        <w:rPr>
          <w:rFonts w:ascii="Times New Roman" w:hAnsi="Times New Roman" w:cs="Times New Roman"/>
          <w:color w:val="000000" w:themeColor="text1"/>
          <w:sz w:val="24"/>
          <w:szCs w:val="24"/>
        </w:rPr>
        <w:t xml:space="preserve">were </w:t>
      </w:r>
      <w:r w:rsidRPr="0044190B">
        <w:rPr>
          <w:rFonts w:ascii="Times New Roman" w:hAnsi="Times New Roman" w:cs="Times New Roman"/>
          <w:color w:val="000000" w:themeColor="text1"/>
          <w:sz w:val="24"/>
          <w:szCs w:val="24"/>
        </w:rPr>
        <w:t>detected.</w:t>
      </w:r>
    </w:p>
    <w:p w14:paraId="2C85D9F1" w14:textId="77777777" w:rsidR="008943B6" w:rsidRPr="0044190B" w:rsidRDefault="008943B6" w:rsidP="00270E6B">
      <w:pPr>
        <w:jc w:val="both"/>
        <w:rPr>
          <w:rFonts w:ascii="Times New Roman" w:hAnsi="Times New Roman" w:cs="Times New Roman"/>
          <w:color w:val="000000" w:themeColor="text1"/>
          <w:sz w:val="24"/>
          <w:szCs w:val="24"/>
        </w:rPr>
      </w:pPr>
      <w:r w:rsidRPr="0044190B">
        <w:rPr>
          <w:rFonts w:ascii="Times New Roman" w:hAnsi="Times New Roman" w:cs="Times New Roman"/>
          <w:b/>
          <w:bCs/>
          <w:color w:val="000000" w:themeColor="text1"/>
          <w:sz w:val="24"/>
          <w:szCs w:val="24"/>
          <w:vertAlign w:val="superscript"/>
        </w:rPr>
        <w:t>31</w:t>
      </w:r>
      <w:r w:rsidRPr="0044190B">
        <w:rPr>
          <w:rFonts w:ascii="Times New Roman" w:hAnsi="Times New Roman" w:cs="Times New Roman"/>
          <w:b/>
          <w:bCs/>
          <w:color w:val="000000" w:themeColor="text1"/>
          <w:sz w:val="24"/>
          <w:szCs w:val="24"/>
        </w:rPr>
        <w:t>P{</w:t>
      </w:r>
      <w:r w:rsidRPr="0044190B">
        <w:rPr>
          <w:rFonts w:ascii="Times New Roman" w:hAnsi="Times New Roman" w:cs="Times New Roman"/>
          <w:b/>
          <w:bCs/>
          <w:color w:val="000000" w:themeColor="text1"/>
          <w:sz w:val="24"/>
          <w:szCs w:val="24"/>
          <w:vertAlign w:val="superscript"/>
        </w:rPr>
        <w:t>1</w:t>
      </w:r>
      <w:r w:rsidRPr="0044190B">
        <w:rPr>
          <w:rFonts w:ascii="Times New Roman" w:hAnsi="Times New Roman" w:cs="Times New Roman"/>
          <w:b/>
          <w:bCs/>
          <w:color w:val="000000" w:themeColor="text1"/>
          <w:sz w:val="24"/>
          <w:szCs w:val="24"/>
        </w:rPr>
        <w:t>H} NMR</w:t>
      </w:r>
      <w:r w:rsidRPr="0044190B">
        <w:rPr>
          <w:rFonts w:ascii="Times New Roman" w:hAnsi="Times New Roman" w:cs="Times New Roman"/>
          <w:color w:val="000000" w:themeColor="text1"/>
          <w:sz w:val="24"/>
          <w:szCs w:val="24"/>
        </w:rPr>
        <w:t xml:space="preserve"> (162 MHz, Toluene)</w:t>
      </w:r>
    </w:p>
    <w:p w14:paraId="51510A4C" w14:textId="77777777" w:rsidR="00235E63" w:rsidRPr="0044190B" w:rsidRDefault="00235E63" w:rsidP="00270E6B">
      <w:pPr>
        <w:jc w:val="both"/>
        <w:rPr>
          <w:rFonts w:ascii="Times New Roman" w:hAnsi="Times New Roman" w:cs="Times New Roman"/>
          <w:color w:val="000000" w:themeColor="text1"/>
          <w:sz w:val="24"/>
          <w:szCs w:val="24"/>
        </w:rPr>
      </w:pPr>
    </w:p>
    <w:p w14:paraId="6D22B89B" w14:textId="741D54A5" w:rsidR="003B5D27" w:rsidRPr="0044190B" w:rsidRDefault="00EE4BEA" w:rsidP="000F3FB5">
      <w:pPr>
        <w:jc w:val="center"/>
        <w:rPr>
          <w:rFonts w:ascii="Times New Roman" w:hAnsi="Times New Roman" w:cs="Times New Roman"/>
          <w:b/>
          <w:bCs/>
          <w:color w:val="000000" w:themeColor="text1"/>
          <w:sz w:val="24"/>
          <w:szCs w:val="24"/>
        </w:rPr>
      </w:pPr>
      <w:r w:rsidRPr="0044190B">
        <w:rPr>
          <w:noProof/>
          <w:color w:val="000000" w:themeColor="text1"/>
          <w:sz w:val="24"/>
          <w:szCs w:val="24"/>
          <w:bdr w:val="single" w:sz="4" w:space="0" w:color="auto"/>
        </w:rPr>
        <w:lastRenderedPageBreak/>
        <w:drawing>
          <wp:inline distT="0" distB="0" distL="0" distR="0" wp14:anchorId="35DC1F5E" wp14:editId="2BF38872">
            <wp:extent cx="4754152" cy="3312000"/>
            <wp:effectExtent l="0" t="0" r="8890" b="3175"/>
            <wp:docPr id="15974077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54152" cy="3312000"/>
                    </a:xfrm>
                    <a:prstGeom prst="rect">
                      <a:avLst/>
                    </a:prstGeom>
                    <a:noFill/>
                    <a:ln>
                      <a:noFill/>
                    </a:ln>
                  </pic:spPr>
                </pic:pic>
              </a:graphicData>
            </a:graphic>
          </wp:inline>
        </w:drawing>
      </w:r>
    </w:p>
    <w:p w14:paraId="09E3F7C0" w14:textId="24473B39" w:rsidR="00A641A7" w:rsidRPr="0044190B" w:rsidRDefault="00A641A7" w:rsidP="00270E6B">
      <w:pPr>
        <w:jc w:val="both"/>
        <w:rPr>
          <w:rFonts w:ascii="Times New Roman" w:hAnsi="Times New Roman" w:cs="Times New Roman"/>
          <w:b/>
          <w:bCs/>
          <w:color w:val="000000" w:themeColor="text1"/>
          <w:sz w:val="24"/>
          <w:szCs w:val="24"/>
        </w:rPr>
      </w:pPr>
      <w:r w:rsidRPr="0044190B">
        <w:rPr>
          <w:rFonts w:ascii="Times New Roman" w:hAnsi="Times New Roman" w:cs="Times New Roman"/>
          <w:b/>
          <w:bCs/>
          <w:color w:val="000000" w:themeColor="text1"/>
          <w:sz w:val="24"/>
          <w:szCs w:val="24"/>
          <w:lang w:val="en-US"/>
        </w:rPr>
        <w:t>Figure S13</w:t>
      </w:r>
      <w:r w:rsidRPr="0044190B">
        <w:rPr>
          <w:rFonts w:ascii="Times New Roman" w:hAnsi="Times New Roman" w:cs="Times New Roman"/>
          <w:color w:val="000000" w:themeColor="text1"/>
          <w:sz w:val="24"/>
          <w:szCs w:val="24"/>
          <w:lang w:val="en-US"/>
        </w:rPr>
        <w:t xml:space="preserve">. </w:t>
      </w:r>
      <w:r w:rsidRPr="0044190B">
        <w:rPr>
          <w:rFonts w:ascii="Times New Roman" w:hAnsi="Times New Roman" w:cs="Times New Roman"/>
          <w:color w:val="000000" w:themeColor="text1"/>
          <w:sz w:val="24"/>
          <w:szCs w:val="24"/>
          <w:vertAlign w:val="superscript"/>
          <w:lang w:val="en-US"/>
        </w:rPr>
        <w:t>31</w:t>
      </w:r>
      <w:r w:rsidRPr="0044190B">
        <w:rPr>
          <w:rFonts w:ascii="Times New Roman" w:hAnsi="Times New Roman" w:cs="Times New Roman"/>
          <w:color w:val="000000" w:themeColor="text1"/>
          <w:sz w:val="24"/>
          <w:szCs w:val="24"/>
          <w:lang w:val="en-US"/>
        </w:rPr>
        <w:t>P{</w:t>
      </w:r>
      <w:r w:rsidRPr="0044190B">
        <w:rPr>
          <w:rFonts w:ascii="Times New Roman" w:hAnsi="Times New Roman" w:cs="Times New Roman"/>
          <w:color w:val="000000" w:themeColor="text1"/>
          <w:sz w:val="24"/>
          <w:szCs w:val="24"/>
          <w:vertAlign w:val="superscript"/>
          <w:lang w:val="en-US"/>
        </w:rPr>
        <w:t>1</w:t>
      </w:r>
      <w:r w:rsidRPr="0044190B">
        <w:rPr>
          <w:rFonts w:ascii="Times New Roman" w:hAnsi="Times New Roman" w:cs="Times New Roman"/>
          <w:color w:val="000000" w:themeColor="text1"/>
          <w:sz w:val="24"/>
          <w:szCs w:val="24"/>
          <w:lang w:val="en-US"/>
        </w:rPr>
        <w:t>H} NMR of reaction mixture</w:t>
      </w:r>
    </w:p>
    <w:p w14:paraId="632FAC1D" w14:textId="2216110F" w:rsidR="00F76069" w:rsidRPr="0044190B" w:rsidRDefault="00F76069" w:rsidP="00270E6B">
      <w:pPr>
        <w:pStyle w:val="ListParagraph"/>
        <w:ind w:left="927"/>
        <w:jc w:val="both"/>
        <w:rPr>
          <w:rFonts w:ascii="Times New Roman" w:hAnsi="Times New Roman" w:cs="Times New Roman"/>
          <w:color w:val="000000" w:themeColor="text1"/>
          <w:sz w:val="24"/>
          <w:szCs w:val="24"/>
        </w:rPr>
      </w:pPr>
    </w:p>
    <w:p w14:paraId="3FE1A93F" w14:textId="4D2ED134" w:rsidR="00947219" w:rsidRPr="0044190B" w:rsidRDefault="00947219" w:rsidP="00270E6B">
      <w:pPr>
        <w:pStyle w:val="ListParagraph"/>
        <w:numPr>
          <w:ilvl w:val="1"/>
          <w:numId w:val="12"/>
        </w:numPr>
        <w:jc w:val="both"/>
        <w:rPr>
          <w:rFonts w:ascii="Times New Roman" w:hAnsi="Times New Roman" w:cs="Times New Roman"/>
          <w:b/>
          <w:bCs/>
          <w:color w:val="000000" w:themeColor="text1"/>
          <w:sz w:val="24"/>
          <w:szCs w:val="24"/>
        </w:rPr>
      </w:pPr>
      <w:r w:rsidRPr="0044190B">
        <w:rPr>
          <w:rFonts w:ascii="Times New Roman" w:hAnsi="Times New Roman" w:cs="Times New Roman"/>
          <w:b/>
          <w:bCs/>
          <w:color w:val="000000" w:themeColor="text1"/>
          <w:sz w:val="24"/>
          <w:szCs w:val="24"/>
        </w:rPr>
        <w:t xml:space="preserve"> Rh₂(OAc)₄ (22</w:t>
      </w:r>
      <w:r w:rsidR="00E81CE7" w:rsidRPr="0044190B">
        <w:rPr>
          <w:rFonts w:ascii="Times New Roman" w:hAnsi="Times New Roman" w:cs="Times New Roman"/>
          <w:b/>
          <w:bCs/>
          <w:color w:val="000000" w:themeColor="text1"/>
          <w:sz w:val="24"/>
          <w:szCs w:val="24"/>
        </w:rPr>
        <w:t>.0</w:t>
      </w:r>
      <w:r w:rsidRPr="0044190B">
        <w:rPr>
          <w:rFonts w:ascii="Times New Roman" w:hAnsi="Times New Roman" w:cs="Times New Roman"/>
          <w:b/>
          <w:bCs/>
          <w:color w:val="000000" w:themeColor="text1"/>
          <w:sz w:val="24"/>
          <w:szCs w:val="24"/>
        </w:rPr>
        <w:t xml:space="preserve"> mg, 0.05 mmol, 1.0 equiv) + Josiphos ligand (73.8 mg, 0.10 mmol, 2.0 equiv) + </w:t>
      </w:r>
      <w:r w:rsidR="00235E63" w:rsidRPr="0044190B">
        <w:rPr>
          <w:rFonts w:ascii="Times New Roman" w:hAnsi="Times New Roman" w:cs="Times New Roman"/>
          <w:b/>
          <w:bCs/>
          <w:color w:val="000000" w:themeColor="text1"/>
          <w:sz w:val="24"/>
          <w:szCs w:val="24"/>
        </w:rPr>
        <w:t>T</w:t>
      </w:r>
      <w:r w:rsidRPr="0044190B">
        <w:rPr>
          <w:rFonts w:ascii="Times New Roman" w:hAnsi="Times New Roman" w:cs="Times New Roman"/>
          <w:b/>
          <w:bCs/>
          <w:color w:val="000000" w:themeColor="text1"/>
          <w:sz w:val="24"/>
          <w:szCs w:val="24"/>
        </w:rPr>
        <w:t>oluene (1.5 mL)</w:t>
      </w:r>
    </w:p>
    <w:p w14:paraId="1BD1117E" w14:textId="290C5713" w:rsidR="00947219" w:rsidRPr="0044190B" w:rsidRDefault="00283A77" w:rsidP="00270E6B">
      <w:pPr>
        <w:jc w:val="both"/>
        <w:rPr>
          <w:rFonts w:ascii="Times New Roman" w:hAnsi="Times New Roman" w:cs="Times New Roman"/>
          <w:color w:val="000000" w:themeColor="text1"/>
          <w:sz w:val="24"/>
          <w:szCs w:val="24"/>
        </w:rPr>
      </w:pPr>
      <w:r w:rsidRPr="0044190B">
        <w:rPr>
          <w:rFonts w:ascii="Times New Roman" w:hAnsi="Times New Roman" w:cs="Times New Roman"/>
          <w:color w:val="000000" w:themeColor="text1"/>
          <w:sz w:val="24"/>
          <w:szCs w:val="24"/>
        </w:rPr>
        <w:t>No peaks correspond to</w:t>
      </w:r>
      <w:r w:rsidRPr="0044190B">
        <w:rPr>
          <w:rFonts w:ascii="Times New Roman" w:hAnsi="Times New Roman" w:cs="Times New Roman"/>
          <w:b/>
          <w:bCs/>
          <w:color w:val="000000" w:themeColor="text1"/>
          <w:sz w:val="24"/>
          <w:szCs w:val="24"/>
        </w:rPr>
        <w:t xml:space="preserve"> X</w:t>
      </w:r>
      <w:r w:rsidRPr="0044190B">
        <w:rPr>
          <w:rFonts w:ascii="Times New Roman" w:hAnsi="Times New Roman" w:cs="Times New Roman"/>
          <w:b/>
          <w:bCs/>
          <w:color w:val="000000" w:themeColor="text1"/>
          <w:sz w:val="24"/>
          <w:szCs w:val="24"/>
          <w:vertAlign w:val="subscript"/>
        </w:rPr>
        <w:t>1</w:t>
      </w:r>
      <w:r w:rsidRPr="0044190B">
        <w:rPr>
          <w:rFonts w:ascii="Times New Roman" w:hAnsi="Times New Roman" w:cs="Times New Roman"/>
          <w:color w:val="000000" w:themeColor="text1"/>
          <w:sz w:val="24"/>
          <w:szCs w:val="24"/>
        </w:rPr>
        <w:t xml:space="preserve"> complex were detected.</w:t>
      </w:r>
    </w:p>
    <w:p w14:paraId="19317B82" w14:textId="77777777" w:rsidR="008943B6" w:rsidRPr="0044190B" w:rsidRDefault="008943B6" w:rsidP="00270E6B">
      <w:pPr>
        <w:jc w:val="both"/>
        <w:rPr>
          <w:rFonts w:ascii="Times New Roman" w:hAnsi="Times New Roman" w:cs="Times New Roman"/>
          <w:color w:val="000000" w:themeColor="text1"/>
          <w:sz w:val="24"/>
          <w:szCs w:val="24"/>
        </w:rPr>
      </w:pPr>
      <w:r w:rsidRPr="0044190B">
        <w:rPr>
          <w:rFonts w:ascii="Times New Roman" w:hAnsi="Times New Roman" w:cs="Times New Roman"/>
          <w:b/>
          <w:bCs/>
          <w:color w:val="000000" w:themeColor="text1"/>
          <w:sz w:val="24"/>
          <w:szCs w:val="24"/>
          <w:vertAlign w:val="superscript"/>
        </w:rPr>
        <w:t>31</w:t>
      </w:r>
      <w:r w:rsidRPr="0044190B">
        <w:rPr>
          <w:rFonts w:ascii="Times New Roman" w:hAnsi="Times New Roman" w:cs="Times New Roman"/>
          <w:b/>
          <w:bCs/>
          <w:color w:val="000000" w:themeColor="text1"/>
          <w:sz w:val="24"/>
          <w:szCs w:val="24"/>
        </w:rPr>
        <w:t>P{</w:t>
      </w:r>
      <w:r w:rsidRPr="0044190B">
        <w:rPr>
          <w:rFonts w:ascii="Times New Roman" w:hAnsi="Times New Roman" w:cs="Times New Roman"/>
          <w:b/>
          <w:bCs/>
          <w:color w:val="000000" w:themeColor="text1"/>
          <w:sz w:val="24"/>
          <w:szCs w:val="24"/>
          <w:vertAlign w:val="superscript"/>
        </w:rPr>
        <w:t>1</w:t>
      </w:r>
      <w:r w:rsidRPr="0044190B">
        <w:rPr>
          <w:rFonts w:ascii="Times New Roman" w:hAnsi="Times New Roman" w:cs="Times New Roman"/>
          <w:b/>
          <w:bCs/>
          <w:color w:val="000000" w:themeColor="text1"/>
          <w:sz w:val="24"/>
          <w:szCs w:val="24"/>
        </w:rPr>
        <w:t>H} NMR</w:t>
      </w:r>
      <w:r w:rsidRPr="0044190B">
        <w:rPr>
          <w:rFonts w:ascii="Times New Roman" w:hAnsi="Times New Roman" w:cs="Times New Roman"/>
          <w:color w:val="000000" w:themeColor="text1"/>
          <w:sz w:val="24"/>
          <w:szCs w:val="24"/>
        </w:rPr>
        <w:t xml:space="preserve"> (162 MHz, Toluene)</w:t>
      </w:r>
    </w:p>
    <w:p w14:paraId="2B1CE8E6" w14:textId="4F26BA97" w:rsidR="00AD7FDB" w:rsidRPr="0044190B" w:rsidRDefault="00121254" w:rsidP="000F3FB5">
      <w:pPr>
        <w:jc w:val="center"/>
        <w:rPr>
          <w:rFonts w:ascii="Times New Roman" w:hAnsi="Times New Roman" w:cs="Times New Roman"/>
          <w:b/>
          <w:bCs/>
          <w:color w:val="000000" w:themeColor="text1"/>
          <w:sz w:val="24"/>
          <w:szCs w:val="24"/>
        </w:rPr>
      </w:pPr>
      <w:r w:rsidRPr="0044190B">
        <w:rPr>
          <w:noProof/>
          <w:color w:val="000000" w:themeColor="text1"/>
          <w:sz w:val="24"/>
          <w:szCs w:val="24"/>
          <w:bdr w:val="single" w:sz="4" w:space="0" w:color="auto"/>
        </w:rPr>
        <w:drawing>
          <wp:inline distT="0" distB="0" distL="0" distR="0" wp14:anchorId="1BF78A3A" wp14:editId="36F209C6">
            <wp:extent cx="4754153" cy="3312000"/>
            <wp:effectExtent l="0" t="0" r="8890" b="3175"/>
            <wp:docPr id="2587477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54153" cy="3312000"/>
                    </a:xfrm>
                    <a:prstGeom prst="rect">
                      <a:avLst/>
                    </a:prstGeom>
                    <a:noFill/>
                    <a:ln>
                      <a:noFill/>
                    </a:ln>
                  </pic:spPr>
                </pic:pic>
              </a:graphicData>
            </a:graphic>
          </wp:inline>
        </w:drawing>
      </w:r>
    </w:p>
    <w:p w14:paraId="360013E8" w14:textId="5E5E5DDA" w:rsidR="00283A77" w:rsidRPr="0044190B" w:rsidRDefault="00A641A7" w:rsidP="00270E6B">
      <w:pPr>
        <w:jc w:val="both"/>
        <w:rPr>
          <w:rFonts w:ascii="Times New Roman" w:hAnsi="Times New Roman" w:cs="Times New Roman"/>
          <w:b/>
          <w:bCs/>
          <w:color w:val="000000" w:themeColor="text1"/>
          <w:sz w:val="24"/>
          <w:szCs w:val="24"/>
        </w:rPr>
      </w:pPr>
      <w:r w:rsidRPr="0044190B">
        <w:rPr>
          <w:rFonts w:ascii="Times New Roman" w:hAnsi="Times New Roman" w:cs="Times New Roman"/>
          <w:b/>
          <w:bCs/>
          <w:color w:val="000000" w:themeColor="text1"/>
          <w:sz w:val="24"/>
          <w:szCs w:val="24"/>
          <w:lang w:val="en-US"/>
        </w:rPr>
        <w:t>Figure S14</w:t>
      </w:r>
      <w:r w:rsidRPr="0044190B">
        <w:rPr>
          <w:rFonts w:ascii="Times New Roman" w:hAnsi="Times New Roman" w:cs="Times New Roman"/>
          <w:color w:val="000000" w:themeColor="text1"/>
          <w:sz w:val="24"/>
          <w:szCs w:val="24"/>
          <w:lang w:val="en-US"/>
        </w:rPr>
        <w:t xml:space="preserve">. </w:t>
      </w:r>
      <w:r w:rsidRPr="0044190B">
        <w:rPr>
          <w:rFonts w:ascii="Times New Roman" w:hAnsi="Times New Roman" w:cs="Times New Roman"/>
          <w:color w:val="000000" w:themeColor="text1"/>
          <w:sz w:val="24"/>
          <w:szCs w:val="24"/>
          <w:vertAlign w:val="superscript"/>
          <w:lang w:val="en-US"/>
        </w:rPr>
        <w:t>31</w:t>
      </w:r>
      <w:r w:rsidRPr="0044190B">
        <w:rPr>
          <w:rFonts w:ascii="Times New Roman" w:hAnsi="Times New Roman" w:cs="Times New Roman"/>
          <w:color w:val="000000" w:themeColor="text1"/>
          <w:sz w:val="24"/>
          <w:szCs w:val="24"/>
          <w:lang w:val="en-US"/>
        </w:rPr>
        <w:t>P{</w:t>
      </w:r>
      <w:r w:rsidRPr="0044190B">
        <w:rPr>
          <w:rFonts w:ascii="Times New Roman" w:hAnsi="Times New Roman" w:cs="Times New Roman"/>
          <w:color w:val="000000" w:themeColor="text1"/>
          <w:sz w:val="24"/>
          <w:szCs w:val="24"/>
          <w:vertAlign w:val="superscript"/>
          <w:lang w:val="en-US"/>
        </w:rPr>
        <w:t>1</w:t>
      </w:r>
      <w:r w:rsidRPr="0044190B">
        <w:rPr>
          <w:rFonts w:ascii="Times New Roman" w:hAnsi="Times New Roman" w:cs="Times New Roman"/>
          <w:color w:val="000000" w:themeColor="text1"/>
          <w:sz w:val="24"/>
          <w:szCs w:val="24"/>
          <w:lang w:val="en-US"/>
        </w:rPr>
        <w:t>H} NMR of reaction mixture</w:t>
      </w:r>
    </w:p>
    <w:p w14:paraId="300F24DD" w14:textId="151768A6" w:rsidR="00F53FC7" w:rsidRPr="003C04DF" w:rsidRDefault="000D3C07" w:rsidP="00270E6B">
      <w:pPr>
        <w:pStyle w:val="ListParagraph"/>
        <w:numPr>
          <w:ilvl w:val="1"/>
          <w:numId w:val="12"/>
        </w:numPr>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 xml:space="preserve"> </w:t>
      </w:r>
      <w:r w:rsidR="000827A3" w:rsidRPr="003C04DF">
        <w:rPr>
          <w:rFonts w:ascii="Times New Roman" w:hAnsi="Times New Roman" w:cs="Times New Roman"/>
          <w:b/>
          <w:bCs/>
          <w:color w:val="000000" w:themeColor="text1"/>
          <w:sz w:val="24"/>
          <w:szCs w:val="24"/>
        </w:rPr>
        <w:t>Rh₂(OAc)₄ (22</w:t>
      </w:r>
      <w:r w:rsidR="00E81CE7" w:rsidRPr="003C04DF">
        <w:rPr>
          <w:rFonts w:ascii="Times New Roman" w:hAnsi="Times New Roman" w:cs="Times New Roman"/>
          <w:b/>
          <w:bCs/>
          <w:color w:val="000000" w:themeColor="text1"/>
          <w:sz w:val="24"/>
          <w:szCs w:val="24"/>
        </w:rPr>
        <w:t>.0</w:t>
      </w:r>
      <w:r w:rsidR="000827A3" w:rsidRPr="003C04DF">
        <w:rPr>
          <w:rFonts w:ascii="Times New Roman" w:hAnsi="Times New Roman" w:cs="Times New Roman"/>
          <w:b/>
          <w:bCs/>
          <w:color w:val="000000" w:themeColor="text1"/>
          <w:sz w:val="24"/>
          <w:szCs w:val="24"/>
        </w:rPr>
        <w:t xml:space="preserve"> mg, 0.05 mmol, 1.0 equiv) + Josiphos ligand (73.8 mg, 0.10 mmol, 2.0 equiv) + </w:t>
      </w:r>
      <w:r w:rsidR="00235E63" w:rsidRPr="003C04DF">
        <w:rPr>
          <w:rFonts w:ascii="Times New Roman" w:hAnsi="Times New Roman" w:cs="Times New Roman"/>
          <w:b/>
          <w:bCs/>
          <w:color w:val="000000" w:themeColor="text1"/>
          <w:sz w:val="24"/>
          <w:szCs w:val="24"/>
        </w:rPr>
        <w:t>P</w:t>
      </w:r>
      <w:r w:rsidR="000827A3" w:rsidRPr="003C04DF">
        <w:rPr>
          <w:rFonts w:ascii="Times New Roman" w:hAnsi="Times New Roman" w:cs="Times New Roman"/>
          <w:b/>
          <w:bCs/>
          <w:color w:val="000000" w:themeColor="text1"/>
          <w:sz w:val="24"/>
          <w:szCs w:val="24"/>
        </w:rPr>
        <w:t>henylboronic acid (61</w:t>
      </w:r>
      <w:r w:rsidR="00E81CE7" w:rsidRPr="003C04DF">
        <w:rPr>
          <w:rFonts w:ascii="Times New Roman" w:hAnsi="Times New Roman" w:cs="Times New Roman"/>
          <w:b/>
          <w:bCs/>
          <w:color w:val="000000" w:themeColor="text1"/>
          <w:sz w:val="24"/>
          <w:szCs w:val="24"/>
        </w:rPr>
        <w:t>.0</w:t>
      </w:r>
      <w:r w:rsidR="000827A3" w:rsidRPr="003C04DF">
        <w:rPr>
          <w:rFonts w:ascii="Times New Roman" w:hAnsi="Times New Roman" w:cs="Times New Roman"/>
          <w:b/>
          <w:bCs/>
          <w:color w:val="000000" w:themeColor="text1"/>
          <w:sz w:val="24"/>
          <w:szCs w:val="24"/>
        </w:rPr>
        <w:t xml:space="preserve"> mg, 0.50 mmol, 10.0 equiv) + </w:t>
      </w:r>
      <w:r w:rsidR="00235E63" w:rsidRPr="003C04DF">
        <w:rPr>
          <w:rFonts w:ascii="Times New Roman" w:hAnsi="Times New Roman" w:cs="Times New Roman"/>
          <w:b/>
          <w:bCs/>
          <w:color w:val="000000" w:themeColor="text1"/>
          <w:sz w:val="24"/>
          <w:szCs w:val="24"/>
        </w:rPr>
        <w:t>T</w:t>
      </w:r>
      <w:r w:rsidR="000827A3" w:rsidRPr="003C04DF">
        <w:rPr>
          <w:rFonts w:ascii="Times New Roman" w:hAnsi="Times New Roman" w:cs="Times New Roman"/>
          <w:b/>
          <w:bCs/>
          <w:color w:val="000000" w:themeColor="text1"/>
          <w:sz w:val="24"/>
          <w:szCs w:val="24"/>
        </w:rPr>
        <w:t>oluene (1.5 mL) + H</w:t>
      </w:r>
      <w:r w:rsidR="000827A3" w:rsidRPr="003C04DF">
        <w:rPr>
          <w:rFonts w:ascii="Times New Roman" w:hAnsi="Times New Roman" w:cs="Times New Roman"/>
          <w:b/>
          <w:bCs/>
          <w:color w:val="000000" w:themeColor="text1"/>
          <w:sz w:val="24"/>
          <w:szCs w:val="24"/>
          <w:vertAlign w:val="subscript"/>
        </w:rPr>
        <w:t>2</w:t>
      </w:r>
      <w:r w:rsidR="000827A3" w:rsidRPr="003C04DF">
        <w:rPr>
          <w:rFonts w:ascii="Times New Roman" w:hAnsi="Times New Roman" w:cs="Times New Roman"/>
          <w:b/>
          <w:bCs/>
          <w:color w:val="000000" w:themeColor="text1"/>
          <w:sz w:val="24"/>
          <w:szCs w:val="24"/>
        </w:rPr>
        <w:t>O (0.15 mL)</w:t>
      </w:r>
    </w:p>
    <w:p w14:paraId="009C2903" w14:textId="11D555FE" w:rsidR="00EC1699" w:rsidRPr="0044190B" w:rsidRDefault="00283A77" w:rsidP="00270E6B">
      <w:pPr>
        <w:jc w:val="both"/>
        <w:rPr>
          <w:rFonts w:ascii="Times New Roman" w:hAnsi="Times New Roman" w:cs="Times New Roman"/>
          <w:color w:val="000000" w:themeColor="text1"/>
          <w:sz w:val="24"/>
          <w:szCs w:val="24"/>
        </w:rPr>
      </w:pPr>
      <w:r w:rsidRPr="0044190B">
        <w:rPr>
          <w:rFonts w:ascii="Times New Roman" w:hAnsi="Times New Roman" w:cs="Times New Roman"/>
          <w:color w:val="000000" w:themeColor="text1"/>
          <w:sz w:val="24"/>
          <w:szCs w:val="24"/>
        </w:rPr>
        <w:t xml:space="preserve">Peaks correspond to </w:t>
      </w:r>
      <w:r w:rsidRPr="0044190B">
        <w:rPr>
          <w:rFonts w:ascii="Times New Roman" w:hAnsi="Times New Roman" w:cs="Times New Roman"/>
          <w:b/>
          <w:bCs/>
          <w:color w:val="000000" w:themeColor="text1"/>
          <w:sz w:val="24"/>
          <w:szCs w:val="24"/>
        </w:rPr>
        <w:t>X</w:t>
      </w:r>
      <w:r w:rsidRPr="0044190B">
        <w:rPr>
          <w:rFonts w:ascii="Times New Roman" w:hAnsi="Times New Roman" w:cs="Times New Roman"/>
          <w:b/>
          <w:bCs/>
          <w:color w:val="000000" w:themeColor="text1"/>
          <w:sz w:val="24"/>
          <w:szCs w:val="24"/>
          <w:vertAlign w:val="subscript"/>
        </w:rPr>
        <w:t>1</w:t>
      </w:r>
      <w:r w:rsidRPr="0044190B">
        <w:rPr>
          <w:rFonts w:ascii="Times New Roman" w:hAnsi="Times New Roman" w:cs="Times New Roman"/>
          <w:color w:val="000000" w:themeColor="text1"/>
          <w:sz w:val="24"/>
          <w:szCs w:val="24"/>
        </w:rPr>
        <w:t xml:space="preserve"> complex were detected</w:t>
      </w:r>
      <w:r w:rsidR="00027B64">
        <w:rPr>
          <w:rFonts w:ascii="Times New Roman" w:hAnsi="Times New Roman" w:cs="Times New Roman"/>
          <w:color w:val="000000" w:themeColor="text1"/>
          <w:sz w:val="24"/>
          <w:szCs w:val="24"/>
        </w:rPr>
        <w:t xml:space="preserve"> highlighting the importance of water and phenylboronic acid for the formation of </w:t>
      </w:r>
      <w:r w:rsidR="00027B64" w:rsidRPr="00027B64">
        <w:rPr>
          <w:rFonts w:ascii="Times New Roman" w:hAnsi="Times New Roman" w:cs="Times New Roman"/>
          <w:b/>
          <w:bCs/>
          <w:color w:val="000000" w:themeColor="text1"/>
          <w:sz w:val="24"/>
          <w:szCs w:val="24"/>
        </w:rPr>
        <w:t>X</w:t>
      </w:r>
      <w:r w:rsidR="00027B64" w:rsidRPr="00027B64">
        <w:rPr>
          <w:rFonts w:ascii="Times New Roman" w:hAnsi="Times New Roman" w:cs="Times New Roman"/>
          <w:b/>
          <w:bCs/>
          <w:color w:val="000000" w:themeColor="text1"/>
          <w:sz w:val="24"/>
          <w:szCs w:val="24"/>
          <w:vertAlign w:val="subscript"/>
        </w:rPr>
        <w:t>1</w:t>
      </w:r>
      <w:r w:rsidR="00027B64">
        <w:rPr>
          <w:rFonts w:ascii="Times New Roman" w:hAnsi="Times New Roman" w:cs="Times New Roman"/>
          <w:color w:val="000000" w:themeColor="text1"/>
          <w:sz w:val="24"/>
          <w:szCs w:val="24"/>
        </w:rPr>
        <w:t xml:space="preserve"> complex.</w:t>
      </w:r>
    </w:p>
    <w:p w14:paraId="0ED51B25" w14:textId="77777777" w:rsidR="008943B6" w:rsidRPr="0044190B" w:rsidRDefault="008943B6" w:rsidP="00270E6B">
      <w:pPr>
        <w:jc w:val="both"/>
        <w:rPr>
          <w:rFonts w:ascii="Times New Roman" w:hAnsi="Times New Roman" w:cs="Times New Roman"/>
          <w:color w:val="000000" w:themeColor="text1"/>
          <w:sz w:val="24"/>
          <w:szCs w:val="24"/>
        </w:rPr>
      </w:pPr>
      <w:r w:rsidRPr="0044190B">
        <w:rPr>
          <w:rFonts w:ascii="Times New Roman" w:hAnsi="Times New Roman" w:cs="Times New Roman"/>
          <w:b/>
          <w:bCs/>
          <w:color w:val="000000" w:themeColor="text1"/>
          <w:sz w:val="24"/>
          <w:szCs w:val="24"/>
          <w:vertAlign w:val="superscript"/>
        </w:rPr>
        <w:t>31</w:t>
      </w:r>
      <w:r w:rsidRPr="0044190B">
        <w:rPr>
          <w:rFonts w:ascii="Times New Roman" w:hAnsi="Times New Roman" w:cs="Times New Roman"/>
          <w:b/>
          <w:bCs/>
          <w:color w:val="000000" w:themeColor="text1"/>
          <w:sz w:val="24"/>
          <w:szCs w:val="24"/>
        </w:rPr>
        <w:t>P{</w:t>
      </w:r>
      <w:r w:rsidRPr="0044190B">
        <w:rPr>
          <w:rFonts w:ascii="Times New Roman" w:hAnsi="Times New Roman" w:cs="Times New Roman"/>
          <w:b/>
          <w:bCs/>
          <w:color w:val="000000" w:themeColor="text1"/>
          <w:sz w:val="24"/>
          <w:szCs w:val="24"/>
          <w:vertAlign w:val="superscript"/>
        </w:rPr>
        <w:t>1</w:t>
      </w:r>
      <w:r w:rsidRPr="0044190B">
        <w:rPr>
          <w:rFonts w:ascii="Times New Roman" w:hAnsi="Times New Roman" w:cs="Times New Roman"/>
          <w:b/>
          <w:bCs/>
          <w:color w:val="000000" w:themeColor="text1"/>
          <w:sz w:val="24"/>
          <w:szCs w:val="24"/>
        </w:rPr>
        <w:t>H} NMR</w:t>
      </w:r>
      <w:r w:rsidRPr="0044190B">
        <w:rPr>
          <w:rFonts w:ascii="Times New Roman" w:hAnsi="Times New Roman" w:cs="Times New Roman"/>
          <w:color w:val="000000" w:themeColor="text1"/>
          <w:sz w:val="24"/>
          <w:szCs w:val="24"/>
        </w:rPr>
        <w:t xml:space="preserve"> (162 MHz, Toluene)</w:t>
      </w:r>
    </w:p>
    <w:p w14:paraId="6D57141A" w14:textId="6C62694C" w:rsidR="00630E31" w:rsidRPr="0044190B" w:rsidRDefault="00613F5A" w:rsidP="000F3FB5">
      <w:pPr>
        <w:pStyle w:val="ListParagraph"/>
        <w:ind w:left="0"/>
        <w:jc w:val="center"/>
        <w:rPr>
          <w:rFonts w:ascii="Times New Roman" w:hAnsi="Times New Roman" w:cs="Times New Roman"/>
          <w:b/>
          <w:bCs/>
          <w:color w:val="000000" w:themeColor="text1"/>
          <w:sz w:val="24"/>
          <w:szCs w:val="24"/>
        </w:rPr>
      </w:pPr>
      <w:r w:rsidRPr="0044190B">
        <w:rPr>
          <w:rFonts w:ascii="Times New Roman" w:hAnsi="Times New Roman" w:cs="Times New Roman"/>
          <w:b/>
          <w:bCs/>
          <w:noProof/>
          <w:color w:val="000000" w:themeColor="text1"/>
          <w:sz w:val="24"/>
          <w:szCs w:val="24"/>
          <w:bdr w:val="single" w:sz="4" w:space="0" w:color="auto"/>
        </w:rPr>
        <w:drawing>
          <wp:inline distT="0" distB="0" distL="0" distR="0" wp14:anchorId="0A5FA95C" wp14:editId="223D7428">
            <wp:extent cx="4978730" cy="3463200"/>
            <wp:effectExtent l="0" t="0" r="0" b="4445"/>
            <wp:docPr id="15719265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78730" cy="3463200"/>
                    </a:xfrm>
                    <a:prstGeom prst="rect">
                      <a:avLst/>
                    </a:prstGeom>
                    <a:noFill/>
                  </pic:spPr>
                </pic:pic>
              </a:graphicData>
            </a:graphic>
          </wp:inline>
        </w:drawing>
      </w:r>
    </w:p>
    <w:p w14:paraId="093C815F" w14:textId="7C9897BC" w:rsidR="00C52811" w:rsidRPr="0044190B" w:rsidRDefault="00C52811" w:rsidP="00270E6B">
      <w:pPr>
        <w:jc w:val="both"/>
        <w:rPr>
          <w:rFonts w:ascii="Times New Roman" w:hAnsi="Times New Roman" w:cs="Times New Roman"/>
          <w:b/>
          <w:bCs/>
          <w:color w:val="000000" w:themeColor="text1"/>
          <w:sz w:val="24"/>
          <w:szCs w:val="24"/>
        </w:rPr>
      </w:pPr>
      <w:r w:rsidRPr="0044190B">
        <w:rPr>
          <w:rFonts w:ascii="Times New Roman" w:hAnsi="Times New Roman" w:cs="Times New Roman"/>
          <w:b/>
          <w:bCs/>
          <w:color w:val="000000" w:themeColor="text1"/>
          <w:sz w:val="24"/>
          <w:szCs w:val="24"/>
          <w:lang w:val="en-US"/>
        </w:rPr>
        <w:t>Figure S15</w:t>
      </w:r>
      <w:r w:rsidRPr="0044190B">
        <w:rPr>
          <w:rFonts w:ascii="Times New Roman" w:hAnsi="Times New Roman" w:cs="Times New Roman"/>
          <w:color w:val="000000" w:themeColor="text1"/>
          <w:sz w:val="24"/>
          <w:szCs w:val="24"/>
          <w:lang w:val="en-US"/>
        </w:rPr>
        <w:t xml:space="preserve">. </w:t>
      </w:r>
      <w:r w:rsidRPr="0044190B">
        <w:rPr>
          <w:rFonts w:ascii="Times New Roman" w:hAnsi="Times New Roman" w:cs="Times New Roman"/>
          <w:color w:val="000000" w:themeColor="text1"/>
          <w:sz w:val="24"/>
          <w:szCs w:val="24"/>
          <w:vertAlign w:val="superscript"/>
          <w:lang w:val="en-US"/>
        </w:rPr>
        <w:t>31</w:t>
      </w:r>
      <w:r w:rsidRPr="0044190B">
        <w:rPr>
          <w:rFonts w:ascii="Times New Roman" w:hAnsi="Times New Roman" w:cs="Times New Roman"/>
          <w:color w:val="000000" w:themeColor="text1"/>
          <w:sz w:val="24"/>
          <w:szCs w:val="24"/>
          <w:lang w:val="en-US"/>
        </w:rPr>
        <w:t>P{</w:t>
      </w:r>
      <w:r w:rsidRPr="0044190B">
        <w:rPr>
          <w:rFonts w:ascii="Times New Roman" w:hAnsi="Times New Roman" w:cs="Times New Roman"/>
          <w:color w:val="000000" w:themeColor="text1"/>
          <w:sz w:val="24"/>
          <w:szCs w:val="24"/>
          <w:vertAlign w:val="superscript"/>
          <w:lang w:val="en-US"/>
        </w:rPr>
        <w:t>1</w:t>
      </w:r>
      <w:r w:rsidRPr="0044190B">
        <w:rPr>
          <w:rFonts w:ascii="Times New Roman" w:hAnsi="Times New Roman" w:cs="Times New Roman"/>
          <w:color w:val="000000" w:themeColor="text1"/>
          <w:sz w:val="24"/>
          <w:szCs w:val="24"/>
          <w:lang w:val="en-US"/>
        </w:rPr>
        <w:t>H} NMR of reaction mixture</w:t>
      </w:r>
    </w:p>
    <w:p w14:paraId="396C3F01" w14:textId="77777777" w:rsidR="001B34E0" w:rsidRPr="0044190B" w:rsidRDefault="001B34E0" w:rsidP="00270E6B">
      <w:pPr>
        <w:jc w:val="both"/>
        <w:rPr>
          <w:rFonts w:ascii="Times New Roman" w:hAnsi="Times New Roman" w:cs="Times New Roman"/>
          <w:b/>
          <w:bCs/>
          <w:color w:val="000000" w:themeColor="text1"/>
          <w:sz w:val="24"/>
          <w:szCs w:val="24"/>
        </w:rPr>
      </w:pPr>
    </w:p>
    <w:p w14:paraId="78A98D16" w14:textId="3E166CF0" w:rsidR="0058034C" w:rsidRPr="0044190B" w:rsidRDefault="000D3C07" w:rsidP="00270E6B">
      <w:pPr>
        <w:pStyle w:val="ListParagraph"/>
        <w:numPr>
          <w:ilvl w:val="1"/>
          <w:numId w:val="12"/>
        </w:numPr>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w:t>
      </w:r>
      <w:r w:rsidR="0058034C" w:rsidRPr="0044190B">
        <w:rPr>
          <w:rFonts w:ascii="Times New Roman" w:hAnsi="Times New Roman" w:cs="Times New Roman"/>
          <w:b/>
          <w:bCs/>
          <w:color w:val="000000" w:themeColor="text1"/>
          <w:sz w:val="24"/>
          <w:szCs w:val="24"/>
        </w:rPr>
        <w:t>Rh₂(OAc)₄ (</w:t>
      </w:r>
      <w:r w:rsidR="000827A3" w:rsidRPr="0044190B">
        <w:rPr>
          <w:rFonts w:ascii="Times New Roman" w:hAnsi="Times New Roman" w:cs="Times New Roman"/>
          <w:b/>
          <w:bCs/>
          <w:color w:val="000000" w:themeColor="text1"/>
          <w:sz w:val="24"/>
          <w:szCs w:val="24"/>
        </w:rPr>
        <w:t>11</w:t>
      </w:r>
      <w:r w:rsidR="00E81CE7" w:rsidRPr="0044190B">
        <w:rPr>
          <w:rFonts w:ascii="Times New Roman" w:hAnsi="Times New Roman" w:cs="Times New Roman"/>
          <w:b/>
          <w:bCs/>
          <w:color w:val="000000" w:themeColor="text1"/>
          <w:sz w:val="24"/>
          <w:szCs w:val="24"/>
        </w:rPr>
        <w:t>.0</w:t>
      </w:r>
      <w:r w:rsidR="000827A3" w:rsidRPr="0044190B">
        <w:rPr>
          <w:rFonts w:ascii="Times New Roman" w:hAnsi="Times New Roman" w:cs="Times New Roman"/>
          <w:b/>
          <w:bCs/>
          <w:color w:val="000000" w:themeColor="text1"/>
          <w:sz w:val="24"/>
          <w:szCs w:val="24"/>
        </w:rPr>
        <w:t xml:space="preserve"> mg, </w:t>
      </w:r>
      <w:r w:rsidR="0058034C" w:rsidRPr="0044190B">
        <w:rPr>
          <w:rFonts w:ascii="Times New Roman" w:hAnsi="Times New Roman" w:cs="Times New Roman"/>
          <w:b/>
          <w:bCs/>
          <w:color w:val="000000" w:themeColor="text1"/>
          <w:sz w:val="24"/>
          <w:szCs w:val="24"/>
        </w:rPr>
        <w:t>0.0</w:t>
      </w:r>
      <w:r w:rsidR="005C24A8" w:rsidRPr="0044190B">
        <w:rPr>
          <w:rFonts w:ascii="Times New Roman" w:hAnsi="Times New Roman" w:cs="Times New Roman"/>
          <w:b/>
          <w:bCs/>
          <w:color w:val="000000" w:themeColor="text1"/>
          <w:sz w:val="24"/>
          <w:szCs w:val="24"/>
        </w:rPr>
        <w:t>25</w:t>
      </w:r>
      <w:r w:rsidR="0058034C" w:rsidRPr="0044190B">
        <w:rPr>
          <w:rFonts w:ascii="Times New Roman" w:hAnsi="Times New Roman" w:cs="Times New Roman"/>
          <w:b/>
          <w:bCs/>
          <w:color w:val="000000" w:themeColor="text1"/>
          <w:sz w:val="24"/>
          <w:szCs w:val="24"/>
        </w:rPr>
        <w:t xml:space="preserve"> mmol, 1.0 equiv) + Josiphos ligand (</w:t>
      </w:r>
      <w:r w:rsidR="005B1BDF" w:rsidRPr="0044190B">
        <w:rPr>
          <w:rFonts w:ascii="Times New Roman" w:hAnsi="Times New Roman" w:cs="Times New Roman"/>
          <w:b/>
          <w:bCs/>
          <w:color w:val="000000" w:themeColor="text1"/>
          <w:sz w:val="24"/>
          <w:szCs w:val="24"/>
        </w:rPr>
        <w:t>37</w:t>
      </w:r>
      <w:r w:rsidR="00E81CE7" w:rsidRPr="0044190B">
        <w:rPr>
          <w:rFonts w:ascii="Times New Roman" w:hAnsi="Times New Roman" w:cs="Times New Roman"/>
          <w:b/>
          <w:bCs/>
          <w:color w:val="000000" w:themeColor="text1"/>
          <w:sz w:val="24"/>
          <w:szCs w:val="24"/>
        </w:rPr>
        <w:t>.0</w:t>
      </w:r>
      <w:r w:rsidR="005B1BDF" w:rsidRPr="0044190B">
        <w:rPr>
          <w:rFonts w:ascii="Times New Roman" w:hAnsi="Times New Roman" w:cs="Times New Roman"/>
          <w:b/>
          <w:bCs/>
          <w:color w:val="000000" w:themeColor="text1"/>
          <w:sz w:val="24"/>
          <w:szCs w:val="24"/>
        </w:rPr>
        <w:t xml:space="preserve"> mg, </w:t>
      </w:r>
      <w:r w:rsidR="0058034C" w:rsidRPr="0044190B">
        <w:rPr>
          <w:rFonts w:ascii="Times New Roman" w:hAnsi="Times New Roman" w:cs="Times New Roman"/>
          <w:b/>
          <w:bCs/>
          <w:color w:val="000000" w:themeColor="text1"/>
          <w:sz w:val="24"/>
          <w:szCs w:val="24"/>
        </w:rPr>
        <w:t>0.</w:t>
      </w:r>
      <w:r w:rsidR="005C24A8" w:rsidRPr="0044190B">
        <w:rPr>
          <w:rFonts w:ascii="Times New Roman" w:hAnsi="Times New Roman" w:cs="Times New Roman"/>
          <w:b/>
          <w:bCs/>
          <w:color w:val="000000" w:themeColor="text1"/>
          <w:sz w:val="24"/>
          <w:szCs w:val="24"/>
        </w:rPr>
        <w:t>5</w:t>
      </w:r>
      <w:r w:rsidR="0058034C" w:rsidRPr="0044190B">
        <w:rPr>
          <w:rFonts w:ascii="Times New Roman" w:hAnsi="Times New Roman" w:cs="Times New Roman"/>
          <w:b/>
          <w:bCs/>
          <w:color w:val="000000" w:themeColor="text1"/>
          <w:sz w:val="24"/>
          <w:szCs w:val="24"/>
        </w:rPr>
        <w:t xml:space="preserve">0 mmol, 2.0 equiv) + </w:t>
      </w:r>
      <w:r w:rsidR="00235E63" w:rsidRPr="0044190B">
        <w:rPr>
          <w:rFonts w:ascii="Times New Roman" w:hAnsi="Times New Roman" w:cs="Times New Roman"/>
          <w:b/>
          <w:bCs/>
          <w:color w:val="000000" w:themeColor="text1"/>
          <w:sz w:val="24"/>
          <w:szCs w:val="24"/>
        </w:rPr>
        <w:t>T</w:t>
      </w:r>
      <w:r w:rsidR="0058034C" w:rsidRPr="0044190B">
        <w:rPr>
          <w:rFonts w:ascii="Times New Roman" w:hAnsi="Times New Roman" w:cs="Times New Roman"/>
          <w:b/>
          <w:bCs/>
          <w:color w:val="000000" w:themeColor="text1"/>
          <w:sz w:val="24"/>
          <w:szCs w:val="24"/>
        </w:rPr>
        <w:t>oluene (</w:t>
      </w:r>
      <w:r w:rsidR="005C24A8" w:rsidRPr="0044190B">
        <w:rPr>
          <w:rFonts w:ascii="Times New Roman" w:hAnsi="Times New Roman" w:cs="Times New Roman"/>
          <w:b/>
          <w:bCs/>
          <w:color w:val="000000" w:themeColor="text1"/>
          <w:sz w:val="24"/>
          <w:szCs w:val="24"/>
        </w:rPr>
        <w:t>0</w:t>
      </w:r>
      <w:r w:rsidR="0058034C" w:rsidRPr="0044190B">
        <w:rPr>
          <w:rFonts w:ascii="Times New Roman" w:hAnsi="Times New Roman" w:cs="Times New Roman"/>
          <w:b/>
          <w:bCs/>
          <w:color w:val="000000" w:themeColor="text1"/>
          <w:sz w:val="24"/>
          <w:szCs w:val="24"/>
        </w:rPr>
        <w:t>.</w:t>
      </w:r>
      <w:r w:rsidR="005C24A8" w:rsidRPr="0044190B">
        <w:rPr>
          <w:rFonts w:ascii="Times New Roman" w:hAnsi="Times New Roman" w:cs="Times New Roman"/>
          <w:b/>
          <w:bCs/>
          <w:color w:val="000000" w:themeColor="text1"/>
          <w:sz w:val="24"/>
          <w:szCs w:val="24"/>
        </w:rPr>
        <w:t>7</w:t>
      </w:r>
      <w:r w:rsidR="0058034C" w:rsidRPr="0044190B">
        <w:rPr>
          <w:rFonts w:ascii="Times New Roman" w:hAnsi="Times New Roman" w:cs="Times New Roman"/>
          <w:b/>
          <w:bCs/>
          <w:color w:val="000000" w:themeColor="text1"/>
          <w:sz w:val="24"/>
          <w:szCs w:val="24"/>
        </w:rPr>
        <w:t>5 mL) + H</w:t>
      </w:r>
      <w:r w:rsidR="0058034C" w:rsidRPr="0044190B">
        <w:rPr>
          <w:rFonts w:ascii="Times New Roman" w:hAnsi="Times New Roman" w:cs="Times New Roman"/>
          <w:b/>
          <w:bCs/>
          <w:color w:val="000000" w:themeColor="text1"/>
          <w:sz w:val="24"/>
          <w:szCs w:val="24"/>
          <w:vertAlign w:val="subscript"/>
        </w:rPr>
        <w:t>2</w:t>
      </w:r>
      <w:r w:rsidR="0058034C" w:rsidRPr="0044190B">
        <w:rPr>
          <w:rFonts w:ascii="Times New Roman" w:hAnsi="Times New Roman" w:cs="Times New Roman"/>
          <w:b/>
          <w:bCs/>
          <w:color w:val="000000" w:themeColor="text1"/>
          <w:sz w:val="24"/>
          <w:szCs w:val="24"/>
        </w:rPr>
        <w:t>O (0</w:t>
      </w:r>
      <w:r w:rsidR="00E81CE7" w:rsidRPr="0044190B">
        <w:rPr>
          <w:rFonts w:ascii="Times New Roman" w:hAnsi="Times New Roman" w:cs="Times New Roman"/>
          <w:b/>
          <w:bCs/>
          <w:color w:val="000000" w:themeColor="text1"/>
          <w:sz w:val="24"/>
          <w:szCs w:val="24"/>
        </w:rPr>
        <w:t>.</w:t>
      </w:r>
      <w:r w:rsidR="00DB0D43" w:rsidRPr="0044190B">
        <w:rPr>
          <w:rFonts w:ascii="Times New Roman" w:hAnsi="Times New Roman" w:cs="Times New Roman"/>
          <w:b/>
          <w:bCs/>
          <w:color w:val="000000" w:themeColor="text1"/>
          <w:sz w:val="24"/>
          <w:szCs w:val="24"/>
        </w:rPr>
        <w:t>75</w:t>
      </w:r>
      <w:r w:rsidR="0058034C" w:rsidRPr="0044190B">
        <w:rPr>
          <w:rFonts w:ascii="Times New Roman" w:hAnsi="Times New Roman" w:cs="Times New Roman"/>
          <w:b/>
          <w:bCs/>
          <w:color w:val="000000" w:themeColor="text1"/>
          <w:sz w:val="24"/>
          <w:szCs w:val="24"/>
        </w:rPr>
        <w:t xml:space="preserve"> </w:t>
      </w:r>
      <w:r w:rsidR="00DB0D43" w:rsidRPr="0044190B">
        <w:rPr>
          <w:rFonts w:ascii="Times New Roman" w:hAnsi="Times New Roman" w:cs="Times New Roman"/>
          <w:b/>
          <w:bCs/>
          <w:color w:val="000000" w:themeColor="text1"/>
          <w:sz w:val="24"/>
          <w:szCs w:val="24"/>
        </w:rPr>
        <w:t>µ</w:t>
      </w:r>
      <w:r w:rsidR="0058034C" w:rsidRPr="0044190B">
        <w:rPr>
          <w:rFonts w:ascii="Times New Roman" w:hAnsi="Times New Roman" w:cs="Times New Roman"/>
          <w:b/>
          <w:bCs/>
          <w:color w:val="000000" w:themeColor="text1"/>
          <w:sz w:val="24"/>
          <w:szCs w:val="24"/>
        </w:rPr>
        <w:t>L)</w:t>
      </w:r>
    </w:p>
    <w:p w14:paraId="18F8B28E" w14:textId="3CB4ACBD" w:rsidR="00283A77" w:rsidRPr="0044190B" w:rsidRDefault="00283A77" w:rsidP="00270E6B">
      <w:pPr>
        <w:jc w:val="both"/>
        <w:rPr>
          <w:rFonts w:ascii="Times New Roman" w:hAnsi="Times New Roman" w:cs="Times New Roman"/>
          <w:color w:val="000000" w:themeColor="text1"/>
          <w:sz w:val="24"/>
          <w:szCs w:val="24"/>
        </w:rPr>
      </w:pPr>
      <w:r w:rsidRPr="0044190B">
        <w:rPr>
          <w:rFonts w:ascii="Times New Roman" w:hAnsi="Times New Roman" w:cs="Times New Roman"/>
          <w:color w:val="000000" w:themeColor="text1"/>
          <w:sz w:val="24"/>
          <w:szCs w:val="24"/>
        </w:rPr>
        <w:t xml:space="preserve">Very small Peaks correspond to </w:t>
      </w:r>
      <w:r w:rsidRPr="0044190B">
        <w:rPr>
          <w:rFonts w:ascii="Times New Roman" w:hAnsi="Times New Roman" w:cs="Times New Roman"/>
          <w:b/>
          <w:bCs/>
          <w:color w:val="000000" w:themeColor="text1"/>
          <w:sz w:val="24"/>
          <w:szCs w:val="24"/>
        </w:rPr>
        <w:t>X</w:t>
      </w:r>
      <w:r w:rsidRPr="0044190B">
        <w:rPr>
          <w:rFonts w:ascii="Times New Roman" w:hAnsi="Times New Roman" w:cs="Times New Roman"/>
          <w:b/>
          <w:bCs/>
          <w:color w:val="000000" w:themeColor="text1"/>
          <w:sz w:val="24"/>
          <w:szCs w:val="24"/>
          <w:vertAlign w:val="subscript"/>
        </w:rPr>
        <w:t>1</w:t>
      </w:r>
      <w:r w:rsidRPr="0044190B">
        <w:rPr>
          <w:rFonts w:ascii="Times New Roman" w:hAnsi="Times New Roman" w:cs="Times New Roman"/>
          <w:color w:val="000000" w:themeColor="text1"/>
          <w:sz w:val="24"/>
          <w:szCs w:val="24"/>
        </w:rPr>
        <w:t xml:space="preserve"> complex</w:t>
      </w:r>
      <w:r w:rsidR="002F7E9A" w:rsidRPr="0044190B">
        <w:rPr>
          <w:rFonts w:ascii="Times New Roman" w:hAnsi="Times New Roman" w:cs="Times New Roman"/>
          <w:color w:val="000000" w:themeColor="text1"/>
          <w:sz w:val="24"/>
          <w:szCs w:val="24"/>
        </w:rPr>
        <w:t xml:space="preserve"> (yellow diamond)</w:t>
      </w:r>
      <w:r w:rsidRPr="0044190B">
        <w:rPr>
          <w:rFonts w:ascii="Times New Roman" w:hAnsi="Times New Roman" w:cs="Times New Roman"/>
          <w:color w:val="000000" w:themeColor="text1"/>
          <w:sz w:val="24"/>
          <w:szCs w:val="24"/>
        </w:rPr>
        <w:t xml:space="preserve"> were detected</w:t>
      </w:r>
      <w:r w:rsidR="00027B64">
        <w:rPr>
          <w:rFonts w:ascii="Times New Roman" w:hAnsi="Times New Roman" w:cs="Times New Roman"/>
          <w:color w:val="000000" w:themeColor="text1"/>
          <w:sz w:val="24"/>
          <w:szCs w:val="24"/>
        </w:rPr>
        <w:t>.</w:t>
      </w:r>
    </w:p>
    <w:p w14:paraId="078BD6B9" w14:textId="77777777" w:rsidR="008943B6" w:rsidRPr="0044190B" w:rsidRDefault="008943B6" w:rsidP="00270E6B">
      <w:pPr>
        <w:jc w:val="both"/>
        <w:rPr>
          <w:rFonts w:ascii="Times New Roman" w:hAnsi="Times New Roman" w:cs="Times New Roman"/>
          <w:color w:val="000000" w:themeColor="text1"/>
          <w:sz w:val="24"/>
          <w:szCs w:val="24"/>
        </w:rPr>
      </w:pPr>
      <w:r w:rsidRPr="0044190B">
        <w:rPr>
          <w:rFonts w:ascii="Times New Roman" w:hAnsi="Times New Roman" w:cs="Times New Roman"/>
          <w:b/>
          <w:bCs/>
          <w:color w:val="000000" w:themeColor="text1"/>
          <w:sz w:val="24"/>
          <w:szCs w:val="24"/>
          <w:vertAlign w:val="superscript"/>
        </w:rPr>
        <w:t>31</w:t>
      </w:r>
      <w:r w:rsidRPr="0044190B">
        <w:rPr>
          <w:rFonts w:ascii="Times New Roman" w:hAnsi="Times New Roman" w:cs="Times New Roman"/>
          <w:b/>
          <w:bCs/>
          <w:color w:val="000000" w:themeColor="text1"/>
          <w:sz w:val="24"/>
          <w:szCs w:val="24"/>
        </w:rPr>
        <w:t>P{</w:t>
      </w:r>
      <w:r w:rsidRPr="0044190B">
        <w:rPr>
          <w:rFonts w:ascii="Times New Roman" w:hAnsi="Times New Roman" w:cs="Times New Roman"/>
          <w:b/>
          <w:bCs/>
          <w:color w:val="000000" w:themeColor="text1"/>
          <w:sz w:val="24"/>
          <w:szCs w:val="24"/>
          <w:vertAlign w:val="superscript"/>
        </w:rPr>
        <w:t>1</w:t>
      </w:r>
      <w:r w:rsidRPr="0044190B">
        <w:rPr>
          <w:rFonts w:ascii="Times New Roman" w:hAnsi="Times New Roman" w:cs="Times New Roman"/>
          <w:b/>
          <w:bCs/>
          <w:color w:val="000000" w:themeColor="text1"/>
          <w:sz w:val="24"/>
          <w:szCs w:val="24"/>
        </w:rPr>
        <w:t>H} NMR</w:t>
      </w:r>
      <w:r w:rsidRPr="0044190B">
        <w:rPr>
          <w:rFonts w:ascii="Times New Roman" w:hAnsi="Times New Roman" w:cs="Times New Roman"/>
          <w:color w:val="000000" w:themeColor="text1"/>
          <w:sz w:val="24"/>
          <w:szCs w:val="24"/>
        </w:rPr>
        <w:t xml:space="preserve"> (162 MHz, Toluene)</w:t>
      </w:r>
    </w:p>
    <w:p w14:paraId="09D0591F" w14:textId="28178DCA" w:rsidR="00DB0D43" w:rsidRPr="0044190B" w:rsidRDefault="00E017E9" w:rsidP="000F3FB5">
      <w:pPr>
        <w:pStyle w:val="ListParagraph"/>
        <w:ind w:left="0"/>
        <w:jc w:val="center"/>
        <w:rPr>
          <w:rFonts w:ascii="Times New Roman" w:hAnsi="Times New Roman" w:cs="Times New Roman"/>
          <w:b/>
          <w:bCs/>
          <w:color w:val="000000" w:themeColor="text1"/>
          <w:sz w:val="24"/>
          <w:szCs w:val="24"/>
        </w:rPr>
      </w:pPr>
      <w:r w:rsidRPr="0044190B">
        <w:rPr>
          <w:rFonts w:ascii="Times New Roman" w:hAnsi="Times New Roman" w:cs="Times New Roman"/>
          <w:b/>
          <w:bCs/>
          <w:noProof/>
          <w:color w:val="000000" w:themeColor="text1"/>
          <w:sz w:val="24"/>
          <w:szCs w:val="24"/>
          <w:bdr w:val="single" w:sz="4" w:space="0" w:color="auto"/>
        </w:rPr>
        <w:lastRenderedPageBreak/>
        <w:drawing>
          <wp:inline distT="0" distB="0" distL="0" distR="0" wp14:anchorId="68707DCE" wp14:editId="5E2DE881">
            <wp:extent cx="4651938" cy="3312000"/>
            <wp:effectExtent l="0" t="0" r="0" b="3175"/>
            <wp:docPr id="11897610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51938" cy="3312000"/>
                    </a:xfrm>
                    <a:prstGeom prst="rect">
                      <a:avLst/>
                    </a:prstGeom>
                    <a:noFill/>
                  </pic:spPr>
                </pic:pic>
              </a:graphicData>
            </a:graphic>
          </wp:inline>
        </w:drawing>
      </w:r>
    </w:p>
    <w:p w14:paraId="44065E23" w14:textId="3EAEAEDF" w:rsidR="001B34E0" w:rsidRDefault="004A3A37" w:rsidP="00270E6B">
      <w:pPr>
        <w:jc w:val="both"/>
        <w:rPr>
          <w:rFonts w:ascii="Times New Roman" w:hAnsi="Times New Roman" w:cs="Times New Roman"/>
          <w:color w:val="000000" w:themeColor="text1"/>
          <w:sz w:val="24"/>
          <w:szCs w:val="24"/>
          <w:lang w:val="en-US"/>
        </w:rPr>
      </w:pPr>
      <w:r w:rsidRPr="0044190B">
        <w:rPr>
          <w:rFonts w:ascii="Times New Roman" w:hAnsi="Times New Roman" w:cs="Times New Roman"/>
          <w:b/>
          <w:bCs/>
          <w:color w:val="000000" w:themeColor="text1"/>
          <w:sz w:val="24"/>
          <w:szCs w:val="24"/>
          <w:lang w:val="en-US"/>
        </w:rPr>
        <w:t>Figure S16</w:t>
      </w:r>
      <w:r w:rsidRPr="0044190B">
        <w:rPr>
          <w:rFonts w:ascii="Times New Roman" w:hAnsi="Times New Roman" w:cs="Times New Roman"/>
          <w:color w:val="000000" w:themeColor="text1"/>
          <w:sz w:val="24"/>
          <w:szCs w:val="24"/>
          <w:lang w:val="en-US"/>
        </w:rPr>
        <w:t xml:space="preserve">. </w:t>
      </w:r>
      <w:r w:rsidRPr="0044190B">
        <w:rPr>
          <w:rFonts w:ascii="Times New Roman" w:hAnsi="Times New Roman" w:cs="Times New Roman"/>
          <w:color w:val="000000" w:themeColor="text1"/>
          <w:sz w:val="24"/>
          <w:szCs w:val="24"/>
          <w:vertAlign w:val="superscript"/>
          <w:lang w:val="en-US"/>
        </w:rPr>
        <w:t>31</w:t>
      </w:r>
      <w:r w:rsidRPr="0044190B">
        <w:rPr>
          <w:rFonts w:ascii="Times New Roman" w:hAnsi="Times New Roman" w:cs="Times New Roman"/>
          <w:color w:val="000000" w:themeColor="text1"/>
          <w:sz w:val="24"/>
          <w:szCs w:val="24"/>
          <w:lang w:val="en-US"/>
        </w:rPr>
        <w:t>P{</w:t>
      </w:r>
      <w:r w:rsidRPr="0044190B">
        <w:rPr>
          <w:rFonts w:ascii="Times New Roman" w:hAnsi="Times New Roman" w:cs="Times New Roman"/>
          <w:color w:val="000000" w:themeColor="text1"/>
          <w:sz w:val="24"/>
          <w:szCs w:val="24"/>
          <w:vertAlign w:val="superscript"/>
          <w:lang w:val="en-US"/>
        </w:rPr>
        <w:t>1</w:t>
      </w:r>
      <w:r w:rsidRPr="0044190B">
        <w:rPr>
          <w:rFonts w:ascii="Times New Roman" w:hAnsi="Times New Roman" w:cs="Times New Roman"/>
          <w:color w:val="000000" w:themeColor="text1"/>
          <w:sz w:val="24"/>
          <w:szCs w:val="24"/>
          <w:lang w:val="en-US"/>
        </w:rPr>
        <w:t>H} NMR of reaction mixture</w:t>
      </w:r>
    </w:p>
    <w:p w14:paraId="7425C4E1" w14:textId="77777777" w:rsidR="00027B64" w:rsidRPr="0044190B" w:rsidRDefault="00027B64" w:rsidP="00270E6B">
      <w:pPr>
        <w:jc w:val="both"/>
        <w:rPr>
          <w:rFonts w:ascii="Times New Roman" w:hAnsi="Times New Roman" w:cs="Times New Roman"/>
          <w:b/>
          <w:bCs/>
          <w:color w:val="000000" w:themeColor="text1"/>
          <w:sz w:val="24"/>
          <w:szCs w:val="24"/>
        </w:rPr>
      </w:pPr>
    </w:p>
    <w:p w14:paraId="252ECCD2" w14:textId="7D5E1BB6" w:rsidR="009F7175" w:rsidRPr="0044190B" w:rsidRDefault="000D3C07" w:rsidP="00270E6B">
      <w:pPr>
        <w:pStyle w:val="ListParagraph"/>
        <w:numPr>
          <w:ilvl w:val="1"/>
          <w:numId w:val="12"/>
        </w:numPr>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w:t>
      </w:r>
      <w:r w:rsidR="00693F0F" w:rsidRPr="0044190B">
        <w:rPr>
          <w:rFonts w:ascii="Times New Roman" w:hAnsi="Times New Roman" w:cs="Times New Roman"/>
          <w:b/>
          <w:bCs/>
          <w:color w:val="000000" w:themeColor="text1"/>
          <w:sz w:val="24"/>
          <w:szCs w:val="24"/>
        </w:rPr>
        <w:t>Rh₂(OAc)₄ (</w:t>
      </w:r>
      <w:r w:rsidR="005B1BDF" w:rsidRPr="0044190B">
        <w:rPr>
          <w:rFonts w:ascii="Times New Roman" w:hAnsi="Times New Roman" w:cs="Times New Roman"/>
          <w:b/>
          <w:bCs/>
          <w:color w:val="000000" w:themeColor="text1"/>
          <w:sz w:val="24"/>
          <w:szCs w:val="24"/>
        </w:rPr>
        <w:t>11</w:t>
      </w:r>
      <w:r w:rsidR="00E81CE7" w:rsidRPr="0044190B">
        <w:rPr>
          <w:rFonts w:ascii="Times New Roman" w:hAnsi="Times New Roman" w:cs="Times New Roman"/>
          <w:b/>
          <w:bCs/>
          <w:color w:val="000000" w:themeColor="text1"/>
          <w:sz w:val="24"/>
          <w:szCs w:val="24"/>
        </w:rPr>
        <w:t>.0</w:t>
      </w:r>
      <w:r w:rsidR="005B1BDF" w:rsidRPr="0044190B">
        <w:rPr>
          <w:rFonts w:ascii="Times New Roman" w:hAnsi="Times New Roman" w:cs="Times New Roman"/>
          <w:b/>
          <w:bCs/>
          <w:color w:val="000000" w:themeColor="text1"/>
          <w:sz w:val="24"/>
          <w:szCs w:val="24"/>
        </w:rPr>
        <w:t xml:space="preserve"> mg, </w:t>
      </w:r>
      <w:r w:rsidR="00693F0F" w:rsidRPr="0044190B">
        <w:rPr>
          <w:rFonts w:ascii="Times New Roman" w:hAnsi="Times New Roman" w:cs="Times New Roman"/>
          <w:b/>
          <w:bCs/>
          <w:color w:val="000000" w:themeColor="text1"/>
          <w:sz w:val="24"/>
          <w:szCs w:val="24"/>
        </w:rPr>
        <w:t>0.0</w:t>
      </w:r>
      <w:r w:rsidR="007F7A81" w:rsidRPr="0044190B">
        <w:rPr>
          <w:rFonts w:ascii="Times New Roman" w:hAnsi="Times New Roman" w:cs="Times New Roman"/>
          <w:b/>
          <w:bCs/>
          <w:color w:val="000000" w:themeColor="text1"/>
          <w:sz w:val="24"/>
          <w:szCs w:val="24"/>
        </w:rPr>
        <w:t>25</w:t>
      </w:r>
      <w:r w:rsidR="00693F0F" w:rsidRPr="0044190B">
        <w:rPr>
          <w:rFonts w:ascii="Times New Roman" w:hAnsi="Times New Roman" w:cs="Times New Roman"/>
          <w:b/>
          <w:bCs/>
          <w:color w:val="000000" w:themeColor="text1"/>
          <w:sz w:val="24"/>
          <w:szCs w:val="24"/>
        </w:rPr>
        <w:t xml:space="preserve"> mmol, 1.0 equiv) + Josiphos ligand (</w:t>
      </w:r>
      <w:r w:rsidR="00F07F56" w:rsidRPr="0044190B">
        <w:rPr>
          <w:rFonts w:ascii="Times New Roman" w:hAnsi="Times New Roman" w:cs="Times New Roman"/>
          <w:b/>
          <w:bCs/>
          <w:color w:val="000000" w:themeColor="text1"/>
          <w:sz w:val="24"/>
          <w:szCs w:val="24"/>
        </w:rPr>
        <w:t>37</w:t>
      </w:r>
      <w:r w:rsidR="00E81CE7" w:rsidRPr="0044190B">
        <w:rPr>
          <w:rFonts w:ascii="Times New Roman" w:hAnsi="Times New Roman" w:cs="Times New Roman"/>
          <w:b/>
          <w:bCs/>
          <w:color w:val="000000" w:themeColor="text1"/>
          <w:sz w:val="24"/>
          <w:szCs w:val="24"/>
        </w:rPr>
        <w:t>.0</w:t>
      </w:r>
      <w:r w:rsidR="00F07F56" w:rsidRPr="0044190B">
        <w:rPr>
          <w:rFonts w:ascii="Times New Roman" w:hAnsi="Times New Roman" w:cs="Times New Roman"/>
          <w:b/>
          <w:bCs/>
          <w:color w:val="000000" w:themeColor="text1"/>
          <w:sz w:val="24"/>
          <w:szCs w:val="24"/>
        </w:rPr>
        <w:t xml:space="preserve"> mg, </w:t>
      </w:r>
      <w:r w:rsidR="00693F0F" w:rsidRPr="0044190B">
        <w:rPr>
          <w:rFonts w:ascii="Times New Roman" w:hAnsi="Times New Roman" w:cs="Times New Roman"/>
          <w:b/>
          <w:bCs/>
          <w:color w:val="000000" w:themeColor="text1"/>
          <w:sz w:val="24"/>
          <w:szCs w:val="24"/>
        </w:rPr>
        <w:t>0.</w:t>
      </w:r>
      <w:r w:rsidR="00B7258D" w:rsidRPr="0044190B">
        <w:rPr>
          <w:rFonts w:ascii="Times New Roman" w:hAnsi="Times New Roman" w:cs="Times New Roman"/>
          <w:b/>
          <w:bCs/>
          <w:color w:val="000000" w:themeColor="text1"/>
          <w:sz w:val="24"/>
          <w:szCs w:val="24"/>
        </w:rPr>
        <w:t>05</w:t>
      </w:r>
      <w:r w:rsidR="00693F0F" w:rsidRPr="0044190B">
        <w:rPr>
          <w:rFonts w:ascii="Times New Roman" w:hAnsi="Times New Roman" w:cs="Times New Roman"/>
          <w:b/>
          <w:bCs/>
          <w:color w:val="000000" w:themeColor="text1"/>
          <w:sz w:val="24"/>
          <w:szCs w:val="24"/>
        </w:rPr>
        <w:t xml:space="preserve"> mmol, 2.0 equiv) + </w:t>
      </w:r>
      <w:r w:rsidR="00E81CE7" w:rsidRPr="0044190B">
        <w:rPr>
          <w:rFonts w:ascii="Times New Roman" w:hAnsi="Times New Roman" w:cs="Times New Roman"/>
          <w:b/>
          <w:bCs/>
          <w:color w:val="000000" w:themeColor="text1"/>
          <w:sz w:val="24"/>
          <w:szCs w:val="24"/>
        </w:rPr>
        <w:t>P</w:t>
      </w:r>
      <w:r w:rsidR="00693F0F" w:rsidRPr="0044190B">
        <w:rPr>
          <w:rFonts w:ascii="Times New Roman" w:hAnsi="Times New Roman" w:cs="Times New Roman"/>
          <w:b/>
          <w:bCs/>
          <w:color w:val="000000" w:themeColor="text1"/>
          <w:sz w:val="24"/>
          <w:szCs w:val="24"/>
        </w:rPr>
        <w:t>henylboronic acid (</w:t>
      </w:r>
      <w:r w:rsidR="00F07F56" w:rsidRPr="0044190B">
        <w:rPr>
          <w:rFonts w:ascii="Times New Roman" w:hAnsi="Times New Roman" w:cs="Times New Roman"/>
          <w:b/>
          <w:bCs/>
          <w:color w:val="000000" w:themeColor="text1"/>
          <w:sz w:val="24"/>
          <w:szCs w:val="24"/>
        </w:rPr>
        <w:t xml:space="preserve">30.5 mg, </w:t>
      </w:r>
      <w:r w:rsidR="00693F0F" w:rsidRPr="0044190B">
        <w:rPr>
          <w:rFonts w:ascii="Times New Roman" w:hAnsi="Times New Roman" w:cs="Times New Roman"/>
          <w:b/>
          <w:bCs/>
          <w:color w:val="000000" w:themeColor="text1"/>
          <w:sz w:val="24"/>
          <w:szCs w:val="24"/>
        </w:rPr>
        <w:t>0.</w:t>
      </w:r>
      <w:r w:rsidR="00DA3E60" w:rsidRPr="0044190B">
        <w:rPr>
          <w:rFonts w:ascii="Times New Roman" w:hAnsi="Times New Roman" w:cs="Times New Roman"/>
          <w:b/>
          <w:bCs/>
          <w:color w:val="000000" w:themeColor="text1"/>
          <w:sz w:val="24"/>
          <w:szCs w:val="24"/>
        </w:rPr>
        <w:t>25</w:t>
      </w:r>
      <w:r w:rsidR="00693F0F" w:rsidRPr="0044190B">
        <w:rPr>
          <w:rFonts w:ascii="Times New Roman" w:hAnsi="Times New Roman" w:cs="Times New Roman"/>
          <w:b/>
          <w:bCs/>
          <w:color w:val="000000" w:themeColor="text1"/>
          <w:sz w:val="24"/>
          <w:szCs w:val="24"/>
        </w:rPr>
        <w:t xml:space="preserve"> mmol, 10.0 equiv) + </w:t>
      </w:r>
      <w:r w:rsidR="00E81CE7" w:rsidRPr="0044190B">
        <w:rPr>
          <w:rFonts w:ascii="Times New Roman" w:hAnsi="Times New Roman" w:cs="Times New Roman"/>
          <w:b/>
          <w:bCs/>
          <w:color w:val="000000" w:themeColor="text1"/>
          <w:sz w:val="24"/>
          <w:szCs w:val="24"/>
        </w:rPr>
        <w:t>T</w:t>
      </w:r>
      <w:r w:rsidR="00693F0F" w:rsidRPr="0044190B">
        <w:rPr>
          <w:rFonts w:ascii="Times New Roman" w:hAnsi="Times New Roman" w:cs="Times New Roman"/>
          <w:b/>
          <w:bCs/>
          <w:color w:val="000000" w:themeColor="text1"/>
          <w:sz w:val="24"/>
          <w:szCs w:val="24"/>
        </w:rPr>
        <w:t>oluene (</w:t>
      </w:r>
      <w:r w:rsidR="00D208F3" w:rsidRPr="0044190B">
        <w:rPr>
          <w:rFonts w:ascii="Times New Roman" w:hAnsi="Times New Roman" w:cs="Times New Roman"/>
          <w:b/>
          <w:bCs/>
          <w:color w:val="000000" w:themeColor="text1"/>
          <w:sz w:val="24"/>
          <w:szCs w:val="24"/>
        </w:rPr>
        <w:t>0</w:t>
      </w:r>
      <w:r w:rsidR="00693F0F" w:rsidRPr="0044190B">
        <w:rPr>
          <w:rFonts w:ascii="Times New Roman" w:hAnsi="Times New Roman" w:cs="Times New Roman"/>
          <w:b/>
          <w:bCs/>
          <w:color w:val="000000" w:themeColor="text1"/>
          <w:sz w:val="24"/>
          <w:szCs w:val="24"/>
        </w:rPr>
        <w:t>.</w:t>
      </w:r>
      <w:r w:rsidR="00D208F3" w:rsidRPr="0044190B">
        <w:rPr>
          <w:rFonts w:ascii="Times New Roman" w:hAnsi="Times New Roman" w:cs="Times New Roman"/>
          <w:b/>
          <w:bCs/>
          <w:color w:val="000000" w:themeColor="text1"/>
          <w:sz w:val="24"/>
          <w:szCs w:val="24"/>
        </w:rPr>
        <w:t>7</w:t>
      </w:r>
      <w:r w:rsidR="00693F0F" w:rsidRPr="0044190B">
        <w:rPr>
          <w:rFonts w:ascii="Times New Roman" w:hAnsi="Times New Roman" w:cs="Times New Roman"/>
          <w:b/>
          <w:bCs/>
          <w:color w:val="000000" w:themeColor="text1"/>
          <w:sz w:val="24"/>
          <w:szCs w:val="24"/>
        </w:rPr>
        <w:t>5 mL) + H</w:t>
      </w:r>
      <w:r w:rsidR="00693F0F" w:rsidRPr="0044190B">
        <w:rPr>
          <w:rFonts w:ascii="Times New Roman" w:hAnsi="Times New Roman" w:cs="Times New Roman"/>
          <w:b/>
          <w:bCs/>
          <w:color w:val="000000" w:themeColor="text1"/>
          <w:sz w:val="24"/>
          <w:szCs w:val="24"/>
          <w:vertAlign w:val="subscript"/>
        </w:rPr>
        <w:t>2</w:t>
      </w:r>
      <w:r w:rsidR="00693F0F" w:rsidRPr="0044190B">
        <w:rPr>
          <w:rFonts w:ascii="Times New Roman" w:hAnsi="Times New Roman" w:cs="Times New Roman"/>
          <w:b/>
          <w:bCs/>
          <w:color w:val="000000" w:themeColor="text1"/>
          <w:sz w:val="24"/>
          <w:szCs w:val="24"/>
        </w:rPr>
        <w:t>O (0.</w:t>
      </w:r>
      <w:r w:rsidR="00D208F3" w:rsidRPr="0044190B">
        <w:rPr>
          <w:rFonts w:ascii="Times New Roman" w:hAnsi="Times New Roman" w:cs="Times New Roman"/>
          <w:b/>
          <w:bCs/>
          <w:color w:val="000000" w:themeColor="text1"/>
          <w:sz w:val="24"/>
          <w:szCs w:val="24"/>
        </w:rPr>
        <w:t>7</w:t>
      </w:r>
      <w:r w:rsidR="00693F0F" w:rsidRPr="0044190B">
        <w:rPr>
          <w:rFonts w:ascii="Times New Roman" w:hAnsi="Times New Roman" w:cs="Times New Roman"/>
          <w:b/>
          <w:bCs/>
          <w:color w:val="000000" w:themeColor="text1"/>
          <w:sz w:val="24"/>
          <w:szCs w:val="24"/>
        </w:rPr>
        <w:t xml:space="preserve">5 </w:t>
      </w:r>
      <w:r w:rsidR="00D208F3" w:rsidRPr="0044190B">
        <w:rPr>
          <w:rFonts w:ascii="Times New Roman" w:hAnsi="Times New Roman" w:cs="Times New Roman"/>
          <w:b/>
          <w:bCs/>
          <w:color w:val="000000" w:themeColor="text1"/>
          <w:sz w:val="24"/>
          <w:szCs w:val="24"/>
        </w:rPr>
        <w:t>µ</w:t>
      </w:r>
      <w:r w:rsidR="00693F0F" w:rsidRPr="0044190B">
        <w:rPr>
          <w:rFonts w:ascii="Times New Roman" w:hAnsi="Times New Roman" w:cs="Times New Roman"/>
          <w:b/>
          <w:bCs/>
          <w:color w:val="000000" w:themeColor="text1"/>
          <w:sz w:val="24"/>
          <w:szCs w:val="24"/>
        </w:rPr>
        <w:t>L) + K</w:t>
      </w:r>
      <w:r w:rsidR="00693F0F" w:rsidRPr="0044190B">
        <w:rPr>
          <w:rFonts w:ascii="Times New Roman" w:hAnsi="Times New Roman" w:cs="Times New Roman"/>
          <w:b/>
          <w:bCs/>
          <w:color w:val="000000" w:themeColor="text1"/>
          <w:sz w:val="24"/>
          <w:szCs w:val="24"/>
          <w:vertAlign w:val="subscript"/>
        </w:rPr>
        <w:t>2</w:t>
      </w:r>
      <w:r w:rsidR="00693F0F" w:rsidRPr="0044190B">
        <w:rPr>
          <w:rFonts w:ascii="Times New Roman" w:hAnsi="Times New Roman" w:cs="Times New Roman"/>
          <w:b/>
          <w:bCs/>
          <w:color w:val="000000" w:themeColor="text1"/>
          <w:sz w:val="24"/>
          <w:szCs w:val="24"/>
        </w:rPr>
        <w:t>CO</w:t>
      </w:r>
      <w:r w:rsidR="00693F0F" w:rsidRPr="0044190B">
        <w:rPr>
          <w:rFonts w:ascii="Times New Roman" w:hAnsi="Times New Roman" w:cs="Times New Roman"/>
          <w:b/>
          <w:bCs/>
          <w:color w:val="000000" w:themeColor="text1"/>
          <w:sz w:val="24"/>
          <w:szCs w:val="24"/>
          <w:vertAlign w:val="subscript"/>
        </w:rPr>
        <w:t>3</w:t>
      </w:r>
      <w:r w:rsidR="00693F0F" w:rsidRPr="0044190B">
        <w:rPr>
          <w:rFonts w:ascii="Times New Roman" w:hAnsi="Times New Roman" w:cs="Times New Roman"/>
          <w:b/>
          <w:bCs/>
          <w:color w:val="000000" w:themeColor="text1"/>
          <w:sz w:val="24"/>
          <w:szCs w:val="24"/>
        </w:rPr>
        <w:t xml:space="preserve"> (</w:t>
      </w:r>
      <w:r w:rsidR="00F07F56" w:rsidRPr="0044190B">
        <w:rPr>
          <w:rFonts w:ascii="Times New Roman" w:hAnsi="Times New Roman" w:cs="Times New Roman"/>
          <w:b/>
          <w:bCs/>
          <w:color w:val="000000" w:themeColor="text1"/>
          <w:sz w:val="24"/>
          <w:szCs w:val="24"/>
        </w:rPr>
        <w:t xml:space="preserve">13.8 mg, </w:t>
      </w:r>
      <w:r w:rsidR="00690B07" w:rsidRPr="0044190B">
        <w:rPr>
          <w:rFonts w:ascii="Times New Roman" w:hAnsi="Times New Roman" w:cs="Times New Roman"/>
          <w:b/>
          <w:bCs/>
          <w:color w:val="000000" w:themeColor="text1"/>
          <w:sz w:val="24"/>
          <w:szCs w:val="24"/>
        </w:rPr>
        <w:t>0.1</w:t>
      </w:r>
      <w:r w:rsidR="009F7175" w:rsidRPr="0044190B">
        <w:rPr>
          <w:rFonts w:ascii="Times New Roman" w:hAnsi="Times New Roman" w:cs="Times New Roman"/>
          <w:b/>
          <w:bCs/>
          <w:color w:val="000000" w:themeColor="text1"/>
          <w:sz w:val="24"/>
          <w:szCs w:val="24"/>
        </w:rPr>
        <w:t>0 mmol, 4.0 equiv)</w:t>
      </w:r>
    </w:p>
    <w:p w14:paraId="066E0CE3" w14:textId="733D5B67" w:rsidR="008F4E5E" w:rsidRPr="0044190B" w:rsidRDefault="00D8263B" w:rsidP="00270E6B">
      <w:pPr>
        <w:jc w:val="both"/>
        <w:rPr>
          <w:rFonts w:ascii="Times New Roman" w:hAnsi="Times New Roman" w:cs="Times New Roman"/>
          <w:color w:val="000000" w:themeColor="text1"/>
          <w:sz w:val="24"/>
          <w:szCs w:val="24"/>
        </w:rPr>
      </w:pPr>
      <w:r w:rsidRPr="0044190B">
        <w:rPr>
          <w:rFonts w:ascii="Times New Roman" w:hAnsi="Times New Roman" w:cs="Times New Roman"/>
          <w:color w:val="000000" w:themeColor="text1"/>
          <w:sz w:val="24"/>
          <w:szCs w:val="24"/>
        </w:rPr>
        <w:t xml:space="preserve">Peaks correspond to </w:t>
      </w:r>
      <w:r w:rsidRPr="0044190B">
        <w:rPr>
          <w:rFonts w:ascii="Times New Roman" w:hAnsi="Times New Roman" w:cs="Times New Roman"/>
          <w:b/>
          <w:bCs/>
          <w:color w:val="000000" w:themeColor="text1"/>
          <w:sz w:val="24"/>
          <w:szCs w:val="24"/>
        </w:rPr>
        <w:t>X</w:t>
      </w:r>
      <w:r w:rsidRPr="0044190B">
        <w:rPr>
          <w:rFonts w:ascii="Times New Roman" w:hAnsi="Times New Roman" w:cs="Times New Roman"/>
          <w:b/>
          <w:bCs/>
          <w:color w:val="000000" w:themeColor="text1"/>
          <w:sz w:val="24"/>
          <w:szCs w:val="24"/>
          <w:vertAlign w:val="subscript"/>
        </w:rPr>
        <w:t>2</w:t>
      </w:r>
      <w:r w:rsidRPr="0044190B">
        <w:rPr>
          <w:rFonts w:ascii="Times New Roman" w:hAnsi="Times New Roman" w:cs="Times New Roman"/>
          <w:color w:val="000000" w:themeColor="text1"/>
          <w:sz w:val="24"/>
          <w:szCs w:val="24"/>
        </w:rPr>
        <w:t xml:space="preserve"> complex were detected.</w:t>
      </w:r>
    </w:p>
    <w:p w14:paraId="79BF01C1" w14:textId="77777777" w:rsidR="008943B6" w:rsidRPr="0044190B" w:rsidRDefault="008943B6" w:rsidP="00270E6B">
      <w:pPr>
        <w:jc w:val="both"/>
        <w:rPr>
          <w:rFonts w:ascii="Times New Roman" w:hAnsi="Times New Roman" w:cs="Times New Roman"/>
          <w:color w:val="000000" w:themeColor="text1"/>
          <w:sz w:val="24"/>
          <w:szCs w:val="24"/>
        </w:rPr>
      </w:pPr>
      <w:r w:rsidRPr="0044190B">
        <w:rPr>
          <w:rFonts w:ascii="Times New Roman" w:hAnsi="Times New Roman" w:cs="Times New Roman"/>
          <w:b/>
          <w:bCs/>
          <w:color w:val="000000" w:themeColor="text1"/>
          <w:sz w:val="24"/>
          <w:szCs w:val="24"/>
          <w:vertAlign w:val="superscript"/>
        </w:rPr>
        <w:t>31</w:t>
      </w:r>
      <w:r w:rsidRPr="0044190B">
        <w:rPr>
          <w:rFonts w:ascii="Times New Roman" w:hAnsi="Times New Roman" w:cs="Times New Roman"/>
          <w:b/>
          <w:bCs/>
          <w:color w:val="000000" w:themeColor="text1"/>
          <w:sz w:val="24"/>
          <w:szCs w:val="24"/>
        </w:rPr>
        <w:t>P{</w:t>
      </w:r>
      <w:r w:rsidRPr="0044190B">
        <w:rPr>
          <w:rFonts w:ascii="Times New Roman" w:hAnsi="Times New Roman" w:cs="Times New Roman"/>
          <w:b/>
          <w:bCs/>
          <w:color w:val="000000" w:themeColor="text1"/>
          <w:sz w:val="24"/>
          <w:szCs w:val="24"/>
          <w:vertAlign w:val="superscript"/>
        </w:rPr>
        <w:t>1</w:t>
      </w:r>
      <w:r w:rsidRPr="0044190B">
        <w:rPr>
          <w:rFonts w:ascii="Times New Roman" w:hAnsi="Times New Roman" w:cs="Times New Roman"/>
          <w:b/>
          <w:bCs/>
          <w:color w:val="000000" w:themeColor="text1"/>
          <w:sz w:val="24"/>
          <w:szCs w:val="24"/>
        </w:rPr>
        <w:t>H} NMR</w:t>
      </w:r>
      <w:r w:rsidRPr="0044190B">
        <w:rPr>
          <w:rFonts w:ascii="Times New Roman" w:hAnsi="Times New Roman" w:cs="Times New Roman"/>
          <w:color w:val="000000" w:themeColor="text1"/>
          <w:sz w:val="24"/>
          <w:szCs w:val="24"/>
        </w:rPr>
        <w:t xml:space="preserve"> (162 MHz, Toluene)</w:t>
      </w:r>
    </w:p>
    <w:p w14:paraId="7A6850F8" w14:textId="4DF1BA3B" w:rsidR="0031329C" w:rsidRPr="0044190B" w:rsidRDefault="00FB5019" w:rsidP="000F3FB5">
      <w:pPr>
        <w:pStyle w:val="ListParagraph"/>
        <w:ind w:left="0"/>
        <w:jc w:val="center"/>
        <w:rPr>
          <w:rFonts w:ascii="Times New Roman" w:hAnsi="Times New Roman" w:cs="Times New Roman"/>
          <w:b/>
          <w:bCs/>
          <w:color w:val="000000" w:themeColor="text1"/>
          <w:sz w:val="24"/>
          <w:szCs w:val="24"/>
        </w:rPr>
      </w:pPr>
      <w:r w:rsidRPr="0044190B">
        <w:rPr>
          <w:rFonts w:ascii="Times New Roman" w:hAnsi="Times New Roman" w:cs="Times New Roman"/>
          <w:b/>
          <w:bCs/>
          <w:noProof/>
          <w:color w:val="000000" w:themeColor="text1"/>
          <w:sz w:val="24"/>
          <w:szCs w:val="24"/>
          <w:bdr w:val="single" w:sz="4" w:space="0" w:color="auto"/>
        </w:rPr>
        <w:drawing>
          <wp:inline distT="0" distB="0" distL="0" distR="0" wp14:anchorId="30A9BD45" wp14:editId="73D56FC6">
            <wp:extent cx="4744894" cy="3312000"/>
            <wp:effectExtent l="0" t="0" r="0" b="3175"/>
            <wp:docPr id="18157357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44894" cy="3312000"/>
                    </a:xfrm>
                    <a:prstGeom prst="rect">
                      <a:avLst/>
                    </a:prstGeom>
                    <a:noFill/>
                  </pic:spPr>
                </pic:pic>
              </a:graphicData>
            </a:graphic>
          </wp:inline>
        </w:drawing>
      </w:r>
    </w:p>
    <w:p w14:paraId="47513E7A" w14:textId="77777777" w:rsidR="007A4537" w:rsidRPr="0044190B" w:rsidRDefault="007A4537" w:rsidP="00270E6B">
      <w:pPr>
        <w:pStyle w:val="ListParagraph"/>
        <w:ind w:left="0"/>
        <w:jc w:val="both"/>
        <w:rPr>
          <w:rFonts w:ascii="Times New Roman" w:hAnsi="Times New Roman" w:cs="Times New Roman"/>
          <w:b/>
          <w:bCs/>
          <w:color w:val="000000" w:themeColor="text1"/>
          <w:sz w:val="24"/>
          <w:szCs w:val="24"/>
        </w:rPr>
      </w:pPr>
    </w:p>
    <w:p w14:paraId="6C1D34C0" w14:textId="2829A6E9" w:rsidR="001B34E0" w:rsidRDefault="001B34E0" w:rsidP="00270E6B">
      <w:pPr>
        <w:jc w:val="both"/>
        <w:rPr>
          <w:rFonts w:ascii="Times New Roman" w:hAnsi="Times New Roman" w:cs="Times New Roman"/>
          <w:color w:val="000000" w:themeColor="text1"/>
          <w:sz w:val="24"/>
          <w:szCs w:val="24"/>
          <w:lang w:val="en-US"/>
        </w:rPr>
      </w:pPr>
      <w:r w:rsidRPr="0044190B">
        <w:rPr>
          <w:rFonts w:ascii="Times New Roman" w:hAnsi="Times New Roman" w:cs="Times New Roman"/>
          <w:b/>
          <w:bCs/>
          <w:color w:val="000000" w:themeColor="text1"/>
          <w:sz w:val="24"/>
          <w:szCs w:val="24"/>
          <w:lang w:val="en-US"/>
        </w:rPr>
        <w:lastRenderedPageBreak/>
        <w:t>Figure S17</w:t>
      </w:r>
      <w:r w:rsidRPr="0044190B">
        <w:rPr>
          <w:rFonts w:ascii="Times New Roman" w:hAnsi="Times New Roman" w:cs="Times New Roman"/>
          <w:color w:val="000000" w:themeColor="text1"/>
          <w:sz w:val="24"/>
          <w:szCs w:val="24"/>
          <w:lang w:val="en-US"/>
        </w:rPr>
        <w:t xml:space="preserve">. </w:t>
      </w:r>
      <w:r w:rsidRPr="0044190B">
        <w:rPr>
          <w:rFonts w:ascii="Times New Roman" w:hAnsi="Times New Roman" w:cs="Times New Roman"/>
          <w:color w:val="000000" w:themeColor="text1"/>
          <w:sz w:val="24"/>
          <w:szCs w:val="24"/>
          <w:vertAlign w:val="superscript"/>
          <w:lang w:val="en-US"/>
        </w:rPr>
        <w:t>31</w:t>
      </w:r>
      <w:r w:rsidRPr="0044190B">
        <w:rPr>
          <w:rFonts w:ascii="Times New Roman" w:hAnsi="Times New Roman" w:cs="Times New Roman"/>
          <w:color w:val="000000" w:themeColor="text1"/>
          <w:sz w:val="24"/>
          <w:szCs w:val="24"/>
          <w:lang w:val="en-US"/>
        </w:rPr>
        <w:t>P{</w:t>
      </w:r>
      <w:r w:rsidRPr="0044190B">
        <w:rPr>
          <w:rFonts w:ascii="Times New Roman" w:hAnsi="Times New Roman" w:cs="Times New Roman"/>
          <w:color w:val="000000" w:themeColor="text1"/>
          <w:sz w:val="24"/>
          <w:szCs w:val="24"/>
          <w:vertAlign w:val="superscript"/>
          <w:lang w:val="en-US"/>
        </w:rPr>
        <w:t>1</w:t>
      </w:r>
      <w:r w:rsidRPr="0044190B">
        <w:rPr>
          <w:rFonts w:ascii="Times New Roman" w:hAnsi="Times New Roman" w:cs="Times New Roman"/>
          <w:color w:val="000000" w:themeColor="text1"/>
          <w:sz w:val="24"/>
          <w:szCs w:val="24"/>
          <w:lang w:val="en-US"/>
        </w:rPr>
        <w:t>H} NMR of reaction mixture</w:t>
      </w:r>
    </w:p>
    <w:p w14:paraId="398BCFDA" w14:textId="77777777" w:rsidR="00027B64" w:rsidRPr="0044190B" w:rsidRDefault="00027B64" w:rsidP="00270E6B">
      <w:pPr>
        <w:jc w:val="both"/>
        <w:rPr>
          <w:rFonts w:ascii="Times New Roman" w:hAnsi="Times New Roman" w:cs="Times New Roman"/>
          <w:b/>
          <w:bCs/>
          <w:color w:val="000000" w:themeColor="text1"/>
          <w:sz w:val="24"/>
          <w:szCs w:val="24"/>
        </w:rPr>
      </w:pPr>
    </w:p>
    <w:p w14:paraId="3CAAF4C7" w14:textId="1EA40AC9" w:rsidR="005C57D7" w:rsidRPr="0044190B" w:rsidRDefault="005C57D7" w:rsidP="00270E6B">
      <w:pPr>
        <w:pStyle w:val="ListParagraph"/>
        <w:numPr>
          <w:ilvl w:val="1"/>
          <w:numId w:val="12"/>
        </w:numPr>
        <w:jc w:val="both"/>
        <w:rPr>
          <w:rFonts w:ascii="Times New Roman" w:hAnsi="Times New Roman" w:cs="Times New Roman"/>
          <w:b/>
          <w:bCs/>
          <w:color w:val="000000" w:themeColor="text1"/>
          <w:sz w:val="24"/>
          <w:szCs w:val="24"/>
        </w:rPr>
      </w:pPr>
      <w:r w:rsidRPr="0044190B">
        <w:rPr>
          <w:rFonts w:ascii="Times New Roman" w:hAnsi="Times New Roman" w:cs="Times New Roman"/>
          <w:b/>
          <w:bCs/>
          <w:color w:val="000000" w:themeColor="text1"/>
          <w:sz w:val="24"/>
          <w:szCs w:val="24"/>
        </w:rPr>
        <w:t xml:space="preserve"> Rh₂(OAc)₄ (</w:t>
      </w:r>
      <w:r w:rsidR="007A4537" w:rsidRPr="0044190B">
        <w:rPr>
          <w:rFonts w:ascii="Times New Roman" w:hAnsi="Times New Roman" w:cs="Times New Roman"/>
          <w:b/>
          <w:bCs/>
          <w:color w:val="000000" w:themeColor="text1"/>
          <w:sz w:val="24"/>
          <w:szCs w:val="24"/>
        </w:rPr>
        <w:t>11</w:t>
      </w:r>
      <w:r w:rsidR="00D8263B" w:rsidRPr="0044190B">
        <w:rPr>
          <w:rFonts w:ascii="Times New Roman" w:hAnsi="Times New Roman" w:cs="Times New Roman"/>
          <w:b/>
          <w:bCs/>
          <w:color w:val="000000" w:themeColor="text1"/>
          <w:sz w:val="24"/>
          <w:szCs w:val="24"/>
        </w:rPr>
        <w:t>.0</w:t>
      </w:r>
      <w:r w:rsidR="007A4537" w:rsidRPr="0044190B">
        <w:rPr>
          <w:rFonts w:ascii="Times New Roman" w:hAnsi="Times New Roman" w:cs="Times New Roman"/>
          <w:b/>
          <w:bCs/>
          <w:color w:val="000000" w:themeColor="text1"/>
          <w:sz w:val="24"/>
          <w:szCs w:val="24"/>
        </w:rPr>
        <w:t xml:space="preserve"> mg, </w:t>
      </w:r>
      <w:r w:rsidRPr="0044190B">
        <w:rPr>
          <w:rFonts w:ascii="Times New Roman" w:hAnsi="Times New Roman" w:cs="Times New Roman"/>
          <w:b/>
          <w:bCs/>
          <w:color w:val="000000" w:themeColor="text1"/>
          <w:sz w:val="24"/>
          <w:szCs w:val="24"/>
        </w:rPr>
        <w:t>0.025 mmol, 1.0 equiv) + Josiphos ligand (</w:t>
      </w:r>
      <w:r w:rsidR="003B1D88" w:rsidRPr="0044190B">
        <w:rPr>
          <w:rFonts w:ascii="Times New Roman" w:hAnsi="Times New Roman" w:cs="Times New Roman"/>
          <w:b/>
          <w:bCs/>
          <w:color w:val="000000" w:themeColor="text1"/>
          <w:sz w:val="24"/>
          <w:szCs w:val="24"/>
        </w:rPr>
        <w:t xml:space="preserve">37 mg, </w:t>
      </w:r>
      <w:r w:rsidRPr="0044190B">
        <w:rPr>
          <w:rFonts w:ascii="Times New Roman" w:hAnsi="Times New Roman" w:cs="Times New Roman"/>
          <w:b/>
          <w:bCs/>
          <w:color w:val="000000" w:themeColor="text1"/>
          <w:sz w:val="24"/>
          <w:szCs w:val="24"/>
        </w:rPr>
        <w:t xml:space="preserve">0.05 mmol, 2.0 equiv) + </w:t>
      </w:r>
      <w:r w:rsidR="00D8263B" w:rsidRPr="0044190B">
        <w:rPr>
          <w:rFonts w:ascii="Times New Roman" w:hAnsi="Times New Roman" w:cs="Times New Roman"/>
          <w:b/>
          <w:bCs/>
          <w:color w:val="000000" w:themeColor="text1"/>
          <w:sz w:val="24"/>
          <w:szCs w:val="24"/>
        </w:rPr>
        <w:t>T</w:t>
      </w:r>
      <w:r w:rsidRPr="0044190B">
        <w:rPr>
          <w:rFonts w:ascii="Times New Roman" w:hAnsi="Times New Roman" w:cs="Times New Roman"/>
          <w:b/>
          <w:bCs/>
          <w:color w:val="000000" w:themeColor="text1"/>
          <w:sz w:val="24"/>
          <w:szCs w:val="24"/>
        </w:rPr>
        <w:t>oluene (0.75 mL) + H</w:t>
      </w:r>
      <w:r w:rsidRPr="0044190B">
        <w:rPr>
          <w:rFonts w:ascii="Times New Roman" w:hAnsi="Times New Roman" w:cs="Times New Roman"/>
          <w:b/>
          <w:bCs/>
          <w:color w:val="000000" w:themeColor="text1"/>
          <w:sz w:val="24"/>
          <w:szCs w:val="24"/>
          <w:vertAlign w:val="subscript"/>
        </w:rPr>
        <w:t>2</w:t>
      </w:r>
      <w:r w:rsidRPr="0044190B">
        <w:rPr>
          <w:rFonts w:ascii="Times New Roman" w:hAnsi="Times New Roman" w:cs="Times New Roman"/>
          <w:b/>
          <w:bCs/>
          <w:color w:val="000000" w:themeColor="text1"/>
          <w:sz w:val="24"/>
          <w:szCs w:val="24"/>
        </w:rPr>
        <w:t>O (0.75 µL) + K</w:t>
      </w:r>
      <w:r w:rsidRPr="0044190B">
        <w:rPr>
          <w:rFonts w:ascii="Times New Roman" w:hAnsi="Times New Roman" w:cs="Times New Roman"/>
          <w:b/>
          <w:bCs/>
          <w:color w:val="000000" w:themeColor="text1"/>
          <w:sz w:val="24"/>
          <w:szCs w:val="24"/>
          <w:vertAlign w:val="subscript"/>
        </w:rPr>
        <w:t>2</w:t>
      </w:r>
      <w:r w:rsidRPr="0044190B">
        <w:rPr>
          <w:rFonts w:ascii="Times New Roman" w:hAnsi="Times New Roman" w:cs="Times New Roman"/>
          <w:b/>
          <w:bCs/>
          <w:color w:val="000000" w:themeColor="text1"/>
          <w:sz w:val="24"/>
          <w:szCs w:val="24"/>
        </w:rPr>
        <w:t>CO</w:t>
      </w:r>
      <w:r w:rsidRPr="0044190B">
        <w:rPr>
          <w:rFonts w:ascii="Times New Roman" w:hAnsi="Times New Roman" w:cs="Times New Roman"/>
          <w:b/>
          <w:bCs/>
          <w:color w:val="000000" w:themeColor="text1"/>
          <w:sz w:val="24"/>
          <w:szCs w:val="24"/>
          <w:vertAlign w:val="subscript"/>
        </w:rPr>
        <w:t>3</w:t>
      </w:r>
      <w:r w:rsidRPr="0044190B">
        <w:rPr>
          <w:rFonts w:ascii="Times New Roman" w:hAnsi="Times New Roman" w:cs="Times New Roman"/>
          <w:b/>
          <w:bCs/>
          <w:color w:val="000000" w:themeColor="text1"/>
          <w:sz w:val="24"/>
          <w:szCs w:val="24"/>
        </w:rPr>
        <w:t xml:space="preserve"> (</w:t>
      </w:r>
      <w:r w:rsidR="003B1D88" w:rsidRPr="0044190B">
        <w:rPr>
          <w:rFonts w:ascii="Times New Roman" w:hAnsi="Times New Roman" w:cs="Times New Roman"/>
          <w:b/>
          <w:bCs/>
          <w:color w:val="000000" w:themeColor="text1"/>
          <w:sz w:val="24"/>
          <w:szCs w:val="24"/>
        </w:rPr>
        <w:t xml:space="preserve">13.8 mg, </w:t>
      </w:r>
      <w:r w:rsidRPr="0044190B">
        <w:rPr>
          <w:rFonts w:ascii="Times New Roman" w:hAnsi="Times New Roman" w:cs="Times New Roman"/>
          <w:b/>
          <w:bCs/>
          <w:color w:val="000000" w:themeColor="text1"/>
          <w:sz w:val="24"/>
          <w:szCs w:val="24"/>
        </w:rPr>
        <w:t>0.10 mmol, 4.0 equiv)</w:t>
      </w:r>
    </w:p>
    <w:p w14:paraId="4089D894" w14:textId="3F1CD1D7" w:rsidR="00995A19" w:rsidRPr="0044190B" w:rsidRDefault="00995A19" w:rsidP="00270E6B">
      <w:pPr>
        <w:jc w:val="both"/>
        <w:rPr>
          <w:rFonts w:ascii="Times New Roman" w:hAnsi="Times New Roman" w:cs="Times New Roman"/>
          <w:color w:val="000000" w:themeColor="text1"/>
          <w:sz w:val="24"/>
          <w:szCs w:val="24"/>
        </w:rPr>
      </w:pPr>
      <w:r w:rsidRPr="0044190B">
        <w:rPr>
          <w:rFonts w:ascii="Times New Roman" w:hAnsi="Times New Roman" w:cs="Times New Roman"/>
          <w:color w:val="000000" w:themeColor="text1"/>
          <w:sz w:val="24"/>
          <w:szCs w:val="24"/>
        </w:rPr>
        <w:t xml:space="preserve">No peaks correspond to </w:t>
      </w:r>
      <w:r w:rsidRPr="0044190B">
        <w:rPr>
          <w:rFonts w:ascii="Times New Roman" w:hAnsi="Times New Roman" w:cs="Times New Roman"/>
          <w:b/>
          <w:bCs/>
          <w:color w:val="000000" w:themeColor="text1"/>
          <w:sz w:val="24"/>
          <w:szCs w:val="24"/>
        </w:rPr>
        <w:t>X</w:t>
      </w:r>
      <w:r w:rsidRPr="0044190B">
        <w:rPr>
          <w:rFonts w:ascii="Times New Roman" w:hAnsi="Times New Roman" w:cs="Times New Roman"/>
          <w:b/>
          <w:bCs/>
          <w:color w:val="000000" w:themeColor="text1"/>
          <w:sz w:val="24"/>
          <w:szCs w:val="24"/>
          <w:vertAlign w:val="subscript"/>
        </w:rPr>
        <w:t>1</w:t>
      </w:r>
      <w:r w:rsidRPr="0044190B">
        <w:rPr>
          <w:rFonts w:ascii="Times New Roman" w:hAnsi="Times New Roman" w:cs="Times New Roman"/>
          <w:color w:val="000000" w:themeColor="text1"/>
          <w:sz w:val="24"/>
          <w:szCs w:val="24"/>
        </w:rPr>
        <w:t xml:space="preserve"> complex were detected.</w:t>
      </w:r>
    </w:p>
    <w:p w14:paraId="418B8145" w14:textId="77777777" w:rsidR="008943B6" w:rsidRPr="0044190B" w:rsidRDefault="008943B6" w:rsidP="00270E6B">
      <w:pPr>
        <w:jc w:val="both"/>
        <w:rPr>
          <w:rFonts w:ascii="Times New Roman" w:hAnsi="Times New Roman" w:cs="Times New Roman"/>
          <w:color w:val="000000" w:themeColor="text1"/>
          <w:sz w:val="24"/>
          <w:szCs w:val="24"/>
        </w:rPr>
      </w:pPr>
      <w:r w:rsidRPr="0044190B">
        <w:rPr>
          <w:rFonts w:ascii="Times New Roman" w:hAnsi="Times New Roman" w:cs="Times New Roman"/>
          <w:b/>
          <w:bCs/>
          <w:color w:val="000000" w:themeColor="text1"/>
          <w:sz w:val="24"/>
          <w:szCs w:val="24"/>
          <w:vertAlign w:val="superscript"/>
        </w:rPr>
        <w:t>31</w:t>
      </w:r>
      <w:r w:rsidRPr="0044190B">
        <w:rPr>
          <w:rFonts w:ascii="Times New Roman" w:hAnsi="Times New Roman" w:cs="Times New Roman"/>
          <w:b/>
          <w:bCs/>
          <w:color w:val="000000" w:themeColor="text1"/>
          <w:sz w:val="24"/>
          <w:szCs w:val="24"/>
        </w:rPr>
        <w:t>P{</w:t>
      </w:r>
      <w:r w:rsidRPr="0044190B">
        <w:rPr>
          <w:rFonts w:ascii="Times New Roman" w:hAnsi="Times New Roman" w:cs="Times New Roman"/>
          <w:b/>
          <w:bCs/>
          <w:color w:val="000000" w:themeColor="text1"/>
          <w:sz w:val="24"/>
          <w:szCs w:val="24"/>
          <w:vertAlign w:val="superscript"/>
        </w:rPr>
        <w:t>1</w:t>
      </w:r>
      <w:r w:rsidRPr="0044190B">
        <w:rPr>
          <w:rFonts w:ascii="Times New Roman" w:hAnsi="Times New Roman" w:cs="Times New Roman"/>
          <w:b/>
          <w:bCs/>
          <w:color w:val="000000" w:themeColor="text1"/>
          <w:sz w:val="24"/>
          <w:szCs w:val="24"/>
        </w:rPr>
        <w:t>H} NMR</w:t>
      </w:r>
      <w:r w:rsidRPr="0044190B">
        <w:rPr>
          <w:rFonts w:ascii="Times New Roman" w:hAnsi="Times New Roman" w:cs="Times New Roman"/>
          <w:color w:val="000000" w:themeColor="text1"/>
          <w:sz w:val="24"/>
          <w:szCs w:val="24"/>
        </w:rPr>
        <w:t xml:space="preserve"> (162 MHz, Toluene)</w:t>
      </w:r>
    </w:p>
    <w:p w14:paraId="4ABF19CE" w14:textId="77777777" w:rsidR="00A333C4" w:rsidRDefault="008E1E08" w:rsidP="000F3FB5">
      <w:pPr>
        <w:pStyle w:val="ListParagraph"/>
        <w:ind w:left="0"/>
        <w:jc w:val="center"/>
        <w:rPr>
          <w:rFonts w:ascii="Times New Roman" w:hAnsi="Times New Roman" w:cs="Times New Roman"/>
          <w:b/>
          <w:bCs/>
          <w:sz w:val="28"/>
          <w:szCs w:val="28"/>
        </w:rPr>
      </w:pPr>
      <w:r w:rsidRPr="00995A19">
        <w:rPr>
          <w:noProof/>
          <w:bdr w:val="single" w:sz="4" w:space="0" w:color="auto"/>
        </w:rPr>
        <w:drawing>
          <wp:inline distT="0" distB="0" distL="0" distR="0" wp14:anchorId="78C2A286" wp14:editId="32FBEF46">
            <wp:extent cx="4964802" cy="3456000"/>
            <wp:effectExtent l="0" t="0" r="7620" b="0"/>
            <wp:docPr id="91316714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64802" cy="3456000"/>
                    </a:xfrm>
                    <a:prstGeom prst="rect">
                      <a:avLst/>
                    </a:prstGeom>
                    <a:noFill/>
                    <a:ln>
                      <a:noFill/>
                    </a:ln>
                  </pic:spPr>
                </pic:pic>
              </a:graphicData>
            </a:graphic>
          </wp:inline>
        </w:drawing>
      </w:r>
    </w:p>
    <w:p w14:paraId="27C3E633" w14:textId="0EB77324" w:rsidR="004853BF" w:rsidRDefault="001B34E0" w:rsidP="00270E6B">
      <w:pPr>
        <w:jc w:val="both"/>
        <w:rPr>
          <w:rFonts w:ascii="Times New Roman" w:hAnsi="Times New Roman" w:cs="Times New Roman"/>
          <w:sz w:val="24"/>
          <w:szCs w:val="24"/>
          <w:lang w:val="en-US"/>
        </w:rPr>
      </w:pPr>
      <w:r w:rsidRPr="005C66F5">
        <w:rPr>
          <w:rFonts w:ascii="Times New Roman" w:hAnsi="Times New Roman" w:cs="Times New Roman"/>
          <w:b/>
          <w:bCs/>
          <w:sz w:val="24"/>
          <w:szCs w:val="24"/>
          <w:lang w:val="en-US"/>
        </w:rPr>
        <w:t>Figure S</w:t>
      </w:r>
      <w:r>
        <w:rPr>
          <w:rFonts w:ascii="Times New Roman" w:hAnsi="Times New Roman" w:cs="Times New Roman"/>
          <w:b/>
          <w:bCs/>
          <w:sz w:val="24"/>
          <w:szCs w:val="24"/>
          <w:lang w:val="en-US"/>
        </w:rPr>
        <w:t>18</w:t>
      </w:r>
      <w:r>
        <w:rPr>
          <w:rFonts w:ascii="Times New Roman" w:hAnsi="Times New Roman" w:cs="Times New Roman"/>
          <w:sz w:val="24"/>
          <w:szCs w:val="24"/>
          <w:lang w:val="en-US"/>
        </w:rPr>
        <w:t xml:space="preserve">. </w:t>
      </w:r>
      <w:r w:rsidRPr="005C66F5">
        <w:rPr>
          <w:rFonts w:ascii="Times New Roman" w:hAnsi="Times New Roman" w:cs="Times New Roman"/>
          <w:sz w:val="24"/>
          <w:szCs w:val="24"/>
          <w:vertAlign w:val="superscript"/>
          <w:lang w:val="en-US"/>
        </w:rPr>
        <w:t>31</w:t>
      </w:r>
      <w:r>
        <w:rPr>
          <w:rFonts w:ascii="Times New Roman" w:hAnsi="Times New Roman" w:cs="Times New Roman"/>
          <w:sz w:val="24"/>
          <w:szCs w:val="24"/>
          <w:lang w:val="en-US"/>
        </w:rPr>
        <w:t>P{</w:t>
      </w:r>
      <w:r w:rsidRPr="005C66F5">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H} NMR of reaction mixture</w:t>
      </w:r>
    </w:p>
    <w:p w14:paraId="6E235A80" w14:textId="77777777" w:rsidR="001B34E0" w:rsidRPr="001B34E0" w:rsidRDefault="001B34E0" w:rsidP="00270E6B">
      <w:pPr>
        <w:jc w:val="both"/>
        <w:rPr>
          <w:rFonts w:ascii="Times New Roman" w:hAnsi="Times New Roman" w:cs="Times New Roman"/>
          <w:b/>
          <w:bCs/>
          <w:sz w:val="24"/>
          <w:szCs w:val="24"/>
        </w:rPr>
      </w:pPr>
    </w:p>
    <w:p w14:paraId="3C546A2D" w14:textId="28F838DF" w:rsidR="008D2F7D" w:rsidRPr="00A333C4" w:rsidRDefault="00A333C4" w:rsidP="00270E6B">
      <w:pPr>
        <w:jc w:val="both"/>
        <w:rPr>
          <w:rFonts w:ascii="Times New Roman" w:hAnsi="Times New Roman" w:cs="Times New Roman"/>
          <w:b/>
          <w:bCs/>
          <w:sz w:val="24"/>
          <w:szCs w:val="24"/>
        </w:rPr>
      </w:pPr>
      <w:r w:rsidRPr="00A333C4">
        <w:rPr>
          <w:rFonts w:ascii="Times New Roman" w:hAnsi="Times New Roman" w:cs="Times New Roman"/>
          <w:b/>
          <w:bCs/>
          <w:sz w:val="28"/>
          <w:szCs w:val="28"/>
        </w:rPr>
        <w:t>7.</w:t>
      </w:r>
      <w:r>
        <w:rPr>
          <w:rFonts w:ascii="Times New Roman" w:hAnsi="Times New Roman" w:cs="Times New Roman"/>
          <w:b/>
          <w:bCs/>
          <w:sz w:val="28"/>
          <w:szCs w:val="28"/>
        </w:rPr>
        <w:t xml:space="preserve">  </w:t>
      </w:r>
      <w:r w:rsidR="008D2F7D" w:rsidRPr="00A333C4">
        <w:rPr>
          <w:rFonts w:ascii="Times New Roman" w:hAnsi="Times New Roman" w:cs="Times New Roman"/>
          <w:b/>
          <w:bCs/>
          <w:sz w:val="28"/>
          <w:szCs w:val="28"/>
        </w:rPr>
        <w:t xml:space="preserve">Detection and </w:t>
      </w:r>
      <w:r w:rsidR="00A40760">
        <w:rPr>
          <w:rFonts w:ascii="Times New Roman" w:hAnsi="Times New Roman" w:cs="Times New Roman"/>
          <w:b/>
          <w:bCs/>
          <w:sz w:val="28"/>
          <w:szCs w:val="28"/>
        </w:rPr>
        <w:t>C</w:t>
      </w:r>
      <w:r w:rsidR="008D2F7D" w:rsidRPr="00A333C4">
        <w:rPr>
          <w:rFonts w:ascii="Times New Roman" w:hAnsi="Times New Roman" w:cs="Times New Roman"/>
          <w:b/>
          <w:bCs/>
          <w:sz w:val="28"/>
          <w:szCs w:val="28"/>
        </w:rPr>
        <w:t xml:space="preserve">haracterization of </w:t>
      </w:r>
      <w:r w:rsidR="004853BF">
        <w:rPr>
          <w:rFonts w:ascii="Times New Roman" w:hAnsi="Times New Roman" w:cs="Times New Roman"/>
          <w:b/>
          <w:bCs/>
          <w:sz w:val="28"/>
          <w:szCs w:val="28"/>
        </w:rPr>
        <w:t>T</w:t>
      </w:r>
      <w:r w:rsidR="008D2F7D" w:rsidRPr="00A333C4">
        <w:rPr>
          <w:rFonts w:ascii="Times New Roman" w:hAnsi="Times New Roman" w:cs="Times New Roman"/>
          <w:b/>
          <w:bCs/>
          <w:sz w:val="28"/>
          <w:szCs w:val="28"/>
        </w:rPr>
        <w:t xml:space="preserve">ransmetalated </w:t>
      </w:r>
      <w:r w:rsidR="004853BF">
        <w:rPr>
          <w:rFonts w:ascii="Times New Roman" w:hAnsi="Times New Roman" w:cs="Times New Roman"/>
          <w:b/>
          <w:bCs/>
          <w:sz w:val="28"/>
          <w:szCs w:val="28"/>
        </w:rPr>
        <w:t>C</w:t>
      </w:r>
      <w:r w:rsidR="008D2F7D" w:rsidRPr="00A333C4">
        <w:rPr>
          <w:rFonts w:ascii="Times New Roman" w:hAnsi="Times New Roman" w:cs="Times New Roman"/>
          <w:b/>
          <w:bCs/>
          <w:sz w:val="28"/>
          <w:szCs w:val="28"/>
        </w:rPr>
        <w:t>omplex</w:t>
      </w:r>
      <w:r w:rsidR="003B1D88" w:rsidRPr="00A333C4">
        <w:rPr>
          <w:rFonts w:ascii="Times New Roman" w:hAnsi="Times New Roman" w:cs="Times New Roman"/>
          <w:b/>
          <w:bCs/>
          <w:sz w:val="28"/>
          <w:szCs w:val="28"/>
        </w:rPr>
        <w:t xml:space="preserve"> (X</w:t>
      </w:r>
      <w:r w:rsidR="003B1D88" w:rsidRPr="00A333C4">
        <w:rPr>
          <w:rFonts w:ascii="Times New Roman" w:hAnsi="Times New Roman" w:cs="Times New Roman"/>
          <w:b/>
          <w:bCs/>
          <w:sz w:val="28"/>
          <w:szCs w:val="28"/>
          <w:vertAlign w:val="subscript"/>
        </w:rPr>
        <w:t>2</w:t>
      </w:r>
      <w:r w:rsidR="003B1D88" w:rsidRPr="00A333C4">
        <w:rPr>
          <w:rFonts w:ascii="Times New Roman" w:hAnsi="Times New Roman" w:cs="Times New Roman"/>
          <w:b/>
          <w:bCs/>
          <w:sz w:val="28"/>
          <w:szCs w:val="28"/>
        </w:rPr>
        <w:t>)</w:t>
      </w:r>
    </w:p>
    <w:p w14:paraId="16EDC44C" w14:textId="6BA117B0" w:rsidR="009D3E26" w:rsidRPr="009D3E26" w:rsidRDefault="009D3E26" w:rsidP="00270E6B">
      <w:pPr>
        <w:pStyle w:val="ListParagraph"/>
        <w:ind w:left="0"/>
        <w:jc w:val="both"/>
        <w:rPr>
          <w:rFonts w:ascii="Times New Roman" w:hAnsi="Times New Roman" w:cs="Times New Roman"/>
          <w:sz w:val="24"/>
          <w:szCs w:val="24"/>
        </w:rPr>
      </w:pPr>
      <w:r w:rsidRPr="009D3E26">
        <w:rPr>
          <w:rFonts w:ascii="Times New Roman" w:hAnsi="Times New Roman" w:cs="Times New Roman"/>
          <w:sz w:val="24"/>
          <w:szCs w:val="24"/>
        </w:rPr>
        <w:t xml:space="preserve">An oven-dried 5.0 mL round-bottom flask equipped with a magnetic stir bar was charged with the X1 complex (18.7 mg, 0.02 mmol, 1.0 equiv), PhB(OH)₂ (4.88 mg, 0.04 mmol, 2.0 equiv), and K₂CO₃ (5.52 mg, 0.04 mmol, 2.0 equiv) under a nitrogen atmosphere. Toluene (0.8 mL) was added, followed by H₂O (80 μL). The reaction mixture was stirred for 10 min at room temperature, after which a 0.6 mL aliquot was transferred to an oven-dried NMR tube for </w:t>
      </w:r>
      <w:r w:rsidR="00A40760" w:rsidRPr="00A40760">
        <w:rPr>
          <w:rFonts w:ascii="Times New Roman" w:hAnsi="Times New Roman" w:cs="Times New Roman"/>
          <w:sz w:val="24"/>
          <w:szCs w:val="24"/>
          <w:vertAlign w:val="superscript"/>
        </w:rPr>
        <w:t>31</w:t>
      </w:r>
      <w:r w:rsidRPr="009D3E26">
        <w:rPr>
          <w:rFonts w:ascii="Times New Roman" w:hAnsi="Times New Roman" w:cs="Times New Roman"/>
          <w:sz w:val="24"/>
          <w:szCs w:val="24"/>
        </w:rPr>
        <w:t>P{</w:t>
      </w:r>
      <w:r w:rsidR="00A40760" w:rsidRPr="00A40760">
        <w:rPr>
          <w:rFonts w:ascii="Times New Roman" w:hAnsi="Times New Roman" w:cs="Times New Roman"/>
          <w:sz w:val="24"/>
          <w:szCs w:val="24"/>
          <w:vertAlign w:val="superscript"/>
        </w:rPr>
        <w:t>1</w:t>
      </w:r>
      <w:r w:rsidRPr="009D3E26">
        <w:rPr>
          <w:rFonts w:ascii="Times New Roman" w:hAnsi="Times New Roman" w:cs="Times New Roman"/>
          <w:sz w:val="24"/>
          <w:szCs w:val="24"/>
        </w:rPr>
        <w:t>H} NMR analysis.</w:t>
      </w:r>
    </w:p>
    <w:p w14:paraId="3A904804" w14:textId="273251D4" w:rsidR="009D3E26" w:rsidRPr="009D3E26" w:rsidRDefault="009D3E26" w:rsidP="00270E6B">
      <w:pPr>
        <w:pStyle w:val="ListParagraph"/>
        <w:ind w:left="0"/>
        <w:jc w:val="both"/>
        <w:rPr>
          <w:rFonts w:ascii="Times New Roman" w:hAnsi="Times New Roman" w:cs="Times New Roman"/>
          <w:sz w:val="24"/>
          <w:szCs w:val="24"/>
        </w:rPr>
      </w:pPr>
      <w:r w:rsidRPr="009D3E26">
        <w:rPr>
          <w:rFonts w:ascii="Times New Roman" w:hAnsi="Times New Roman" w:cs="Times New Roman"/>
          <w:sz w:val="24"/>
          <w:szCs w:val="24"/>
        </w:rPr>
        <w:t xml:space="preserve">The dd signals at δ 61.42 and 68.54 ppm (yellow diamond), assigned to </w:t>
      </w:r>
      <w:r w:rsidRPr="00A40760">
        <w:rPr>
          <w:rFonts w:ascii="Times New Roman" w:hAnsi="Times New Roman" w:cs="Times New Roman"/>
          <w:b/>
          <w:bCs/>
          <w:sz w:val="24"/>
          <w:szCs w:val="24"/>
        </w:rPr>
        <w:t>X</w:t>
      </w:r>
      <w:r w:rsidR="00603F79" w:rsidRPr="00603F79">
        <w:rPr>
          <w:rFonts w:ascii="Times New Roman" w:hAnsi="Times New Roman" w:cs="Times New Roman"/>
          <w:b/>
          <w:bCs/>
          <w:sz w:val="24"/>
          <w:szCs w:val="24"/>
          <w:vertAlign w:val="subscript"/>
        </w:rPr>
        <w:t>1</w:t>
      </w:r>
      <w:r w:rsidRPr="009D3E26">
        <w:rPr>
          <w:rFonts w:ascii="Times New Roman" w:hAnsi="Times New Roman" w:cs="Times New Roman"/>
          <w:sz w:val="24"/>
          <w:szCs w:val="24"/>
        </w:rPr>
        <w:t xml:space="preserve">, disappeared completely. Concomitantly, a new pair of dd signals at δ 44.31 and 65.80 ppm (green diamond) emerged, corresponding to </w:t>
      </w:r>
      <w:r w:rsidRPr="009D3E26">
        <w:rPr>
          <w:rFonts w:ascii="Times New Roman" w:hAnsi="Times New Roman" w:cs="Times New Roman"/>
          <w:b/>
          <w:bCs/>
          <w:sz w:val="24"/>
          <w:szCs w:val="24"/>
        </w:rPr>
        <w:t>X</w:t>
      </w:r>
      <w:r w:rsidR="00603F79" w:rsidRPr="009D3E26">
        <w:rPr>
          <w:rFonts w:ascii="Times New Roman" w:hAnsi="Times New Roman" w:cs="Times New Roman"/>
          <w:b/>
          <w:bCs/>
          <w:sz w:val="24"/>
          <w:szCs w:val="24"/>
          <w:vertAlign w:val="subscript"/>
        </w:rPr>
        <w:t>2</w:t>
      </w:r>
      <w:r w:rsidR="00603F79" w:rsidRPr="009D3E26">
        <w:rPr>
          <w:rFonts w:ascii="Times New Roman" w:hAnsi="Times New Roman" w:cs="Times New Roman"/>
          <w:sz w:val="24"/>
          <w:szCs w:val="24"/>
        </w:rPr>
        <w:t>.</w:t>
      </w:r>
      <w:r w:rsidR="00EC42A3">
        <w:rPr>
          <w:rFonts w:ascii="Times New Roman" w:hAnsi="Times New Roman" w:cs="Times New Roman"/>
          <w:sz w:val="24"/>
          <w:szCs w:val="24"/>
        </w:rPr>
        <w:t xml:space="preserve"> </w:t>
      </w:r>
      <w:r w:rsidRPr="009D3E26">
        <w:rPr>
          <w:rFonts w:ascii="Times New Roman" w:hAnsi="Times New Roman" w:cs="Times New Roman"/>
          <w:sz w:val="24"/>
          <w:szCs w:val="24"/>
        </w:rPr>
        <w:t>No additional phosphorus-containing species were detected, consistent with a direct transmetalation event at the rhodium center.</w:t>
      </w:r>
    </w:p>
    <w:p w14:paraId="4C2781F7" w14:textId="54FE4796" w:rsidR="009D3E26" w:rsidRPr="009D3E26" w:rsidRDefault="009D3E26" w:rsidP="00270E6B">
      <w:pPr>
        <w:pStyle w:val="ListParagraph"/>
        <w:ind w:left="0"/>
        <w:jc w:val="both"/>
        <w:rPr>
          <w:rFonts w:ascii="Times New Roman" w:hAnsi="Times New Roman" w:cs="Times New Roman"/>
          <w:sz w:val="24"/>
          <w:szCs w:val="24"/>
        </w:rPr>
      </w:pPr>
      <w:r w:rsidRPr="009D3E26">
        <w:rPr>
          <w:rFonts w:ascii="Times New Roman" w:hAnsi="Times New Roman" w:cs="Times New Roman"/>
          <w:sz w:val="24"/>
          <w:szCs w:val="24"/>
        </w:rPr>
        <w:t xml:space="preserve">ESI-HRMS analysis of </w:t>
      </w:r>
      <w:r w:rsidRPr="009D3E26">
        <w:rPr>
          <w:rFonts w:ascii="Times New Roman" w:hAnsi="Times New Roman" w:cs="Times New Roman"/>
          <w:b/>
          <w:bCs/>
          <w:sz w:val="24"/>
          <w:szCs w:val="24"/>
        </w:rPr>
        <w:t>X</w:t>
      </w:r>
      <w:r w:rsidRPr="009D3E26">
        <w:rPr>
          <w:rFonts w:ascii="Times New Roman" w:hAnsi="Times New Roman" w:cs="Times New Roman"/>
          <w:b/>
          <w:bCs/>
          <w:sz w:val="24"/>
          <w:szCs w:val="24"/>
          <w:vertAlign w:val="subscript"/>
        </w:rPr>
        <w:t>2</w:t>
      </w:r>
      <w:r w:rsidRPr="009D3E26">
        <w:rPr>
          <w:rFonts w:ascii="Times New Roman" w:hAnsi="Times New Roman" w:cs="Times New Roman"/>
          <w:sz w:val="24"/>
          <w:szCs w:val="24"/>
        </w:rPr>
        <w:t xml:space="preserve"> revealed a dominant peak at m/z 917.1806, consistent with a monorhodium(III) transmetalated complex. Collectively, these data unambiguously confirm that the resonances at δ 44.31 and 65.80 ppm arise from the </w:t>
      </w:r>
      <w:r w:rsidR="00EC42A3">
        <w:rPr>
          <w:rFonts w:ascii="Times New Roman" w:hAnsi="Times New Roman" w:cs="Times New Roman"/>
          <w:sz w:val="24"/>
          <w:szCs w:val="24"/>
        </w:rPr>
        <w:t xml:space="preserve">monorhodium </w:t>
      </w:r>
      <w:r w:rsidRPr="009D3E26">
        <w:rPr>
          <w:rFonts w:ascii="Times New Roman" w:hAnsi="Times New Roman" w:cs="Times New Roman"/>
          <w:sz w:val="24"/>
          <w:szCs w:val="24"/>
        </w:rPr>
        <w:t xml:space="preserve">transmetalated species </w:t>
      </w:r>
      <w:r w:rsidRPr="009D3E26">
        <w:rPr>
          <w:rFonts w:ascii="Times New Roman" w:hAnsi="Times New Roman" w:cs="Times New Roman"/>
          <w:b/>
          <w:bCs/>
          <w:sz w:val="24"/>
          <w:szCs w:val="24"/>
        </w:rPr>
        <w:t>X</w:t>
      </w:r>
      <w:r w:rsidRPr="009D3E26">
        <w:rPr>
          <w:rFonts w:ascii="Times New Roman" w:hAnsi="Times New Roman" w:cs="Times New Roman"/>
          <w:b/>
          <w:bCs/>
          <w:sz w:val="24"/>
          <w:szCs w:val="24"/>
          <w:vertAlign w:val="subscript"/>
        </w:rPr>
        <w:t>2</w:t>
      </w:r>
      <w:r w:rsidRPr="009D3E26">
        <w:rPr>
          <w:rFonts w:ascii="Times New Roman" w:hAnsi="Times New Roman" w:cs="Times New Roman"/>
          <w:sz w:val="24"/>
          <w:szCs w:val="24"/>
        </w:rPr>
        <w:t>.</w:t>
      </w:r>
    </w:p>
    <w:p w14:paraId="6AE86B92" w14:textId="77777777" w:rsidR="007C33A2" w:rsidRPr="00723C66" w:rsidRDefault="007C33A2" w:rsidP="00270E6B">
      <w:pPr>
        <w:pStyle w:val="ListParagraph"/>
        <w:ind w:left="0"/>
        <w:jc w:val="both"/>
        <w:rPr>
          <w:rFonts w:ascii="Times New Roman" w:hAnsi="Times New Roman" w:cs="Times New Roman"/>
          <w:b/>
          <w:bCs/>
          <w:sz w:val="24"/>
          <w:szCs w:val="24"/>
        </w:rPr>
      </w:pPr>
    </w:p>
    <w:p w14:paraId="30E89F99" w14:textId="17719CCB" w:rsidR="005472A1" w:rsidRDefault="005472A1" w:rsidP="00270E6B">
      <w:pPr>
        <w:pStyle w:val="ListParagraph"/>
        <w:ind w:left="0"/>
        <w:jc w:val="both"/>
        <w:rPr>
          <w:rFonts w:ascii="Times New Roman" w:hAnsi="Times New Roman" w:cs="Times New Roman"/>
          <w:sz w:val="24"/>
          <w:szCs w:val="24"/>
        </w:rPr>
      </w:pPr>
    </w:p>
    <w:p w14:paraId="29B905DF" w14:textId="49BAB9E6" w:rsidR="008F4E5E" w:rsidRDefault="004853BF" w:rsidP="000F3FB5">
      <w:pPr>
        <w:pStyle w:val="ListParagraph"/>
        <w:ind w:left="0"/>
        <w:jc w:val="center"/>
        <w:rPr>
          <w:rFonts w:ascii="Times New Roman" w:hAnsi="Times New Roman" w:cs="Times New Roman"/>
          <w:sz w:val="24"/>
          <w:szCs w:val="24"/>
        </w:rPr>
      </w:pPr>
      <w:r w:rsidRPr="00051FD8">
        <w:rPr>
          <w:rFonts w:ascii="Times New Roman" w:hAnsi="Times New Roman" w:cs="Times New Roman"/>
          <w:noProof/>
          <w:sz w:val="24"/>
          <w:szCs w:val="24"/>
          <w:bdr w:val="single" w:sz="4" w:space="0" w:color="auto"/>
        </w:rPr>
        <w:drawing>
          <wp:inline distT="0" distB="0" distL="0" distR="0" wp14:anchorId="11EEA14E" wp14:editId="6ABD4CDA">
            <wp:extent cx="4396002" cy="3456000"/>
            <wp:effectExtent l="0" t="0" r="5080" b="0"/>
            <wp:docPr id="133753147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96002" cy="3456000"/>
                    </a:xfrm>
                    <a:prstGeom prst="rect">
                      <a:avLst/>
                    </a:prstGeom>
                    <a:noFill/>
                  </pic:spPr>
                </pic:pic>
              </a:graphicData>
            </a:graphic>
          </wp:inline>
        </w:drawing>
      </w:r>
    </w:p>
    <w:p w14:paraId="6A7B125F" w14:textId="3AEC88AE" w:rsidR="008F4E5E" w:rsidRDefault="001B34E0" w:rsidP="00270E6B">
      <w:pPr>
        <w:jc w:val="both"/>
        <w:rPr>
          <w:rFonts w:ascii="Times New Roman" w:hAnsi="Times New Roman" w:cs="Times New Roman"/>
          <w:sz w:val="24"/>
          <w:szCs w:val="24"/>
          <w:lang w:val="en-US"/>
        </w:rPr>
      </w:pPr>
      <w:r w:rsidRPr="005C66F5">
        <w:rPr>
          <w:rFonts w:ascii="Times New Roman" w:hAnsi="Times New Roman" w:cs="Times New Roman"/>
          <w:b/>
          <w:bCs/>
          <w:sz w:val="24"/>
          <w:szCs w:val="24"/>
          <w:lang w:val="en-US"/>
        </w:rPr>
        <w:t>Figure S</w:t>
      </w:r>
      <w:r>
        <w:rPr>
          <w:rFonts w:ascii="Times New Roman" w:hAnsi="Times New Roman" w:cs="Times New Roman"/>
          <w:b/>
          <w:bCs/>
          <w:sz w:val="24"/>
          <w:szCs w:val="24"/>
          <w:lang w:val="en-US"/>
        </w:rPr>
        <w:t>19</w:t>
      </w:r>
      <w:r>
        <w:rPr>
          <w:rFonts w:ascii="Times New Roman" w:hAnsi="Times New Roman" w:cs="Times New Roman"/>
          <w:sz w:val="24"/>
          <w:szCs w:val="24"/>
          <w:lang w:val="en-US"/>
        </w:rPr>
        <w:t xml:space="preserve">. </w:t>
      </w:r>
      <w:r w:rsidRPr="005C66F5">
        <w:rPr>
          <w:rFonts w:ascii="Times New Roman" w:hAnsi="Times New Roman" w:cs="Times New Roman"/>
          <w:sz w:val="24"/>
          <w:szCs w:val="24"/>
          <w:vertAlign w:val="superscript"/>
          <w:lang w:val="en-US"/>
        </w:rPr>
        <w:t>31</w:t>
      </w:r>
      <w:r>
        <w:rPr>
          <w:rFonts w:ascii="Times New Roman" w:hAnsi="Times New Roman" w:cs="Times New Roman"/>
          <w:sz w:val="24"/>
          <w:szCs w:val="24"/>
          <w:lang w:val="en-US"/>
        </w:rPr>
        <w:t>P{</w:t>
      </w:r>
      <w:r w:rsidRPr="005C66F5">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H} NMR</w:t>
      </w:r>
      <w:r w:rsidR="008423F6">
        <w:rPr>
          <w:rFonts w:ascii="Times New Roman" w:hAnsi="Times New Roman" w:cs="Times New Roman"/>
          <w:sz w:val="24"/>
          <w:szCs w:val="24"/>
          <w:lang w:val="en-US"/>
        </w:rPr>
        <w:t xml:space="preserve"> of controlled experiment monitored for the </w:t>
      </w:r>
      <w:r w:rsidR="00FE46D3">
        <w:rPr>
          <w:rFonts w:ascii="Times New Roman" w:hAnsi="Times New Roman" w:cs="Times New Roman"/>
          <w:sz w:val="24"/>
          <w:szCs w:val="24"/>
          <w:lang w:val="en-US"/>
        </w:rPr>
        <w:t xml:space="preserve">formation of </w:t>
      </w:r>
      <w:r w:rsidR="00FE46D3" w:rsidRPr="00FE46D3">
        <w:rPr>
          <w:rFonts w:ascii="Times New Roman" w:hAnsi="Times New Roman" w:cs="Times New Roman"/>
          <w:b/>
          <w:bCs/>
          <w:sz w:val="24"/>
          <w:szCs w:val="24"/>
          <w:lang w:val="en-US"/>
        </w:rPr>
        <w:t>X</w:t>
      </w:r>
      <w:r w:rsidR="00FE46D3" w:rsidRPr="00FE46D3">
        <w:rPr>
          <w:rFonts w:ascii="Times New Roman" w:hAnsi="Times New Roman" w:cs="Times New Roman"/>
          <w:b/>
          <w:bCs/>
          <w:sz w:val="24"/>
          <w:szCs w:val="24"/>
          <w:vertAlign w:val="subscript"/>
          <w:lang w:val="en-US"/>
        </w:rPr>
        <w:t>2</w:t>
      </w:r>
      <w:r w:rsidR="00FE46D3">
        <w:rPr>
          <w:rFonts w:ascii="Times New Roman" w:hAnsi="Times New Roman" w:cs="Times New Roman"/>
          <w:sz w:val="24"/>
          <w:szCs w:val="24"/>
          <w:lang w:val="en-US"/>
        </w:rPr>
        <w:t xml:space="preserve"> from </w:t>
      </w:r>
      <w:r w:rsidR="00FE46D3" w:rsidRPr="00FE46D3">
        <w:rPr>
          <w:rFonts w:ascii="Times New Roman" w:hAnsi="Times New Roman" w:cs="Times New Roman"/>
          <w:b/>
          <w:bCs/>
          <w:sz w:val="24"/>
          <w:szCs w:val="24"/>
          <w:lang w:val="en-US"/>
        </w:rPr>
        <w:t>X</w:t>
      </w:r>
      <w:r w:rsidR="00FE46D3" w:rsidRPr="00FE46D3">
        <w:rPr>
          <w:rFonts w:ascii="Times New Roman" w:hAnsi="Times New Roman" w:cs="Times New Roman"/>
          <w:b/>
          <w:bCs/>
          <w:sz w:val="24"/>
          <w:szCs w:val="24"/>
          <w:vertAlign w:val="subscript"/>
          <w:lang w:val="en-US"/>
        </w:rPr>
        <w:t>1</w:t>
      </w:r>
      <w:r w:rsidR="00FE46D3">
        <w:rPr>
          <w:rFonts w:ascii="Times New Roman" w:hAnsi="Times New Roman" w:cs="Times New Roman"/>
          <w:sz w:val="24"/>
          <w:szCs w:val="24"/>
          <w:lang w:val="en-US"/>
        </w:rPr>
        <w:t xml:space="preserve"> </w:t>
      </w:r>
      <w:r w:rsidR="008423F6">
        <w:rPr>
          <w:rFonts w:ascii="Times New Roman" w:hAnsi="Times New Roman" w:cs="Times New Roman"/>
          <w:sz w:val="24"/>
          <w:szCs w:val="24"/>
          <w:lang w:val="en-US"/>
        </w:rPr>
        <w:t>complex</w:t>
      </w:r>
    </w:p>
    <w:p w14:paraId="17B4111C" w14:textId="77777777" w:rsidR="00FE46D3" w:rsidRPr="00FE46D3" w:rsidRDefault="00FE46D3" w:rsidP="00270E6B">
      <w:pPr>
        <w:jc w:val="both"/>
        <w:rPr>
          <w:rFonts w:ascii="Times New Roman" w:hAnsi="Times New Roman" w:cs="Times New Roman"/>
          <w:b/>
          <w:bCs/>
          <w:sz w:val="24"/>
          <w:szCs w:val="24"/>
        </w:rPr>
      </w:pPr>
    </w:p>
    <w:p w14:paraId="6A924BEB" w14:textId="308C0B2E" w:rsidR="008F7EF9" w:rsidRDefault="00066940" w:rsidP="00270E6B">
      <w:pPr>
        <w:jc w:val="both"/>
        <w:rPr>
          <w:rFonts w:ascii="Times New Roman" w:hAnsi="Times New Roman" w:cs="Times New Roman"/>
          <w:b/>
          <w:bCs/>
          <w:sz w:val="24"/>
          <w:szCs w:val="24"/>
        </w:rPr>
      </w:pPr>
      <w:r w:rsidRPr="00066940">
        <w:rPr>
          <w:rFonts w:ascii="Times New Roman" w:hAnsi="Times New Roman" w:cs="Times New Roman"/>
          <w:b/>
          <w:bCs/>
          <w:sz w:val="24"/>
          <w:szCs w:val="24"/>
        </w:rPr>
        <w:t>8.</w:t>
      </w:r>
      <w:r>
        <w:rPr>
          <w:rFonts w:ascii="Times New Roman" w:hAnsi="Times New Roman" w:cs="Times New Roman"/>
          <w:b/>
          <w:bCs/>
          <w:sz w:val="24"/>
          <w:szCs w:val="24"/>
        </w:rPr>
        <w:t xml:space="preserve"> </w:t>
      </w:r>
      <w:r w:rsidR="00E27050" w:rsidRPr="00E27050">
        <w:rPr>
          <w:rFonts w:ascii="Times New Roman" w:hAnsi="Times New Roman" w:cs="Times New Roman"/>
          <w:b/>
          <w:bCs/>
          <w:sz w:val="24"/>
          <w:szCs w:val="24"/>
        </w:rPr>
        <w:t>Synthesis of Compound 1a</w:t>
      </w:r>
    </w:p>
    <w:p w14:paraId="7F225536" w14:textId="5E275CA3" w:rsidR="008F4E5E" w:rsidRPr="00066940" w:rsidRDefault="00B64A52" w:rsidP="000F3FB5">
      <w:pPr>
        <w:jc w:val="center"/>
        <w:rPr>
          <w:rFonts w:ascii="Times New Roman" w:hAnsi="Times New Roman" w:cs="Times New Roman"/>
          <w:b/>
          <w:bCs/>
          <w:sz w:val="24"/>
          <w:szCs w:val="24"/>
        </w:rPr>
      </w:pPr>
      <w:r w:rsidRPr="00B64A52">
        <w:rPr>
          <w:noProof/>
        </w:rPr>
        <w:drawing>
          <wp:inline distT="0" distB="0" distL="0" distR="0" wp14:anchorId="2ED10A39" wp14:editId="4674E9CE">
            <wp:extent cx="1029970" cy="972185"/>
            <wp:effectExtent l="0" t="0" r="0" b="0"/>
            <wp:docPr id="11199779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29970" cy="972185"/>
                    </a:xfrm>
                    <a:prstGeom prst="rect">
                      <a:avLst/>
                    </a:prstGeom>
                    <a:noFill/>
                    <a:ln>
                      <a:noFill/>
                    </a:ln>
                  </pic:spPr>
                </pic:pic>
              </a:graphicData>
            </a:graphic>
          </wp:inline>
        </w:drawing>
      </w:r>
    </w:p>
    <w:p w14:paraId="09776D83" w14:textId="15BDB4CF" w:rsidR="008F7EF9" w:rsidRPr="004E41EC" w:rsidRDefault="008F7EF9" w:rsidP="00270E6B">
      <w:pPr>
        <w:jc w:val="both"/>
        <w:rPr>
          <w:rFonts w:ascii="Times New Roman" w:hAnsi="Times New Roman" w:cs="Times New Roman"/>
          <w:sz w:val="24"/>
          <w:szCs w:val="24"/>
          <w:vertAlign w:val="superscript"/>
        </w:rPr>
      </w:pPr>
      <w:r w:rsidRPr="004E41EC">
        <w:rPr>
          <w:rFonts w:ascii="Times New Roman" w:hAnsi="Times New Roman" w:cs="Times New Roman"/>
          <w:sz w:val="24"/>
          <w:szCs w:val="24"/>
        </w:rPr>
        <w:t>4,5-</w:t>
      </w:r>
      <w:r w:rsidR="00066940">
        <w:rPr>
          <w:rFonts w:ascii="Times New Roman" w:hAnsi="Times New Roman" w:cs="Times New Roman"/>
          <w:sz w:val="24"/>
          <w:szCs w:val="24"/>
        </w:rPr>
        <w:t>d</w:t>
      </w:r>
      <w:r w:rsidRPr="004E41EC">
        <w:rPr>
          <w:rFonts w:ascii="Times New Roman" w:hAnsi="Times New Roman" w:cs="Times New Roman"/>
          <w:sz w:val="24"/>
          <w:szCs w:val="24"/>
        </w:rPr>
        <w:t xml:space="preserve">imethylphenanthrene-9,10-dione </w:t>
      </w:r>
      <w:r w:rsidR="00C31BBD">
        <w:rPr>
          <w:rFonts w:ascii="Times New Roman" w:hAnsi="Times New Roman" w:cs="Times New Roman"/>
          <w:sz w:val="24"/>
          <w:szCs w:val="24"/>
        </w:rPr>
        <w:t>(1</w:t>
      </w:r>
      <w:r w:rsidRPr="004E41EC">
        <w:rPr>
          <w:rFonts w:ascii="Times New Roman" w:hAnsi="Times New Roman" w:cs="Times New Roman"/>
          <w:sz w:val="24"/>
          <w:szCs w:val="24"/>
        </w:rPr>
        <w:t>a) was prepared according to reported</w:t>
      </w:r>
      <w:r w:rsidR="00603F79">
        <w:rPr>
          <w:rFonts w:ascii="Times New Roman" w:hAnsi="Times New Roman" w:cs="Times New Roman"/>
          <w:sz w:val="24"/>
          <w:szCs w:val="24"/>
        </w:rPr>
        <w:t xml:space="preserve"> procedure</w:t>
      </w:r>
      <w:r w:rsidRPr="004E41EC">
        <w:rPr>
          <w:rFonts w:ascii="Times New Roman" w:hAnsi="Times New Roman" w:cs="Times New Roman"/>
          <w:sz w:val="24"/>
          <w:szCs w:val="24"/>
        </w:rPr>
        <w:t>.</w:t>
      </w:r>
      <w:r w:rsidRPr="004E41EC">
        <w:rPr>
          <w:rFonts w:ascii="Times New Roman" w:hAnsi="Times New Roman" w:cs="Times New Roman"/>
          <w:sz w:val="24"/>
          <w:szCs w:val="24"/>
          <w:vertAlign w:val="superscript"/>
        </w:rPr>
        <w:t>1</w:t>
      </w:r>
    </w:p>
    <w:p w14:paraId="2788F5AF" w14:textId="77777777" w:rsidR="00724362" w:rsidRPr="00724362" w:rsidRDefault="00724362" w:rsidP="00270E6B">
      <w:pPr>
        <w:jc w:val="both"/>
        <w:rPr>
          <w:rFonts w:ascii="Times New Roman" w:hAnsi="Times New Roman" w:cs="Times New Roman"/>
          <w:sz w:val="24"/>
          <w:szCs w:val="24"/>
        </w:rPr>
      </w:pPr>
      <w:r w:rsidRPr="00724362">
        <w:rPr>
          <w:rFonts w:ascii="Times New Roman" w:hAnsi="Times New Roman" w:cs="Times New Roman"/>
          <w:b/>
          <w:bCs/>
          <w:sz w:val="24"/>
          <w:szCs w:val="24"/>
          <w:vertAlign w:val="superscript"/>
        </w:rPr>
        <w:t>1</w:t>
      </w:r>
      <w:r w:rsidRPr="00724362">
        <w:rPr>
          <w:rFonts w:ascii="Times New Roman" w:hAnsi="Times New Roman" w:cs="Times New Roman"/>
          <w:b/>
          <w:bCs/>
          <w:sz w:val="24"/>
          <w:szCs w:val="24"/>
        </w:rPr>
        <w:t>H NMR</w:t>
      </w:r>
      <w:r w:rsidRPr="00724362">
        <w:rPr>
          <w:rFonts w:ascii="Times New Roman" w:hAnsi="Times New Roman" w:cs="Times New Roman"/>
          <w:sz w:val="24"/>
          <w:szCs w:val="24"/>
        </w:rPr>
        <w:t xml:space="preserve"> (400 MHz, CDCl</w:t>
      </w:r>
      <w:r w:rsidRPr="00724362">
        <w:rPr>
          <w:rFonts w:ascii="Times New Roman" w:hAnsi="Times New Roman" w:cs="Times New Roman"/>
          <w:sz w:val="24"/>
          <w:szCs w:val="24"/>
          <w:vertAlign w:val="subscript"/>
        </w:rPr>
        <w:t>3</w:t>
      </w:r>
      <w:r w:rsidRPr="00724362">
        <w:rPr>
          <w:rFonts w:ascii="Times New Roman" w:hAnsi="Times New Roman" w:cs="Times New Roman"/>
          <w:sz w:val="24"/>
          <w:szCs w:val="24"/>
        </w:rPr>
        <w:t xml:space="preserve">) δ 7.90 (d, </w:t>
      </w:r>
      <w:r w:rsidRPr="00724362">
        <w:rPr>
          <w:rFonts w:ascii="Times New Roman" w:hAnsi="Times New Roman" w:cs="Times New Roman"/>
          <w:i/>
          <w:iCs/>
          <w:sz w:val="24"/>
          <w:szCs w:val="24"/>
        </w:rPr>
        <w:t>J</w:t>
      </w:r>
      <w:r w:rsidRPr="00724362">
        <w:rPr>
          <w:rFonts w:ascii="Times New Roman" w:hAnsi="Times New Roman" w:cs="Times New Roman"/>
          <w:sz w:val="24"/>
          <w:szCs w:val="24"/>
        </w:rPr>
        <w:t xml:space="preserve"> = 7.5 Hz, 2H), 7.59 (d, </w:t>
      </w:r>
      <w:r w:rsidRPr="00724362">
        <w:rPr>
          <w:rFonts w:ascii="Times New Roman" w:hAnsi="Times New Roman" w:cs="Times New Roman"/>
          <w:i/>
          <w:iCs/>
          <w:sz w:val="24"/>
          <w:szCs w:val="24"/>
        </w:rPr>
        <w:t>J</w:t>
      </w:r>
      <w:r w:rsidRPr="00724362">
        <w:rPr>
          <w:rFonts w:ascii="Times New Roman" w:hAnsi="Times New Roman" w:cs="Times New Roman"/>
          <w:sz w:val="24"/>
          <w:szCs w:val="24"/>
        </w:rPr>
        <w:t xml:space="preserve"> = 7.7 Hz, 2H), 7.41 (td, </w:t>
      </w:r>
      <w:r w:rsidRPr="00724362">
        <w:rPr>
          <w:rFonts w:ascii="Times New Roman" w:hAnsi="Times New Roman" w:cs="Times New Roman"/>
          <w:i/>
          <w:iCs/>
          <w:sz w:val="24"/>
          <w:szCs w:val="24"/>
        </w:rPr>
        <w:t>J</w:t>
      </w:r>
      <w:r w:rsidRPr="00724362">
        <w:rPr>
          <w:rFonts w:ascii="Times New Roman" w:hAnsi="Times New Roman" w:cs="Times New Roman"/>
          <w:sz w:val="24"/>
          <w:szCs w:val="24"/>
        </w:rPr>
        <w:t xml:space="preserve"> = 7.6, 1.5 Hz, 2H), 2.36 (s, 6H).</w:t>
      </w:r>
    </w:p>
    <w:p w14:paraId="45B0E6B9" w14:textId="439FA8D1" w:rsidR="008F7EF9" w:rsidRPr="004E41EC" w:rsidRDefault="000E726E" w:rsidP="00270E6B">
      <w:pPr>
        <w:jc w:val="both"/>
        <w:rPr>
          <w:rFonts w:ascii="Times New Roman" w:hAnsi="Times New Roman" w:cs="Times New Roman"/>
          <w:sz w:val="24"/>
          <w:szCs w:val="24"/>
        </w:rPr>
      </w:pPr>
      <w:r w:rsidRPr="000E726E">
        <w:rPr>
          <w:rFonts w:ascii="Times New Roman" w:hAnsi="Times New Roman" w:cs="Times New Roman"/>
          <w:b/>
          <w:bCs/>
          <w:sz w:val="24"/>
          <w:szCs w:val="24"/>
          <w:vertAlign w:val="superscript"/>
        </w:rPr>
        <w:t>13</w:t>
      </w:r>
      <w:r w:rsidRPr="000E726E">
        <w:rPr>
          <w:rFonts w:ascii="Times New Roman" w:hAnsi="Times New Roman" w:cs="Times New Roman"/>
          <w:b/>
          <w:bCs/>
          <w:sz w:val="24"/>
          <w:szCs w:val="24"/>
        </w:rPr>
        <w:t>C NMR</w:t>
      </w:r>
      <w:r w:rsidRPr="000E726E">
        <w:rPr>
          <w:rFonts w:ascii="Times New Roman" w:hAnsi="Times New Roman" w:cs="Times New Roman"/>
          <w:sz w:val="24"/>
          <w:szCs w:val="24"/>
        </w:rPr>
        <w:t xml:space="preserve"> (101 MHz, CDCl</w:t>
      </w:r>
      <w:r w:rsidRPr="000E726E">
        <w:rPr>
          <w:rFonts w:ascii="Times New Roman" w:hAnsi="Times New Roman" w:cs="Times New Roman"/>
          <w:sz w:val="24"/>
          <w:szCs w:val="24"/>
          <w:vertAlign w:val="subscript"/>
        </w:rPr>
        <w:t>3</w:t>
      </w:r>
      <w:r w:rsidRPr="000E726E">
        <w:rPr>
          <w:rFonts w:ascii="Times New Roman" w:hAnsi="Times New Roman" w:cs="Times New Roman"/>
          <w:sz w:val="24"/>
          <w:szCs w:val="24"/>
        </w:rPr>
        <w:t xml:space="preserve">) δ </w:t>
      </w:r>
      <w:r w:rsidR="006A673F" w:rsidRPr="006A673F">
        <w:rPr>
          <w:rFonts w:ascii="Times New Roman" w:hAnsi="Times New Roman" w:cs="Times New Roman"/>
          <w:sz w:val="24"/>
          <w:szCs w:val="24"/>
        </w:rPr>
        <w:t>185.03, 138.05, 137.38, 137.37, 130.99, 128.41, 126.87, 20.75.</w:t>
      </w:r>
    </w:p>
    <w:p w14:paraId="2790F213" w14:textId="77777777" w:rsidR="008F4E5E" w:rsidRDefault="008F4E5E" w:rsidP="00270E6B">
      <w:pPr>
        <w:jc w:val="both"/>
        <w:rPr>
          <w:rFonts w:ascii="Times New Roman" w:hAnsi="Times New Roman" w:cs="Times New Roman"/>
          <w:b/>
          <w:bCs/>
          <w:sz w:val="24"/>
          <w:szCs w:val="24"/>
          <w:vertAlign w:val="superscript"/>
        </w:rPr>
      </w:pPr>
    </w:p>
    <w:p w14:paraId="62D2B873" w14:textId="77777777" w:rsidR="008F4E5E" w:rsidRDefault="008F4E5E" w:rsidP="00270E6B">
      <w:pPr>
        <w:jc w:val="both"/>
        <w:rPr>
          <w:rFonts w:ascii="Times New Roman" w:hAnsi="Times New Roman" w:cs="Times New Roman"/>
          <w:b/>
          <w:bCs/>
          <w:sz w:val="24"/>
          <w:szCs w:val="24"/>
          <w:vertAlign w:val="superscript"/>
        </w:rPr>
      </w:pPr>
    </w:p>
    <w:p w14:paraId="5DA2D642" w14:textId="77777777" w:rsidR="008F4E5E" w:rsidRDefault="008F4E5E" w:rsidP="00270E6B">
      <w:pPr>
        <w:jc w:val="both"/>
        <w:rPr>
          <w:rFonts w:ascii="Times New Roman" w:hAnsi="Times New Roman" w:cs="Times New Roman"/>
          <w:b/>
          <w:bCs/>
          <w:sz w:val="24"/>
          <w:szCs w:val="24"/>
          <w:vertAlign w:val="superscript"/>
        </w:rPr>
      </w:pPr>
    </w:p>
    <w:p w14:paraId="3C1DB286" w14:textId="77777777" w:rsidR="008F4E5E" w:rsidRDefault="008F4E5E" w:rsidP="00270E6B">
      <w:pPr>
        <w:jc w:val="both"/>
        <w:rPr>
          <w:rFonts w:ascii="Times New Roman" w:hAnsi="Times New Roman" w:cs="Times New Roman"/>
          <w:b/>
          <w:bCs/>
          <w:sz w:val="24"/>
          <w:szCs w:val="24"/>
          <w:vertAlign w:val="superscript"/>
        </w:rPr>
      </w:pPr>
    </w:p>
    <w:p w14:paraId="4925A0F8" w14:textId="77777777" w:rsidR="008F4E5E" w:rsidRDefault="008F4E5E" w:rsidP="00270E6B">
      <w:pPr>
        <w:jc w:val="both"/>
        <w:rPr>
          <w:rFonts w:ascii="Times New Roman" w:hAnsi="Times New Roman" w:cs="Times New Roman"/>
          <w:b/>
          <w:bCs/>
          <w:sz w:val="24"/>
          <w:szCs w:val="24"/>
          <w:vertAlign w:val="superscript"/>
        </w:rPr>
      </w:pPr>
    </w:p>
    <w:p w14:paraId="7DB4E249" w14:textId="77777777" w:rsidR="008F4E5E" w:rsidRDefault="008F4E5E" w:rsidP="00270E6B">
      <w:pPr>
        <w:jc w:val="both"/>
        <w:rPr>
          <w:rFonts w:ascii="Times New Roman" w:hAnsi="Times New Roman" w:cs="Times New Roman"/>
          <w:b/>
          <w:bCs/>
          <w:sz w:val="24"/>
          <w:szCs w:val="24"/>
          <w:vertAlign w:val="superscript"/>
        </w:rPr>
      </w:pPr>
    </w:p>
    <w:p w14:paraId="5E09598E" w14:textId="77777777" w:rsidR="008F4E5E" w:rsidRDefault="008F4E5E" w:rsidP="00270E6B">
      <w:pPr>
        <w:jc w:val="both"/>
        <w:rPr>
          <w:rFonts w:ascii="Times New Roman" w:hAnsi="Times New Roman" w:cs="Times New Roman"/>
          <w:b/>
          <w:bCs/>
          <w:sz w:val="24"/>
          <w:szCs w:val="24"/>
          <w:vertAlign w:val="superscript"/>
        </w:rPr>
      </w:pPr>
    </w:p>
    <w:p w14:paraId="6A3C7BEF" w14:textId="2F571C96" w:rsidR="008F7EF9" w:rsidRDefault="0075438D" w:rsidP="000F3FB5">
      <w:pPr>
        <w:jc w:val="center"/>
        <w:rPr>
          <w:rFonts w:ascii="Times New Roman" w:hAnsi="Times New Roman" w:cs="Times New Roman"/>
          <w:sz w:val="24"/>
          <w:szCs w:val="24"/>
        </w:rPr>
      </w:pPr>
      <w:r w:rsidRPr="00E27050">
        <w:rPr>
          <w:noProof/>
          <w:bdr w:val="single" w:sz="4" w:space="0" w:color="auto"/>
        </w:rPr>
        <w:drawing>
          <wp:inline distT="0" distB="0" distL="0" distR="0" wp14:anchorId="7277E2D3" wp14:editId="2C4D7C38">
            <wp:extent cx="4752640" cy="3312000"/>
            <wp:effectExtent l="0" t="0" r="0" b="3175"/>
            <wp:docPr id="199301226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52640" cy="3312000"/>
                    </a:xfrm>
                    <a:prstGeom prst="rect">
                      <a:avLst/>
                    </a:prstGeom>
                    <a:noFill/>
                    <a:ln>
                      <a:noFill/>
                    </a:ln>
                  </pic:spPr>
                </pic:pic>
              </a:graphicData>
            </a:graphic>
          </wp:inline>
        </w:drawing>
      </w:r>
    </w:p>
    <w:p w14:paraId="5AD75392" w14:textId="65CFEC9E" w:rsidR="00661F32" w:rsidRDefault="00FE46D3" w:rsidP="00270E6B">
      <w:pPr>
        <w:jc w:val="both"/>
        <w:rPr>
          <w:rFonts w:ascii="Times New Roman" w:hAnsi="Times New Roman" w:cs="Times New Roman"/>
          <w:b/>
          <w:bCs/>
          <w:sz w:val="24"/>
          <w:szCs w:val="24"/>
        </w:rPr>
      </w:pPr>
      <w:r w:rsidRPr="005C66F5">
        <w:rPr>
          <w:rFonts w:ascii="Times New Roman" w:hAnsi="Times New Roman" w:cs="Times New Roman"/>
          <w:b/>
          <w:bCs/>
          <w:sz w:val="24"/>
          <w:szCs w:val="24"/>
          <w:lang w:val="en-US"/>
        </w:rPr>
        <w:t>Figure S</w:t>
      </w:r>
      <w:r>
        <w:rPr>
          <w:rFonts w:ascii="Times New Roman" w:hAnsi="Times New Roman" w:cs="Times New Roman"/>
          <w:b/>
          <w:bCs/>
          <w:sz w:val="24"/>
          <w:szCs w:val="24"/>
          <w:lang w:val="en-US"/>
        </w:rPr>
        <w:t>20</w:t>
      </w:r>
      <w:r>
        <w:rPr>
          <w:rFonts w:ascii="Times New Roman" w:hAnsi="Times New Roman" w:cs="Times New Roman"/>
          <w:sz w:val="24"/>
          <w:szCs w:val="24"/>
          <w:lang w:val="en-US"/>
        </w:rPr>
        <w:t xml:space="preserve">. </w:t>
      </w:r>
      <w:r w:rsidRPr="005C66F5">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H NMR of </w:t>
      </w:r>
      <w:r w:rsidRPr="00FE46D3">
        <w:rPr>
          <w:rFonts w:ascii="Times New Roman" w:hAnsi="Times New Roman" w:cs="Times New Roman"/>
          <w:b/>
          <w:bCs/>
          <w:sz w:val="24"/>
          <w:szCs w:val="24"/>
          <w:lang w:val="en-US"/>
        </w:rPr>
        <w:t>1a</w:t>
      </w:r>
    </w:p>
    <w:p w14:paraId="6E22904E" w14:textId="77777777" w:rsidR="00FE46D3" w:rsidRPr="00FE46D3" w:rsidRDefault="00FE46D3" w:rsidP="00270E6B">
      <w:pPr>
        <w:jc w:val="both"/>
        <w:rPr>
          <w:rFonts w:ascii="Times New Roman" w:hAnsi="Times New Roman" w:cs="Times New Roman"/>
          <w:b/>
          <w:bCs/>
          <w:sz w:val="24"/>
          <w:szCs w:val="24"/>
        </w:rPr>
      </w:pPr>
    </w:p>
    <w:p w14:paraId="5608AA21" w14:textId="5EEDA19A" w:rsidR="008F7EF9" w:rsidRDefault="008630DE" w:rsidP="000F3FB5">
      <w:pPr>
        <w:jc w:val="center"/>
        <w:rPr>
          <w:rFonts w:ascii="Times New Roman" w:hAnsi="Times New Roman" w:cs="Times New Roman"/>
          <w:sz w:val="24"/>
          <w:szCs w:val="24"/>
        </w:rPr>
      </w:pPr>
      <w:r w:rsidRPr="00E27050">
        <w:rPr>
          <w:rFonts w:ascii="Times New Roman" w:hAnsi="Times New Roman" w:cs="Times New Roman"/>
          <w:noProof/>
          <w:sz w:val="24"/>
          <w:szCs w:val="24"/>
          <w:bdr w:val="single" w:sz="4" w:space="0" w:color="auto"/>
        </w:rPr>
        <w:drawing>
          <wp:inline distT="0" distB="0" distL="0" distR="0" wp14:anchorId="462F8E3C" wp14:editId="6BFB4733">
            <wp:extent cx="4804916" cy="3456000"/>
            <wp:effectExtent l="0" t="0" r="0" b="0"/>
            <wp:docPr id="17674290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04916" cy="3456000"/>
                    </a:xfrm>
                    <a:prstGeom prst="rect">
                      <a:avLst/>
                    </a:prstGeom>
                    <a:noFill/>
                  </pic:spPr>
                </pic:pic>
              </a:graphicData>
            </a:graphic>
          </wp:inline>
        </w:drawing>
      </w:r>
    </w:p>
    <w:p w14:paraId="06D35AFE" w14:textId="3F6B6386" w:rsidR="00FE46D3" w:rsidRDefault="00FE46D3" w:rsidP="00270E6B">
      <w:pPr>
        <w:jc w:val="both"/>
        <w:rPr>
          <w:rFonts w:ascii="Times New Roman" w:hAnsi="Times New Roman" w:cs="Times New Roman"/>
          <w:b/>
          <w:bCs/>
          <w:sz w:val="24"/>
          <w:szCs w:val="24"/>
        </w:rPr>
      </w:pPr>
      <w:r w:rsidRPr="005C66F5">
        <w:rPr>
          <w:rFonts w:ascii="Times New Roman" w:hAnsi="Times New Roman" w:cs="Times New Roman"/>
          <w:b/>
          <w:bCs/>
          <w:sz w:val="24"/>
          <w:szCs w:val="24"/>
          <w:lang w:val="en-US"/>
        </w:rPr>
        <w:t>Figure S</w:t>
      </w:r>
      <w:r>
        <w:rPr>
          <w:rFonts w:ascii="Times New Roman" w:hAnsi="Times New Roman" w:cs="Times New Roman"/>
          <w:b/>
          <w:bCs/>
          <w:sz w:val="24"/>
          <w:szCs w:val="24"/>
          <w:lang w:val="en-US"/>
        </w:rPr>
        <w:t>21</w:t>
      </w:r>
      <w:r>
        <w:rPr>
          <w:rFonts w:ascii="Times New Roman" w:hAnsi="Times New Roman" w:cs="Times New Roman"/>
          <w:sz w:val="24"/>
          <w:szCs w:val="24"/>
          <w:lang w:val="en-US"/>
        </w:rPr>
        <w:t xml:space="preserve">. </w:t>
      </w:r>
      <w:r w:rsidRPr="005C66F5">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xml:space="preserve">C NMR of </w:t>
      </w:r>
      <w:r w:rsidRPr="00FE46D3">
        <w:rPr>
          <w:rFonts w:ascii="Times New Roman" w:hAnsi="Times New Roman" w:cs="Times New Roman"/>
          <w:b/>
          <w:bCs/>
          <w:sz w:val="24"/>
          <w:szCs w:val="24"/>
          <w:lang w:val="en-US"/>
        </w:rPr>
        <w:t>1a</w:t>
      </w:r>
    </w:p>
    <w:p w14:paraId="07EB1B01" w14:textId="77777777" w:rsidR="00EC03A2" w:rsidRDefault="00EC03A2" w:rsidP="00270E6B">
      <w:pPr>
        <w:jc w:val="both"/>
        <w:rPr>
          <w:rFonts w:ascii="Times New Roman" w:hAnsi="Times New Roman" w:cs="Times New Roman"/>
          <w:sz w:val="24"/>
          <w:szCs w:val="24"/>
        </w:rPr>
      </w:pPr>
    </w:p>
    <w:p w14:paraId="0E3B3400" w14:textId="77777777" w:rsidR="006419AA" w:rsidRPr="004E41EC" w:rsidRDefault="006419AA" w:rsidP="00270E6B">
      <w:pPr>
        <w:jc w:val="both"/>
        <w:rPr>
          <w:rFonts w:ascii="Times New Roman" w:hAnsi="Times New Roman" w:cs="Times New Roman"/>
          <w:sz w:val="24"/>
          <w:szCs w:val="24"/>
        </w:rPr>
      </w:pPr>
    </w:p>
    <w:p w14:paraId="5987D95F" w14:textId="66E546BB" w:rsidR="00C76553" w:rsidRDefault="00F53AB2" w:rsidP="00270E6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9. </w:t>
      </w:r>
      <w:r w:rsidR="00EC03A2" w:rsidRPr="004E41EC">
        <w:rPr>
          <w:rFonts w:ascii="Times New Roman" w:hAnsi="Times New Roman" w:cs="Times New Roman"/>
          <w:b/>
          <w:bCs/>
          <w:sz w:val="24"/>
          <w:szCs w:val="24"/>
        </w:rPr>
        <w:t xml:space="preserve">Catalytic activity of </w:t>
      </w:r>
      <w:r w:rsidR="00B64A52">
        <w:rPr>
          <w:rFonts w:ascii="Times New Roman" w:hAnsi="Times New Roman" w:cs="Times New Roman"/>
          <w:b/>
          <w:bCs/>
          <w:sz w:val="24"/>
          <w:szCs w:val="24"/>
        </w:rPr>
        <w:t>X</w:t>
      </w:r>
      <w:r w:rsidR="00EC03A2" w:rsidRPr="00B64A52">
        <w:rPr>
          <w:rFonts w:ascii="Times New Roman" w:hAnsi="Times New Roman" w:cs="Times New Roman"/>
          <w:b/>
          <w:bCs/>
          <w:sz w:val="24"/>
          <w:szCs w:val="24"/>
          <w:vertAlign w:val="subscript"/>
        </w:rPr>
        <w:t>1</w:t>
      </w:r>
      <w:r w:rsidR="00EC03A2" w:rsidRPr="004E41EC">
        <w:rPr>
          <w:rFonts w:ascii="Times New Roman" w:hAnsi="Times New Roman" w:cs="Times New Roman"/>
          <w:b/>
          <w:bCs/>
          <w:sz w:val="24"/>
          <w:szCs w:val="24"/>
        </w:rPr>
        <w:t xml:space="preserve"> complex</w:t>
      </w:r>
    </w:p>
    <w:p w14:paraId="024AC926" w14:textId="1F518500" w:rsidR="004F7F1C" w:rsidRDefault="004F7F1C" w:rsidP="00270E6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Table S</w:t>
      </w:r>
      <w:r w:rsidR="003F41E0">
        <w:rPr>
          <w:rFonts w:ascii="Times New Roman" w:hAnsi="Times New Roman" w:cs="Times New Roman"/>
          <w:b/>
          <w:bCs/>
          <w:sz w:val="24"/>
          <w:szCs w:val="24"/>
        </w:rPr>
        <w:t>1</w:t>
      </w:r>
      <w:r>
        <w:rPr>
          <w:rFonts w:ascii="Times New Roman" w:hAnsi="Times New Roman" w:cs="Times New Roman"/>
          <w:b/>
          <w:bCs/>
          <w:sz w:val="24"/>
          <w:szCs w:val="24"/>
        </w:rPr>
        <w:t xml:space="preserve">: </w:t>
      </w:r>
      <w:r w:rsidR="00F65377" w:rsidRPr="0072108D">
        <w:rPr>
          <w:rFonts w:ascii="Times New Roman" w:hAnsi="Times New Roman" w:cs="Times New Roman"/>
          <w:sz w:val="24"/>
          <w:szCs w:val="24"/>
        </w:rPr>
        <w:t xml:space="preserve">Comparative catalytic evaluation of </w:t>
      </w:r>
      <w:r w:rsidR="00F65377" w:rsidRPr="0072108D">
        <w:rPr>
          <w:rFonts w:ascii="Times New Roman" w:hAnsi="Times New Roman" w:cs="Times New Roman"/>
          <w:b/>
          <w:bCs/>
          <w:sz w:val="24"/>
          <w:szCs w:val="24"/>
        </w:rPr>
        <w:t>X</w:t>
      </w:r>
      <w:r w:rsidR="00F65377" w:rsidRPr="0072108D">
        <w:rPr>
          <w:rFonts w:ascii="Times New Roman" w:hAnsi="Times New Roman" w:cs="Times New Roman"/>
          <w:b/>
          <w:bCs/>
          <w:sz w:val="24"/>
          <w:szCs w:val="24"/>
          <w:vertAlign w:val="subscript"/>
        </w:rPr>
        <w:t>1</w:t>
      </w:r>
      <w:r w:rsidR="00F65377" w:rsidRPr="0072108D">
        <w:rPr>
          <w:rFonts w:ascii="Times New Roman" w:hAnsi="Times New Roman" w:cs="Times New Roman"/>
          <w:sz w:val="24"/>
          <w:szCs w:val="24"/>
        </w:rPr>
        <w:t xml:space="preserve"> and other Rh catalysts</w:t>
      </w:r>
    </w:p>
    <w:p w14:paraId="2F94DEDB" w14:textId="77777777" w:rsidR="00F65377" w:rsidRPr="0072108D" w:rsidRDefault="00F65377" w:rsidP="00F65377">
      <w:pPr>
        <w:spacing w:line="480" w:lineRule="auto"/>
        <w:jc w:val="center"/>
        <w:rPr>
          <w:rFonts w:ascii="Times New Roman" w:hAnsi="Times New Roman" w:cs="Times New Roman"/>
          <w:b/>
          <w:bCs/>
          <w:sz w:val="24"/>
          <w:szCs w:val="24"/>
          <w:lang w:val="en-US"/>
        </w:rPr>
      </w:pPr>
      <w:r w:rsidRPr="0072108D">
        <w:rPr>
          <w:rFonts w:ascii="Times New Roman" w:hAnsi="Times New Roman" w:cs="Times New Roman"/>
          <w:noProof/>
        </w:rPr>
        <w:drawing>
          <wp:inline distT="0" distB="0" distL="0" distR="0" wp14:anchorId="77425478" wp14:editId="46AF8651">
            <wp:extent cx="4487091" cy="1404381"/>
            <wp:effectExtent l="0" t="0" r="0" b="5715"/>
            <wp:docPr id="137592156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16452" cy="1413571"/>
                    </a:xfrm>
                    <a:prstGeom prst="rect">
                      <a:avLst/>
                    </a:prstGeom>
                    <a:noFill/>
                    <a:ln>
                      <a:noFill/>
                    </a:ln>
                  </pic:spPr>
                </pic:pic>
              </a:graphicData>
            </a:graphic>
          </wp:inline>
        </w:drawing>
      </w:r>
    </w:p>
    <w:p w14:paraId="7D363B37" w14:textId="6E4DDAA2" w:rsidR="00F65377" w:rsidRPr="0072108D" w:rsidRDefault="00953134" w:rsidP="00F65377">
      <w:pPr>
        <w:spacing w:line="24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38EA4692" wp14:editId="36B90A85">
            <wp:extent cx="5654822" cy="4189095"/>
            <wp:effectExtent l="0" t="0" r="3175" b="1905"/>
            <wp:docPr id="851889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666714" cy="4197905"/>
                    </a:xfrm>
                    <a:prstGeom prst="rect">
                      <a:avLst/>
                    </a:prstGeom>
                    <a:noFill/>
                  </pic:spPr>
                </pic:pic>
              </a:graphicData>
            </a:graphic>
          </wp:inline>
        </w:drawing>
      </w:r>
    </w:p>
    <w:p w14:paraId="248AAE02" w14:textId="29103008" w:rsidR="00F65377" w:rsidRPr="0072108D" w:rsidRDefault="00F65377" w:rsidP="00F65377">
      <w:pPr>
        <w:spacing w:line="276" w:lineRule="auto"/>
        <w:jc w:val="both"/>
        <w:rPr>
          <w:rFonts w:ascii="Times New Roman" w:hAnsi="Times New Roman" w:cs="Times New Roman"/>
          <w:sz w:val="20"/>
          <w:szCs w:val="20"/>
        </w:rPr>
      </w:pPr>
      <w:r w:rsidRPr="0072108D">
        <w:rPr>
          <w:rFonts w:ascii="Times New Roman" w:hAnsi="Times New Roman" w:cs="Times New Roman"/>
          <w:sz w:val="20"/>
          <w:szCs w:val="20"/>
        </w:rPr>
        <w:t>Entries 1&amp; 2 were taken from Gu’ s work</w:t>
      </w:r>
      <w:r w:rsidRPr="0072108D">
        <w:rPr>
          <w:rFonts w:ascii="Times New Roman" w:hAnsi="Times New Roman" w:cs="Times New Roman"/>
          <w:sz w:val="20"/>
          <w:szCs w:val="20"/>
          <w:vertAlign w:val="superscript"/>
        </w:rPr>
        <w:t>28</w:t>
      </w:r>
      <w:r w:rsidR="00345ED2">
        <w:rPr>
          <w:rFonts w:ascii="Times New Roman" w:hAnsi="Times New Roman" w:cs="Times New Roman"/>
          <w:sz w:val="20"/>
          <w:szCs w:val="20"/>
          <w:vertAlign w:val="superscript"/>
        </w:rPr>
        <w:t xml:space="preserve"> </w:t>
      </w:r>
      <w:r w:rsidRPr="0072108D">
        <w:rPr>
          <w:rFonts w:ascii="Times New Roman" w:hAnsi="Times New Roman" w:cs="Times New Roman"/>
          <w:sz w:val="20"/>
          <w:szCs w:val="20"/>
        </w:rPr>
        <w:t xml:space="preserve">where </w:t>
      </w:r>
      <w:r w:rsidRPr="0072108D">
        <w:rPr>
          <w:rFonts w:ascii="Times New Roman" w:hAnsi="Times New Roman" w:cs="Times New Roman"/>
          <w:b/>
          <w:bCs/>
          <w:sz w:val="20"/>
          <w:szCs w:val="20"/>
        </w:rPr>
        <w:t>1</w:t>
      </w:r>
      <w:r w:rsidRPr="0072108D">
        <w:rPr>
          <w:rFonts w:ascii="Times New Roman" w:hAnsi="Times New Roman" w:cs="Times New Roman"/>
          <w:sz w:val="20"/>
          <w:szCs w:val="20"/>
        </w:rPr>
        <w:t xml:space="preserve"> is </w:t>
      </w:r>
      <w:r w:rsidRPr="0072108D">
        <w:rPr>
          <w:rFonts w:ascii="Times New Roman" w:hAnsi="Times New Roman" w:cs="Times New Roman"/>
          <w:b/>
          <w:bCs/>
          <w:sz w:val="20"/>
          <w:szCs w:val="20"/>
        </w:rPr>
        <w:t>1a</w:t>
      </w:r>
      <w:r w:rsidRPr="0072108D">
        <w:rPr>
          <w:rFonts w:ascii="Times New Roman" w:hAnsi="Times New Roman" w:cs="Times New Roman"/>
          <w:sz w:val="20"/>
          <w:szCs w:val="20"/>
        </w:rPr>
        <w:t xml:space="preserve">. </w:t>
      </w:r>
      <w:r w:rsidRPr="0072108D">
        <w:rPr>
          <w:rFonts w:ascii="Times New Roman" w:hAnsi="Times New Roman" w:cs="Times New Roman"/>
          <w:sz w:val="20"/>
          <w:szCs w:val="20"/>
          <w:vertAlign w:val="superscript"/>
        </w:rPr>
        <w:t>a</w:t>
      </w:r>
      <w:r w:rsidRPr="0072108D">
        <w:rPr>
          <w:rFonts w:ascii="Times New Roman" w:hAnsi="Times New Roman" w:cs="Times New Roman"/>
          <w:sz w:val="20"/>
          <w:szCs w:val="20"/>
        </w:rPr>
        <w:t xml:space="preserve">Conditions: </w:t>
      </w:r>
      <w:r w:rsidRPr="0072108D">
        <w:rPr>
          <w:rFonts w:ascii="Times New Roman" w:hAnsi="Times New Roman" w:cs="Times New Roman"/>
          <w:b/>
          <w:bCs/>
          <w:sz w:val="20"/>
          <w:szCs w:val="20"/>
        </w:rPr>
        <w:t>1a</w:t>
      </w:r>
      <w:r w:rsidRPr="0072108D">
        <w:rPr>
          <w:rFonts w:ascii="Times New Roman" w:hAnsi="Times New Roman" w:cs="Times New Roman"/>
          <w:sz w:val="20"/>
          <w:szCs w:val="20"/>
        </w:rPr>
        <w:t xml:space="preserve"> (0.4 mmol), </w:t>
      </w:r>
      <w:r w:rsidRPr="0072108D">
        <w:rPr>
          <w:rFonts w:ascii="Times New Roman" w:hAnsi="Times New Roman" w:cs="Times New Roman"/>
          <w:b/>
          <w:bCs/>
          <w:sz w:val="20"/>
          <w:szCs w:val="20"/>
        </w:rPr>
        <w:t xml:space="preserve">2 </w:t>
      </w:r>
      <w:r w:rsidRPr="0072108D">
        <w:rPr>
          <w:rFonts w:ascii="Times New Roman" w:hAnsi="Times New Roman" w:cs="Times New Roman"/>
          <w:sz w:val="20"/>
          <w:szCs w:val="20"/>
        </w:rPr>
        <w:t>(1.0 mmol), K</w:t>
      </w:r>
      <w:r w:rsidRPr="0072108D">
        <w:rPr>
          <w:rFonts w:ascii="Times New Roman" w:hAnsi="Times New Roman" w:cs="Times New Roman"/>
          <w:sz w:val="20"/>
          <w:szCs w:val="20"/>
          <w:vertAlign w:val="subscript"/>
        </w:rPr>
        <w:t>2</w:t>
      </w:r>
      <w:r w:rsidRPr="0072108D">
        <w:rPr>
          <w:rFonts w:ascii="Times New Roman" w:hAnsi="Times New Roman" w:cs="Times New Roman"/>
          <w:sz w:val="20"/>
          <w:szCs w:val="20"/>
        </w:rPr>
        <w:t>CO</w:t>
      </w:r>
      <w:r w:rsidRPr="0072108D">
        <w:rPr>
          <w:rFonts w:ascii="Times New Roman" w:hAnsi="Times New Roman" w:cs="Times New Roman"/>
          <w:sz w:val="20"/>
          <w:szCs w:val="20"/>
          <w:vertAlign w:val="subscript"/>
        </w:rPr>
        <w:t>3</w:t>
      </w:r>
      <w:r w:rsidRPr="0072108D">
        <w:rPr>
          <w:rFonts w:ascii="Times New Roman" w:hAnsi="Times New Roman" w:cs="Times New Roman"/>
          <w:sz w:val="20"/>
          <w:szCs w:val="20"/>
        </w:rPr>
        <w:t xml:space="preserve"> (0.40 mmol), Toluene (3.0 mL) and H</w:t>
      </w:r>
      <w:r w:rsidRPr="0072108D">
        <w:rPr>
          <w:rFonts w:ascii="Times New Roman" w:hAnsi="Times New Roman" w:cs="Times New Roman"/>
          <w:sz w:val="20"/>
          <w:szCs w:val="20"/>
          <w:vertAlign w:val="subscript"/>
        </w:rPr>
        <w:t>2</w:t>
      </w:r>
      <w:r w:rsidRPr="0072108D">
        <w:rPr>
          <w:rFonts w:ascii="Times New Roman" w:hAnsi="Times New Roman" w:cs="Times New Roman"/>
          <w:sz w:val="20"/>
          <w:szCs w:val="20"/>
        </w:rPr>
        <w:t xml:space="preserve">O (0.3mL). </w:t>
      </w:r>
      <w:r w:rsidRPr="0072108D">
        <w:rPr>
          <w:rFonts w:ascii="Times New Roman" w:hAnsi="Times New Roman" w:cs="Times New Roman"/>
          <w:sz w:val="20"/>
          <w:szCs w:val="20"/>
          <w:vertAlign w:val="superscript"/>
        </w:rPr>
        <w:t>b</w:t>
      </w:r>
      <w:r w:rsidRPr="0072108D">
        <w:rPr>
          <w:rFonts w:ascii="Times New Roman" w:hAnsi="Times New Roman" w:cs="Times New Roman"/>
          <w:sz w:val="20"/>
          <w:szCs w:val="20"/>
        </w:rPr>
        <w:t>Conditions:</w:t>
      </w:r>
      <w:r w:rsidRPr="0072108D">
        <w:rPr>
          <w:rFonts w:ascii="Times New Roman" w:hAnsi="Times New Roman" w:cs="Times New Roman"/>
          <w:b/>
          <w:bCs/>
          <w:sz w:val="20"/>
          <w:szCs w:val="20"/>
        </w:rPr>
        <w:t xml:space="preserve"> 1b</w:t>
      </w:r>
      <w:r w:rsidRPr="0072108D">
        <w:rPr>
          <w:rFonts w:ascii="Times New Roman" w:hAnsi="Times New Roman" w:cs="Times New Roman"/>
          <w:sz w:val="20"/>
          <w:szCs w:val="20"/>
        </w:rPr>
        <w:t xml:space="preserve"> (R = H, 0.1 mmol), </w:t>
      </w:r>
      <w:r w:rsidRPr="0072108D">
        <w:rPr>
          <w:rFonts w:ascii="Times New Roman" w:hAnsi="Times New Roman" w:cs="Times New Roman"/>
          <w:b/>
          <w:bCs/>
          <w:sz w:val="20"/>
          <w:szCs w:val="20"/>
        </w:rPr>
        <w:t>2</w:t>
      </w:r>
      <w:r w:rsidRPr="0072108D">
        <w:rPr>
          <w:rFonts w:ascii="Times New Roman" w:hAnsi="Times New Roman" w:cs="Times New Roman"/>
          <w:sz w:val="20"/>
          <w:szCs w:val="20"/>
        </w:rPr>
        <w:t xml:space="preserve"> (0.9 mmol), K</w:t>
      </w:r>
      <w:r w:rsidRPr="0072108D">
        <w:rPr>
          <w:rFonts w:ascii="Times New Roman" w:hAnsi="Times New Roman" w:cs="Times New Roman"/>
          <w:sz w:val="20"/>
          <w:szCs w:val="20"/>
          <w:vertAlign w:val="subscript"/>
        </w:rPr>
        <w:t>2</w:t>
      </w:r>
      <w:r w:rsidRPr="0072108D">
        <w:rPr>
          <w:rFonts w:ascii="Times New Roman" w:hAnsi="Times New Roman" w:cs="Times New Roman"/>
          <w:sz w:val="20"/>
          <w:szCs w:val="20"/>
        </w:rPr>
        <w:t>CO</w:t>
      </w:r>
      <w:r w:rsidRPr="0072108D">
        <w:rPr>
          <w:rFonts w:ascii="Times New Roman" w:hAnsi="Times New Roman" w:cs="Times New Roman"/>
          <w:sz w:val="20"/>
          <w:szCs w:val="20"/>
          <w:vertAlign w:val="subscript"/>
        </w:rPr>
        <w:t>3</w:t>
      </w:r>
      <w:r w:rsidRPr="0072108D">
        <w:rPr>
          <w:rFonts w:ascii="Times New Roman" w:hAnsi="Times New Roman" w:cs="Times New Roman"/>
          <w:sz w:val="20"/>
          <w:szCs w:val="20"/>
        </w:rPr>
        <w:t xml:space="preserve"> (0.1 mmol), Toluene (0.8 mL), H</w:t>
      </w:r>
      <w:r w:rsidRPr="0072108D">
        <w:rPr>
          <w:rFonts w:ascii="Times New Roman" w:hAnsi="Times New Roman" w:cs="Times New Roman"/>
          <w:sz w:val="20"/>
          <w:szCs w:val="20"/>
          <w:vertAlign w:val="subscript"/>
        </w:rPr>
        <w:t>2</w:t>
      </w:r>
      <w:r w:rsidRPr="0072108D">
        <w:rPr>
          <w:rFonts w:ascii="Times New Roman" w:hAnsi="Times New Roman" w:cs="Times New Roman"/>
          <w:sz w:val="20"/>
          <w:szCs w:val="20"/>
        </w:rPr>
        <w:t xml:space="preserve">O (80 µL). </w:t>
      </w:r>
      <w:r w:rsidRPr="0072108D">
        <w:rPr>
          <w:rFonts w:ascii="Times New Roman" w:hAnsi="Times New Roman" w:cs="Times New Roman"/>
          <w:sz w:val="20"/>
          <w:szCs w:val="20"/>
          <w:vertAlign w:val="superscript"/>
        </w:rPr>
        <w:t>c</w:t>
      </w:r>
      <w:r w:rsidRPr="0072108D">
        <w:rPr>
          <w:rFonts w:ascii="Times New Roman" w:hAnsi="Times New Roman" w:cs="Times New Roman"/>
          <w:sz w:val="20"/>
          <w:szCs w:val="20"/>
        </w:rPr>
        <w:t xml:space="preserve">Conditions: </w:t>
      </w:r>
      <w:r w:rsidRPr="0072108D">
        <w:rPr>
          <w:rFonts w:ascii="Times New Roman" w:hAnsi="Times New Roman" w:cs="Times New Roman"/>
          <w:b/>
          <w:bCs/>
          <w:sz w:val="20"/>
          <w:szCs w:val="20"/>
        </w:rPr>
        <w:t>1b</w:t>
      </w:r>
      <w:r w:rsidRPr="0072108D">
        <w:rPr>
          <w:rFonts w:ascii="Times New Roman" w:hAnsi="Times New Roman" w:cs="Times New Roman"/>
          <w:sz w:val="20"/>
          <w:szCs w:val="20"/>
        </w:rPr>
        <w:t xml:space="preserve"> (0.3 mmol), </w:t>
      </w:r>
      <w:r w:rsidRPr="0072108D">
        <w:rPr>
          <w:rFonts w:ascii="Times New Roman" w:hAnsi="Times New Roman" w:cs="Times New Roman"/>
          <w:b/>
          <w:bCs/>
          <w:sz w:val="20"/>
          <w:szCs w:val="20"/>
        </w:rPr>
        <w:t>2</w:t>
      </w:r>
      <w:r w:rsidRPr="0072108D">
        <w:rPr>
          <w:rFonts w:ascii="Times New Roman" w:hAnsi="Times New Roman" w:cs="Times New Roman"/>
          <w:sz w:val="20"/>
          <w:szCs w:val="20"/>
        </w:rPr>
        <w:t xml:space="preserve"> (0.75 mmol), K</w:t>
      </w:r>
      <w:r w:rsidRPr="0072108D">
        <w:rPr>
          <w:rFonts w:ascii="Times New Roman" w:hAnsi="Times New Roman" w:cs="Times New Roman"/>
          <w:sz w:val="20"/>
          <w:szCs w:val="20"/>
          <w:vertAlign w:val="subscript"/>
        </w:rPr>
        <w:t>2</w:t>
      </w:r>
      <w:r w:rsidRPr="0072108D">
        <w:rPr>
          <w:rFonts w:ascii="Times New Roman" w:hAnsi="Times New Roman" w:cs="Times New Roman"/>
          <w:sz w:val="20"/>
          <w:szCs w:val="20"/>
        </w:rPr>
        <w:t>CO</w:t>
      </w:r>
      <w:r w:rsidRPr="0072108D">
        <w:rPr>
          <w:rFonts w:ascii="Times New Roman" w:hAnsi="Times New Roman" w:cs="Times New Roman"/>
          <w:sz w:val="20"/>
          <w:szCs w:val="20"/>
          <w:vertAlign w:val="subscript"/>
        </w:rPr>
        <w:t>3</w:t>
      </w:r>
      <w:r w:rsidRPr="0072108D">
        <w:rPr>
          <w:rFonts w:ascii="Times New Roman" w:hAnsi="Times New Roman" w:cs="Times New Roman"/>
          <w:sz w:val="20"/>
          <w:szCs w:val="20"/>
        </w:rPr>
        <w:t xml:space="preserve"> (0.3 mmol), Toluene (2.0 mL), H</w:t>
      </w:r>
      <w:r w:rsidRPr="0072108D">
        <w:rPr>
          <w:rFonts w:ascii="Times New Roman" w:hAnsi="Times New Roman" w:cs="Times New Roman"/>
          <w:sz w:val="20"/>
          <w:szCs w:val="20"/>
          <w:vertAlign w:val="subscript"/>
        </w:rPr>
        <w:t>2</w:t>
      </w:r>
      <w:r w:rsidRPr="0072108D">
        <w:rPr>
          <w:rFonts w:ascii="Times New Roman" w:hAnsi="Times New Roman" w:cs="Times New Roman"/>
          <w:sz w:val="20"/>
          <w:szCs w:val="20"/>
        </w:rPr>
        <w:t xml:space="preserve">O (0.2 mL). n.d. (not detected). </w:t>
      </w:r>
    </w:p>
    <w:p w14:paraId="53900DF0" w14:textId="09A782A1" w:rsidR="00F53AB2" w:rsidRPr="004E41EC" w:rsidRDefault="00C81C92" w:rsidP="00270E6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9.1. With substrate 1a</w:t>
      </w:r>
    </w:p>
    <w:p w14:paraId="1C979551" w14:textId="4CC6A75E" w:rsidR="006808AA" w:rsidRPr="004E41EC" w:rsidRDefault="00A33BD7" w:rsidP="000F3FB5">
      <w:pPr>
        <w:spacing w:line="480" w:lineRule="auto"/>
        <w:jc w:val="center"/>
        <w:rPr>
          <w:rFonts w:ascii="Times New Roman" w:hAnsi="Times New Roman" w:cs="Times New Roman"/>
          <w:b/>
          <w:bCs/>
          <w:sz w:val="24"/>
          <w:szCs w:val="24"/>
        </w:rPr>
      </w:pPr>
      <w:r w:rsidRPr="00A33BD7">
        <w:rPr>
          <w:noProof/>
        </w:rPr>
        <w:lastRenderedPageBreak/>
        <w:drawing>
          <wp:inline distT="0" distB="0" distL="0" distR="0" wp14:anchorId="1F9222E3" wp14:editId="20D5FFE5">
            <wp:extent cx="4888230" cy="1137285"/>
            <wp:effectExtent l="0" t="0" r="0" b="0"/>
            <wp:docPr id="115944330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88230" cy="1137285"/>
                    </a:xfrm>
                    <a:prstGeom prst="rect">
                      <a:avLst/>
                    </a:prstGeom>
                    <a:noFill/>
                    <a:ln>
                      <a:noFill/>
                    </a:ln>
                  </pic:spPr>
                </pic:pic>
              </a:graphicData>
            </a:graphic>
          </wp:inline>
        </w:drawing>
      </w:r>
    </w:p>
    <w:p w14:paraId="74118F80" w14:textId="7C0651A0" w:rsidR="00FE4FAA" w:rsidRPr="004E41EC" w:rsidRDefault="006B306D" w:rsidP="00270E6B">
      <w:pPr>
        <w:spacing w:line="240" w:lineRule="auto"/>
        <w:jc w:val="both"/>
        <w:rPr>
          <w:rFonts w:ascii="Times New Roman" w:hAnsi="Times New Roman" w:cs="Times New Roman"/>
          <w:sz w:val="24"/>
          <w:szCs w:val="24"/>
        </w:rPr>
      </w:pPr>
      <w:r w:rsidRPr="00504F40">
        <w:rPr>
          <w:rFonts w:ascii="Times New Roman" w:hAnsi="Times New Roman" w:cs="Times New Roman"/>
          <w:sz w:val="24"/>
          <w:szCs w:val="24"/>
        </w:rPr>
        <w:t xml:space="preserve">An oven-dried </w:t>
      </w:r>
      <w:r>
        <w:rPr>
          <w:rFonts w:ascii="Times New Roman" w:hAnsi="Times New Roman" w:cs="Times New Roman"/>
          <w:sz w:val="24"/>
          <w:szCs w:val="24"/>
        </w:rPr>
        <w:t>5</w:t>
      </w:r>
      <w:r w:rsidR="00072AAF">
        <w:rPr>
          <w:rFonts w:ascii="Times New Roman" w:hAnsi="Times New Roman" w:cs="Times New Roman"/>
          <w:sz w:val="24"/>
          <w:szCs w:val="24"/>
        </w:rPr>
        <w:t>.0</w:t>
      </w:r>
      <w:r>
        <w:rPr>
          <w:rFonts w:ascii="Times New Roman" w:hAnsi="Times New Roman" w:cs="Times New Roman"/>
          <w:sz w:val="24"/>
          <w:szCs w:val="24"/>
        </w:rPr>
        <w:t xml:space="preserve"> </w:t>
      </w:r>
      <w:r w:rsidRPr="00504F40">
        <w:rPr>
          <w:rFonts w:ascii="Times New Roman" w:hAnsi="Times New Roman" w:cs="Times New Roman"/>
          <w:sz w:val="24"/>
          <w:szCs w:val="24"/>
        </w:rPr>
        <w:t xml:space="preserve">mL Schlenk tube equipped with a magnetic stir bar was charged with </w:t>
      </w:r>
      <w:r w:rsidR="00235FC8" w:rsidRPr="00A528D3">
        <w:rPr>
          <w:rFonts w:ascii="Times New Roman" w:hAnsi="Times New Roman" w:cs="Times New Roman"/>
          <w:b/>
          <w:bCs/>
          <w:sz w:val="24"/>
          <w:szCs w:val="24"/>
        </w:rPr>
        <w:t>1a</w:t>
      </w:r>
      <w:r w:rsidR="00235FC8" w:rsidRPr="004E41EC">
        <w:rPr>
          <w:rFonts w:ascii="Times New Roman" w:hAnsi="Times New Roman" w:cs="Times New Roman"/>
          <w:sz w:val="24"/>
          <w:szCs w:val="24"/>
        </w:rPr>
        <w:t xml:space="preserve"> (94.5 mg, 0.40 mmol, 1.0 equiv), phenylboronic acid (122.0 mg, 1.0 mmol, 2.5 equiv),</w:t>
      </w:r>
      <w:r w:rsidR="00C40CA2" w:rsidRPr="004E41EC">
        <w:rPr>
          <w:rFonts w:ascii="Times New Roman" w:hAnsi="Times New Roman" w:cs="Times New Roman"/>
          <w:sz w:val="24"/>
          <w:szCs w:val="24"/>
        </w:rPr>
        <w:t xml:space="preserve"> </w:t>
      </w:r>
      <w:r w:rsidR="00A528D3" w:rsidRPr="00C9533D">
        <w:rPr>
          <w:rFonts w:ascii="Times New Roman" w:hAnsi="Times New Roman" w:cs="Times New Roman"/>
          <w:sz w:val="24"/>
          <w:szCs w:val="24"/>
        </w:rPr>
        <w:t>X</w:t>
      </w:r>
      <w:r w:rsidR="00C40CA2" w:rsidRPr="00C9533D">
        <w:rPr>
          <w:rFonts w:ascii="Times New Roman" w:hAnsi="Times New Roman" w:cs="Times New Roman"/>
          <w:sz w:val="24"/>
          <w:szCs w:val="24"/>
          <w:vertAlign w:val="subscript"/>
        </w:rPr>
        <w:t>1</w:t>
      </w:r>
      <w:r w:rsidR="00235FC8" w:rsidRPr="004E41EC">
        <w:rPr>
          <w:rFonts w:ascii="Times New Roman" w:hAnsi="Times New Roman" w:cs="Times New Roman"/>
          <w:sz w:val="24"/>
          <w:szCs w:val="24"/>
        </w:rPr>
        <w:t xml:space="preserve"> (</w:t>
      </w:r>
      <w:r w:rsidR="00E669A4" w:rsidRPr="004E41EC">
        <w:rPr>
          <w:rFonts w:ascii="Times New Roman" w:hAnsi="Times New Roman" w:cs="Times New Roman"/>
          <w:sz w:val="24"/>
          <w:szCs w:val="24"/>
        </w:rPr>
        <w:t>9.2</w:t>
      </w:r>
      <w:r w:rsidR="00235FC8" w:rsidRPr="004E41EC">
        <w:rPr>
          <w:rFonts w:ascii="Times New Roman" w:hAnsi="Times New Roman" w:cs="Times New Roman"/>
          <w:sz w:val="24"/>
          <w:szCs w:val="24"/>
        </w:rPr>
        <w:t xml:space="preserve"> mg, </w:t>
      </w:r>
      <w:r w:rsidR="00EB42CA" w:rsidRPr="004E41EC">
        <w:rPr>
          <w:rFonts w:ascii="Times New Roman" w:hAnsi="Times New Roman" w:cs="Times New Roman"/>
          <w:sz w:val="24"/>
          <w:szCs w:val="24"/>
        </w:rPr>
        <w:t>2</w:t>
      </w:r>
      <w:r w:rsidR="00235FC8" w:rsidRPr="004E41EC">
        <w:rPr>
          <w:rFonts w:ascii="Times New Roman" w:hAnsi="Times New Roman" w:cs="Times New Roman"/>
          <w:sz w:val="24"/>
          <w:szCs w:val="24"/>
        </w:rPr>
        <w:t>.</w:t>
      </w:r>
      <w:r w:rsidR="00EB42CA" w:rsidRPr="004E41EC">
        <w:rPr>
          <w:rFonts w:ascii="Times New Roman" w:hAnsi="Times New Roman" w:cs="Times New Roman"/>
          <w:sz w:val="24"/>
          <w:szCs w:val="24"/>
        </w:rPr>
        <w:t>5</w:t>
      </w:r>
      <w:r w:rsidR="00235FC8" w:rsidRPr="004E41EC">
        <w:rPr>
          <w:rFonts w:ascii="Times New Roman" w:hAnsi="Times New Roman" w:cs="Times New Roman"/>
          <w:sz w:val="24"/>
          <w:szCs w:val="24"/>
        </w:rPr>
        <w:t xml:space="preserve"> mol%)</w:t>
      </w:r>
      <w:r w:rsidR="000271C1" w:rsidRPr="004E41EC">
        <w:rPr>
          <w:rFonts w:ascii="Times New Roman" w:hAnsi="Times New Roman" w:cs="Times New Roman"/>
          <w:sz w:val="24"/>
          <w:szCs w:val="24"/>
        </w:rPr>
        <w:t xml:space="preserve"> </w:t>
      </w:r>
      <w:r w:rsidR="00235FC8" w:rsidRPr="004E41EC">
        <w:rPr>
          <w:rFonts w:ascii="Times New Roman" w:hAnsi="Times New Roman" w:cs="Times New Roman"/>
          <w:sz w:val="24"/>
          <w:szCs w:val="24"/>
        </w:rPr>
        <w:t>and K</w:t>
      </w:r>
      <w:r w:rsidR="00235FC8" w:rsidRPr="004E41EC">
        <w:rPr>
          <w:rFonts w:ascii="Times New Roman" w:hAnsi="Times New Roman" w:cs="Times New Roman"/>
          <w:sz w:val="24"/>
          <w:szCs w:val="24"/>
          <w:vertAlign w:val="subscript"/>
        </w:rPr>
        <w:t>2</w:t>
      </w:r>
      <w:r w:rsidR="00235FC8" w:rsidRPr="004E41EC">
        <w:rPr>
          <w:rFonts w:ascii="Times New Roman" w:hAnsi="Times New Roman" w:cs="Times New Roman"/>
          <w:sz w:val="24"/>
          <w:szCs w:val="24"/>
        </w:rPr>
        <w:t>CO</w:t>
      </w:r>
      <w:r w:rsidR="00235FC8" w:rsidRPr="004E41EC">
        <w:rPr>
          <w:rFonts w:ascii="Times New Roman" w:hAnsi="Times New Roman" w:cs="Times New Roman"/>
          <w:sz w:val="24"/>
          <w:szCs w:val="24"/>
          <w:vertAlign w:val="subscript"/>
        </w:rPr>
        <w:t>3</w:t>
      </w:r>
      <w:r w:rsidR="00235FC8" w:rsidRPr="004E41EC">
        <w:rPr>
          <w:rFonts w:ascii="Times New Roman" w:hAnsi="Times New Roman" w:cs="Times New Roman"/>
          <w:sz w:val="24"/>
          <w:szCs w:val="24"/>
        </w:rPr>
        <w:t xml:space="preserve"> (55.3 mg, 0.40 mmol, 1.0 equiv) in toluene (3</w:t>
      </w:r>
      <w:r w:rsidR="004369C9">
        <w:rPr>
          <w:rFonts w:ascii="Times New Roman" w:hAnsi="Times New Roman" w:cs="Times New Roman"/>
          <w:sz w:val="24"/>
          <w:szCs w:val="24"/>
        </w:rPr>
        <w:t>.0</w:t>
      </w:r>
      <w:r w:rsidR="00235FC8" w:rsidRPr="004E41EC">
        <w:rPr>
          <w:rFonts w:ascii="Times New Roman" w:hAnsi="Times New Roman" w:cs="Times New Roman"/>
          <w:sz w:val="24"/>
          <w:szCs w:val="24"/>
        </w:rPr>
        <w:t xml:space="preserve"> mL) and deionized water (0.3 mL) was heated at 60 °C for </w:t>
      </w:r>
      <w:r w:rsidR="00C622FF" w:rsidRPr="004E41EC">
        <w:rPr>
          <w:rFonts w:ascii="Times New Roman" w:hAnsi="Times New Roman" w:cs="Times New Roman"/>
          <w:sz w:val="24"/>
          <w:szCs w:val="24"/>
        </w:rPr>
        <w:t>6</w:t>
      </w:r>
      <w:r w:rsidR="00235FC8" w:rsidRPr="004E41EC">
        <w:rPr>
          <w:rFonts w:ascii="Times New Roman" w:hAnsi="Times New Roman" w:cs="Times New Roman"/>
          <w:sz w:val="24"/>
          <w:szCs w:val="24"/>
        </w:rPr>
        <w:t xml:space="preserve"> h. After being cooled to room temperature, the solvent was </w:t>
      </w:r>
      <w:r w:rsidR="0033649A">
        <w:rPr>
          <w:rFonts w:ascii="Times New Roman" w:hAnsi="Times New Roman" w:cs="Times New Roman"/>
          <w:sz w:val="24"/>
          <w:szCs w:val="24"/>
        </w:rPr>
        <w:t xml:space="preserve">evaporated under </w:t>
      </w:r>
      <w:r w:rsidR="00951A85">
        <w:rPr>
          <w:rFonts w:ascii="Times New Roman" w:hAnsi="Times New Roman" w:cs="Times New Roman"/>
          <w:sz w:val="24"/>
          <w:szCs w:val="24"/>
        </w:rPr>
        <w:t>reduced pressure</w:t>
      </w:r>
      <w:r w:rsidR="00252E47">
        <w:rPr>
          <w:rFonts w:ascii="Times New Roman" w:hAnsi="Times New Roman" w:cs="Times New Roman"/>
          <w:sz w:val="24"/>
          <w:szCs w:val="24"/>
        </w:rPr>
        <w:t>. The crude product</w:t>
      </w:r>
      <w:r w:rsidR="00235FC8" w:rsidRPr="004E41EC">
        <w:rPr>
          <w:rFonts w:ascii="Times New Roman" w:hAnsi="Times New Roman" w:cs="Times New Roman"/>
          <w:sz w:val="24"/>
          <w:szCs w:val="24"/>
        </w:rPr>
        <w:t xml:space="preserve"> was purified by flash </w:t>
      </w:r>
      <w:r w:rsidR="00A30A0F">
        <w:rPr>
          <w:rFonts w:ascii="Times New Roman" w:hAnsi="Times New Roman" w:cs="Times New Roman"/>
          <w:sz w:val="24"/>
          <w:szCs w:val="24"/>
        </w:rPr>
        <w:t>column</w:t>
      </w:r>
      <w:r w:rsidR="00A44333">
        <w:rPr>
          <w:rFonts w:ascii="Times New Roman" w:hAnsi="Times New Roman" w:cs="Times New Roman"/>
          <w:sz w:val="24"/>
          <w:szCs w:val="24"/>
        </w:rPr>
        <w:t xml:space="preserve"> </w:t>
      </w:r>
      <w:r w:rsidR="00235FC8" w:rsidRPr="004E41EC">
        <w:rPr>
          <w:rFonts w:ascii="Times New Roman" w:hAnsi="Times New Roman" w:cs="Times New Roman"/>
          <w:sz w:val="24"/>
          <w:szCs w:val="24"/>
        </w:rPr>
        <w:t>chromatography on silica gel (</w:t>
      </w:r>
      <w:r w:rsidR="00C24C81" w:rsidRPr="004E41EC">
        <w:rPr>
          <w:rFonts w:ascii="Times New Roman" w:hAnsi="Times New Roman" w:cs="Times New Roman"/>
          <w:sz w:val="24"/>
          <w:szCs w:val="24"/>
        </w:rPr>
        <w:t>Hexane</w:t>
      </w:r>
      <w:r w:rsidR="00235FC8" w:rsidRPr="004E41EC">
        <w:rPr>
          <w:rFonts w:ascii="Times New Roman" w:hAnsi="Times New Roman" w:cs="Times New Roman"/>
          <w:sz w:val="24"/>
          <w:szCs w:val="24"/>
        </w:rPr>
        <w:t xml:space="preserve">/EtOAc = 100:10) to afford </w:t>
      </w:r>
      <w:r w:rsidR="00235FC8" w:rsidRPr="00A44333">
        <w:rPr>
          <w:rFonts w:ascii="Times New Roman" w:hAnsi="Times New Roman" w:cs="Times New Roman"/>
          <w:b/>
          <w:bCs/>
          <w:sz w:val="24"/>
          <w:szCs w:val="24"/>
        </w:rPr>
        <w:t>3a</w:t>
      </w:r>
      <w:r w:rsidR="00235FC8" w:rsidRPr="004E41EC">
        <w:rPr>
          <w:rFonts w:ascii="Times New Roman" w:hAnsi="Times New Roman" w:cs="Times New Roman"/>
          <w:sz w:val="24"/>
          <w:szCs w:val="24"/>
        </w:rPr>
        <w:t xml:space="preserve"> (1</w:t>
      </w:r>
      <w:r w:rsidR="00C24C81" w:rsidRPr="004E41EC">
        <w:rPr>
          <w:rFonts w:ascii="Times New Roman" w:hAnsi="Times New Roman" w:cs="Times New Roman"/>
          <w:sz w:val="24"/>
          <w:szCs w:val="24"/>
        </w:rPr>
        <w:t>18</w:t>
      </w:r>
      <w:r w:rsidR="00235FC8" w:rsidRPr="004E41EC">
        <w:rPr>
          <w:rFonts w:ascii="Times New Roman" w:hAnsi="Times New Roman" w:cs="Times New Roman"/>
          <w:sz w:val="24"/>
          <w:szCs w:val="24"/>
        </w:rPr>
        <w:t>.</w:t>
      </w:r>
      <w:r w:rsidR="00C24C81" w:rsidRPr="004E41EC">
        <w:rPr>
          <w:rFonts w:ascii="Times New Roman" w:hAnsi="Times New Roman" w:cs="Times New Roman"/>
          <w:sz w:val="24"/>
          <w:szCs w:val="24"/>
        </w:rPr>
        <w:t>5</w:t>
      </w:r>
      <w:r w:rsidR="00235FC8" w:rsidRPr="004E41EC">
        <w:rPr>
          <w:rFonts w:ascii="Times New Roman" w:hAnsi="Times New Roman" w:cs="Times New Roman"/>
          <w:sz w:val="24"/>
          <w:szCs w:val="24"/>
        </w:rPr>
        <w:t xml:space="preserve"> mg, 9</w:t>
      </w:r>
      <w:r w:rsidR="00E52510" w:rsidRPr="004E41EC">
        <w:rPr>
          <w:rFonts w:ascii="Times New Roman" w:hAnsi="Times New Roman" w:cs="Times New Roman"/>
          <w:sz w:val="24"/>
          <w:szCs w:val="24"/>
        </w:rPr>
        <w:t>4</w:t>
      </w:r>
      <w:r w:rsidR="004369C9">
        <w:rPr>
          <w:rFonts w:ascii="Times New Roman" w:hAnsi="Times New Roman" w:cs="Times New Roman"/>
          <w:sz w:val="24"/>
          <w:szCs w:val="24"/>
        </w:rPr>
        <w:t xml:space="preserve"> </w:t>
      </w:r>
      <w:r w:rsidR="00235FC8" w:rsidRPr="004E41EC">
        <w:rPr>
          <w:rFonts w:ascii="Times New Roman" w:hAnsi="Times New Roman" w:cs="Times New Roman"/>
          <w:sz w:val="24"/>
          <w:szCs w:val="24"/>
        </w:rPr>
        <w:t>%, 9</w:t>
      </w:r>
      <w:r w:rsidR="003B098F">
        <w:rPr>
          <w:rFonts w:ascii="Times New Roman" w:hAnsi="Times New Roman" w:cs="Times New Roman"/>
          <w:sz w:val="24"/>
          <w:szCs w:val="24"/>
        </w:rPr>
        <w:t>9</w:t>
      </w:r>
      <w:r w:rsidR="004369C9">
        <w:rPr>
          <w:rFonts w:ascii="Times New Roman" w:hAnsi="Times New Roman" w:cs="Times New Roman"/>
          <w:sz w:val="24"/>
          <w:szCs w:val="24"/>
        </w:rPr>
        <w:t xml:space="preserve"> </w:t>
      </w:r>
      <w:r w:rsidR="00235FC8" w:rsidRPr="004E41EC">
        <w:rPr>
          <w:rFonts w:ascii="Times New Roman" w:hAnsi="Times New Roman" w:cs="Times New Roman"/>
          <w:sz w:val="24"/>
          <w:szCs w:val="24"/>
        </w:rPr>
        <w:t xml:space="preserve">% </w:t>
      </w:r>
      <w:r w:rsidR="00235FC8" w:rsidRPr="004369C9">
        <w:rPr>
          <w:rFonts w:ascii="Times New Roman" w:hAnsi="Times New Roman" w:cs="Times New Roman"/>
          <w:i/>
          <w:iCs/>
          <w:sz w:val="24"/>
          <w:szCs w:val="24"/>
        </w:rPr>
        <w:t>ee</w:t>
      </w:r>
      <w:r w:rsidR="00235FC8" w:rsidRPr="004E41EC">
        <w:rPr>
          <w:rFonts w:ascii="Times New Roman" w:hAnsi="Times New Roman" w:cs="Times New Roman"/>
          <w:sz w:val="24"/>
          <w:szCs w:val="24"/>
        </w:rPr>
        <w:t xml:space="preserve">). </w:t>
      </w:r>
    </w:p>
    <w:p w14:paraId="149F1EB1" w14:textId="39FCFB60" w:rsidR="00AF543B" w:rsidRPr="004E31CC" w:rsidRDefault="00240151" w:rsidP="00270E6B">
      <w:pPr>
        <w:spacing w:line="240" w:lineRule="auto"/>
        <w:jc w:val="both"/>
        <w:rPr>
          <w:rFonts w:ascii="Times New Roman" w:hAnsi="Times New Roman" w:cs="Times New Roman"/>
          <w:sz w:val="24"/>
          <w:szCs w:val="24"/>
        </w:rPr>
      </w:pPr>
      <w:r w:rsidRPr="004E41EC">
        <w:rPr>
          <w:rFonts w:ascii="Times New Roman" w:hAnsi="Times New Roman" w:cs="Times New Roman"/>
          <w:b/>
          <w:bCs/>
          <w:sz w:val="24"/>
          <w:szCs w:val="24"/>
          <w:vertAlign w:val="superscript"/>
        </w:rPr>
        <w:t>1</w:t>
      </w:r>
      <w:r w:rsidRPr="004E41EC">
        <w:rPr>
          <w:rFonts w:ascii="Times New Roman" w:hAnsi="Times New Roman" w:cs="Times New Roman"/>
          <w:b/>
          <w:bCs/>
          <w:sz w:val="24"/>
          <w:szCs w:val="24"/>
        </w:rPr>
        <w:t>H NMR (400 MHz,</w:t>
      </w:r>
      <w:r w:rsidR="00A258DA">
        <w:rPr>
          <w:rFonts w:ascii="Times New Roman" w:hAnsi="Times New Roman" w:cs="Times New Roman"/>
          <w:b/>
          <w:bCs/>
          <w:sz w:val="24"/>
          <w:szCs w:val="24"/>
        </w:rPr>
        <w:t xml:space="preserve"> </w:t>
      </w:r>
      <w:r w:rsidRPr="004E41EC">
        <w:rPr>
          <w:rFonts w:ascii="Times New Roman" w:hAnsi="Times New Roman" w:cs="Times New Roman"/>
          <w:b/>
          <w:bCs/>
          <w:sz w:val="24"/>
          <w:szCs w:val="24"/>
        </w:rPr>
        <w:t>CDCl</w:t>
      </w:r>
      <w:r w:rsidRPr="004E41EC">
        <w:rPr>
          <w:rFonts w:ascii="Times New Roman" w:hAnsi="Times New Roman" w:cs="Times New Roman"/>
          <w:b/>
          <w:bCs/>
          <w:sz w:val="24"/>
          <w:szCs w:val="24"/>
          <w:vertAlign w:val="subscript"/>
        </w:rPr>
        <w:t>3</w:t>
      </w:r>
      <w:r w:rsidR="00A00DB8" w:rsidRPr="004E41EC">
        <w:rPr>
          <w:rFonts w:ascii="Times New Roman" w:hAnsi="Times New Roman" w:cs="Times New Roman"/>
          <w:b/>
          <w:bCs/>
          <w:sz w:val="24"/>
          <w:szCs w:val="24"/>
        </w:rPr>
        <w:t>)</w:t>
      </w:r>
      <w:r w:rsidR="00A00DB8" w:rsidRPr="004E41EC">
        <w:rPr>
          <w:rFonts w:ascii="Times New Roman" w:hAnsi="Times New Roman" w:cs="Times New Roman"/>
          <w:sz w:val="24"/>
          <w:szCs w:val="24"/>
        </w:rPr>
        <w:t>:</w:t>
      </w:r>
      <w:r w:rsidRPr="004E41EC">
        <w:rPr>
          <w:rFonts w:ascii="Times New Roman" w:hAnsi="Times New Roman" w:cs="Times New Roman"/>
          <w:sz w:val="24"/>
          <w:szCs w:val="24"/>
        </w:rPr>
        <w:t xml:space="preserve"> δ 7.65 (d,1H), 7.47-7.37(m,4H), 7.21- 7.17(m,1H), 7.11(m,5H), 4.81(s,1H), 2.34(s,3H), 2.30(s,3H).</w:t>
      </w:r>
      <w:r w:rsidR="004E31CC">
        <w:rPr>
          <w:rFonts w:ascii="Times New Roman" w:hAnsi="Times New Roman" w:cs="Times New Roman"/>
          <w:sz w:val="24"/>
          <w:szCs w:val="24"/>
        </w:rPr>
        <w:t xml:space="preserve"> </w:t>
      </w:r>
      <w:r w:rsidRPr="004E41EC">
        <w:rPr>
          <w:rFonts w:ascii="Times New Roman" w:hAnsi="Times New Roman" w:cs="Times New Roman"/>
          <w:b/>
          <w:bCs/>
          <w:sz w:val="24"/>
          <w:szCs w:val="24"/>
          <w:vertAlign w:val="superscript"/>
        </w:rPr>
        <w:t>13</w:t>
      </w:r>
      <w:r w:rsidRPr="004E41EC">
        <w:rPr>
          <w:rFonts w:ascii="Times New Roman" w:hAnsi="Times New Roman" w:cs="Times New Roman"/>
          <w:b/>
          <w:bCs/>
          <w:sz w:val="24"/>
          <w:szCs w:val="24"/>
        </w:rPr>
        <w:t>C NMR (101 MHz</w:t>
      </w:r>
      <w:r w:rsidR="00A258DA">
        <w:rPr>
          <w:rFonts w:ascii="Times New Roman" w:hAnsi="Times New Roman" w:cs="Times New Roman"/>
          <w:b/>
          <w:bCs/>
          <w:sz w:val="24"/>
          <w:szCs w:val="24"/>
        </w:rPr>
        <w:t xml:space="preserve">, </w:t>
      </w:r>
      <w:r w:rsidRPr="004E41EC">
        <w:rPr>
          <w:rFonts w:ascii="Times New Roman" w:hAnsi="Times New Roman" w:cs="Times New Roman"/>
          <w:b/>
          <w:bCs/>
          <w:sz w:val="24"/>
          <w:szCs w:val="24"/>
        </w:rPr>
        <w:t>CDCl</w:t>
      </w:r>
      <w:r w:rsidRPr="004E41EC">
        <w:rPr>
          <w:rFonts w:ascii="Times New Roman" w:hAnsi="Times New Roman" w:cs="Times New Roman"/>
          <w:b/>
          <w:bCs/>
          <w:sz w:val="24"/>
          <w:szCs w:val="24"/>
          <w:vertAlign w:val="subscript"/>
        </w:rPr>
        <w:t>3</w:t>
      </w:r>
      <w:r w:rsidRPr="004E41EC">
        <w:rPr>
          <w:rFonts w:ascii="Times New Roman" w:hAnsi="Times New Roman" w:cs="Times New Roman"/>
          <w:b/>
          <w:bCs/>
          <w:sz w:val="24"/>
          <w:szCs w:val="24"/>
        </w:rPr>
        <w:t>)</w:t>
      </w:r>
      <w:r w:rsidR="00A00DB8" w:rsidRPr="004E41EC">
        <w:rPr>
          <w:rFonts w:ascii="Times New Roman" w:hAnsi="Times New Roman" w:cs="Times New Roman"/>
          <w:sz w:val="24"/>
          <w:szCs w:val="24"/>
        </w:rPr>
        <w:t>:</w:t>
      </w:r>
      <w:r w:rsidRPr="004E41EC">
        <w:rPr>
          <w:rFonts w:ascii="Times New Roman" w:hAnsi="Times New Roman" w:cs="Times New Roman"/>
          <w:sz w:val="24"/>
          <w:szCs w:val="24"/>
        </w:rPr>
        <w:t xml:space="preserve"> δ 201.56, 141.38, 137.08, 136.45, 136.04, 135.99, 135.39, 132.28, 131.30, 130.80, 128.39, 128.17, 127.97, 127.58, 126.48, 124.17, 124.12, 81.22, 20.62, 20.34.</w:t>
      </w:r>
      <w:r w:rsidR="004E31CC">
        <w:rPr>
          <w:rFonts w:ascii="Times New Roman" w:hAnsi="Times New Roman" w:cs="Times New Roman"/>
          <w:sz w:val="24"/>
          <w:szCs w:val="24"/>
        </w:rPr>
        <w:t xml:space="preserve"> </w:t>
      </w:r>
      <w:r w:rsidR="004E31CC" w:rsidRPr="004E31CC">
        <w:rPr>
          <w:rFonts w:ascii="Times New Roman" w:hAnsi="Times New Roman" w:cs="Times New Roman"/>
          <w:b/>
          <w:bCs/>
          <w:sz w:val="24"/>
          <w:szCs w:val="24"/>
        </w:rPr>
        <w:t>HRMS (ESI)</w:t>
      </w:r>
      <w:r w:rsidR="004E31CC">
        <w:rPr>
          <w:rFonts w:ascii="Times New Roman" w:hAnsi="Times New Roman" w:cs="Times New Roman"/>
          <w:b/>
          <w:bCs/>
          <w:sz w:val="24"/>
          <w:szCs w:val="24"/>
        </w:rPr>
        <w:t>:</w:t>
      </w:r>
      <w:r w:rsidR="004E31CC" w:rsidRPr="004E31CC">
        <w:rPr>
          <w:rFonts w:ascii="Times New Roman" w:hAnsi="Times New Roman" w:cs="Times New Roman"/>
          <w:b/>
          <w:bCs/>
          <w:sz w:val="24"/>
          <w:szCs w:val="24"/>
        </w:rPr>
        <w:t xml:space="preserve"> </w:t>
      </w:r>
      <w:r w:rsidR="004E31CC" w:rsidRPr="004E31CC">
        <w:rPr>
          <w:rFonts w:ascii="Times New Roman" w:hAnsi="Times New Roman" w:cs="Times New Roman"/>
          <w:sz w:val="24"/>
          <w:szCs w:val="24"/>
        </w:rPr>
        <w:t>calcd for C</w:t>
      </w:r>
      <w:r w:rsidR="004E31CC" w:rsidRPr="004E31CC">
        <w:rPr>
          <w:rFonts w:ascii="Times New Roman" w:hAnsi="Times New Roman" w:cs="Times New Roman"/>
          <w:sz w:val="24"/>
          <w:szCs w:val="24"/>
          <w:vertAlign w:val="subscript"/>
        </w:rPr>
        <w:t>22</w:t>
      </w:r>
      <w:r w:rsidR="004E31CC" w:rsidRPr="004E31CC">
        <w:rPr>
          <w:rFonts w:ascii="Times New Roman" w:hAnsi="Times New Roman" w:cs="Times New Roman"/>
          <w:sz w:val="24"/>
          <w:szCs w:val="24"/>
        </w:rPr>
        <w:t>H</w:t>
      </w:r>
      <w:r w:rsidR="004E31CC" w:rsidRPr="004E31CC">
        <w:rPr>
          <w:rFonts w:ascii="Times New Roman" w:hAnsi="Times New Roman" w:cs="Times New Roman"/>
          <w:sz w:val="24"/>
          <w:szCs w:val="24"/>
          <w:vertAlign w:val="subscript"/>
        </w:rPr>
        <w:t>18</w:t>
      </w:r>
      <w:r w:rsidR="004E31CC" w:rsidRPr="004E31CC">
        <w:rPr>
          <w:rFonts w:ascii="Times New Roman" w:hAnsi="Times New Roman" w:cs="Times New Roman"/>
          <w:sz w:val="24"/>
          <w:szCs w:val="24"/>
        </w:rPr>
        <w:t>O</w:t>
      </w:r>
      <w:r w:rsidR="004E31CC" w:rsidRPr="004E31CC">
        <w:rPr>
          <w:rFonts w:ascii="Times New Roman" w:hAnsi="Times New Roman" w:cs="Times New Roman"/>
          <w:sz w:val="24"/>
          <w:szCs w:val="24"/>
          <w:vertAlign w:val="subscript"/>
        </w:rPr>
        <w:t>2</w:t>
      </w:r>
      <w:r w:rsidR="004E31CC" w:rsidRPr="004E31CC">
        <w:rPr>
          <w:rFonts w:ascii="Times New Roman" w:hAnsi="Times New Roman" w:cs="Times New Roman"/>
          <w:sz w:val="24"/>
          <w:szCs w:val="24"/>
        </w:rPr>
        <w:t>Na [M+Na]</w:t>
      </w:r>
      <w:r w:rsidR="004E31CC" w:rsidRPr="004E31CC">
        <w:rPr>
          <w:rFonts w:ascii="Times New Roman" w:hAnsi="Times New Roman" w:cs="Times New Roman"/>
          <w:sz w:val="24"/>
          <w:szCs w:val="24"/>
          <w:vertAlign w:val="superscript"/>
        </w:rPr>
        <w:t xml:space="preserve">+ </w:t>
      </w:r>
      <w:r w:rsidR="004E31CC" w:rsidRPr="004E31CC">
        <w:rPr>
          <w:rFonts w:ascii="Times New Roman" w:hAnsi="Times New Roman" w:cs="Times New Roman"/>
          <w:sz w:val="24"/>
          <w:szCs w:val="24"/>
        </w:rPr>
        <w:t>337.1204, found 337.1206.</w:t>
      </w:r>
    </w:p>
    <w:p w14:paraId="3CFA8989" w14:textId="77777777" w:rsidR="004E31CC" w:rsidRPr="00CC54DC" w:rsidRDefault="004E31CC" w:rsidP="00270E6B">
      <w:pPr>
        <w:spacing w:line="240" w:lineRule="auto"/>
        <w:jc w:val="both"/>
        <w:rPr>
          <w:rFonts w:ascii="Times New Roman" w:hAnsi="Times New Roman" w:cs="Times New Roman"/>
          <w:b/>
          <w:bCs/>
          <w:sz w:val="24"/>
          <w:szCs w:val="24"/>
        </w:rPr>
      </w:pPr>
    </w:p>
    <w:p w14:paraId="28E6DC03" w14:textId="24B3D3EE" w:rsidR="00467B54" w:rsidRDefault="006F5A81" w:rsidP="000F3FB5">
      <w:pPr>
        <w:pStyle w:val="NoSpacing"/>
        <w:jc w:val="center"/>
        <w:rPr>
          <w:rFonts w:ascii="Times New Roman" w:hAnsi="Times New Roman" w:cs="Times New Roman"/>
          <w:b/>
          <w:bCs/>
          <w:sz w:val="24"/>
          <w:szCs w:val="24"/>
        </w:rPr>
      </w:pPr>
      <w:r w:rsidRPr="00A22E1C">
        <w:rPr>
          <w:noProof/>
        </w:rPr>
        <w:drawing>
          <wp:inline distT="0" distB="0" distL="0" distR="0" wp14:anchorId="282643C2" wp14:editId="59E28CC2">
            <wp:extent cx="4745851" cy="3312000"/>
            <wp:effectExtent l="19050" t="19050" r="17145" b="22225"/>
            <wp:docPr id="824599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99805" name=""/>
                    <pic:cNvPicPr/>
                  </pic:nvPicPr>
                  <pic:blipFill>
                    <a:blip r:embed="rId36"/>
                    <a:stretch>
                      <a:fillRect/>
                    </a:stretch>
                  </pic:blipFill>
                  <pic:spPr>
                    <a:xfrm>
                      <a:off x="0" y="0"/>
                      <a:ext cx="4745851" cy="3312000"/>
                    </a:xfrm>
                    <a:prstGeom prst="rect">
                      <a:avLst/>
                    </a:prstGeom>
                    <a:ln w="3175">
                      <a:solidFill>
                        <a:schemeClr val="tx1"/>
                      </a:solidFill>
                    </a:ln>
                  </pic:spPr>
                </pic:pic>
              </a:graphicData>
            </a:graphic>
          </wp:inline>
        </w:drawing>
      </w:r>
    </w:p>
    <w:p w14:paraId="18E9B968" w14:textId="77777777" w:rsidR="00B3725A" w:rsidRDefault="00B3725A" w:rsidP="00270E6B">
      <w:pPr>
        <w:pStyle w:val="NoSpacing"/>
        <w:jc w:val="both"/>
        <w:rPr>
          <w:rFonts w:ascii="Times New Roman" w:hAnsi="Times New Roman" w:cs="Times New Roman"/>
          <w:b/>
          <w:bCs/>
          <w:sz w:val="24"/>
          <w:szCs w:val="24"/>
        </w:rPr>
      </w:pPr>
    </w:p>
    <w:p w14:paraId="3248F980" w14:textId="0D75E19D" w:rsidR="00B3725A" w:rsidRDefault="00B3725A" w:rsidP="00270E6B">
      <w:pPr>
        <w:jc w:val="both"/>
        <w:rPr>
          <w:rFonts w:ascii="Times New Roman" w:hAnsi="Times New Roman" w:cs="Times New Roman"/>
          <w:b/>
          <w:bCs/>
          <w:sz w:val="24"/>
          <w:szCs w:val="24"/>
        </w:rPr>
      </w:pPr>
      <w:r w:rsidRPr="005C66F5">
        <w:rPr>
          <w:rFonts w:ascii="Times New Roman" w:hAnsi="Times New Roman" w:cs="Times New Roman"/>
          <w:b/>
          <w:bCs/>
          <w:sz w:val="24"/>
          <w:szCs w:val="24"/>
          <w:lang w:val="en-US"/>
        </w:rPr>
        <w:t>Figure S</w:t>
      </w:r>
      <w:r>
        <w:rPr>
          <w:rFonts w:ascii="Times New Roman" w:hAnsi="Times New Roman" w:cs="Times New Roman"/>
          <w:b/>
          <w:bCs/>
          <w:sz w:val="24"/>
          <w:szCs w:val="24"/>
          <w:lang w:val="en-US"/>
        </w:rPr>
        <w:t>21</w:t>
      </w:r>
      <w:r>
        <w:rPr>
          <w:rFonts w:ascii="Times New Roman" w:hAnsi="Times New Roman" w:cs="Times New Roman"/>
          <w:sz w:val="24"/>
          <w:szCs w:val="24"/>
          <w:lang w:val="en-US"/>
        </w:rPr>
        <w:t xml:space="preserve">. </w:t>
      </w:r>
      <w:r w:rsidRPr="005C66F5">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H NMR of </w:t>
      </w:r>
      <w:r>
        <w:rPr>
          <w:rFonts w:ascii="Times New Roman" w:hAnsi="Times New Roman" w:cs="Times New Roman"/>
          <w:b/>
          <w:bCs/>
          <w:sz w:val="24"/>
          <w:szCs w:val="24"/>
          <w:lang w:val="en-US"/>
        </w:rPr>
        <w:t>3</w:t>
      </w:r>
      <w:r w:rsidRPr="00FE46D3">
        <w:rPr>
          <w:rFonts w:ascii="Times New Roman" w:hAnsi="Times New Roman" w:cs="Times New Roman"/>
          <w:b/>
          <w:bCs/>
          <w:sz w:val="24"/>
          <w:szCs w:val="24"/>
          <w:lang w:val="en-US"/>
        </w:rPr>
        <w:t>a</w:t>
      </w:r>
    </w:p>
    <w:p w14:paraId="2C400913" w14:textId="77777777" w:rsidR="006F5A81" w:rsidRPr="006F5A81" w:rsidRDefault="006F5A81" w:rsidP="00270E6B">
      <w:pPr>
        <w:spacing w:line="240" w:lineRule="auto"/>
        <w:jc w:val="both"/>
        <w:rPr>
          <w:rFonts w:ascii="Times New Roman" w:hAnsi="Times New Roman" w:cs="Times New Roman"/>
          <w:b/>
          <w:bCs/>
          <w:sz w:val="24"/>
          <w:szCs w:val="24"/>
        </w:rPr>
      </w:pPr>
    </w:p>
    <w:p w14:paraId="39FB7294" w14:textId="60D9F75D" w:rsidR="009C7778" w:rsidRDefault="009C7778" w:rsidP="000F3FB5">
      <w:pPr>
        <w:spacing w:line="240" w:lineRule="auto"/>
        <w:jc w:val="center"/>
        <w:rPr>
          <w:rFonts w:ascii="Times New Roman" w:hAnsi="Times New Roman" w:cs="Times New Roman"/>
          <w:b/>
          <w:bCs/>
          <w:sz w:val="24"/>
          <w:szCs w:val="24"/>
        </w:rPr>
      </w:pPr>
      <w:r w:rsidRPr="006F5A81">
        <w:rPr>
          <w:rFonts w:ascii="Times New Roman" w:hAnsi="Times New Roman" w:cs="Times New Roman"/>
          <w:b/>
          <w:bCs/>
          <w:noProof/>
          <w:sz w:val="24"/>
          <w:szCs w:val="24"/>
          <w:bdr w:val="single" w:sz="4" w:space="0" w:color="auto"/>
        </w:rPr>
        <w:lastRenderedPageBreak/>
        <w:drawing>
          <wp:inline distT="0" distB="0" distL="0" distR="0" wp14:anchorId="2FBE6AC8" wp14:editId="4CFA075A">
            <wp:extent cx="4979702" cy="3484800"/>
            <wp:effectExtent l="0" t="0" r="0" b="1905"/>
            <wp:docPr id="141742666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79702" cy="3484800"/>
                    </a:xfrm>
                    <a:prstGeom prst="rect">
                      <a:avLst/>
                    </a:prstGeom>
                    <a:noFill/>
                  </pic:spPr>
                </pic:pic>
              </a:graphicData>
            </a:graphic>
          </wp:inline>
        </w:drawing>
      </w:r>
    </w:p>
    <w:p w14:paraId="24CEE59A" w14:textId="5A58DB4A" w:rsidR="006F5A81" w:rsidRDefault="001A0C4C" w:rsidP="00270E6B">
      <w:pPr>
        <w:jc w:val="both"/>
        <w:rPr>
          <w:rFonts w:ascii="Times New Roman" w:hAnsi="Times New Roman" w:cs="Times New Roman"/>
          <w:b/>
          <w:bCs/>
          <w:sz w:val="24"/>
          <w:szCs w:val="24"/>
        </w:rPr>
      </w:pPr>
      <w:r w:rsidRPr="005C66F5">
        <w:rPr>
          <w:rFonts w:ascii="Times New Roman" w:hAnsi="Times New Roman" w:cs="Times New Roman"/>
          <w:b/>
          <w:bCs/>
          <w:sz w:val="24"/>
          <w:szCs w:val="24"/>
          <w:lang w:val="en-US"/>
        </w:rPr>
        <w:t>Figure S</w:t>
      </w:r>
      <w:r>
        <w:rPr>
          <w:rFonts w:ascii="Times New Roman" w:hAnsi="Times New Roman" w:cs="Times New Roman"/>
          <w:b/>
          <w:bCs/>
          <w:sz w:val="24"/>
          <w:szCs w:val="24"/>
          <w:lang w:val="en-US"/>
        </w:rPr>
        <w:t>21</w:t>
      </w:r>
      <w:r>
        <w:rPr>
          <w:rFonts w:ascii="Times New Roman" w:hAnsi="Times New Roman" w:cs="Times New Roman"/>
          <w:sz w:val="24"/>
          <w:szCs w:val="24"/>
          <w:lang w:val="en-US"/>
        </w:rPr>
        <w:t xml:space="preserve">. </w:t>
      </w:r>
      <w:r w:rsidRPr="005C66F5">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xml:space="preserve">C NMR of </w:t>
      </w:r>
      <w:r>
        <w:rPr>
          <w:rFonts w:ascii="Times New Roman" w:hAnsi="Times New Roman" w:cs="Times New Roman"/>
          <w:b/>
          <w:bCs/>
          <w:sz w:val="24"/>
          <w:szCs w:val="24"/>
          <w:lang w:val="en-US"/>
        </w:rPr>
        <w:t>3</w:t>
      </w:r>
      <w:r w:rsidRPr="00FE46D3">
        <w:rPr>
          <w:rFonts w:ascii="Times New Roman" w:hAnsi="Times New Roman" w:cs="Times New Roman"/>
          <w:b/>
          <w:bCs/>
          <w:sz w:val="24"/>
          <w:szCs w:val="24"/>
          <w:lang w:val="en-US"/>
        </w:rPr>
        <w:t>a</w:t>
      </w:r>
    </w:p>
    <w:p w14:paraId="32844428" w14:textId="77777777" w:rsidR="008F4E5E" w:rsidRPr="009C7778" w:rsidRDefault="008F4E5E" w:rsidP="00270E6B">
      <w:pPr>
        <w:spacing w:line="240" w:lineRule="auto"/>
        <w:jc w:val="both"/>
        <w:rPr>
          <w:rFonts w:ascii="Times New Roman" w:hAnsi="Times New Roman" w:cs="Times New Roman"/>
          <w:b/>
          <w:bCs/>
          <w:sz w:val="24"/>
          <w:szCs w:val="24"/>
        </w:rPr>
      </w:pPr>
    </w:p>
    <w:p w14:paraId="21C478FC" w14:textId="77777777" w:rsidR="000805E5" w:rsidRPr="004E41EC" w:rsidRDefault="000805E5" w:rsidP="00270E6B">
      <w:pPr>
        <w:spacing w:line="480" w:lineRule="auto"/>
        <w:jc w:val="both"/>
        <w:rPr>
          <w:rFonts w:ascii="Times New Roman" w:hAnsi="Times New Roman" w:cs="Times New Roman"/>
          <w:b/>
          <w:bCs/>
          <w:sz w:val="24"/>
          <w:szCs w:val="24"/>
        </w:rPr>
      </w:pPr>
      <w:r w:rsidRPr="004E41EC">
        <w:rPr>
          <w:rFonts w:ascii="Times New Roman" w:hAnsi="Times New Roman" w:cs="Times New Roman"/>
          <w:b/>
          <w:bCs/>
          <w:sz w:val="24"/>
          <w:szCs w:val="24"/>
        </w:rPr>
        <w:t xml:space="preserve">&lt; Chromatogram&gt;  </w:t>
      </w:r>
    </w:p>
    <w:p w14:paraId="429E3DD3" w14:textId="500D6F4B" w:rsidR="000805E5" w:rsidRDefault="000805E5" w:rsidP="00270E6B">
      <w:pPr>
        <w:spacing w:line="480" w:lineRule="auto"/>
        <w:jc w:val="both"/>
        <w:rPr>
          <w:rFonts w:ascii="Times New Roman" w:hAnsi="Times New Roman" w:cs="Times New Roman"/>
          <w:sz w:val="24"/>
          <w:szCs w:val="24"/>
        </w:rPr>
      </w:pPr>
      <w:r w:rsidRPr="004E41EC">
        <w:rPr>
          <w:rFonts w:ascii="Times New Roman" w:hAnsi="Times New Roman" w:cs="Times New Roman"/>
          <w:sz w:val="24"/>
          <w:szCs w:val="24"/>
        </w:rPr>
        <w:t xml:space="preserve">  </w:t>
      </w:r>
      <w:r w:rsidR="00850A2E" w:rsidRPr="004E41EC">
        <w:rPr>
          <w:rFonts w:ascii="Times New Roman" w:hAnsi="Times New Roman" w:cs="Times New Roman"/>
          <w:sz w:val="24"/>
          <w:szCs w:val="24"/>
        </w:rPr>
        <w:t>CHIRALPAK IA</w:t>
      </w:r>
      <w:r w:rsidRPr="004E41EC">
        <w:rPr>
          <w:rFonts w:ascii="Times New Roman" w:hAnsi="Times New Roman" w:cs="Times New Roman"/>
          <w:sz w:val="24"/>
          <w:szCs w:val="24"/>
        </w:rPr>
        <w:t>,10</w:t>
      </w:r>
      <w:r w:rsidR="00A258DA">
        <w:rPr>
          <w:rFonts w:ascii="Times New Roman" w:hAnsi="Times New Roman" w:cs="Times New Roman"/>
          <w:sz w:val="24"/>
          <w:szCs w:val="24"/>
        </w:rPr>
        <w:t xml:space="preserve"> </w:t>
      </w:r>
      <w:r w:rsidRPr="004E41EC">
        <w:rPr>
          <w:rFonts w:ascii="Times New Roman" w:hAnsi="Times New Roman" w:cs="Times New Roman"/>
          <w:sz w:val="24"/>
          <w:szCs w:val="24"/>
        </w:rPr>
        <w:t>% IPA-Hexane, 1 mL/min, 254 nm</w:t>
      </w:r>
    </w:p>
    <w:p w14:paraId="37192481" w14:textId="2E08C51A" w:rsidR="00A648C0" w:rsidRPr="002D70ED" w:rsidRDefault="002D70ED" w:rsidP="000F3FB5">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A152977" wp14:editId="3F82D200">
            <wp:extent cx="4374292" cy="2729775"/>
            <wp:effectExtent l="0" t="0" r="7620" b="0"/>
            <wp:docPr id="82292616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80612" cy="2733719"/>
                    </a:xfrm>
                    <a:prstGeom prst="rect">
                      <a:avLst/>
                    </a:prstGeom>
                    <a:noFill/>
                  </pic:spPr>
                </pic:pic>
              </a:graphicData>
            </a:graphic>
          </wp:inline>
        </w:drawing>
      </w:r>
    </w:p>
    <w:p w14:paraId="2DB4BA2B" w14:textId="20FCC006" w:rsidR="003B458C" w:rsidRPr="004E41EC" w:rsidRDefault="006524E4" w:rsidP="000F3FB5">
      <w:pPr>
        <w:spacing w:line="240" w:lineRule="auto"/>
        <w:jc w:val="center"/>
        <w:rPr>
          <w:rFonts w:ascii="Times New Roman" w:hAnsi="Times New Roman" w:cs="Times New Roman"/>
          <w:color w:val="EE0000"/>
          <w:sz w:val="24"/>
          <w:szCs w:val="24"/>
        </w:rPr>
      </w:pPr>
      <w:r w:rsidRPr="004E41EC">
        <w:rPr>
          <w:rFonts w:ascii="Times New Roman" w:hAnsi="Times New Roman" w:cs="Times New Roman"/>
          <w:noProof/>
          <w:color w:val="EE0000"/>
          <w:sz w:val="24"/>
          <w:szCs w:val="24"/>
        </w:rPr>
        <w:drawing>
          <wp:inline distT="0" distB="0" distL="0" distR="0" wp14:anchorId="1B5F7B13" wp14:editId="39015A06">
            <wp:extent cx="3778444" cy="711237"/>
            <wp:effectExtent l="0" t="0" r="0" b="0"/>
            <wp:docPr id="1155974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974880" name=""/>
                    <pic:cNvPicPr/>
                  </pic:nvPicPr>
                  <pic:blipFill>
                    <a:blip r:embed="rId39"/>
                    <a:stretch>
                      <a:fillRect/>
                    </a:stretch>
                  </pic:blipFill>
                  <pic:spPr>
                    <a:xfrm>
                      <a:off x="0" y="0"/>
                      <a:ext cx="3778444" cy="711237"/>
                    </a:xfrm>
                    <a:prstGeom prst="rect">
                      <a:avLst/>
                    </a:prstGeom>
                  </pic:spPr>
                </pic:pic>
              </a:graphicData>
            </a:graphic>
          </wp:inline>
        </w:drawing>
      </w:r>
    </w:p>
    <w:p w14:paraId="2719FC0C" w14:textId="3AFF4107" w:rsidR="000805E5" w:rsidRPr="002D70ED" w:rsidRDefault="001A4C88" w:rsidP="000F3FB5">
      <w:pPr>
        <w:spacing w:line="240" w:lineRule="auto"/>
        <w:jc w:val="center"/>
        <w:rPr>
          <w:rFonts w:ascii="Times New Roman" w:hAnsi="Times New Roman" w:cs="Times New Roman"/>
          <w:color w:val="EE0000"/>
          <w:sz w:val="24"/>
          <w:szCs w:val="24"/>
        </w:rPr>
      </w:pPr>
      <w:r w:rsidRPr="004E41EC">
        <w:rPr>
          <w:rFonts w:ascii="Times New Roman" w:hAnsi="Times New Roman" w:cs="Times New Roman"/>
          <w:noProof/>
          <w:color w:val="EE0000"/>
          <w:sz w:val="24"/>
          <w:szCs w:val="24"/>
        </w:rPr>
        <w:lastRenderedPageBreak/>
        <w:drawing>
          <wp:inline distT="0" distB="0" distL="0" distR="0" wp14:anchorId="7501652B" wp14:editId="51931E24">
            <wp:extent cx="3181514" cy="209561"/>
            <wp:effectExtent l="0" t="0" r="0" b="0"/>
            <wp:docPr id="2106439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439101" name=""/>
                    <pic:cNvPicPr/>
                  </pic:nvPicPr>
                  <pic:blipFill>
                    <a:blip r:embed="rId40"/>
                    <a:stretch>
                      <a:fillRect/>
                    </a:stretch>
                  </pic:blipFill>
                  <pic:spPr>
                    <a:xfrm>
                      <a:off x="0" y="0"/>
                      <a:ext cx="3181514" cy="209561"/>
                    </a:xfrm>
                    <a:prstGeom prst="rect">
                      <a:avLst/>
                    </a:prstGeom>
                  </pic:spPr>
                </pic:pic>
              </a:graphicData>
            </a:graphic>
          </wp:inline>
        </w:drawing>
      </w:r>
    </w:p>
    <w:p w14:paraId="47EC1E37" w14:textId="77777777" w:rsidR="000805E5" w:rsidRPr="004E41EC" w:rsidRDefault="000805E5" w:rsidP="00270E6B">
      <w:pPr>
        <w:spacing w:line="480" w:lineRule="auto"/>
        <w:jc w:val="both"/>
        <w:rPr>
          <w:rFonts w:ascii="Times New Roman" w:hAnsi="Times New Roman" w:cs="Times New Roman"/>
          <w:b/>
          <w:bCs/>
          <w:sz w:val="24"/>
          <w:szCs w:val="24"/>
        </w:rPr>
      </w:pPr>
      <w:r w:rsidRPr="004E41EC">
        <w:rPr>
          <w:rFonts w:ascii="Times New Roman" w:hAnsi="Times New Roman" w:cs="Times New Roman"/>
          <w:b/>
          <w:bCs/>
          <w:sz w:val="24"/>
          <w:szCs w:val="24"/>
        </w:rPr>
        <w:t xml:space="preserve">&lt; Chromatogram&gt;  </w:t>
      </w:r>
    </w:p>
    <w:p w14:paraId="5F782458" w14:textId="6AF188EC" w:rsidR="00D92DF9" w:rsidRDefault="000805E5" w:rsidP="00270E6B">
      <w:pPr>
        <w:spacing w:line="480" w:lineRule="auto"/>
        <w:jc w:val="both"/>
        <w:rPr>
          <w:rFonts w:ascii="Times New Roman" w:hAnsi="Times New Roman" w:cs="Times New Roman"/>
          <w:sz w:val="24"/>
          <w:szCs w:val="24"/>
        </w:rPr>
      </w:pPr>
      <w:r w:rsidRPr="004E41EC">
        <w:rPr>
          <w:rFonts w:ascii="Times New Roman" w:hAnsi="Times New Roman" w:cs="Times New Roman"/>
          <w:sz w:val="24"/>
          <w:szCs w:val="24"/>
        </w:rPr>
        <w:t xml:space="preserve"> </w:t>
      </w:r>
      <w:r w:rsidR="00850A2E" w:rsidRPr="004E41EC">
        <w:rPr>
          <w:rFonts w:ascii="Times New Roman" w:hAnsi="Times New Roman" w:cs="Times New Roman"/>
          <w:sz w:val="24"/>
          <w:szCs w:val="24"/>
        </w:rPr>
        <w:t>CHIRALPAK IA</w:t>
      </w:r>
      <w:r w:rsidRPr="004E41EC">
        <w:rPr>
          <w:rFonts w:ascii="Times New Roman" w:hAnsi="Times New Roman" w:cs="Times New Roman"/>
          <w:sz w:val="24"/>
          <w:szCs w:val="24"/>
        </w:rPr>
        <w:t>,10% IPA-Hexane, 1 mL/min, 254 nm</w:t>
      </w:r>
    </w:p>
    <w:p w14:paraId="564CE892" w14:textId="6A7C7171" w:rsidR="00B065E0" w:rsidRPr="004E41EC" w:rsidRDefault="00104DA5" w:rsidP="000F3FB5">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150238" wp14:editId="0958F5C4">
            <wp:extent cx="4400887" cy="2340000"/>
            <wp:effectExtent l="0" t="0" r="0" b="3175"/>
            <wp:docPr id="19039716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00887" cy="2340000"/>
                    </a:xfrm>
                    <a:prstGeom prst="rect">
                      <a:avLst/>
                    </a:prstGeom>
                    <a:noFill/>
                  </pic:spPr>
                </pic:pic>
              </a:graphicData>
            </a:graphic>
          </wp:inline>
        </w:drawing>
      </w:r>
    </w:p>
    <w:p w14:paraId="389F493B" w14:textId="72E9D159" w:rsidR="00D94517" w:rsidRPr="004E41EC" w:rsidRDefault="009D409F" w:rsidP="000F3FB5">
      <w:pPr>
        <w:spacing w:line="240" w:lineRule="auto"/>
        <w:jc w:val="center"/>
        <w:rPr>
          <w:rFonts w:ascii="Times New Roman" w:hAnsi="Times New Roman" w:cs="Times New Roman"/>
          <w:sz w:val="24"/>
          <w:szCs w:val="24"/>
        </w:rPr>
      </w:pPr>
      <w:r w:rsidRPr="004E41EC">
        <w:rPr>
          <w:rFonts w:ascii="Times New Roman" w:hAnsi="Times New Roman" w:cs="Times New Roman"/>
          <w:noProof/>
          <w:sz w:val="24"/>
          <w:szCs w:val="24"/>
        </w:rPr>
        <w:drawing>
          <wp:inline distT="0" distB="0" distL="0" distR="0" wp14:anchorId="0F112AA9" wp14:editId="209E5B74">
            <wp:extent cx="4362674" cy="825542"/>
            <wp:effectExtent l="0" t="0" r="0" b="0"/>
            <wp:docPr id="288426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426907" name=""/>
                    <pic:cNvPicPr/>
                  </pic:nvPicPr>
                  <pic:blipFill>
                    <a:blip r:embed="rId42"/>
                    <a:stretch>
                      <a:fillRect/>
                    </a:stretch>
                  </pic:blipFill>
                  <pic:spPr>
                    <a:xfrm>
                      <a:off x="0" y="0"/>
                      <a:ext cx="4362674" cy="825542"/>
                    </a:xfrm>
                    <a:prstGeom prst="rect">
                      <a:avLst/>
                    </a:prstGeom>
                  </pic:spPr>
                </pic:pic>
              </a:graphicData>
            </a:graphic>
          </wp:inline>
        </w:drawing>
      </w:r>
    </w:p>
    <w:p w14:paraId="0C96DCD1" w14:textId="5ED3561E" w:rsidR="00850A2E" w:rsidRPr="004E41EC" w:rsidRDefault="00850A2E" w:rsidP="000F3FB5">
      <w:pPr>
        <w:spacing w:line="240" w:lineRule="auto"/>
        <w:jc w:val="center"/>
        <w:rPr>
          <w:rFonts w:ascii="Times New Roman" w:hAnsi="Times New Roman" w:cs="Times New Roman"/>
          <w:sz w:val="24"/>
          <w:szCs w:val="24"/>
        </w:rPr>
      </w:pPr>
      <w:r w:rsidRPr="004E41EC">
        <w:rPr>
          <w:rFonts w:ascii="Times New Roman" w:hAnsi="Times New Roman" w:cs="Times New Roman"/>
          <w:noProof/>
          <w:sz w:val="24"/>
          <w:szCs w:val="24"/>
        </w:rPr>
        <w:drawing>
          <wp:inline distT="0" distB="0" distL="0" distR="0" wp14:anchorId="6C9BB2E8" wp14:editId="2C2B71B5">
            <wp:extent cx="3587934" cy="158758"/>
            <wp:effectExtent l="0" t="0" r="0" b="0"/>
            <wp:docPr id="619734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734874" name=""/>
                    <pic:cNvPicPr/>
                  </pic:nvPicPr>
                  <pic:blipFill>
                    <a:blip r:embed="rId43"/>
                    <a:stretch>
                      <a:fillRect/>
                    </a:stretch>
                  </pic:blipFill>
                  <pic:spPr>
                    <a:xfrm>
                      <a:off x="0" y="0"/>
                      <a:ext cx="3587934" cy="158758"/>
                    </a:xfrm>
                    <a:prstGeom prst="rect">
                      <a:avLst/>
                    </a:prstGeom>
                  </pic:spPr>
                </pic:pic>
              </a:graphicData>
            </a:graphic>
          </wp:inline>
        </w:drawing>
      </w:r>
    </w:p>
    <w:p w14:paraId="39F785F7" w14:textId="77777777" w:rsidR="0091153C" w:rsidRDefault="0091153C" w:rsidP="00270E6B">
      <w:pPr>
        <w:spacing w:line="240" w:lineRule="auto"/>
        <w:jc w:val="both"/>
        <w:rPr>
          <w:rFonts w:ascii="Times New Roman" w:hAnsi="Times New Roman" w:cs="Times New Roman"/>
          <w:sz w:val="24"/>
          <w:szCs w:val="24"/>
        </w:rPr>
      </w:pPr>
    </w:p>
    <w:p w14:paraId="38B07E51" w14:textId="77777777" w:rsidR="00A412F0" w:rsidRDefault="00314737" w:rsidP="00270E6B">
      <w:pPr>
        <w:spacing w:line="480" w:lineRule="auto"/>
        <w:jc w:val="both"/>
      </w:pPr>
      <w:r>
        <w:rPr>
          <w:rFonts w:ascii="Times New Roman" w:hAnsi="Times New Roman" w:cs="Times New Roman"/>
          <w:b/>
          <w:bCs/>
          <w:sz w:val="24"/>
          <w:szCs w:val="24"/>
        </w:rPr>
        <w:t>9.2. With substrate 1b</w:t>
      </w:r>
      <w:r w:rsidR="00A412F0" w:rsidRPr="00A412F0">
        <w:t xml:space="preserve"> </w:t>
      </w:r>
    </w:p>
    <w:p w14:paraId="66C7E57E" w14:textId="19BDEC13" w:rsidR="00B50A36" w:rsidRPr="00A412F0" w:rsidRDefault="001A698F" w:rsidP="000F3FB5">
      <w:pPr>
        <w:spacing w:line="480" w:lineRule="auto"/>
        <w:jc w:val="center"/>
        <w:rPr>
          <w:rFonts w:ascii="Times New Roman" w:hAnsi="Times New Roman" w:cs="Times New Roman"/>
          <w:b/>
          <w:bCs/>
          <w:sz w:val="24"/>
          <w:szCs w:val="24"/>
        </w:rPr>
      </w:pPr>
      <w:r>
        <w:rPr>
          <w:noProof/>
        </w:rPr>
        <w:object w:dxaOrig="6884" w:dyaOrig="1793" w14:anchorId="35CAA830">
          <v:shape id="_x0000_i1025" type="#_x0000_t75" alt="" style="width:343.55pt;height:90pt;mso-width-percent:0;mso-height-percent:0;mso-width-percent:0;mso-height-percent:0" o:ole="">
            <v:imagedata r:id="rId44" o:title=""/>
          </v:shape>
          <o:OLEObject Type="Embed" ProgID="ChemDraw_x64.Document.6.0" ShapeID="_x0000_i1025" DrawAspect="Content" ObjectID="_1842724137" r:id="rId45"/>
        </w:object>
      </w:r>
    </w:p>
    <w:p w14:paraId="1CCFEB93" w14:textId="18521D59" w:rsidR="00A30A0F" w:rsidRDefault="00B50A36" w:rsidP="00270E6B">
      <w:pPr>
        <w:spacing w:line="240" w:lineRule="auto"/>
        <w:jc w:val="both"/>
        <w:rPr>
          <w:rFonts w:ascii="Times New Roman" w:hAnsi="Times New Roman" w:cs="Times New Roman"/>
          <w:sz w:val="24"/>
          <w:szCs w:val="24"/>
        </w:rPr>
      </w:pPr>
      <w:r w:rsidRPr="00504F40">
        <w:rPr>
          <w:rFonts w:ascii="Times New Roman" w:hAnsi="Times New Roman" w:cs="Times New Roman"/>
          <w:sz w:val="24"/>
          <w:szCs w:val="24"/>
        </w:rPr>
        <w:t xml:space="preserve">An oven-dried </w:t>
      </w:r>
      <w:r>
        <w:rPr>
          <w:rFonts w:ascii="Times New Roman" w:hAnsi="Times New Roman" w:cs="Times New Roman"/>
          <w:sz w:val="24"/>
          <w:szCs w:val="24"/>
        </w:rPr>
        <w:t xml:space="preserve">5 </w:t>
      </w:r>
      <w:r w:rsidRPr="00504F40">
        <w:rPr>
          <w:rFonts w:ascii="Times New Roman" w:hAnsi="Times New Roman" w:cs="Times New Roman"/>
          <w:sz w:val="24"/>
          <w:szCs w:val="24"/>
        </w:rPr>
        <w:t xml:space="preserve">mL Schlenk tube equipped with a magnetic stir bar was charged with </w:t>
      </w:r>
      <w:r w:rsidRPr="00320A6F">
        <w:rPr>
          <w:rFonts w:ascii="Times New Roman" w:hAnsi="Times New Roman" w:cs="Times New Roman"/>
          <w:sz w:val="24"/>
          <w:szCs w:val="24"/>
        </w:rPr>
        <w:t>1a</w:t>
      </w:r>
      <w:r w:rsidRPr="004E41EC">
        <w:rPr>
          <w:rFonts w:ascii="Times New Roman" w:hAnsi="Times New Roman" w:cs="Times New Roman"/>
          <w:sz w:val="24"/>
          <w:szCs w:val="24"/>
        </w:rPr>
        <w:t xml:space="preserve"> (</w:t>
      </w:r>
      <w:r w:rsidR="009D7ACE">
        <w:rPr>
          <w:rFonts w:ascii="Times New Roman" w:hAnsi="Times New Roman" w:cs="Times New Roman"/>
          <w:sz w:val="24"/>
          <w:szCs w:val="24"/>
        </w:rPr>
        <w:t>20.8</w:t>
      </w:r>
      <w:r w:rsidRPr="004E41EC">
        <w:rPr>
          <w:rFonts w:ascii="Times New Roman" w:hAnsi="Times New Roman" w:cs="Times New Roman"/>
          <w:sz w:val="24"/>
          <w:szCs w:val="24"/>
        </w:rPr>
        <w:t xml:space="preserve"> mg, 0.</w:t>
      </w:r>
      <w:r w:rsidR="009D7ACE">
        <w:rPr>
          <w:rFonts w:ascii="Times New Roman" w:hAnsi="Times New Roman" w:cs="Times New Roman"/>
          <w:sz w:val="24"/>
          <w:szCs w:val="24"/>
        </w:rPr>
        <w:t>1</w:t>
      </w:r>
      <w:r w:rsidRPr="004E41EC">
        <w:rPr>
          <w:rFonts w:ascii="Times New Roman" w:hAnsi="Times New Roman" w:cs="Times New Roman"/>
          <w:sz w:val="24"/>
          <w:szCs w:val="24"/>
        </w:rPr>
        <w:t>0 mmol, 1.0 equiv), phenylboronic acid (</w:t>
      </w:r>
      <w:r w:rsidR="00307278">
        <w:rPr>
          <w:rFonts w:ascii="Times New Roman" w:hAnsi="Times New Roman" w:cs="Times New Roman"/>
          <w:sz w:val="24"/>
          <w:szCs w:val="24"/>
        </w:rPr>
        <w:t>30</w:t>
      </w:r>
      <w:r w:rsidRPr="004E41EC">
        <w:rPr>
          <w:rFonts w:ascii="Times New Roman" w:hAnsi="Times New Roman" w:cs="Times New Roman"/>
          <w:sz w:val="24"/>
          <w:szCs w:val="24"/>
        </w:rPr>
        <w:t>.</w:t>
      </w:r>
      <w:r w:rsidR="00307278">
        <w:rPr>
          <w:rFonts w:ascii="Times New Roman" w:hAnsi="Times New Roman" w:cs="Times New Roman"/>
          <w:sz w:val="24"/>
          <w:szCs w:val="24"/>
        </w:rPr>
        <w:t>5</w:t>
      </w:r>
      <w:r w:rsidRPr="004E41EC">
        <w:rPr>
          <w:rFonts w:ascii="Times New Roman" w:hAnsi="Times New Roman" w:cs="Times New Roman"/>
          <w:sz w:val="24"/>
          <w:szCs w:val="24"/>
        </w:rPr>
        <w:t xml:space="preserve"> mg, </w:t>
      </w:r>
      <w:r w:rsidR="00F34DA8">
        <w:rPr>
          <w:rFonts w:ascii="Times New Roman" w:hAnsi="Times New Roman" w:cs="Times New Roman"/>
          <w:sz w:val="24"/>
          <w:szCs w:val="24"/>
        </w:rPr>
        <w:t>0</w:t>
      </w:r>
      <w:r w:rsidRPr="004E41EC">
        <w:rPr>
          <w:rFonts w:ascii="Times New Roman" w:hAnsi="Times New Roman" w:cs="Times New Roman"/>
          <w:sz w:val="24"/>
          <w:szCs w:val="24"/>
        </w:rPr>
        <w:t>.</w:t>
      </w:r>
      <w:r w:rsidR="00F34DA8">
        <w:rPr>
          <w:rFonts w:ascii="Times New Roman" w:hAnsi="Times New Roman" w:cs="Times New Roman"/>
          <w:sz w:val="24"/>
          <w:szCs w:val="24"/>
        </w:rPr>
        <w:t>25</w:t>
      </w:r>
      <w:r w:rsidRPr="004E41EC">
        <w:rPr>
          <w:rFonts w:ascii="Times New Roman" w:hAnsi="Times New Roman" w:cs="Times New Roman"/>
          <w:sz w:val="24"/>
          <w:szCs w:val="24"/>
        </w:rPr>
        <w:t xml:space="preserve"> mmol, 2.5 equiv), </w:t>
      </w:r>
      <w:r w:rsidRPr="00320A6F">
        <w:rPr>
          <w:rFonts w:ascii="Times New Roman" w:hAnsi="Times New Roman" w:cs="Times New Roman"/>
          <w:sz w:val="24"/>
          <w:szCs w:val="24"/>
        </w:rPr>
        <w:t>X</w:t>
      </w:r>
      <w:r w:rsidRPr="00320A6F">
        <w:rPr>
          <w:rFonts w:ascii="Times New Roman" w:hAnsi="Times New Roman" w:cs="Times New Roman"/>
          <w:sz w:val="24"/>
          <w:szCs w:val="24"/>
          <w:vertAlign w:val="subscript"/>
        </w:rPr>
        <w:t>1</w:t>
      </w:r>
      <w:r w:rsidRPr="004E41EC">
        <w:rPr>
          <w:rFonts w:ascii="Times New Roman" w:hAnsi="Times New Roman" w:cs="Times New Roman"/>
          <w:sz w:val="24"/>
          <w:szCs w:val="24"/>
        </w:rPr>
        <w:t xml:space="preserve"> (</w:t>
      </w:r>
      <w:r w:rsidR="002839CF">
        <w:rPr>
          <w:rFonts w:ascii="Times New Roman" w:hAnsi="Times New Roman" w:cs="Times New Roman"/>
          <w:sz w:val="24"/>
          <w:szCs w:val="24"/>
        </w:rPr>
        <w:t>2</w:t>
      </w:r>
      <w:r w:rsidRPr="004E41EC">
        <w:rPr>
          <w:rFonts w:ascii="Times New Roman" w:hAnsi="Times New Roman" w:cs="Times New Roman"/>
          <w:sz w:val="24"/>
          <w:szCs w:val="24"/>
        </w:rPr>
        <w:t>.</w:t>
      </w:r>
      <w:r w:rsidR="002839CF">
        <w:rPr>
          <w:rFonts w:ascii="Times New Roman" w:hAnsi="Times New Roman" w:cs="Times New Roman"/>
          <w:sz w:val="24"/>
          <w:szCs w:val="24"/>
        </w:rPr>
        <w:t>3</w:t>
      </w:r>
      <w:r w:rsidRPr="004E41EC">
        <w:rPr>
          <w:rFonts w:ascii="Times New Roman" w:hAnsi="Times New Roman" w:cs="Times New Roman"/>
          <w:sz w:val="24"/>
          <w:szCs w:val="24"/>
        </w:rPr>
        <w:t xml:space="preserve"> mg, 2.5 mol%) and K</w:t>
      </w:r>
      <w:r w:rsidRPr="004E41EC">
        <w:rPr>
          <w:rFonts w:ascii="Times New Roman" w:hAnsi="Times New Roman" w:cs="Times New Roman"/>
          <w:sz w:val="24"/>
          <w:szCs w:val="24"/>
          <w:vertAlign w:val="subscript"/>
        </w:rPr>
        <w:t>2</w:t>
      </w:r>
      <w:r w:rsidRPr="004E41EC">
        <w:rPr>
          <w:rFonts w:ascii="Times New Roman" w:hAnsi="Times New Roman" w:cs="Times New Roman"/>
          <w:sz w:val="24"/>
          <w:szCs w:val="24"/>
        </w:rPr>
        <w:t>CO</w:t>
      </w:r>
      <w:r w:rsidRPr="004E41EC">
        <w:rPr>
          <w:rFonts w:ascii="Times New Roman" w:hAnsi="Times New Roman" w:cs="Times New Roman"/>
          <w:sz w:val="24"/>
          <w:szCs w:val="24"/>
          <w:vertAlign w:val="subscript"/>
        </w:rPr>
        <w:t>3</w:t>
      </w:r>
      <w:r w:rsidRPr="004E41EC">
        <w:rPr>
          <w:rFonts w:ascii="Times New Roman" w:hAnsi="Times New Roman" w:cs="Times New Roman"/>
          <w:sz w:val="24"/>
          <w:szCs w:val="24"/>
        </w:rPr>
        <w:t xml:space="preserve"> (</w:t>
      </w:r>
      <w:r w:rsidR="006673CE">
        <w:rPr>
          <w:rFonts w:ascii="Times New Roman" w:hAnsi="Times New Roman" w:cs="Times New Roman"/>
          <w:sz w:val="24"/>
          <w:szCs w:val="24"/>
        </w:rPr>
        <w:t>13</w:t>
      </w:r>
      <w:r w:rsidRPr="004E41EC">
        <w:rPr>
          <w:rFonts w:ascii="Times New Roman" w:hAnsi="Times New Roman" w:cs="Times New Roman"/>
          <w:sz w:val="24"/>
          <w:szCs w:val="24"/>
        </w:rPr>
        <w:t>.</w:t>
      </w:r>
      <w:r w:rsidR="006673CE">
        <w:rPr>
          <w:rFonts w:ascii="Times New Roman" w:hAnsi="Times New Roman" w:cs="Times New Roman"/>
          <w:sz w:val="24"/>
          <w:szCs w:val="24"/>
        </w:rPr>
        <w:t>8</w:t>
      </w:r>
      <w:r w:rsidRPr="004E41EC">
        <w:rPr>
          <w:rFonts w:ascii="Times New Roman" w:hAnsi="Times New Roman" w:cs="Times New Roman"/>
          <w:sz w:val="24"/>
          <w:szCs w:val="24"/>
        </w:rPr>
        <w:t xml:space="preserve"> mg, 0.</w:t>
      </w:r>
      <w:r w:rsidR="006673CE">
        <w:rPr>
          <w:rFonts w:ascii="Times New Roman" w:hAnsi="Times New Roman" w:cs="Times New Roman"/>
          <w:sz w:val="24"/>
          <w:szCs w:val="24"/>
        </w:rPr>
        <w:t>1</w:t>
      </w:r>
      <w:r w:rsidRPr="004E41EC">
        <w:rPr>
          <w:rFonts w:ascii="Times New Roman" w:hAnsi="Times New Roman" w:cs="Times New Roman"/>
          <w:sz w:val="24"/>
          <w:szCs w:val="24"/>
        </w:rPr>
        <w:t>0 mmol, 1.0 equiv) in toluene (</w:t>
      </w:r>
      <w:r w:rsidR="00A03122">
        <w:rPr>
          <w:rFonts w:ascii="Times New Roman" w:hAnsi="Times New Roman" w:cs="Times New Roman"/>
          <w:sz w:val="24"/>
          <w:szCs w:val="24"/>
        </w:rPr>
        <w:t>0</w:t>
      </w:r>
      <w:r>
        <w:rPr>
          <w:rFonts w:ascii="Times New Roman" w:hAnsi="Times New Roman" w:cs="Times New Roman"/>
          <w:sz w:val="24"/>
          <w:szCs w:val="24"/>
        </w:rPr>
        <w:t>.</w:t>
      </w:r>
      <w:r w:rsidR="00286A11">
        <w:rPr>
          <w:rFonts w:ascii="Times New Roman" w:hAnsi="Times New Roman" w:cs="Times New Roman"/>
          <w:sz w:val="24"/>
          <w:szCs w:val="24"/>
        </w:rPr>
        <w:t>8</w:t>
      </w:r>
      <w:r w:rsidRPr="004E41EC">
        <w:rPr>
          <w:rFonts w:ascii="Times New Roman" w:hAnsi="Times New Roman" w:cs="Times New Roman"/>
          <w:sz w:val="24"/>
          <w:szCs w:val="24"/>
        </w:rPr>
        <w:t xml:space="preserve"> mL) and deionized water (</w:t>
      </w:r>
      <w:r w:rsidR="00286A11">
        <w:rPr>
          <w:rFonts w:ascii="Times New Roman" w:hAnsi="Times New Roman" w:cs="Times New Roman"/>
          <w:sz w:val="24"/>
          <w:szCs w:val="24"/>
        </w:rPr>
        <w:t>80</w:t>
      </w:r>
      <w:r w:rsidRPr="004E41EC">
        <w:rPr>
          <w:rFonts w:ascii="Times New Roman" w:hAnsi="Times New Roman" w:cs="Times New Roman"/>
          <w:sz w:val="24"/>
          <w:szCs w:val="24"/>
        </w:rPr>
        <w:t xml:space="preserve"> </w:t>
      </w:r>
      <w:r w:rsidR="005C43E3">
        <w:rPr>
          <w:rFonts w:ascii="Times New Roman" w:hAnsi="Times New Roman" w:cs="Times New Roman"/>
          <w:sz w:val="24"/>
          <w:szCs w:val="24"/>
        </w:rPr>
        <w:t>µ</w:t>
      </w:r>
      <w:r w:rsidRPr="004E41EC">
        <w:rPr>
          <w:rFonts w:ascii="Times New Roman" w:hAnsi="Times New Roman" w:cs="Times New Roman"/>
          <w:sz w:val="24"/>
          <w:szCs w:val="24"/>
        </w:rPr>
        <w:t xml:space="preserve">L) was heated at 60 °C for </w:t>
      </w:r>
      <w:r w:rsidR="00176E79">
        <w:rPr>
          <w:rFonts w:ascii="Times New Roman" w:hAnsi="Times New Roman" w:cs="Times New Roman"/>
          <w:sz w:val="24"/>
          <w:szCs w:val="24"/>
        </w:rPr>
        <w:t>8</w:t>
      </w:r>
      <w:r w:rsidRPr="004E41EC">
        <w:rPr>
          <w:rFonts w:ascii="Times New Roman" w:hAnsi="Times New Roman" w:cs="Times New Roman"/>
          <w:sz w:val="24"/>
          <w:szCs w:val="24"/>
        </w:rPr>
        <w:t xml:space="preserve"> h. </w:t>
      </w:r>
      <w:r w:rsidR="0047026A" w:rsidRPr="004E41EC">
        <w:rPr>
          <w:rFonts w:ascii="Times New Roman" w:hAnsi="Times New Roman" w:cs="Times New Roman"/>
          <w:sz w:val="24"/>
          <w:szCs w:val="24"/>
        </w:rPr>
        <w:t xml:space="preserve">After being cooled to room temperature, the solvent was </w:t>
      </w:r>
      <w:r w:rsidR="0047026A">
        <w:rPr>
          <w:rFonts w:ascii="Times New Roman" w:hAnsi="Times New Roman" w:cs="Times New Roman"/>
          <w:sz w:val="24"/>
          <w:szCs w:val="24"/>
        </w:rPr>
        <w:t>evaporated under reduced pressure. The crude product</w:t>
      </w:r>
      <w:r w:rsidR="0047026A" w:rsidRPr="004E41EC">
        <w:rPr>
          <w:rFonts w:ascii="Times New Roman" w:hAnsi="Times New Roman" w:cs="Times New Roman"/>
          <w:sz w:val="24"/>
          <w:szCs w:val="24"/>
        </w:rPr>
        <w:t xml:space="preserve"> was purified by flash </w:t>
      </w:r>
      <w:r w:rsidR="0047026A">
        <w:rPr>
          <w:rFonts w:ascii="Times New Roman" w:hAnsi="Times New Roman" w:cs="Times New Roman"/>
          <w:sz w:val="24"/>
          <w:szCs w:val="24"/>
        </w:rPr>
        <w:t xml:space="preserve">column </w:t>
      </w:r>
      <w:r w:rsidR="0047026A" w:rsidRPr="004E41EC">
        <w:rPr>
          <w:rFonts w:ascii="Times New Roman" w:hAnsi="Times New Roman" w:cs="Times New Roman"/>
          <w:sz w:val="24"/>
          <w:szCs w:val="24"/>
        </w:rPr>
        <w:t xml:space="preserve">chromatography on silica gel </w:t>
      </w:r>
      <w:r w:rsidRPr="004E41EC">
        <w:rPr>
          <w:rFonts w:ascii="Times New Roman" w:hAnsi="Times New Roman" w:cs="Times New Roman"/>
          <w:sz w:val="24"/>
          <w:szCs w:val="24"/>
        </w:rPr>
        <w:t xml:space="preserve">(Hexane/EtOAc = 100:10) to afford </w:t>
      </w:r>
      <w:r w:rsidRPr="00C9533D">
        <w:rPr>
          <w:rFonts w:ascii="Times New Roman" w:hAnsi="Times New Roman" w:cs="Times New Roman"/>
          <w:b/>
          <w:bCs/>
          <w:sz w:val="24"/>
          <w:szCs w:val="24"/>
        </w:rPr>
        <w:t>3</w:t>
      </w:r>
      <w:r w:rsidR="00176E79" w:rsidRPr="00C9533D">
        <w:rPr>
          <w:rFonts w:ascii="Times New Roman" w:hAnsi="Times New Roman" w:cs="Times New Roman"/>
          <w:b/>
          <w:bCs/>
          <w:sz w:val="24"/>
          <w:szCs w:val="24"/>
        </w:rPr>
        <w:t>b</w:t>
      </w:r>
      <w:r w:rsidRPr="004E41EC">
        <w:rPr>
          <w:rFonts w:ascii="Times New Roman" w:hAnsi="Times New Roman" w:cs="Times New Roman"/>
          <w:sz w:val="24"/>
          <w:szCs w:val="24"/>
        </w:rPr>
        <w:t xml:space="preserve"> (</w:t>
      </w:r>
      <w:r w:rsidR="000679AC">
        <w:rPr>
          <w:rFonts w:ascii="Times New Roman" w:hAnsi="Times New Roman" w:cs="Times New Roman"/>
          <w:sz w:val="24"/>
          <w:szCs w:val="24"/>
        </w:rPr>
        <w:t>2</w:t>
      </w:r>
      <w:r w:rsidR="00DA3026">
        <w:rPr>
          <w:rFonts w:ascii="Times New Roman" w:hAnsi="Times New Roman" w:cs="Times New Roman"/>
          <w:sz w:val="24"/>
          <w:szCs w:val="24"/>
        </w:rPr>
        <w:t>7</w:t>
      </w:r>
      <w:r w:rsidRPr="004E41EC">
        <w:rPr>
          <w:rFonts w:ascii="Times New Roman" w:hAnsi="Times New Roman" w:cs="Times New Roman"/>
          <w:sz w:val="24"/>
          <w:szCs w:val="24"/>
        </w:rPr>
        <w:t>.</w:t>
      </w:r>
      <w:r w:rsidR="00DA3026">
        <w:rPr>
          <w:rFonts w:ascii="Times New Roman" w:hAnsi="Times New Roman" w:cs="Times New Roman"/>
          <w:sz w:val="24"/>
          <w:szCs w:val="24"/>
        </w:rPr>
        <w:t>2</w:t>
      </w:r>
      <w:r w:rsidRPr="004E41EC">
        <w:rPr>
          <w:rFonts w:ascii="Times New Roman" w:hAnsi="Times New Roman" w:cs="Times New Roman"/>
          <w:sz w:val="24"/>
          <w:szCs w:val="24"/>
        </w:rPr>
        <w:t xml:space="preserve"> mg, 9</w:t>
      </w:r>
      <w:r w:rsidR="00D901D1">
        <w:rPr>
          <w:rFonts w:ascii="Times New Roman" w:hAnsi="Times New Roman" w:cs="Times New Roman"/>
          <w:sz w:val="24"/>
          <w:szCs w:val="24"/>
        </w:rPr>
        <w:t>5</w:t>
      </w:r>
      <w:r>
        <w:rPr>
          <w:rFonts w:ascii="Times New Roman" w:hAnsi="Times New Roman" w:cs="Times New Roman"/>
          <w:sz w:val="24"/>
          <w:szCs w:val="24"/>
        </w:rPr>
        <w:t xml:space="preserve"> </w:t>
      </w:r>
      <w:r w:rsidRPr="004E41EC">
        <w:rPr>
          <w:rFonts w:ascii="Times New Roman" w:hAnsi="Times New Roman" w:cs="Times New Roman"/>
          <w:sz w:val="24"/>
          <w:szCs w:val="24"/>
        </w:rPr>
        <w:t>%,</w:t>
      </w:r>
      <w:r w:rsidR="00941DEC">
        <w:rPr>
          <w:rFonts w:ascii="Times New Roman" w:hAnsi="Times New Roman" w:cs="Times New Roman"/>
          <w:sz w:val="24"/>
          <w:szCs w:val="24"/>
        </w:rPr>
        <w:t xml:space="preserve"> </w:t>
      </w:r>
      <w:r w:rsidR="00AF36D8">
        <w:rPr>
          <w:rFonts w:ascii="Times New Roman" w:hAnsi="Times New Roman" w:cs="Times New Roman"/>
          <w:sz w:val="24"/>
          <w:szCs w:val="24"/>
        </w:rPr>
        <w:t>91</w:t>
      </w:r>
      <w:r w:rsidR="00941DEC">
        <w:rPr>
          <w:rFonts w:ascii="Times New Roman" w:hAnsi="Times New Roman" w:cs="Times New Roman"/>
          <w:sz w:val="24"/>
          <w:szCs w:val="24"/>
        </w:rPr>
        <w:t xml:space="preserve"> %</w:t>
      </w:r>
      <w:r w:rsidRPr="004E41EC">
        <w:rPr>
          <w:rFonts w:ascii="Times New Roman" w:hAnsi="Times New Roman" w:cs="Times New Roman"/>
          <w:sz w:val="24"/>
          <w:szCs w:val="24"/>
        </w:rPr>
        <w:t xml:space="preserve"> </w:t>
      </w:r>
      <w:r w:rsidRPr="004369C9">
        <w:rPr>
          <w:rFonts w:ascii="Times New Roman" w:hAnsi="Times New Roman" w:cs="Times New Roman"/>
          <w:i/>
          <w:iCs/>
          <w:sz w:val="24"/>
          <w:szCs w:val="24"/>
        </w:rPr>
        <w:t>ee</w:t>
      </w:r>
      <w:r w:rsidRPr="004E41EC">
        <w:rPr>
          <w:rFonts w:ascii="Times New Roman" w:hAnsi="Times New Roman" w:cs="Times New Roman"/>
          <w:sz w:val="24"/>
          <w:szCs w:val="24"/>
        </w:rPr>
        <w:t xml:space="preserve">). </w:t>
      </w:r>
    </w:p>
    <w:p w14:paraId="4E91991C" w14:textId="38DBF06F" w:rsidR="004F0886" w:rsidRDefault="0004639F" w:rsidP="00270E6B">
      <w:pPr>
        <w:spacing w:line="240" w:lineRule="auto"/>
        <w:jc w:val="both"/>
        <w:rPr>
          <w:rFonts w:ascii="Times New Roman" w:hAnsi="Times New Roman" w:cs="Times New Roman"/>
          <w:sz w:val="24"/>
          <w:szCs w:val="24"/>
        </w:rPr>
      </w:pPr>
      <w:r w:rsidRPr="00C00E0B">
        <w:rPr>
          <w:rFonts w:ascii="Times New Roman" w:hAnsi="Times New Roman" w:cs="Times New Roman"/>
          <w:sz w:val="24"/>
          <w:szCs w:val="24"/>
        </w:rPr>
        <w:t xml:space="preserve">The same reaction was carried out using 2.5 mol% TCI dirhodium(II) together with 5.0 mol % of Josiphos ligand to examine the effect of dirhodium(II) purchased from different commercial </w:t>
      </w:r>
      <w:r w:rsidRPr="00C00E0B">
        <w:rPr>
          <w:rFonts w:ascii="Times New Roman" w:hAnsi="Times New Roman" w:cs="Times New Roman"/>
          <w:sz w:val="24"/>
          <w:szCs w:val="24"/>
        </w:rPr>
        <w:lastRenderedPageBreak/>
        <w:t>sources on reactivity and enantioselectivity</w:t>
      </w:r>
      <w:r w:rsidR="00345ED2">
        <w:rPr>
          <w:rFonts w:ascii="Times New Roman" w:hAnsi="Times New Roman" w:cs="Times New Roman"/>
          <w:sz w:val="24"/>
          <w:szCs w:val="24"/>
        </w:rPr>
        <w:t xml:space="preserve"> (Table S1, entry 11)</w:t>
      </w:r>
      <w:r w:rsidRPr="00C00E0B">
        <w:rPr>
          <w:rFonts w:ascii="Times New Roman" w:hAnsi="Times New Roman" w:cs="Times New Roman"/>
          <w:sz w:val="24"/>
          <w:szCs w:val="24"/>
        </w:rPr>
        <w:t>.</w:t>
      </w:r>
      <w:r w:rsidR="00345ED2">
        <w:rPr>
          <w:rFonts w:ascii="Times New Roman" w:hAnsi="Times New Roman" w:cs="Times New Roman"/>
          <w:sz w:val="24"/>
          <w:szCs w:val="24"/>
        </w:rPr>
        <w:t xml:space="preserve"> The</w:t>
      </w:r>
      <w:r w:rsidR="00345ED2" w:rsidRPr="00345ED2">
        <w:rPr>
          <w:rFonts w:ascii="Times New Roman" w:hAnsi="Times New Roman" w:cs="Times New Roman"/>
          <w:sz w:val="24"/>
          <w:szCs w:val="24"/>
        </w:rPr>
        <w:t xml:space="preserve"> product</w:t>
      </w:r>
      <w:r w:rsidR="00345ED2">
        <w:rPr>
          <w:rFonts w:ascii="Times New Roman" w:hAnsi="Times New Roman" w:cs="Times New Roman"/>
          <w:sz w:val="24"/>
          <w:szCs w:val="24"/>
        </w:rPr>
        <w:t>, 3b,</w:t>
      </w:r>
      <w:r w:rsidR="00345ED2" w:rsidRPr="00345ED2">
        <w:rPr>
          <w:rFonts w:ascii="Times New Roman" w:hAnsi="Times New Roman" w:cs="Times New Roman"/>
          <w:sz w:val="24"/>
          <w:szCs w:val="24"/>
        </w:rPr>
        <w:t xml:space="preserve"> was obtained in 95% yield with 36.4% ee. Notably, similarly low enantioselectivities were observed irrespective of whether BLD or TCI dirhodium(II) was employed as the catalyst precursor</w:t>
      </w:r>
      <w:r w:rsidR="00345ED2">
        <w:rPr>
          <w:rFonts w:ascii="Times New Roman" w:hAnsi="Times New Roman" w:cs="Times New Roman"/>
          <w:sz w:val="24"/>
          <w:szCs w:val="24"/>
        </w:rPr>
        <w:t>.</w:t>
      </w:r>
    </w:p>
    <w:p w14:paraId="7171B431" w14:textId="454F4D2C" w:rsidR="00995B91" w:rsidRDefault="00995B91" w:rsidP="00270E6B">
      <w:pPr>
        <w:spacing w:line="240" w:lineRule="auto"/>
        <w:jc w:val="both"/>
        <w:rPr>
          <w:rFonts w:ascii="Times New Roman" w:hAnsi="Times New Roman" w:cs="Times New Roman"/>
          <w:sz w:val="24"/>
          <w:szCs w:val="24"/>
        </w:rPr>
      </w:pPr>
      <w:r w:rsidRPr="00AF543B">
        <w:rPr>
          <w:rFonts w:ascii="Times New Roman" w:hAnsi="Times New Roman" w:cs="Times New Roman"/>
          <w:b/>
          <w:bCs/>
          <w:sz w:val="24"/>
          <w:szCs w:val="24"/>
          <w:vertAlign w:val="superscript"/>
        </w:rPr>
        <w:t>1</w:t>
      </w:r>
      <w:r w:rsidRPr="00AF543B">
        <w:rPr>
          <w:rFonts w:ascii="Times New Roman" w:hAnsi="Times New Roman" w:cs="Times New Roman"/>
          <w:b/>
          <w:bCs/>
          <w:sz w:val="24"/>
          <w:szCs w:val="24"/>
        </w:rPr>
        <w:t>H NMR (400 MHz, CDCl</w:t>
      </w:r>
      <w:r w:rsidRPr="00AF543B">
        <w:rPr>
          <w:rFonts w:ascii="Times New Roman" w:hAnsi="Times New Roman" w:cs="Times New Roman"/>
          <w:b/>
          <w:bCs/>
          <w:sz w:val="24"/>
          <w:szCs w:val="24"/>
          <w:vertAlign w:val="subscript"/>
        </w:rPr>
        <w:t>3</w:t>
      </w:r>
      <w:r w:rsidRPr="00AF543B">
        <w:rPr>
          <w:rFonts w:ascii="Times New Roman" w:hAnsi="Times New Roman" w:cs="Times New Roman"/>
          <w:b/>
          <w:bCs/>
          <w:sz w:val="24"/>
          <w:szCs w:val="24"/>
        </w:rPr>
        <w:t xml:space="preserve">) </w:t>
      </w:r>
      <w:r w:rsidRPr="00AF543B">
        <w:rPr>
          <w:rFonts w:ascii="Times New Roman" w:hAnsi="Times New Roman" w:cs="Times New Roman"/>
          <w:sz w:val="24"/>
          <w:szCs w:val="24"/>
        </w:rPr>
        <w:t xml:space="preserve">δ 7.97 (dd, </w:t>
      </w:r>
      <w:r w:rsidRPr="00AF543B">
        <w:rPr>
          <w:rFonts w:ascii="Times New Roman" w:hAnsi="Times New Roman" w:cs="Times New Roman"/>
          <w:i/>
          <w:iCs/>
          <w:sz w:val="24"/>
          <w:szCs w:val="24"/>
        </w:rPr>
        <w:t>J</w:t>
      </w:r>
      <w:r w:rsidRPr="00AF543B">
        <w:rPr>
          <w:rFonts w:ascii="Times New Roman" w:hAnsi="Times New Roman" w:cs="Times New Roman"/>
          <w:sz w:val="24"/>
          <w:szCs w:val="24"/>
        </w:rPr>
        <w:t xml:space="preserve"> = 11.6, 7.8 Hz, 2H), 7.83 (ddd, </w:t>
      </w:r>
      <w:r w:rsidRPr="00AF543B">
        <w:rPr>
          <w:rFonts w:ascii="Times New Roman" w:hAnsi="Times New Roman" w:cs="Times New Roman"/>
          <w:i/>
          <w:iCs/>
          <w:sz w:val="24"/>
          <w:szCs w:val="24"/>
        </w:rPr>
        <w:t>J</w:t>
      </w:r>
      <w:r w:rsidRPr="00AF543B">
        <w:rPr>
          <w:rFonts w:ascii="Times New Roman" w:hAnsi="Times New Roman" w:cs="Times New Roman"/>
          <w:sz w:val="24"/>
          <w:szCs w:val="24"/>
        </w:rPr>
        <w:t xml:space="preserve"> = 16.8, 7.7, 1.7 Hz, 2H), 7.67 (td, </w:t>
      </w:r>
      <w:r w:rsidRPr="00AF543B">
        <w:rPr>
          <w:rFonts w:ascii="Times New Roman" w:hAnsi="Times New Roman" w:cs="Times New Roman"/>
          <w:i/>
          <w:iCs/>
          <w:sz w:val="24"/>
          <w:szCs w:val="24"/>
        </w:rPr>
        <w:t>J</w:t>
      </w:r>
      <w:r w:rsidRPr="00AF543B">
        <w:rPr>
          <w:rFonts w:ascii="Times New Roman" w:hAnsi="Times New Roman" w:cs="Times New Roman"/>
          <w:sz w:val="24"/>
          <w:szCs w:val="24"/>
        </w:rPr>
        <w:t xml:space="preserve"> = 7.8, 1.6 Hz, 1H), 7.57 – 7.42 (m, 2H), 7.36 (t, </w:t>
      </w:r>
      <w:r w:rsidRPr="00AF543B">
        <w:rPr>
          <w:rFonts w:ascii="Times New Roman" w:hAnsi="Times New Roman" w:cs="Times New Roman"/>
          <w:i/>
          <w:iCs/>
          <w:sz w:val="24"/>
          <w:szCs w:val="24"/>
        </w:rPr>
        <w:t>J</w:t>
      </w:r>
      <w:r w:rsidRPr="00AF543B">
        <w:rPr>
          <w:rFonts w:ascii="Times New Roman" w:hAnsi="Times New Roman" w:cs="Times New Roman"/>
          <w:sz w:val="24"/>
          <w:szCs w:val="24"/>
        </w:rPr>
        <w:t xml:space="preserve"> = 7.5 Hz, 1H)</w:t>
      </w:r>
      <w:r w:rsidRPr="00995B91">
        <w:rPr>
          <w:rFonts w:ascii="Times New Roman" w:hAnsi="Times New Roman" w:cs="Times New Roman"/>
          <w:sz w:val="24"/>
          <w:szCs w:val="24"/>
        </w:rPr>
        <w:t xml:space="preserve">, </w:t>
      </w:r>
      <w:r w:rsidRPr="00F87507">
        <w:rPr>
          <w:rFonts w:ascii="Times New Roman" w:hAnsi="Times New Roman" w:cs="Times New Roman"/>
          <w:sz w:val="24"/>
          <w:szCs w:val="24"/>
        </w:rPr>
        <w:t xml:space="preserve">7.19 (s, </w:t>
      </w:r>
      <w:r w:rsidRPr="00995B91">
        <w:rPr>
          <w:rFonts w:ascii="Times New Roman" w:hAnsi="Times New Roman" w:cs="Times New Roman"/>
          <w:sz w:val="24"/>
          <w:szCs w:val="24"/>
        </w:rPr>
        <w:t>4</w:t>
      </w:r>
      <w:r w:rsidRPr="00F87507">
        <w:rPr>
          <w:rFonts w:ascii="Times New Roman" w:hAnsi="Times New Roman" w:cs="Times New Roman"/>
          <w:sz w:val="24"/>
          <w:szCs w:val="24"/>
        </w:rPr>
        <w:t xml:space="preserve">H), 4.93 (s, </w:t>
      </w:r>
      <w:r w:rsidRPr="00995B91">
        <w:rPr>
          <w:rFonts w:ascii="Times New Roman" w:hAnsi="Times New Roman" w:cs="Times New Roman"/>
          <w:sz w:val="24"/>
          <w:szCs w:val="24"/>
        </w:rPr>
        <w:t>1</w:t>
      </w:r>
      <w:r w:rsidRPr="00F87507">
        <w:rPr>
          <w:rFonts w:ascii="Times New Roman" w:hAnsi="Times New Roman" w:cs="Times New Roman"/>
          <w:sz w:val="24"/>
          <w:szCs w:val="24"/>
        </w:rPr>
        <w:t>H).</w:t>
      </w:r>
      <w:r w:rsidR="004E31CC">
        <w:rPr>
          <w:rFonts w:ascii="Times New Roman" w:hAnsi="Times New Roman" w:cs="Times New Roman"/>
          <w:b/>
          <w:bCs/>
          <w:sz w:val="24"/>
          <w:szCs w:val="24"/>
        </w:rPr>
        <w:t xml:space="preserve"> </w:t>
      </w:r>
      <w:r w:rsidRPr="00CC54DC">
        <w:rPr>
          <w:rFonts w:ascii="Times New Roman" w:hAnsi="Times New Roman" w:cs="Times New Roman"/>
          <w:b/>
          <w:bCs/>
          <w:sz w:val="24"/>
          <w:szCs w:val="24"/>
          <w:vertAlign w:val="superscript"/>
        </w:rPr>
        <w:t>13</w:t>
      </w:r>
      <w:r w:rsidRPr="00CC54DC">
        <w:rPr>
          <w:rFonts w:ascii="Times New Roman" w:hAnsi="Times New Roman" w:cs="Times New Roman"/>
          <w:b/>
          <w:bCs/>
          <w:sz w:val="24"/>
          <w:szCs w:val="24"/>
        </w:rPr>
        <w:t>C NMR (101 MHz, CDCl</w:t>
      </w:r>
      <w:r w:rsidRPr="00CC54DC">
        <w:rPr>
          <w:rFonts w:ascii="Times New Roman" w:hAnsi="Times New Roman" w:cs="Times New Roman"/>
          <w:b/>
          <w:bCs/>
          <w:sz w:val="24"/>
          <w:szCs w:val="24"/>
          <w:vertAlign w:val="subscript"/>
        </w:rPr>
        <w:t>3</w:t>
      </w:r>
      <w:r w:rsidRPr="00CC54DC">
        <w:rPr>
          <w:rFonts w:ascii="Times New Roman" w:hAnsi="Times New Roman" w:cs="Times New Roman"/>
          <w:b/>
          <w:bCs/>
          <w:sz w:val="24"/>
          <w:szCs w:val="24"/>
        </w:rPr>
        <w:t xml:space="preserve">) </w:t>
      </w:r>
      <w:r w:rsidRPr="00CC54DC">
        <w:rPr>
          <w:rFonts w:ascii="Times New Roman" w:hAnsi="Times New Roman" w:cs="Times New Roman"/>
          <w:sz w:val="24"/>
          <w:szCs w:val="24"/>
        </w:rPr>
        <w:t>δ 201.38, 141.43, 139.53, 137.80, 135.20, 130.22, 129.69, 128.76, 128.51, 128.42, 128.12, 128.03, 127.83, 126.16, 123.81, 123.19, 80.38.</w:t>
      </w:r>
      <w:r w:rsidR="004E31CC">
        <w:rPr>
          <w:rFonts w:ascii="Times New Roman" w:hAnsi="Times New Roman" w:cs="Times New Roman"/>
          <w:b/>
          <w:bCs/>
          <w:sz w:val="24"/>
          <w:szCs w:val="24"/>
        </w:rPr>
        <w:t xml:space="preserve"> </w:t>
      </w:r>
      <w:r w:rsidRPr="00C13D59">
        <w:rPr>
          <w:rFonts w:ascii="Times New Roman" w:hAnsi="Times New Roman" w:cs="Times New Roman"/>
          <w:b/>
          <w:bCs/>
          <w:sz w:val="24"/>
          <w:szCs w:val="24"/>
        </w:rPr>
        <w:t>HRMS (E</w:t>
      </w:r>
      <w:r w:rsidR="004E31CC">
        <w:rPr>
          <w:rFonts w:ascii="Times New Roman" w:hAnsi="Times New Roman" w:cs="Times New Roman"/>
          <w:b/>
          <w:bCs/>
          <w:sz w:val="24"/>
          <w:szCs w:val="24"/>
        </w:rPr>
        <w:t>S</w:t>
      </w:r>
      <w:r w:rsidRPr="00C13D59">
        <w:rPr>
          <w:rFonts w:ascii="Times New Roman" w:hAnsi="Times New Roman" w:cs="Times New Roman"/>
          <w:b/>
          <w:bCs/>
          <w:sz w:val="24"/>
          <w:szCs w:val="24"/>
        </w:rPr>
        <w:t xml:space="preserve">I): </w:t>
      </w:r>
      <w:r w:rsidRPr="00995B91">
        <w:rPr>
          <w:rFonts w:ascii="Times New Roman" w:hAnsi="Times New Roman" w:cs="Times New Roman"/>
          <w:sz w:val="24"/>
          <w:szCs w:val="24"/>
        </w:rPr>
        <w:t>calcd for C</w:t>
      </w:r>
      <w:r w:rsidRPr="00995B91">
        <w:rPr>
          <w:rFonts w:ascii="Times New Roman" w:hAnsi="Times New Roman" w:cs="Times New Roman"/>
          <w:sz w:val="24"/>
          <w:szCs w:val="24"/>
          <w:vertAlign w:val="subscript"/>
        </w:rPr>
        <w:t>20</w:t>
      </w:r>
      <w:r w:rsidRPr="00995B91">
        <w:rPr>
          <w:rFonts w:ascii="Times New Roman" w:hAnsi="Times New Roman" w:cs="Times New Roman"/>
          <w:sz w:val="24"/>
          <w:szCs w:val="24"/>
        </w:rPr>
        <w:t>H</w:t>
      </w:r>
      <w:r w:rsidRPr="00995B91">
        <w:rPr>
          <w:rFonts w:ascii="Times New Roman" w:hAnsi="Times New Roman" w:cs="Times New Roman"/>
          <w:sz w:val="24"/>
          <w:szCs w:val="24"/>
          <w:vertAlign w:val="subscript"/>
        </w:rPr>
        <w:t>14</w:t>
      </w:r>
      <w:r w:rsidRPr="00995B91">
        <w:rPr>
          <w:rFonts w:ascii="Times New Roman" w:hAnsi="Times New Roman" w:cs="Times New Roman"/>
          <w:sz w:val="24"/>
          <w:szCs w:val="24"/>
        </w:rPr>
        <w:t>O</w:t>
      </w:r>
      <w:r w:rsidRPr="004E31CC">
        <w:rPr>
          <w:rFonts w:ascii="Times New Roman" w:hAnsi="Times New Roman" w:cs="Times New Roman"/>
          <w:sz w:val="24"/>
          <w:szCs w:val="24"/>
          <w:vertAlign w:val="subscript"/>
        </w:rPr>
        <w:t>2</w:t>
      </w:r>
      <w:r w:rsidRPr="00995B91">
        <w:rPr>
          <w:rFonts w:ascii="Times New Roman" w:hAnsi="Times New Roman" w:cs="Times New Roman"/>
          <w:sz w:val="24"/>
          <w:szCs w:val="24"/>
        </w:rPr>
        <w:t>Na </w:t>
      </w:r>
      <w:r w:rsidR="004E31CC" w:rsidRPr="004E31CC">
        <w:rPr>
          <w:rFonts w:ascii="Times New Roman" w:hAnsi="Times New Roman" w:cs="Times New Roman"/>
          <w:sz w:val="24"/>
          <w:szCs w:val="24"/>
        </w:rPr>
        <w:t>[M+Na]</w:t>
      </w:r>
      <w:r w:rsidR="004E31CC" w:rsidRPr="00B16020">
        <w:rPr>
          <w:rFonts w:ascii="Times New Roman" w:hAnsi="Times New Roman" w:cs="Times New Roman"/>
          <w:sz w:val="24"/>
          <w:szCs w:val="24"/>
          <w:vertAlign w:val="superscript"/>
        </w:rPr>
        <w:t>+</w:t>
      </w:r>
      <w:r w:rsidR="004E31CC" w:rsidRPr="004E31CC">
        <w:rPr>
          <w:rFonts w:ascii="Times New Roman" w:hAnsi="Times New Roman" w:cs="Times New Roman"/>
          <w:sz w:val="24"/>
          <w:szCs w:val="24"/>
        </w:rPr>
        <w:t xml:space="preserve"> </w:t>
      </w:r>
      <w:r w:rsidRPr="00995B91">
        <w:rPr>
          <w:rFonts w:ascii="Times New Roman" w:hAnsi="Times New Roman" w:cs="Times New Roman"/>
          <w:sz w:val="24"/>
          <w:szCs w:val="24"/>
        </w:rPr>
        <w:t>309.0982, found 309.0894</w:t>
      </w:r>
      <w:r w:rsidR="007373E7">
        <w:rPr>
          <w:rFonts w:ascii="Times New Roman" w:hAnsi="Times New Roman" w:cs="Times New Roman"/>
          <w:sz w:val="24"/>
          <w:szCs w:val="24"/>
        </w:rPr>
        <w:t>.</w:t>
      </w:r>
    </w:p>
    <w:p w14:paraId="3A034938" w14:textId="77777777" w:rsidR="007373E7" w:rsidRDefault="007373E7" w:rsidP="00270E6B">
      <w:pPr>
        <w:spacing w:line="240" w:lineRule="auto"/>
        <w:jc w:val="both"/>
        <w:rPr>
          <w:rFonts w:ascii="Times New Roman" w:hAnsi="Times New Roman" w:cs="Times New Roman"/>
          <w:sz w:val="24"/>
          <w:szCs w:val="24"/>
        </w:rPr>
      </w:pPr>
    </w:p>
    <w:p w14:paraId="32F062AB" w14:textId="1FD79F21" w:rsidR="007373E7" w:rsidRPr="007373E7" w:rsidRDefault="007373E7" w:rsidP="00270E6B">
      <w:pPr>
        <w:spacing w:line="240" w:lineRule="auto"/>
        <w:jc w:val="both"/>
        <w:rPr>
          <w:rFonts w:ascii="Times New Roman" w:hAnsi="Times New Roman" w:cs="Times New Roman"/>
          <w:b/>
          <w:bCs/>
          <w:sz w:val="24"/>
          <w:szCs w:val="24"/>
        </w:rPr>
      </w:pPr>
      <w:r w:rsidRPr="007373E7">
        <w:rPr>
          <w:rFonts w:ascii="Times New Roman" w:hAnsi="Times New Roman" w:cs="Times New Roman"/>
          <w:b/>
          <w:bCs/>
          <w:sz w:val="24"/>
          <w:szCs w:val="24"/>
          <w:vertAlign w:val="superscript"/>
        </w:rPr>
        <w:t>1</w:t>
      </w:r>
      <w:r w:rsidRPr="007373E7">
        <w:rPr>
          <w:rFonts w:ascii="Times New Roman" w:hAnsi="Times New Roman" w:cs="Times New Roman"/>
          <w:b/>
          <w:bCs/>
          <w:sz w:val="24"/>
          <w:szCs w:val="24"/>
        </w:rPr>
        <w:t>H NMR</w:t>
      </w:r>
    </w:p>
    <w:p w14:paraId="3F60E3D7" w14:textId="747F93B0" w:rsidR="007373E7" w:rsidRDefault="007373E7" w:rsidP="000F3FB5">
      <w:pPr>
        <w:spacing w:line="240" w:lineRule="auto"/>
        <w:jc w:val="center"/>
        <w:rPr>
          <w:rFonts w:ascii="Times New Roman" w:hAnsi="Times New Roman" w:cs="Times New Roman"/>
          <w:b/>
          <w:bCs/>
          <w:sz w:val="24"/>
          <w:szCs w:val="24"/>
        </w:rPr>
      </w:pPr>
      <w:r w:rsidRPr="007373E7">
        <w:rPr>
          <w:noProof/>
          <w:bdr w:val="single" w:sz="4" w:space="0" w:color="auto"/>
        </w:rPr>
        <w:drawing>
          <wp:inline distT="0" distB="0" distL="0" distR="0" wp14:anchorId="668B1F02" wp14:editId="2999DB38">
            <wp:extent cx="4754153" cy="3312000"/>
            <wp:effectExtent l="0" t="0" r="8890" b="3175"/>
            <wp:docPr id="10533521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54153" cy="3312000"/>
                    </a:xfrm>
                    <a:prstGeom prst="rect">
                      <a:avLst/>
                    </a:prstGeom>
                    <a:noFill/>
                    <a:ln>
                      <a:noFill/>
                    </a:ln>
                  </pic:spPr>
                </pic:pic>
              </a:graphicData>
            </a:graphic>
          </wp:inline>
        </w:drawing>
      </w:r>
    </w:p>
    <w:p w14:paraId="762C44CA" w14:textId="2B183614" w:rsidR="007373E7" w:rsidRPr="000F3FB5" w:rsidRDefault="007373E7" w:rsidP="000F3FB5">
      <w:pPr>
        <w:jc w:val="both"/>
        <w:rPr>
          <w:rFonts w:ascii="Times New Roman" w:hAnsi="Times New Roman" w:cs="Times New Roman"/>
          <w:b/>
          <w:bCs/>
          <w:sz w:val="24"/>
          <w:szCs w:val="24"/>
        </w:rPr>
      </w:pPr>
      <w:r w:rsidRPr="005C66F5">
        <w:rPr>
          <w:rFonts w:ascii="Times New Roman" w:hAnsi="Times New Roman" w:cs="Times New Roman"/>
          <w:b/>
          <w:bCs/>
          <w:sz w:val="24"/>
          <w:szCs w:val="24"/>
          <w:lang w:val="en-US"/>
        </w:rPr>
        <w:t>Figure S</w:t>
      </w:r>
      <w:r>
        <w:rPr>
          <w:rFonts w:ascii="Times New Roman" w:hAnsi="Times New Roman" w:cs="Times New Roman"/>
          <w:b/>
          <w:bCs/>
          <w:sz w:val="24"/>
          <w:szCs w:val="24"/>
          <w:lang w:val="en-US"/>
        </w:rPr>
        <w:t>22</w:t>
      </w:r>
      <w:r>
        <w:rPr>
          <w:rFonts w:ascii="Times New Roman" w:hAnsi="Times New Roman" w:cs="Times New Roman"/>
          <w:sz w:val="24"/>
          <w:szCs w:val="24"/>
          <w:lang w:val="en-US"/>
        </w:rPr>
        <w:t xml:space="preserve">. </w:t>
      </w:r>
      <w:r w:rsidRPr="005C66F5">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H NMR of </w:t>
      </w:r>
      <w:r>
        <w:rPr>
          <w:rFonts w:ascii="Times New Roman" w:hAnsi="Times New Roman" w:cs="Times New Roman"/>
          <w:b/>
          <w:bCs/>
          <w:sz w:val="24"/>
          <w:szCs w:val="24"/>
          <w:lang w:val="en-US"/>
        </w:rPr>
        <w:t>3b</w:t>
      </w:r>
    </w:p>
    <w:p w14:paraId="76C6E284" w14:textId="77777777" w:rsidR="00A92087" w:rsidRDefault="00A92087" w:rsidP="00270E6B">
      <w:pPr>
        <w:spacing w:line="240" w:lineRule="auto"/>
        <w:jc w:val="both"/>
        <w:rPr>
          <w:rFonts w:ascii="Times New Roman" w:hAnsi="Times New Roman" w:cs="Times New Roman"/>
          <w:b/>
          <w:bCs/>
          <w:sz w:val="24"/>
          <w:szCs w:val="24"/>
          <w:vertAlign w:val="superscript"/>
        </w:rPr>
      </w:pPr>
    </w:p>
    <w:p w14:paraId="082286CC" w14:textId="09936644" w:rsidR="007373E7" w:rsidRPr="007373E7" w:rsidRDefault="007373E7" w:rsidP="00270E6B">
      <w:pPr>
        <w:spacing w:line="240" w:lineRule="auto"/>
        <w:jc w:val="both"/>
        <w:rPr>
          <w:rFonts w:ascii="Times New Roman" w:hAnsi="Times New Roman" w:cs="Times New Roman"/>
          <w:b/>
          <w:bCs/>
          <w:sz w:val="24"/>
          <w:szCs w:val="24"/>
        </w:rPr>
      </w:pPr>
      <w:r w:rsidRPr="007373E7">
        <w:rPr>
          <w:rFonts w:ascii="Times New Roman" w:hAnsi="Times New Roman" w:cs="Times New Roman"/>
          <w:b/>
          <w:bCs/>
          <w:sz w:val="24"/>
          <w:szCs w:val="24"/>
          <w:vertAlign w:val="superscript"/>
        </w:rPr>
        <w:t>1</w:t>
      </w:r>
      <w:r>
        <w:rPr>
          <w:rFonts w:ascii="Times New Roman" w:hAnsi="Times New Roman" w:cs="Times New Roman"/>
          <w:b/>
          <w:bCs/>
          <w:sz w:val="24"/>
          <w:szCs w:val="24"/>
          <w:vertAlign w:val="superscript"/>
        </w:rPr>
        <w:t>3</w:t>
      </w:r>
      <w:r>
        <w:rPr>
          <w:rFonts w:ascii="Times New Roman" w:hAnsi="Times New Roman" w:cs="Times New Roman"/>
          <w:b/>
          <w:bCs/>
          <w:sz w:val="24"/>
          <w:szCs w:val="24"/>
        </w:rPr>
        <w:t>C</w:t>
      </w:r>
      <w:r w:rsidRPr="007373E7">
        <w:rPr>
          <w:rFonts w:ascii="Times New Roman" w:hAnsi="Times New Roman" w:cs="Times New Roman"/>
          <w:b/>
          <w:bCs/>
          <w:sz w:val="24"/>
          <w:szCs w:val="24"/>
        </w:rPr>
        <w:t xml:space="preserve"> NMR</w:t>
      </w:r>
    </w:p>
    <w:p w14:paraId="2D6958E3" w14:textId="77FF1A4B" w:rsidR="00185D3D" w:rsidRDefault="00E454EB" w:rsidP="00A92087">
      <w:pPr>
        <w:spacing w:line="240" w:lineRule="auto"/>
        <w:jc w:val="center"/>
        <w:rPr>
          <w:rFonts w:ascii="Times New Roman" w:hAnsi="Times New Roman" w:cs="Times New Roman"/>
          <w:sz w:val="24"/>
          <w:szCs w:val="24"/>
        </w:rPr>
      </w:pPr>
      <w:r w:rsidRPr="00E454EB">
        <w:rPr>
          <w:noProof/>
          <w:bdr w:val="single" w:sz="4" w:space="0" w:color="auto"/>
        </w:rPr>
        <w:lastRenderedPageBreak/>
        <w:drawing>
          <wp:inline distT="0" distB="0" distL="0" distR="0" wp14:anchorId="379AA826" wp14:editId="16AD8EA0">
            <wp:extent cx="4751886" cy="3312000"/>
            <wp:effectExtent l="0" t="0" r="0" b="3175"/>
            <wp:docPr id="727394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51886" cy="3312000"/>
                    </a:xfrm>
                    <a:prstGeom prst="rect">
                      <a:avLst/>
                    </a:prstGeom>
                    <a:noFill/>
                    <a:ln>
                      <a:noFill/>
                    </a:ln>
                  </pic:spPr>
                </pic:pic>
              </a:graphicData>
            </a:graphic>
          </wp:inline>
        </w:drawing>
      </w:r>
    </w:p>
    <w:p w14:paraId="13220192" w14:textId="32304761" w:rsidR="007373E7" w:rsidRDefault="007373E7" w:rsidP="00270E6B">
      <w:pPr>
        <w:jc w:val="both"/>
        <w:rPr>
          <w:rFonts w:ascii="Times New Roman" w:hAnsi="Times New Roman" w:cs="Times New Roman"/>
          <w:b/>
          <w:bCs/>
          <w:sz w:val="24"/>
          <w:szCs w:val="24"/>
        </w:rPr>
      </w:pPr>
      <w:r w:rsidRPr="005C66F5">
        <w:rPr>
          <w:rFonts w:ascii="Times New Roman" w:hAnsi="Times New Roman" w:cs="Times New Roman"/>
          <w:b/>
          <w:bCs/>
          <w:sz w:val="24"/>
          <w:szCs w:val="24"/>
          <w:lang w:val="en-US"/>
        </w:rPr>
        <w:t>Figure S</w:t>
      </w:r>
      <w:r>
        <w:rPr>
          <w:rFonts w:ascii="Times New Roman" w:hAnsi="Times New Roman" w:cs="Times New Roman"/>
          <w:b/>
          <w:bCs/>
          <w:sz w:val="24"/>
          <w:szCs w:val="24"/>
          <w:lang w:val="en-US"/>
        </w:rPr>
        <w:t>22</w:t>
      </w:r>
      <w:r>
        <w:rPr>
          <w:rFonts w:ascii="Times New Roman" w:hAnsi="Times New Roman" w:cs="Times New Roman"/>
          <w:sz w:val="24"/>
          <w:szCs w:val="24"/>
          <w:lang w:val="en-US"/>
        </w:rPr>
        <w:t xml:space="preserve">. </w:t>
      </w:r>
      <w:r w:rsidRPr="005C66F5">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xml:space="preserve">C NMR of </w:t>
      </w:r>
      <w:r>
        <w:rPr>
          <w:rFonts w:ascii="Times New Roman" w:hAnsi="Times New Roman" w:cs="Times New Roman"/>
          <w:b/>
          <w:bCs/>
          <w:sz w:val="24"/>
          <w:szCs w:val="24"/>
          <w:lang w:val="en-US"/>
        </w:rPr>
        <w:t>3b</w:t>
      </w:r>
    </w:p>
    <w:p w14:paraId="4A7E798D" w14:textId="77777777" w:rsidR="001A0C4C" w:rsidRPr="00882D99" w:rsidRDefault="001A0C4C" w:rsidP="00270E6B">
      <w:pPr>
        <w:spacing w:line="240" w:lineRule="auto"/>
        <w:jc w:val="both"/>
        <w:rPr>
          <w:rFonts w:ascii="Times New Roman" w:hAnsi="Times New Roman" w:cs="Times New Roman"/>
          <w:sz w:val="24"/>
          <w:szCs w:val="24"/>
        </w:rPr>
      </w:pPr>
    </w:p>
    <w:p w14:paraId="4437875E" w14:textId="6F62ECD2" w:rsidR="008E68BC" w:rsidRPr="004E41EC" w:rsidRDefault="008E68BC" w:rsidP="00270E6B">
      <w:pPr>
        <w:spacing w:line="480" w:lineRule="auto"/>
        <w:jc w:val="both"/>
        <w:rPr>
          <w:rFonts w:ascii="Times New Roman" w:hAnsi="Times New Roman" w:cs="Times New Roman"/>
          <w:b/>
          <w:bCs/>
          <w:sz w:val="24"/>
          <w:szCs w:val="24"/>
        </w:rPr>
      </w:pPr>
      <w:r w:rsidRPr="004E41EC">
        <w:rPr>
          <w:rFonts w:ascii="Times New Roman" w:hAnsi="Times New Roman" w:cs="Times New Roman"/>
          <w:b/>
          <w:bCs/>
          <w:sz w:val="24"/>
          <w:szCs w:val="24"/>
        </w:rPr>
        <w:t xml:space="preserve">&lt; Chromatogram&gt; </w:t>
      </w:r>
    </w:p>
    <w:p w14:paraId="2150F465" w14:textId="6CD59855" w:rsidR="008E68BC" w:rsidRDefault="008E68BC" w:rsidP="00270E6B">
      <w:pPr>
        <w:spacing w:line="480" w:lineRule="auto"/>
        <w:jc w:val="both"/>
        <w:rPr>
          <w:rFonts w:ascii="Times New Roman" w:hAnsi="Times New Roman" w:cs="Times New Roman"/>
          <w:sz w:val="24"/>
          <w:szCs w:val="24"/>
        </w:rPr>
      </w:pPr>
      <w:r w:rsidRPr="004E41EC">
        <w:rPr>
          <w:rFonts w:ascii="Times New Roman" w:hAnsi="Times New Roman" w:cs="Times New Roman"/>
          <w:sz w:val="24"/>
          <w:szCs w:val="24"/>
        </w:rPr>
        <w:t xml:space="preserve"> CHIRAL PAK AD-H ,10% IPA-Hexane, 1 mL/min, 254 nm</w:t>
      </w:r>
    </w:p>
    <w:p w14:paraId="58D5F043" w14:textId="7FB9CBB1" w:rsidR="00572B2E" w:rsidRPr="00A80A07" w:rsidRDefault="00A80A07" w:rsidP="00A92087">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B85695C" wp14:editId="702BEB3C">
            <wp:extent cx="4400796" cy="2534400"/>
            <wp:effectExtent l="0" t="0" r="0" b="0"/>
            <wp:docPr id="102874579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400796" cy="2534400"/>
                    </a:xfrm>
                    <a:prstGeom prst="rect">
                      <a:avLst/>
                    </a:prstGeom>
                    <a:noFill/>
                  </pic:spPr>
                </pic:pic>
              </a:graphicData>
            </a:graphic>
          </wp:inline>
        </w:drawing>
      </w:r>
    </w:p>
    <w:p w14:paraId="1A77399C" w14:textId="0AB8B0E6" w:rsidR="00572B2E" w:rsidRDefault="00176773" w:rsidP="00A92087">
      <w:pPr>
        <w:spacing w:line="480" w:lineRule="auto"/>
        <w:jc w:val="center"/>
        <w:rPr>
          <w:rFonts w:ascii="Times New Roman" w:hAnsi="Times New Roman" w:cs="Times New Roman"/>
          <w:b/>
          <w:bCs/>
          <w:sz w:val="24"/>
          <w:szCs w:val="24"/>
        </w:rPr>
      </w:pPr>
      <w:r w:rsidRPr="004E41EC">
        <w:rPr>
          <w:rFonts w:ascii="Times New Roman" w:hAnsi="Times New Roman" w:cs="Times New Roman"/>
          <w:b/>
          <w:bCs/>
          <w:noProof/>
          <w:sz w:val="24"/>
          <w:szCs w:val="24"/>
        </w:rPr>
        <w:drawing>
          <wp:inline distT="0" distB="0" distL="0" distR="0" wp14:anchorId="6A672CF0" wp14:editId="1333D4AC">
            <wp:extent cx="4400776" cy="1130358"/>
            <wp:effectExtent l="0" t="0" r="0" b="0"/>
            <wp:docPr id="1471153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153486" name=""/>
                    <pic:cNvPicPr/>
                  </pic:nvPicPr>
                  <pic:blipFill>
                    <a:blip r:embed="rId49"/>
                    <a:stretch>
                      <a:fillRect/>
                    </a:stretch>
                  </pic:blipFill>
                  <pic:spPr>
                    <a:xfrm>
                      <a:off x="0" y="0"/>
                      <a:ext cx="4400776" cy="1130358"/>
                    </a:xfrm>
                    <a:prstGeom prst="rect">
                      <a:avLst/>
                    </a:prstGeom>
                  </pic:spPr>
                </pic:pic>
              </a:graphicData>
            </a:graphic>
          </wp:inline>
        </w:drawing>
      </w:r>
    </w:p>
    <w:p w14:paraId="6F580337" w14:textId="77777777" w:rsidR="00DD3275" w:rsidRDefault="00D20B23" w:rsidP="00270E6B">
      <w:pPr>
        <w:spacing w:line="480" w:lineRule="auto"/>
        <w:jc w:val="both"/>
        <w:rPr>
          <w:rFonts w:ascii="Times New Roman" w:hAnsi="Times New Roman" w:cs="Times New Roman"/>
          <w:b/>
          <w:bCs/>
          <w:sz w:val="24"/>
          <w:szCs w:val="24"/>
        </w:rPr>
      </w:pPr>
      <w:r w:rsidRPr="004E41EC">
        <w:rPr>
          <w:rFonts w:ascii="Times New Roman" w:hAnsi="Times New Roman" w:cs="Times New Roman"/>
          <w:b/>
          <w:bCs/>
          <w:sz w:val="24"/>
          <w:szCs w:val="24"/>
        </w:rPr>
        <w:lastRenderedPageBreak/>
        <w:t xml:space="preserve">&lt; Chromatogram&gt;  </w:t>
      </w:r>
    </w:p>
    <w:p w14:paraId="3305B304" w14:textId="4DEBEFB6" w:rsidR="00D20B23" w:rsidRPr="00DD3275" w:rsidRDefault="00D20B23" w:rsidP="00270E6B">
      <w:pPr>
        <w:spacing w:line="480" w:lineRule="auto"/>
        <w:jc w:val="both"/>
        <w:rPr>
          <w:rFonts w:ascii="Times New Roman" w:hAnsi="Times New Roman" w:cs="Times New Roman"/>
          <w:b/>
          <w:bCs/>
          <w:sz w:val="24"/>
          <w:szCs w:val="24"/>
        </w:rPr>
      </w:pPr>
      <w:r w:rsidRPr="004E41EC">
        <w:rPr>
          <w:rFonts w:ascii="Times New Roman" w:hAnsi="Times New Roman" w:cs="Times New Roman"/>
          <w:sz w:val="24"/>
          <w:szCs w:val="24"/>
        </w:rPr>
        <w:t>CHIRAL PAK AD-H ,10% IPA-Hexane, 1 mL/min, 254 nm</w:t>
      </w:r>
    </w:p>
    <w:p w14:paraId="7B1F629E" w14:textId="6E2F2B67" w:rsidR="00032DF4" w:rsidRPr="004E41EC" w:rsidRDefault="006E05B3" w:rsidP="00A92087">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3439554" wp14:editId="4BA92825">
            <wp:extent cx="4446270" cy="2604332"/>
            <wp:effectExtent l="0" t="0" r="0" b="5715"/>
            <wp:docPr id="21301860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52261" cy="2607841"/>
                    </a:xfrm>
                    <a:prstGeom prst="rect">
                      <a:avLst/>
                    </a:prstGeom>
                    <a:noFill/>
                  </pic:spPr>
                </pic:pic>
              </a:graphicData>
            </a:graphic>
          </wp:inline>
        </w:drawing>
      </w:r>
    </w:p>
    <w:p w14:paraId="691A3ADC" w14:textId="56D1B7AB" w:rsidR="003235F9" w:rsidRDefault="00303898" w:rsidP="00A92087">
      <w:pPr>
        <w:spacing w:line="480" w:lineRule="auto"/>
        <w:jc w:val="center"/>
        <w:rPr>
          <w:rFonts w:ascii="Times New Roman" w:hAnsi="Times New Roman" w:cs="Times New Roman"/>
          <w:b/>
          <w:bCs/>
          <w:sz w:val="24"/>
          <w:szCs w:val="24"/>
        </w:rPr>
      </w:pPr>
      <w:r w:rsidRPr="00303898">
        <w:rPr>
          <w:rFonts w:ascii="Times New Roman" w:hAnsi="Times New Roman" w:cs="Times New Roman"/>
          <w:b/>
          <w:bCs/>
          <w:noProof/>
          <w:sz w:val="24"/>
          <w:szCs w:val="24"/>
        </w:rPr>
        <w:drawing>
          <wp:inline distT="0" distB="0" distL="0" distR="0" wp14:anchorId="22B54759" wp14:editId="1F7EF721">
            <wp:extent cx="5435879" cy="1454225"/>
            <wp:effectExtent l="0" t="0" r="0" b="0"/>
            <wp:docPr id="161483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83418" name=""/>
                    <pic:cNvPicPr/>
                  </pic:nvPicPr>
                  <pic:blipFill>
                    <a:blip r:embed="rId51"/>
                    <a:stretch>
                      <a:fillRect/>
                    </a:stretch>
                  </pic:blipFill>
                  <pic:spPr>
                    <a:xfrm>
                      <a:off x="0" y="0"/>
                      <a:ext cx="5435879" cy="1454225"/>
                    </a:xfrm>
                    <a:prstGeom prst="rect">
                      <a:avLst/>
                    </a:prstGeom>
                  </pic:spPr>
                </pic:pic>
              </a:graphicData>
            </a:graphic>
          </wp:inline>
        </w:drawing>
      </w:r>
    </w:p>
    <w:p w14:paraId="2AE3A63F" w14:textId="001384A8" w:rsidR="00EB689C" w:rsidRPr="00AB0B27" w:rsidRDefault="00EB689C" w:rsidP="00270E6B">
      <w:pPr>
        <w:spacing w:line="480" w:lineRule="auto"/>
        <w:jc w:val="both"/>
        <w:rPr>
          <w:rFonts w:ascii="Times New Roman" w:hAnsi="Times New Roman" w:cs="Times New Roman"/>
          <w:i/>
          <w:iCs/>
          <w:sz w:val="24"/>
          <w:szCs w:val="24"/>
        </w:rPr>
      </w:pPr>
      <w:r w:rsidRPr="00AB0B27">
        <w:rPr>
          <w:rFonts w:ascii="Times New Roman" w:hAnsi="Times New Roman" w:cs="Times New Roman"/>
          <w:i/>
          <w:iCs/>
          <w:sz w:val="24"/>
          <w:szCs w:val="24"/>
        </w:rPr>
        <w:t xml:space="preserve">Other reactions mentioned in table </w:t>
      </w:r>
      <w:r w:rsidR="00F23F25">
        <w:rPr>
          <w:rFonts w:ascii="Times New Roman" w:hAnsi="Times New Roman" w:cs="Times New Roman"/>
          <w:i/>
          <w:iCs/>
          <w:sz w:val="24"/>
          <w:szCs w:val="24"/>
        </w:rPr>
        <w:t>S</w:t>
      </w:r>
      <w:r w:rsidRPr="00AB0B27">
        <w:rPr>
          <w:rFonts w:ascii="Times New Roman" w:hAnsi="Times New Roman" w:cs="Times New Roman"/>
          <w:i/>
          <w:iCs/>
          <w:sz w:val="24"/>
          <w:szCs w:val="24"/>
        </w:rPr>
        <w:t xml:space="preserve">1 follow the same procedure as mentioned above in </w:t>
      </w:r>
      <w:r w:rsidR="00C00AAE" w:rsidRPr="00AB0B27">
        <w:rPr>
          <w:rFonts w:ascii="Times New Roman" w:hAnsi="Times New Roman" w:cs="Times New Roman"/>
          <w:i/>
          <w:iCs/>
          <w:sz w:val="24"/>
          <w:szCs w:val="24"/>
        </w:rPr>
        <w:t>S</w:t>
      </w:r>
      <w:r w:rsidRPr="00AB0B27">
        <w:rPr>
          <w:rFonts w:ascii="Times New Roman" w:hAnsi="Times New Roman" w:cs="Times New Roman"/>
          <w:i/>
          <w:iCs/>
          <w:sz w:val="24"/>
          <w:szCs w:val="24"/>
        </w:rPr>
        <w:t>ection 9</w:t>
      </w:r>
      <w:r w:rsidR="001B581E">
        <w:rPr>
          <w:rFonts w:ascii="Times New Roman" w:hAnsi="Times New Roman" w:cs="Times New Roman"/>
          <w:i/>
          <w:iCs/>
          <w:sz w:val="24"/>
          <w:szCs w:val="24"/>
        </w:rPr>
        <w:t>.1 &amp; 9.2</w:t>
      </w:r>
      <w:r w:rsidRPr="00AB0B27">
        <w:rPr>
          <w:rFonts w:ascii="Times New Roman" w:hAnsi="Times New Roman" w:cs="Times New Roman"/>
          <w:i/>
          <w:iCs/>
          <w:sz w:val="24"/>
          <w:szCs w:val="24"/>
        </w:rPr>
        <w:t>.</w:t>
      </w:r>
    </w:p>
    <w:p w14:paraId="205F02DA" w14:textId="1CB08C84" w:rsidR="00EB689C" w:rsidRDefault="00EB689C" w:rsidP="00270E6B">
      <w:pPr>
        <w:spacing w:line="480" w:lineRule="auto"/>
        <w:jc w:val="both"/>
        <w:rPr>
          <w:rFonts w:ascii="Times New Roman" w:hAnsi="Times New Roman" w:cs="Times New Roman"/>
          <w:sz w:val="24"/>
          <w:szCs w:val="24"/>
        </w:rPr>
      </w:pPr>
    </w:p>
    <w:p w14:paraId="48513A7C" w14:textId="77777777" w:rsidR="00EB689C" w:rsidRDefault="00EB689C" w:rsidP="00270E6B">
      <w:pPr>
        <w:spacing w:line="480" w:lineRule="auto"/>
        <w:jc w:val="both"/>
        <w:rPr>
          <w:rFonts w:ascii="Times New Roman" w:hAnsi="Times New Roman" w:cs="Times New Roman"/>
          <w:sz w:val="24"/>
          <w:szCs w:val="24"/>
        </w:rPr>
      </w:pPr>
    </w:p>
    <w:p w14:paraId="59F0DDF3" w14:textId="77777777" w:rsidR="00D11B95" w:rsidRDefault="00D11B95" w:rsidP="00270E6B">
      <w:pPr>
        <w:spacing w:line="480" w:lineRule="auto"/>
        <w:jc w:val="both"/>
        <w:rPr>
          <w:rFonts w:ascii="Times New Roman" w:hAnsi="Times New Roman" w:cs="Times New Roman"/>
          <w:sz w:val="24"/>
          <w:szCs w:val="24"/>
        </w:rPr>
      </w:pPr>
    </w:p>
    <w:p w14:paraId="20444A59" w14:textId="77777777" w:rsidR="00D11B95" w:rsidRDefault="00D11B95" w:rsidP="00270E6B">
      <w:pPr>
        <w:spacing w:line="480" w:lineRule="auto"/>
        <w:jc w:val="both"/>
        <w:rPr>
          <w:rFonts w:ascii="Times New Roman" w:hAnsi="Times New Roman" w:cs="Times New Roman"/>
          <w:sz w:val="24"/>
          <w:szCs w:val="24"/>
        </w:rPr>
      </w:pPr>
    </w:p>
    <w:p w14:paraId="4ADA8BF8" w14:textId="77777777" w:rsidR="00D11B95" w:rsidRDefault="00D11B95" w:rsidP="00270E6B">
      <w:pPr>
        <w:spacing w:line="480" w:lineRule="auto"/>
        <w:jc w:val="both"/>
        <w:rPr>
          <w:rFonts w:ascii="Times New Roman" w:hAnsi="Times New Roman" w:cs="Times New Roman"/>
          <w:sz w:val="24"/>
          <w:szCs w:val="24"/>
        </w:rPr>
      </w:pPr>
    </w:p>
    <w:p w14:paraId="27E1FAFB" w14:textId="77777777" w:rsidR="00EB689C" w:rsidRDefault="00EB689C" w:rsidP="00270E6B">
      <w:pPr>
        <w:spacing w:line="480" w:lineRule="auto"/>
        <w:jc w:val="both"/>
        <w:rPr>
          <w:rFonts w:ascii="Times New Roman" w:hAnsi="Times New Roman" w:cs="Times New Roman"/>
          <w:sz w:val="24"/>
          <w:szCs w:val="24"/>
        </w:rPr>
      </w:pPr>
    </w:p>
    <w:p w14:paraId="07AA35EC" w14:textId="77777777" w:rsidR="00A92087" w:rsidRDefault="00A92087" w:rsidP="00270E6B">
      <w:pPr>
        <w:spacing w:line="480" w:lineRule="auto"/>
        <w:jc w:val="both"/>
        <w:rPr>
          <w:rFonts w:ascii="Times New Roman" w:hAnsi="Times New Roman" w:cs="Times New Roman"/>
          <w:sz w:val="24"/>
          <w:szCs w:val="24"/>
        </w:rPr>
      </w:pPr>
    </w:p>
    <w:p w14:paraId="6E9C05D3" w14:textId="77777777" w:rsidR="00A92087" w:rsidRPr="00EB689C" w:rsidRDefault="00A92087" w:rsidP="00270E6B">
      <w:pPr>
        <w:spacing w:line="480" w:lineRule="auto"/>
        <w:jc w:val="both"/>
        <w:rPr>
          <w:rFonts w:ascii="Times New Roman" w:hAnsi="Times New Roman" w:cs="Times New Roman"/>
          <w:sz w:val="24"/>
          <w:szCs w:val="24"/>
        </w:rPr>
      </w:pPr>
    </w:p>
    <w:p w14:paraId="32EBD888" w14:textId="689FB5CF" w:rsidR="00171DD0" w:rsidRDefault="00171DD0" w:rsidP="00270E6B">
      <w:pPr>
        <w:spacing w:line="240" w:lineRule="auto"/>
        <w:jc w:val="both"/>
        <w:rPr>
          <w:rFonts w:ascii="Times New Roman" w:hAnsi="Times New Roman" w:cs="Times New Roman"/>
          <w:b/>
          <w:bCs/>
          <w:sz w:val="24"/>
          <w:szCs w:val="24"/>
        </w:rPr>
      </w:pPr>
      <w:r w:rsidRPr="00171DD0">
        <w:rPr>
          <w:rFonts w:ascii="Times New Roman" w:hAnsi="Times New Roman" w:cs="Times New Roman"/>
          <w:b/>
          <w:bCs/>
          <w:sz w:val="24"/>
          <w:szCs w:val="24"/>
        </w:rPr>
        <w:t xml:space="preserve">10. </w:t>
      </w:r>
      <w:r>
        <w:rPr>
          <w:rFonts w:ascii="Times New Roman" w:hAnsi="Times New Roman" w:cs="Times New Roman"/>
          <w:b/>
          <w:bCs/>
          <w:sz w:val="24"/>
          <w:szCs w:val="24"/>
        </w:rPr>
        <w:t>ESI-</w:t>
      </w:r>
      <w:r w:rsidRPr="00171DD0">
        <w:rPr>
          <w:rFonts w:ascii="Times New Roman" w:hAnsi="Times New Roman" w:cs="Times New Roman"/>
          <w:b/>
          <w:bCs/>
          <w:sz w:val="24"/>
          <w:szCs w:val="24"/>
        </w:rPr>
        <w:t>HRMS data of X</w:t>
      </w:r>
      <w:r w:rsidRPr="00171DD0">
        <w:rPr>
          <w:rFonts w:ascii="Times New Roman" w:hAnsi="Times New Roman" w:cs="Times New Roman"/>
          <w:b/>
          <w:bCs/>
          <w:sz w:val="24"/>
          <w:szCs w:val="24"/>
          <w:vertAlign w:val="subscript"/>
        </w:rPr>
        <w:t>1</w:t>
      </w:r>
      <w:r w:rsidRPr="00171DD0">
        <w:rPr>
          <w:rFonts w:ascii="Times New Roman" w:hAnsi="Times New Roman" w:cs="Times New Roman"/>
          <w:b/>
          <w:bCs/>
          <w:sz w:val="24"/>
          <w:szCs w:val="24"/>
        </w:rPr>
        <w:t xml:space="preserve"> and X</w:t>
      </w:r>
      <w:r w:rsidRPr="00171DD0">
        <w:rPr>
          <w:rFonts w:ascii="Times New Roman" w:hAnsi="Times New Roman" w:cs="Times New Roman"/>
          <w:b/>
          <w:bCs/>
          <w:sz w:val="24"/>
          <w:szCs w:val="24"/>
          <w:vertAlign w:val="subscript"/>
        </w:rPr>
        <w:t>2</w:t>
      </w:r>
      <w:r w:rsidRPr="00171DD0">
        <w:rPr>
          <w:rFonts w:ascii="Times New Roman" w:hAnsi="Times New Roman" w:cs="Times New Roman"/>
          <w:b/>
          <w:bCs/>
          <w:sz w:val="24"/>
          <w:szCs w:val="24"/>
        </w:rPr>
        <w:t xml:space="preserve"> </w:t>
      </w:r>
      <w:r w:rsidR="00F32695">
        <w:rPr>
          <w:rFonts w:ascii="Times New Roman" w:hAnsi="Times New Roman" w:cs="Times New Roman"/>
          <w:b/>
          <w:bCs/>
          <w:sz w:val="24"/>
          <w:szCs w:val="24"/>
        </w:rPr>
        <w:t>C</w:t>
      </w:r>
      <w:r w:rsidRPr="00171DD0">
        <w:rPr>
          <w:rFonts w:ascii="Times New Roman" w:hAnsi="Times New Roman" w:cs="Times New Roman"/>
          <w:b/>
          <w:bCs/>
          <w:sz w:val="24"/>
          <w:szCs w:val="24"/>
        </w:rPr>
        <w:t>omplex</w:t>
      </w:r>
    </w:p>
    <w:p w14:paraId="0F282CAD" w14:textId="77777777" w:rsidR="0050302A" w:rsidRPr="00171DD0" w:rsidRDefault="0050302A" w:rsidP="00270E6B">
      <w:pPr>
        <w:spacing w:line="240" w:lineRule="auto"/>
        <w:jc w:val="both"/>
        <w:rPr>
          <w:rFonts w:ascii="Times New Roman" w:hAnsi="Times New Roman" w:cs="Times New Roman"/>
          <w:b/>
          <w:bCs/>
          <w:sz w:val="24"/>
          <w:szCs w:val="24"/>
        </w:rPr>
      </w:pPr>
    </w:p>
    <w:p w14:paraId="4FD80331" w14:textId="2093153E" w:rsidR="0063528B" w:rsidRDefault="008F699F" w:rsidP="00A92087">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7012A37" wp14:editId="0E1A4A5D">
            <wp:extent cx="4654550" cy="3576363"/>
            <wp:effectExtent l="19050" t="19050" r="12700" b="24130"/>
            <wp:docPr id="334338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669997" cy="3588232"/>
                    </a:xfrm>
                    <a:prstGeom prst="rect">
                      <a:avLst/>
                    </a:prstGeom>
                    <a:noFill/>
                    <a:ln w="6350">
                      <a:solidFill>
                        <a:schemeClr val="tx1"/>
                      </a:solidFill>
                    </a:ln>
                  </pic:spPr>
                </pic:pic>
              </a:graphicData>
            </a:graphic>
          </wp:inline>
        </w:drawing>
      </w:r>
    </w:p>
    <w:p w14:paraId="182F570C" w14:textId="3EFF2BCC" w:rsidR="00EB689C" w:rsidRDefault="009402AA" w:rsidP="00A92087">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0656F83" wp14:editId="2A44B2C1">
            <wp:extent cx="4729613" cy="3456000"/>
            <wp:effectExtent l="19050" t="19050" r="13970" b="11430"/>
            <wp:docPr id="1740988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29613" cy="3456000"/>
                    </a:xfrm>
                    <a:prstGeom prst="rect">
                      <a:avLst/>
                    </a:prstGeom>
                    <a:noFill/>
                    <a:ln w="6350">
                      <a:solidFill>
                        <a:schemeClr val="tx1"/>
                      </a:solidFill>
                    </a:ln>
                  </pic:spPr>
                </pic:pic>
              </a:graphicData>
            </a:graphic>
          </wp:inline>
        </w:drawing>
      </w:r>
    </w:p>
    <w:p w14:paraId="3942DE66" w14:textId="77777777" w:rsidR="00C26FBC" w:rsidRPr="00D11B95" w:rsidRDefault="00C26FBC" w:rsidP="00A92087">
      <w:pPr>
        <w:spacing w:line="480" w:lineRule="auto"/>
        <w:jc w:val="center"/>
        <w:rPr>
          <w:rFonts w:ascii="Times New Roman" w:hAnsi="Times New Roman" w:cs="Times New Roman"/>
          <w:b/>
          <w:bCs/>
          <w:sz w:val="24"/>
          <w:szCs w:val="24"/>
        </w:rPr>
      </w:pPr>
    </w:p>
    <w:p w14:paraId="0263AC3D" w14:textId="2B0679CB" w:rsidR="001A2415" w:rsidRDefault="001A2415" w:rsidP="00270E6B">
      <w:pPr>
        <w:spacing w:line="480" w:lineRule="auto"/>
        <w:jc w:val="both"/>
        <w:rPr>
          <w:rFonts w:ascii="Times New Roman" w:hAnsi="Times New Roman" w:cs="Times New Roman"/>
          <w:b/>
          <w:bCs/>
          <w:sz w:val="28"/>
          <w:szCs w:val="28"/>
        </w:rPr>
      </w:pPr>
      <w:r w:rsidRPr="001A2415">
        <w:rPr>
          <w:rFonts w:ascii="Times New Roman" w:hAnsi="Times New Roman" w:cs="Times New Roman"/>
          <w:b/>
          <w:bCs/>
          <w:sz w:val="28"/>
          <w:szCs w:val="28"/>
        </w:rPr>
        <w:t xml:space="preserve">11. Prior reported Dirhodium/phosphine complexes </w:t>
      </w:r>
      <w:r w:rsidR="00D63FCB">
        <w:rPr>
          <w:rFonts w:ascii="Times New Roman" w:hAnsi="Times New Roman" w:cs="Times New Roman"/>
          <w:b/>
          <w:bCs/>
          <w:sz w:val="28"/>
          <w:szCs w:val="28"/>
        </w:rPr>
        <w:t xml:space="preserve">with </w:t>
      </w:r>
      <w:r w:rsidRPr="001A2415">
        <w:rPr>
          <w:rFonts w:ascii="Times New Roman" w:hAnsi="Times New Roman" w:cs="Times New Roman"/>
          <w:b/>
          <w:bCs/>
          <w:sz w:val="28"/>
          <w:szCs w:val="28"/>
        </w:rPr>
        <w:t xml:space="preserve">their </w:t>
      </w:r>
      <w:r w:rsidRPr="001A2415">
        <w:rPr>
          <w:rFonts w:ascii="Times New Roman" w:hAnsi="Times New Roman" w:cs="Times New Roman"/>
          <w:b/>
          <w:bCs/>
          <w:sz w:val="28"/>
          <w:szCs w:val="28"/>
          <w:vertAlign w:val="superscript"/>
        </w:rPr>
        <w:t>31</w:t>
      </w:r>
      <w:r w:rsidRPr="001A2415">
        <w:rPr>
          <w:rFonts w:ascii="Times New Roman" w:hAnsi="Times New Roman" w:cs="Times New Roman"/>
          <w:b/>
          <w:bCs/>
          <w:sz w:val="28"/>
          <w:szCs w:val="28"/>
        </w:rPr>
        <w:t>P chemical shift values</w:t>
      </w:r>
    </w:p>
    <w:p w14:paraId="097F3807" w14:textId="3884223A" w:rsidR="0054412D" w:rsidRDefault="00F51004" w:rsidP="00270E6B">
      <w:pPr>
        <w:spacing w:line="480" w:lineRule="auto"/>
        <w:jc w:val="both"/>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3D42F557" wp14:editId="42ABA907">
            <wp:extent cx="5994067" cy="2383734"/>
            <wp:effectExtent l="0" t="0" r="6985" b="0"/>
            <wp:docPr id="16861461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037471" cy="2400995"/>
                    </a:xfrm>
                    <a:prstGeom prst="rect">
                      <a:avLst/>
                    </a:prstGeom>
                    <a:noFill/>
                  </pic:spPr>
                </pic:pic>
              </a:graphicData>
            </a:graphic>
          </wp:inline>
        </w:drawing>
      </w:r>
    </w:p>
    <w:p w14:paraId="09FA3A0D" w14:textId="5717A738" w:rsidR="00E8127F" w:rsidRDefault="00013D89" w:rsidP="00270E6B">
      <w:pPr>
        <w:spacing w:line="480" w:lineRule="auto"/>
        <w:jc w:val="both"/>
        <w:rPr>
          <w:rFonts w:ascii="Times New Roman" w:hAnsi="Times New Roman" w:cs="Times New Roman"/>
          <w:b/>
          <w:bCs/>
          <w:sz w:val="28"/>
          <w:szCs w:val="28"/>
        </w:rPr>
      </w:pPr>
      <w:r>
        <w:rPr>
          <w:rFonts w:ascii="Times New Roman" w:hAnsi="Times New Roman" w:cs="Times New Roman"/>
          <w:b/>
          <w:bCs/>
          <w:noProof/>
          <w:sz w:val="28"/>
          <w:szCs w:val="28"/>
        </w:rPr>
        <w:lastRenderedPageBreak/>
        <w:drawing>
          <wp:inline distT="0" distB="0" distL="0" distR="0" wp14:anchorId="743374A8" wp14:editId="7590ECC3">
            <wp:extent cx="5583494" cy="8223277"/>
            <wp:effectExtent l="0" t="0" r="0" b="6350"/>
            <wp:docPr id="40086884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607568" cy="8258733"/>
                    </a:xfrm>
                    <a:prstGeom prst="rect">
                      <a:avLst/>
                    </a:prstGeom>
                    <a:noFill/>
                  </pic:spPr>
                </pic:pic>
              </a:graphicData>
            </a:graphic>
          </wp:inline>
        </w:drawing>
      </w:r>
    </w:p>
    <w:p w14:paraId="5B2B84C9" w14:textId="62F2E507" w:rsidR="00EB689C" w:rsidRPr="00AB7A31" w:rsidRDefault="00EB689C" w:rsidP="00270E6B">
      <w:pPr>
        <w:spacing w:line="480" w:lineRule="auto"/>
        <w:jc w:val="both"/>
        <w:rPr>
          <w:rFonts w:ascii="Times New Roman" w:hAnsi="Times New Roman" w:cs="Times New Roman"/>
          <w:b/>
          <w:bCs/>
          <w:sz w:val="28"/>
          <w:szCs w:val="28"/>
        </w:rPr>
      </w:pPr>
    </w:p>
    <w:p w14:paraId="4905FA5B" w14:textId="1F36AC34" w:rsidR="0048087F" w:rsidRDefault="00213CE8" w:rsidP="00270E6B">
      <w:pPr>
        <w:jc w:val="both"/>
        <w:rPr>
          <w:rFonts w:ascii="Times New Roman" w:hAnsi="Times New Roman" w:cs="Times New Roman"/>
          <w:b/>
          <w:bCs/>
          <w:sz w:val="24"/>
          <w:szCs w:val="24"/>
          <w:vertAlign w:val="subscript"/>
        </w:rPr>
      </w:pPr>
      <w:r w:rsidRPr="00213CE8">
        <w:rPr>
          <w:rFonts w:ascii="Times New Roman" w:hAnsi="Times New Roman" w:cs="Times New Roman"/>
          <w:b/>
          <w:bCs/>
          <w:sz w:val="24"/>
          <w:szCs w:val="24"/>
        </w:rPr>
        <w:lastRenderedPageBreak/>
        <w:t>12. X-ray Crystallography data of X</w:t>
      </w:r>
      <w:r w:rsidRPr="00213CE8">
        <w:rPr>
          <w:rFonts w:ascii="Times New Roman" w:hAnsi="Times New Roman" w:cs="Times New Roman"/>
          <w:b/>
          <w:bCs/>
          <w:sz w:val="24"/>
          <w:szCs w:val="24"/>
          <w:vertAlign w:val="subscript"/>
        </w:rPr>
        <w:t>1</w:t>
      </w:r>
    </w:p>
    <w:p w14:paraId="63BF5D67" w14:textId="0274333E" w:rsidR="0048087F" w:rsidRPr="00430AD7" w:rsidRDefault="0048087F" w:rsidP="00270E6B">
      <w:pPr>
        <w:jc w:val="both"/>
        <w:rPr>
          <w:rFonts w:ascii="Times New Roman" w:hAnsi="Times New Roman" w:cs="Times New Roman"/>
          <w:b/>
          <w:bCs/>
          <w:sz w:val="24"/>
          <w:szCs w:val="24"/>
        </w:rPr>
      </w:pPr>
      <w:r>
        <w:rPr>
          <w:rFonts w:ascii="Times New Roman" w:hAnsi="Times New Roman" w:cs="Times New Roman"/>
          <w:b/>
          <w:bCs/>
          <w:sz w:val="24"/>
          <w:szCs w:val="24"/>
        </w:rPr>
        <w:t xml:space="preserve">Table </w:t>
      </w:r>
      <w:r w:rsidR="00D42E9F">
        <w:rPr>
          <w:rFonts w:ascii="Times New Roman" w:hAnsi="Times New Roman" w:cs="Times New Roman"/>
          <w:b/>
          <w:bCs/>
          <w:sz w:val="24"/>
          <w:szCs w:val="24"/>
        </w:rPr>
        <w:t>S</w:t>
      </w:r>
      <w:r w:rsidR="003F41E0">
        <w:rPr>
          <w:rFonts w:ascii="Times New Roman" w:hAnsi="Times New Roman" w:cs="Times New Roman"/>
          <w:b/>
          <w:bCs/>
          <w:sz w:val="24"/>
          <w:szCs w:val="24"/>
        </w:rPr>
        <w:t>2</w:t>
      </w:r>
      <w:r>
        <w:rPr>
          <w:rFonts w:ascii="Times New Roman" w:hAnsi="Times New Roman" w:cs="Times New Roman"/>
          <w:b/>
          <w:bCs/>
          <w:sz w:val="24"/>
          <w:szCs w:val="24"/>
        </w:rPr>
        <w:t>: Crystallographic parameters for X</w:t>
      </w:r>
      <w:r>
        <w:rPr>
          <w:rFonts w:ascii="Times New Roman" w:hAnsi="Times New Roman" w:cs="Times New Roman"/>
          <w:b/>
          <w:bCs/>
          <w:sz w:val="24"/>
          <w:szCs w:val="24"/>
          <w:vertAlign w:val="subscript"/>
        </w:rPr>
        <w:t>1</w:t>
      </w:r>
      <w:r>
        <w:rPr>
          <w:rFonts w:ascii="Times New Roman" w:hAnsi="Times New Roman" w:cs="Times New Roman"/>
          <w:b/>
          <w:bCs/>
          <w:sz w:val="24"/>
          <w:szCs w:val="24"/>
        </w:rPr>
        <w:t xml:space="preserve"> at 150 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blLook w:val="04A0" w:firstRow="1" w:lastRow="0" w:firstColumn="1" w:lastColumn="0" w:noHBand="0" w:noVBand="1"/>
      </w:tblPr>
      <w:tblGrid>
        <w:gridCol w:w="4325"/>
        <w:gridCol w:w="3368"/>
      </w:tblGrid>
      <w:tr w:rsidR="0048087F" w:rsidRPr="009E510B" w14:paraId="390F9362" w14:textId="77777777" w:rsidTr="00FA7517">
        <w:trPr>
          <w:jc w:val="center"/>
        </w:trPr>
        <w:tc>
          <w:tcPr>
            <w:tcW w:w="0" w:type="auto"/>
            <w:shd w:val="clear" w:color="auto" w:fill="E7E6E6"/>
          </w:tcPr>
          <w:p w14:paraId="3F6F1328"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Complex</w:t>
            </w:r>
          </w:p>
        </w:tc>
        <w:tc>
          <w:tcPr>
            <w:tcW w:w="0" w:type="auto"/>
            <w:shd w:val="clear" w:color="auto" w:fill="E7E6E6"/>
          </w:tcPr>
          <w:p w14:paraId="233EBE19" w14:textId="77777777" w:rsidR="0048087F" w:rsidRPr="009E510B" w:rsidRDefault="0048087F" w:rsidP="00270E6B">
            <w:pPr>
              <w:spacing w:line="276" w:lineRule="auto"/>
              <w:jc w:val="both"/>
              <w:rPr>
                <w:rFonts w:ascii="Times New Roman" w:eastAsia="Calibri" w:hAnsi="Times New Roman" w:cs="Times New Roman"/>
                <w:b/>
                <w:bCs/>
                <w:sz w:val="24"/>
                <w:szCs w:val="24"/>
                <w:vertAlign w:val="subscript"/>
              </w:rPr>
            </w:pPr>
            <w:r w:rsidRPr="009E510B">
              <w:rPr>
                <w:rFonts w:ascii="Times New Roman" w:eastAsia="Calibri" w:hAnsi="Times New Roman" w:cs="Times New Roman"/>
                <w:b/>
                <w:bCs/>
                <w:sz w:val="24"/>
                <w:szCs w:val="24"/>
              </w:rPr>
              <w:t>X</w:t>
            </w:r>
            <w:r w:rsidRPr="009E510B">
              <w:rPr>
                <w:rFonts w:ascii="Times New Roman" w:eastAsia="Calibri" w:hAnsi="Times New Roman" w:cs="Times New Roman"/>
                <w:b/>
                <w:bCs/>
                <w:sz w:val="24"/>
                <w:szCs w:val="24"/>
                <w:vertAlign w:val="subscript"/>
              </w:rPr>
              <w:t>1</w:t>
            </w:r>
          </w:p>
        </w:tc>
      </w:tr>
      <w:tr w:rsidR="0048087F" w:rsidRPr="009E510B" w14:paraId="383F76FC" w14:textId="77777777" w:rsidTr="00FA7517">
        <w:trPr>
          <w:jc w:val="center"/>
        </w:trPr>
        <w:tc>
          <w:tcPr>
            <w:tcW w:w="0" w:type="auto"/>
            <w:shd w:val="clear" w:color="auto" w:fill="FFFFFF"/>
          </w:tcPr>
          <w:p w14:paraId="2595E953"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CCDC No</w:t>
            </w:r>
          </w:p>
        </w:tc>
        <w:tc>
          <w:tcPr>
            <w:tcW w:w="0" w:type="auto"/>
            <w:shd w:val="clear" w:color="auto" w:fill="FFFFFF"/>
          </w:tcPr>
          <w:p w14:paraId="0324DD03"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2535072</w:t>
            </w:r>
          </w:p>
        </w:tc>
      </w:tr>
      <w:tr w:rsidR="0048087F" w:rsidRPr="009E510B" w14:paraId="090C2DE2" w14:textId="77777777" w:rsidTr="00FA7517">
        <w:trPr>
          <w:jc w:val="center"/>
        </w:trPr>
        <w:tc>
          <w:tcPr>
            <w:tcW w:w="0" w:type="auto"/>
            <w:shd w:val="clear" w:color="auto" w:fill="FFFFFF"/>
          </w:tcPr>
          <w:p w14:paraId="75C4728B"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Temperature, K</w:t>
            </w:r>
          </w:p>
        </w:tc>
        <w:tc>
          <w:tcPr>
            <w:tcW w:w="0" w:type="auto"/>
            <w:shd w:val="clear" w:color="auto" w:fill="FFFFFF"/>
          </w:tcPr>
          <w:p w14:paraId="0C6B3CE7"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1</w:t>
            </w:r>
            <w:r>
              <w:rPr>
                <w:rFonts w:ascii="Times New Roman" w:eastAsia="Calibri" w:hAnsi="Times New Roman" w:cs="Times New Roman"/>
                <w:sz w:val="24"/>
                <w:szCs w:val="24"/>
              </w:rPr>
              <w:t>50</w:t>
            </w:r>
          </w:p>
        </w:tc>
      </w:tr>
      <w:tr w:rsidR="0048087F" w:rsidRPr="009E510B" w14:paraId="4634A32E" w14:textId="77777777" w:rsidTr="00FA7517">
        <w:trPr>
          <w:jc w:val="center"/>
        </w:trPr>
        <w:tc>
          <w:tcPr>
            <w:tcW w:w="0" w:type="auto"/>
            <w:shd w:val="clear" w:color="auto" w:fill="FFFFFF"/>
          </w:tcPr>
          <w:p w14:paraId="3348E0EA"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Empirical Formula</w:t>
            </w:r>
          </w:p>
        </w:tc>
        <w:tc>
          <w:tcPr>
            <w:tcW w:w="0" w:type="auto"/>
            <w:shd w:val="clear" w:color="auto" w:fill="FFFFFF"/>
          </w:tcPr>
          <w:p w14:paraId="0DE93220"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C</w:t>
            </w:r>
            <w:r w:rsidRPr="009E510B">
              <w:rPr>
                <w:rFonts w:ascii="Times New Roman" w:eastAsia="Calibri" w:hAnsi="Times New Roman" w:cs="Times New Roman"/>
                <w:sz w:val="24"/>
                <w:szCs w:val="24"/>
                <w:vertAlign w:val="subscript"/>
              </w:rPr>
              <w:t>57</w:t>
            </w:r>
            <w:r w:rsidRPr="009E510B">
              <w:rPr>
                <w:rFonts w:ascii="Times New Roman" w:eastAsia="Calibri" w:hAnsi="Times New Roman" w:cs="Times New Roman"/>
                <w:sz w:val="24"/>
                <w:szCs w:val="24"/>
              </w:rPr>
              <w:t>H</w:t>
            </w:r>
            <w:r w:rsidRPr="009E510B">
              <w:rPr>
                <w:rFonts w:ascii="Times New Roman" w:eastAsia="Calibri" w:hAnsi="Times New Roman" w:cs="Times New Roman"/>
                <w:sz w:val="24"/>
                <w:szCs w:val="24"/>
                <w:vertAlign w:val="subscript"/>
              </w:rPr>
              <w:t>54</w:t>
            </w:r>
            <w:r w:rsidRPr="009E510B">
              <w:rPr>
                <w:rFonts w:ascii="Times New Roman" w:eastAsia="Calibri" w:hAnsi="Times New Roman" w:cs="Times New Roman"/>
                <w:sz w:val="24"/>
                <w:szCs w:val="24"/>
              </w:rPr>
              <w:t>ClFeO</w:t>
            </w:r>
            <w:r w:rsidRPr="009E510B">
              <w:rPr>
                <w:rFonts w:ascii="Times New Roman" w:eastAsia="Calibri" w:hAnsi="Times New Roman" w:cs="Times New Roman"/>
                <w:sz w:val="24"/>
                <w:szCs w:val="24"/>
                <w:vertAlign w:val="subscript"/>
              </w:rPr>
              <w:t>2</w:t>
            </w:r>
            <w:r w:rsidRPr="009E510B">
              <w:rPr>
                <w:rFonts w:ascii="Times New Roman" w:eastAsia="Calibri" w:hAnsi="Times New Roman" w:cs="Times New Roman"/>
                <w:sz w:val="24"/>
                <w:szCs w:val="24"/>
              </w:rPr>
              <w:t>P</w:t>
            </w:r>
            <w:r w:rsidRPr="009E510B">
              <w:rPr>
                <w:rFonts w:ascii="Times New Roman" w:eastAsia="Calibri" w:hAnsi="Times New Roman" w:cs="Times New Roman"/>
                <w:sz w:val="24"/>
                <w:szCs w:val="24"/>
                <w:vertAlign w:val="subscript"/>
              </w:rPr>
              <w:t>2</w:t>
            </w:r>
            <w:r w:rsidRPr="009E510B">
              <w:rPr>
                <w:rFonts w:ascii="Times New Roman" w:eastAsia="Calibri" w:hAnsi="Times New Roman" w:cs="Times New Roman"/>
                <w:sz w:val="24"/>
                <w:szCs w:val="24"/>
              </w:rPr>
              <w:t>Rh</w:t>
            </w:r>
          </w:p>
        </w:tc>
      </w:tr>
      <w:tr w:rsidR="0048087F" w:rsidRPr="009E510B" w14:paraId="6D32193D" w14:textId="77777777" w:rsidTr="00FA7517">
        <w:trPr>
          <w:jc w:val="center"/>
        </w:trPr>
        <w:tc>
          <w:tcPr>
            <w:tcW w:w="0" w:type="auto"/>
            <w:shd w:val="clear" w:color="auto" w:fill="FFFFFF"/>
          </w:tcPr>
          <w:p w14:paraId="6C650655"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Formula weight (g. mol</w:t>
            </w:r>
            <w:r w:rsidRPr="009E510B">
              <w:rPr>
                <w:rFonts w:ascii="Times New Roman" w:eastAsia="Calibri" w:hAnsi="Times New Roman" w:cs="Times New Roman"/>
                <w:sz w:val="24"/>
                <w:szCs w:val="24"/>
                <w:vertAlign w:val="superscript"/>
              </w:rPr>
              <w:t>-1</w:t>
            </w:r>
            <w:r w:rsidRPr="009E510B">
              <w:rPr>
                <w:rFonts w:ascii="Times New Roman" w:eastAsia="Calibri" w:hAnsi="Times New Roman" w:cs="Times New Roman"/>
                <w:sz w:val="24"/>
                <w:szCs w:val="24"/>
              </w:rPr>
              <w:t>)</w:t>
            </w:r>
          </w:p>
        </w:tc>
        <w:tc>
          <w:tcPr>
            <w:tcW w:w="0" w:type="auto"/>
            <w:shd w:val="clear" w:color="auto" w:fill="FFFFFF"/>
          </w:tcPr>
          <w:p w14:paraId="7AB0D6EC" w14:textId="77777777" w:rsidR="0048087F" w:rsidRPr="009E510B" w:rsidRDefault="0048087F" w:rsidP="00270E6B">
            <w:p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027.15</w:t>
            </w:r>
          </w:p>
        </w:tc>
      </w:tr>
      <w:tr w:rsidR="0048087F" w:rsidRPr="009E510B" w14:paraId="5C5949BF" w14:textId="77777777" w:rsidTr="00FA7517">
        <w:trPr>
          <w:trHeight w:val="283"/>
          <w:jc w:val="center"/>
        </w:trPr>
        <w:tc>
          <w:tcPr>
            <w:tcW w:w="0" w:type="auto"/>
            <w:shd w:val="clear" w:color="auto" w:fill="FFFFFF"/>
          </w:tcPr>
          <w:p w14:paraId="35FF1C97"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Crystal system</w:t>
            </w:r>
          </w:p>
        </w:tc>
        <w:tc>
          <w:tcPr>
            <w:tcW w:w="0" w:type="auto"/>
            <w:shd w:val="clear" w:color="auto" w:fill="FFFFFF"/>
          </w:tcPr>
          <w:p w14:paraId="16F8A832" w14:textId="77777777" w:rsidR="0048087F" w:rsidRPr="009E510B" w:rsidRDefault="0048087F" w:rsidP="00270E6B">
            <w:p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onoclinic</w:t>
            </w:r>
          </w:p>
        </w:tc>
      </w:tr>
      <w:tr w:rsidR="0048087F" w:rsidRPr="009E510B" w14:paraId="5036D766" w14:textId="77777777" w:rsidTr="00FA7517">
        <w:trPr>
          <w:jc w:val="center"/>
        </w:trPr>
        <w:tc>
          <w:tcPr>
            <w:tcW w:w="0" w:type="auto"/>
            <w:shd w:val="clear" w:color="auto" w:fill="FFFFFF"/>
          </w:tcPr>
          <w:p w14:paraId="686F1E71"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Space group</w:t>
            </w:r>
          </w:p>
        </w:tc>
        <w:tc>
          <w:tcPr>
            <w:tcW w:w="0" w:type="auto"/>
            <w:shd w:val="clear" w:color="auto" w:fill="FFFFFF"/>
          </w:tcPr>
          <w:p w14:paraId="09EFD123"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i/>
                <w:iCs/>
                <w:sz w:val="24"/>
                <w:szCs w:val="24"/>
              </w:rPr>
              <w:t xml:space="preserve">P </w:t>
            </w:r>
            <w:r>
              <w:rPr>
                <w:rFonts w:ascii="Times New Roman" w:eastAsia="Calibri" w:hAnsi="Times New Roman" w:cs="Times New Roman"/>
                <w:sz w:val="24"/>
                <w:szCs w:val="24"/>
              </w:rPr>
              <w:t>2</w:t>
            </w:r>
            <w:r>
              <w:rPr>
                <w:rFonts w:ascii="Times New Roman" w:eastAsia="Calibri" w:hAnsi="Times New Roman" w:cs="Times New Roman"/>
                <w:sz w:val="24"/>
                <w:szCs w:val="24"/>
                <w:vertAlign w:val="subscript"/>
              </w:rPr>
              <w:t>1</w:t>
            </w:r>
            <w:r w:rsidRPr="009E510B">
              <w:rPr>
                <w:rFonts w:ascii="Times New Roman" w:eastAsia="Calibri" w:hAnsi="Times New Roman" w:cs="Times New Roman"/>
                <w:sz w:val="24"/>
                <w:szCs w:val="24"/>
              </w:rPr>
              <w:t xml:space="preserve"> (</w:t>
            </w:r>
            <w:r>
              <w:rPr>
                <w:rFonts w:ascii="Times New Roman" w:eastAsia="Calibri" w:hAnsi="Times New Roman" w:cs="Times New Roman"/>
                <w:sz w:val="24"/>
                <w:szCs w:val="24"/>
              </w:rPr>
              <w:t>4</w:t>
            </w:r>
            <w:r w:rsidRPr="009E510B">
              <w:rPr>
                <w:rFonts w:ascii="Times New Roman" w:eastAsia="Calibri" w:hAnsi="Times New Roman" w:cs="Times New Roman"/>
                <w:sz w:val="24"/>
                <w:szCs w:val="24"/>
              </w:rPr>
              <w:t>)</w:t>
            </w:r>
          </w:p>
        </w:tc>
      </w:tr>
      <w:tr w:rsidR="0048087F" w:rsidRPr="009E510B" w14:paraId="30004A79" w14:textId="77777777" w:rsidTr="00FA7517">
        <w:trPr>
          <w:jc w:val="center"/>
        </w:trPr>
        <w:tc>
          <w:tcPr>
            <w:tcW w:w="0" w:type="auto"/>
            <w:shd w:val="clear" w:color="auto" w:fill="FFFFFF"/>
          </w:tcPr>
          <w:p w14:paraId="62F239EC"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Color and shape</w:t>
            </w:r>
          </w:p>
        </w:tc>
        <w:tc>
          <w:tcPr>
            <w:tcW w:w="0" w:type="auto"/>
            <w:shd w:val="clear" w:color="auto" w:fill="FFFFFF"/>
          </w:tcPr>
          <w:p w14:paraId="01A4F2B9" w14:textId="77777777" w:rsidR="0048087F" w:rsidRPr="009E510B" w:rsidRDefault="0048087F" w:rsidP="00270E6B">
            <w:p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Brownish red block</w:t>
            </w:r>
          </w:p>
        </w:tc>
      </w:tr>
      <w:tr w:rsidR="0048087F" w:rsidRPr="009E510B" w14:paraId="1846D01E" w14:textId="77777777" w:rsidTr="00FA7517">
        <w:trPr>
          <w:jc w:val="center"/>
        </w:trPr>
        <w:tc>
          <w:tcPr>
            <w:tcW w:w="0" w:type="auto"/>
            <w:shd w:val="clear" w:color="auto" w:fill="FFFFFF"/>
          </w:tcPr>
          <w:p w14:paraId="1635BE55"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Wavelength</w:t>
            </w:r>
          </w:p>
        </w:tc>
        <w:tc>
          <w:tcPr>
            <w:tcW w:w="0" w:type="auto"/>
            <w:shd w:val="clear" w:color="auto" w:fill="FFFFFF"/>
          </w:tcPr>
          <w:p w14:paraId="26D36E9A"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0.7</w:t>
            </w:r>
            <w:r>
              <w:rPr>
                <w:rFonts w:ascii="Times New Roman" w:eastAsia="Calibri" w:hAnsi="Times New Roman" w:cs="Times New Roman"/>
                <w:sz w:val="24"/>
                <w:szCs w:val="24"/>
              </w:rPr>
              <w:t>1073</w:t>
            </w:r>
            <w:r w:rsidRPr="009E510B">
              <w:rPr>
                <w:rFonts w:ascii="Times New Roman" w:eastAsia="Calibri" w:hAnsi="Times New Roman" w:cs="Times New Roman"/>
                <w:sz w:val="24"/>
                <w:szCs w:val="24"/>
              </w:rPr>
              <w:t xml:space="preserve"> Å</w:t>
            </w:r>
          </w:p>
        </w:tc>
      </w:tr>
      <w:tr w:rsidR="0048087F" w:rsidRPr="009E510B" w14:paraId="3A6F796A" w14:textId="77777777" w:rsidTr="00FA7517">
        <w:trPr>
          <w:jc w:val="center"/>
        </w:trPr>
        <w:tc>
          <w:tcPr>
            <w:tcW w:w="0" w:type="auto"/>
            <w:shd w:val="clear" w:color="auto" w:fill="FFFFFF"/>
          </w:tcPr>
          <w:p w14:paraId="6FAAD9A3"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i/>
                <w:iCs/>
                <w:sz w:val="24"/>
                <w:szCs w:val="24"/>
              </w:rPr>
              <w:t>a</w:t>
            </w:r>
            <w:r w:rsidRPr="009E510B">
              <w:rPr>
                <w:rFonts w:ascii="Times New Roman" w:eastAsia="Calibri" w:hAnsi="Times New Roman" w:cs="Times New Roman"/>
                <w:sz w:val="24"/>
                <w:szCs w:val="24"/>
              </w:rPr>
              <w:t>, Å</w:t>
            </w:r>
          </w:p>
        </w:tc>
        <w:tc>
          <w:tcPr>
            <w:tcW w:w="0" w:type="auto"/>
            <w:shd w:val="clear" w:color="auto" w:fill="FFFFFF"/>
          </w:tcPr>
          <w:p w14:paraId="086C3665" w14:textId="77777777" w:rsidR="0048087F" w:rsidRPr="009E510B" w:rsidRDefault="0048087F" w:rsidP="00270E6B">
            <w:p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9.569 (14)</w:t>
            </w:r>
          </w:p>
        </w:tc>
      </w:tr>
      <w:tr w:rsidR="0048087F" w:rsidRPr="009E510B" w14:paraId="376B06A2" w14:textId="77777777" w:rsidTr="00FA7517">
        <w:trPr>
          <w:jc w:val="center"/>
        </w:trPr>
        <w:tc>
          <w:tcPr>
            <w:tcW w:w="0" w:type="auto"/>
            <w:shd w:val="clear" w:color="auto" w:fill="FFFFFF"/>
          </w:tcPr>
          <w:p w14:paraId="61919E3D"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i/>
                <w:iCs/>
                <w:sz w:val="24"/>
                <w:szCs w:val="24"/>
              </w:rPr>
              <w:t>b</w:t>
            </w:r>
            <w:r w:rsidRPr="009E510B">
              <w:rPr>
                <w:rFonts w:ascii="Times New Roman" w:eastAsia="Calibri" w:hAnsi="Times New Roman" w:cs="Times New Roman"/>
                <w:sz w:val="24"/>
                <w:szCs w:val="24"/>
              </w:rPr>
              <w:t>, Å</w:t>
            </w:r>
          </w:p>
        </w:tc>
        <w:tc>
          <w:tcPr>
            <w:tcW w:w="0" w:type="auto"/>
            <w:shd w:val="clear" w:color="auto" w:fill="FFFFFF"/>
          </w:tcPr>
          <w:p w14:paraId="2A7075FC" w14:textId="77777777" w:rsidR="0048087F" w:rsidRPr="009E510B" w:rsidRDefault="0048087F" w:rsidP="00270E6B">
            <w:p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9.01 (3)</w:t>
            </w:r>
          </w:p>
        </w:tc>
      </w:tr>
      <w:tr w:rsidR="0048087F" w:rsidRPr="009E510B" w14:paraId="351BDB42" w14:textId="77777777" w:rsidTr="00FA7517">
        <w:trPr>
          <w:jc w:val="center"/>
        </w:trPr>
        <w:tc>
          <w:tcPr>
            <w:tcW w:w="0" w:type="auto"/>
            <w:shd w:val="clear" w:color="auto" w:fill="FFFFFF"/>
          </w:tcPr>
          <w:p w14:paraId="1FEA56A3"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i/>
                <w:iCs/>
                <w:sz w:val="24"/>
                <w:szCs w:val="24"/>
              </w:rPr>
              <w:t>c</w:t>
            </w:r>
            <w:r w:rsidRPr="009E510B">
              <w:rPr>
                <w:rFonts w:ascii="Times New Roman" w:eastAsia="Calibri" w:hAnsi="Times New Roman" w:cs="Times New Roman"/>
                <w:sz w:val="24"/>
                <w:szCs w:val="24"/>
              </w:rPr>
              <w:t>, Å</w:t>
            </w:r>
          </w:p>
        </w:tc>
        <w:tc>
          <w:tcPr>
            <w:tcW w:w="0" w:type="auto"/>
            <w:shd w:val="clear" w:color="auto" w:fill="FFFFFF"/>
          </w:tcPr>
          <w:p w14:paraId="7C0A6043" w14:textId="77777777" w:rsidR="0048087F" w:rsidRPr="009E510B" w:rsidRDefault="0048087F" w:rsidP="00270E6B">
            <w:p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3.374 (19)</w:t>
            </w:r>
          </w:p>
        </w:tc>
      </w:tr>
      <w:tr w:rsidR="0048087F" w:rsidRPr="009E510B" w14:paraId="50FCE8D7" w14:textId="77777777" w:rsidTr="00FA7517">
        <w:trPr>
          <w:jc w:val="center"/>
        </w:trPr>
        <w:tc>
          <w:tcPr>
            <w:tcW w:w="0" w:type="auto"/>
            <w:shd w:val="clear" w:color="auto" w:fill="FFFFFF"/>
          </w:tcPr>
          <w:p w14:paraId="08B742A1" w14:textId="77777777" w:rsidR="0048087F" w:rsidRPr="009E510B" w:rsidRDefault="0048087F" w:rsidP="00270E6B">
            <w:pPr>
              <w:spacing w:line="276" w:lineRule="auto"/>
              <w:jc w:val="both"/>
              <w:rPr>
                <w:rFonts w:ascii="Times New Roman" w:eastAsia="Calibri" w:hAnsi="Times New Roman" w:cs="Times New Roman"/>
                <w:sz w:val="24"/>
                <w:szCs w:val="24"/>
                <w:vertAlign w:val="superscript"/>
              </w:rPr>
            </w:pPr>
            <w:r w:rsidRPr="009E510B">
              <w:rPr>
                <w:rFonts w:ascii="Symbol" w:eastAsia="Calibri" w:hAnsi="Symbol" w:cs="Times New Roman"/>
                <w:i/>
                <w:iCs/>
                <w:sz w:val="24"/>
                <w:szCs w:val="24"/>
              </w:rPr>
              <w:t>a</w:t>
            </w:r>
            <w:r w:rsidRPr="009E510B">
              <w:rPr>
                <w:rFonts w:ascii="Times New Roman" w:eastAsia="Calibri" w:hAnsi="Times New Roman" w:cs="Times New Roman"/>
                <w:sz w:val="24"/>
                <w:szCs w:val="24"/>
              </w:rPr>
              <w:t xml:space="preserve">, </w:t>
            </w:r>
            <w:r w:rsidRPr="009E510B">
              <w:rPr>
                <w:rFonts w:ascii="Times New Roman" w:eastAsia="Calibri" w:hAnsi="Times New Roman" w:cs="Times New Roman"/>
                <w:sz w:val="24"/>
                <w:szCs w:val="24"/>
                <w:vertAlign w:val="superscript"/>
              </w:rPr>
              <w:t>o</w:t>
            </w:r>
          </w:p>
        </w:tc>
        <w:tc>
          <w:tcPr>
            <w:tcW w:w="0" w:type="auto"/>
            <w:shd w:val="clear" w:color="auto" w:fill="FFFFFF"/>
          </w:tcPr>
          <w:p w14:paraId="7983D12F"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90</w:t>
            </w:r>
          </w:p>
        </w:tc>
      </w:tr>
      <w:tr w:rsidR="0048087F" w:rsidRPr="009E510B" w14:paraId="4A786D1B" w14:textId="77777777" w:rsidTr="00FA7517">
        <w:trPr>
          <w:jc w:val="center"/>
        </w:trPr>
        <w:tc>
          <w:tcPr>
            <w:tcW w:w="0" w:type="auto"/>
            <w:shd w:val="clear" w:color="auto" w:fill="FFFFFF"/>
          </w:tcPr>
          <w:p w14:paraId="117D682F" w14:textId="77777777" w:rsidR="0048087F" w:rsidRPr="009E510B" w:rsidRDefault="0048087F" w:rsidP="00270E6B">
            <w:pPr>
              <w:spacing w:line="276" w:lineRule="auto"/>
              <w:jc w:val="both"/>
              <w:rPr>
                <w:rFonts w:ascii="Times New Roman" w:eastAsia="Calibri" w:hAnsi="Times New Roman" w:cs="Times New Roman"/>
                <w:sz w:val="24"/>
                <w:szCs w:val="24"/>
                <w:vertAlign w:val="superscript"/>
              </w:rPr>
            </w:pPr>
            <w:r w:rsidRPr="009E510B">
              <w:rPr>
                <w:rFonts w:ascii="Symbol" w:eastAsia="Calibri" w:hAnsi="Symbol" w:cs="Times New Roman"/>
                <w:i/>
                <w:iCs/>
                <w:sz w:val="24"/>
                <w:szCs w:val="24"/>
              </w:rPr>
              <w:t>b</w:t>
            </w:r>
            <w:r w:rsidRPr="009E510B">
              <w:rPr>
                <w:rFonts w:ascii="Times New Roman" w:eastAsia="Calibri" w:hAnsi="Times New Roman" w:cs="Times New Roman"/>
                <w:i/>
                <w:iCs/>
                <w:sz w:val="24"/>
                <w:szCs w:val="24"/>
              </w:rPr>
              <w:t xml:space="preserve">, </w:t>
            </w:r>
            <w:r w:rsidRPr="009E510B">
              <w:rPr>
                <w:rFonts w:ascii="Times New Roman" w:eastAsia="Calibri" w:hAnsi="Times New Roman" w:cs="Times New Roman"/>
                <w:sz w:val="24"/>
                <w:szCs w:val="24"/>
                <w:vertAlign w:val="superscript"/>
              </w:rPr>
              <w:t>o</w:t>
            </w:r>
          </w:p>
        </w:tc>
        <w:tc>
          <w:tcPr>
            <w:tcW w:w="0" w:type="auto"/>
            <w:shd w:val="clear" w:color="auto" w:fill="FFFFFF"/>
          </w:tcPr>
          <w:p w14:paraId="13129204" w14:textId="77777777" w:rsidR="0048087F" w:rsidRPr="009E510B" w:rsidRDefault="0048087F" w:rsidP="00270E6B">
            <w:p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05.94 (2)</w:t>
            </w:r>
          </w:p>
        </w:tc>
      </w:tr>
      <w:tr w:rsidR="0048087F" w:rsidRPr="009E510B" w14:paraId="6CD79A44" w14:textId="77777777" w:rsidTr="00FA7517">
        <w:trPr>
          <w:jc w:val="center"/>
        </w:trPr>
        <w:tc>
          <w:tcPr>
            <w:tcW w:w="0" w:type="auto"/>
            <w:shd w:val="clear" w:color="auto" w:fill="FFFFFF"/>
          </w:tcPr>
          <w:p w14:paraId="08FE93DB" w14:textId="77777777" w:rsidR="0048087F" w:rsidRPr="009E510B" w:rsidRDefault="0048087F" w:rsidP="00270E6B">
            <w:pPr>
              <w:spacing w:line="276" w:lineRule="auto"/>
              <w:jc w:val="both"/>
              <w:rPr>
                <w:rFonts w:ascii="Times New Roman" w:eastAsia="Calibri" w:hAnsi="Times New Roman" w:cs="Times New Roman"/>
                <w:sz w:val="24"/>
                <w:szCs w:val="24"/>
                <w:vertAlign w:val="superscript"/>
              </w:rPr>
            </w:pPr>
            <w:r w:rsidRPr="009E510B">
              <w:rPr>
                <w:rFonts w:ascii="Symbol" w:eastAsia="Calibri" w:hAnsi="Symbol" w:cs="Times New Roman"/>
                <w:i/>
                <w:iCs/>
                <w:sz w:val="24"/>
                <w:szCs w:val="24"/>
              </w:rPr>
              <w:t>g</w:t>
            </w:r>
            <w:r w:rsidRPr="009E510B">
              <w:rPr>
                <w:rFonts w:ascii="Times New Roman" w:eastAsia="Calibri" w:hAnsi="Times New Roman" w:cs="Times New Roman"/>
                <w:sz w:val="24"/>
                <w:szCs w:val="24"/>
              </w:rPr>
              <w:t xml:space="preserve">, </w:t>
            </w:r>
            <w:r w:rsidRPr="009E510B">
              <w:rPr>
                <w:rFonts w:ascii="Times New Roman" w:eastAsia="Calibri" w:hAnsi="Times New Roman" w:cs="Times New Roman"/>
                <w:sz w:val="24"/>
                <w:szCs w:val="24"/>
                <w:vertAlign w:val="superscript"/>
              </w:rPr>
              <w:t>o</w:t>
            </w:r>
          </w:p>
        </w:tc>
        <w:tc>
          <w:tcPr>
            <w:tcW w:w="0" w:type="auto"/>
            <w:shd w:val="clear" w:color="auto" w:fill="FFFFFF"/>
          </w:tcPr>
          <w:p w14:paraId="297AF361"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90</w:t>
            </w:r>
          </w:p>
        </w:tc>
      </w:tr>
      <w:tr w:rsidR="0048087F" w:rsidRPr="009E510B" w14:paraId="59DBF314" w14:textId="77777777" w:rsidTr="00FA7517">
        <w:trPr>
          <w:jc w:val="center"/>
        </w:trPr>
        <w:tc>
          <w:tcPr>
            <w:tcW w:w="0" w:type="auto"/>
            <w:shd w:val="clear" w:color="auto" w:fill="FFFFFF"/>
          </w:tcPr>
          <w:p w14:paraId="26460E3A"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i/>
                <w:iCs/>
                <w:sz w:val="24"/>
                <w:szCs w:val="24"/>
              </w:rPr>
              <w:t>V</w:t>
            </w:r>
            <w:r w:rsidRPr="009E510B">
              <w:rPr>
                <w:rFonts w:ascii="Times New Roman" w:eastAsia="Calibri" w:hAnsi="Times New Roman" w:cs="Times New Roman"/>
                <w:sz w:val="24"/>
                <w:szCs w:val="24"/>
              </w:rPr>
              <w:t xml:space="preserve">, </w:t>
            </w:r>
            <m:oMath>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Å</m:t>
                  </m:r>
                </m:e>
                <m:sup>
                  <m:r>
                    <w:rPr>
                      <w:rFonts w:ascii="Cambria Math" w:eastAsia="Calibri" w:hAnsi="Cambria Math" w:cs="Times New Roman"/>
                      <w:sz w:val="24"/>
                      <w:szCs w:val="24"/>
                    </w:rPr>
                    <m:t>3</m:t>
                  </m:r>
                </m:sup>
              </m:sSup>
            </m:oMath>
          </w:p>
        </w:tc>
        <w:tc>
          <w:tcPr>
            <w:tcW w:w="0" w:type="auto"/>
            <w:shd w:val="clear" w:color="auto" w:fill="FFFFFF"/>
          </w:tcPr>
          <w:p w14:paraId="689C93B8" w14:textId="77777777" w:rsidR="0048087F" w:rsidRPr="009E510B" w:rsidRDefault="0048087F" w:rsidP="00270E6B">
            <w:p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340 (6)</w:t>
            </w:r>
          </w:p>
        </w:tc>
      </w:tr>
      <w:tr w:rsidR="0048087F" w:rsidRPr="009E510B" w14:paraId="67FD5AFA" w14:textId="77777777" w:rsidTr="00FA7517">
        <w:trPr>
          <w:jc w:val="center"/>
        </w:trPr>
        <w:tc>
          <w:tcPr>
            <w:tcW w:w="0" w:type="auto"/>
            <w:shd w:val="clear" w:color="auto" w:fill="FFFFFF"/>
          </w:tcPr>
          <w:p w14:paraId="66091C0E" w14:textId="77777777" w:rsidR="0048087F" w:rsidRPr="009E510B" w:rsidRDefault="0048087F" w:rsidP="00270E6B">
            <w:pPr>
              <w:spacing w:line="276" w:lineRule="auto"/>
              <w:jc w:val="both"/>
              <w:rPr>
                <w:rFonts w:ascii="Times New Roman" w:eastAsia="Calibri" w:hAnsi="Times New Roman" w:cs="Times New Roman"/>
                <w:i/>
                <w:iCs/>
                <w:sz w:val="24"/>
                <w:szCs w:val="24"/>
              </w:rPr>
            </w:pPr>
            <w:r w:rsidRPr="009E510B">
              <w:rPr>
                <w:rFonts w:ascii="Times New Roman" w:eastAsia="Calibri" w:hAnsi="Times New Roman" w:cs="Times New Roman"/>
                <w:i/>
                <w:iCs/>
                <w:sz w:val="24"/>
                <w:szCs w:val="24"/>
              </w:rPr>
              <w:t>Z</w:t>
            </w:r>
          </w:p>
        </w:tc>
        <w:tc>
          <w:tcPr>
            <w:tcW w:w="0" w:type="auto"/>
            <w:shd w:val="clear" w:color="auto" w:fill="FFFFFF"/>
          </w:tcPr>
          <w:p w14:paraId="06864478" w14:textId="77777777" w:rsidR="0048087F" w:rsidRPr="009E510B" w:rsidRDefault="0048087F" w:rsidP="00270E6B">
            <w:p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w:t>
            </w:r>
          </w:p>
        </w:tc>
      </w:tr>
      <w:tr w:rsidR="0048087F" w:rsidRPr="009E510B" w14:paraId="6F2A6520" w14:textId="77777777" w:rsidTr="00FA7517">
        <w:trPr>
          <w:jc w:val="center"/>
        </w:trPr>
        <w:tc>
          <w:tcPr>
            <w:tcW w:w="0" w:type="auto"/>
            <w:shd w:val="clear" w:color="auto" w:fill="FFFFFF"/>
          </w:tcPr>
          <w:p w14:paraId="7D98092D" w14:textId="77777777" w:rsidR="0048087F" w:rsidRPr="009E510B" w:rsidRDefault="0048087F" w:rsidP="00270E6B">
            <w:pPr>
              <w:spacing w:line="276" w:lineRule="auto"/>
              <w:jc w:val="both"/>
              <w:rPr>
                <w:rFonts w:ascii="Times New Roman" w:eastAsia="Calibri" w:hAnsi="Times New Roman" w:cs="Times New Roman"/>
                <w:iCs/>
                <w:sz w:val="24"/>
                <w:szCs w:val="24"/>
                <w:vertAlign w:val="superscript"/>
              </w:rPr>
            </w:pPr>
            <w:r w:rsidRPr="009E510B">
              <w:rPr>
                <w:rFonts w:ascii="Times New Roman" w:eastAsia="Calibri" w:hAnsi="Times New Roman" w:cs="Times New Roman"/>
                <w:i/>
                <w:iCs/>
                <w:sz w:val="24"/>
                <w:szCs w:val="24"/>
              </w:rPr>
              <w:t>d</w:t>
            </w:r>
            <w:r w:rsidRPr="009E510B">
              <w:rPr>
                <w:rFonts w:ascii="Times New Roman" w:eastAsia="Calibri" w:hAnsi="Times New Roman" w:cs="Times New Roman"/>
                <w:i/>
                <w:iCs/>
                <w:sz w:val="24"/>
                <w:szCs w:val="24"/>
                <w:vertAlign w:val="subscript"/>
              </w:rPr>
              <w:t>cal</w:t>
            </w:r>
            <w:r w:rsidRPr="009E510B">
              <w:rPr>
                <w:rFonts w:ascii="Times New Roman" w:eastAsia="Calibri" w:hAnsi="Times New Roman" w:cs="Times New Roman"/>
                <w:iCs/>
                <w:sz w:val="24"/>
                <w:szCs w:val="24"/>
                <w:vertAlign w:val="subscript"/>
              </w:rPr>
              <w:t xml:space="preserve">, </w:t>
            </w:r>
            <w:r w:rsidRPr="009E510B">
              <w:rPr>
                <w:rFonts w:ascii="Times New Roman" w:eastAsia="Calibri" w:hAnsi="Times New Roman" w:cs="Times New Roman"/>
                <w:iCs/>
                <w:sz w:val="24"/>
                <w:szCs w:val="24"/>
              </w:rPr>
              <w:t>g cm</w:t>
            </w:r>
            <w:r w:rsidRPr="009E510B">
              <w:rPr>
                <w:rFonts w:ascii="Times New Roman" w:eastAsia="Calibri" w:hAnsi="Times New Roman" w:cs="Times New Roman"/>
                <w:iCs/>
                <w:sz w:val="24"/>
                <w:szCs w:val="24"/>
                <w:vertAlign w:val="superscript"/>
              </w:rPr>
              <w:t>-3</w:t>
            </w:r>
          </w:p>
        </w:tc>
        <w:tc>
          <w:tcPr>
            <w:tcW w:w="0" w:type="auto"/>
            <w:shd w:val="clear" w:color="auto" w:fill="FFFFFF"/>
          </w:tcPr>
          <w:p w14:paraId="4CA4F3D1"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1.4</w:t>
            </w:r>
            <w:r>
              <w:rPr>
                <w:rFonts w:ascii="Times New Roman" w:eastAsia="Calibri" w:hAnsi="Times New Roman" w:cs="Times New Roman"/>
                <w:sz w:val="24"/>
                <w:szCs w:val="24"/>
              </w:rPr>
              <w:t>58</w:t>
            </w:r>
          </w:p>
        </w:tc>
      </w:tr>
      <w:tr w:rsidR="0048087F" w:rsidRPr="009E510B" w14:paraId="1AF59487" w14:textId="77777777" w:rsidTr="00FA7517">
        <w:trPr>
          <w:jc w:val="center"/>
        </w:trPr>
        <w:tc>
          <w:tcPr>
            <w:tcW w:w="0" w:type="auto"/>
            <w:shd w:val="clear" w:color="auto" w:fill="FFFFFF"/>
          </w:tcPr>
          <w:p w14:paraId="48767269" w14:textId="77777777" w:rsidR="0048087F" w:rsidRPr="009E510B" w:rsidRDefault="0048087F" w:rsidP="00270E6B">
            <w:pPr>
              <w:spacing w:line="276" w:lineRule="auto"/>
              <w:jc w:val="both"/>
              <w:rPr>
                <w:rFonts w:ascii="Times New Roman" w:eastAsia="Calibri" w:hAnsi="Times New Roman" w:cs="Times New Roman"/>
                <w:sz w:val="24"/>
                <w:szCs w:val="24"/>
                <w:vertAlign w:val="superscript"/>
              </w:rPr>
            </w:pPr>
            <w:r w:rsidRPr="009E510B">
              <w:rPr>
                <w:rFonts w:ascii="Symbol" w:eastAsia="Calibri" w:hAnsi="Symbol" w:cs="Times New Roman"/>
                <w:i/>
                <w:iCs/>
                <w:sz w:val="24"/>
                <w:szCs w:val="24"/>
              </w:rPr>
              <w:t>m</w:t>
            </w:r>
            <w:r w:rsidRPr="009E510B">
              <w:rPr>
                <w:rFonts w:ascii="Times New Roman" w:eastAsia="Calibri" w:hAnsi="Times New Roman" w:cs="Times New Roman"/>
                <w:i/>
                <w:iCs/>
                <w:sz w:val="24"/>
                <w:szCs w:val="24"/>
              </w:rPr>
              <w:t xml:space="preserve">, </w:t>
            </w:r>
            <w:r w:rsidRPr="009E510B">
              <w:rPr>
                <w:rFonts w:ascii="Times New Roman" w:eastAsia="Calibri" w:hAnsi="Times New Roman" w:cs="Times New Roman"/>
                <w:sz w:val="24"/>
                <w:szCs w:val="24"/>
              </w:rPr>
              <w:t>mm</w:t>
            </w:r>
            <w:r w:rsidRPr="009E510B">
              <w:rPr>
                <w:rFonts w:ascii="Times New Roman" w:eastAsia="Calibri" w:hAnsi="Times New Roman" w:cs="Times New Roman"/>
                <w:sz w:val="24"/>
                <w:szCs w:val="24"/>
                <w:vertAlign w:val="superscript"/>
              </w:rPr>
              <w:t>-1</w:t>
            </w:r>
          </w:p>
        </w:tc>
        <w:tc>
          <w:tcPr>
            <w:tcW w:w="0" w:type="auto"/>
            <w:shd w:val="clear" w:color="auto" w:fill="FFFFFF"/>
          </w:tcPr>
          <w:p w14:paraId="031014AB"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0.</w:t>
            </w:r>
            <w:r>
              <w:rPr>
                <w:rFonts w:ascii="Times New Roman" w:eastAsia="Calibri" w:hAnsi="Times New Roman" w:cs="Times New Roman"/>
                <w:sz w:val="24"/>
                <w:szCs w:val="24"/>
              </w:rPr>
              <w:t>832</w:t>
            </w:r>
          </w:p>
        </w:tc>
      </w:tr>
      <w:tr w:rsidR="0048087F" w:rsidRPr="009E510B" w14:paraId="56BD5992" w14:textId="77777777" w:rsidTr="00FA7517">
        <w:trPr>
          <w:jc w:val="center"/>
        </w:trPr>
        <w:tc>
          <w:tcPr>
            <w:tcW w:w="0" w:type="auto"/>
            <w:shd w:val="clear" w:color="auto" w:fill="FFFFFF"/>
          </w:tcPr>
          <w:p w14:paraId="5A4FBF8F"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F(000)</w:t>
            </w:r>
          </w:p>
        </w:tc>
        <w:tc>
          <w:tcPr>
            <w:tcW w:w="0" w:type="auto"/>
            <w:shd w:val="clear" w:color="auto" w:fill="FFFFFF"/>
          </w:tcPr>
          <w:p w14:paraId="4074AA7D" w14:textId="77777777" w:rsidR="0048087F" w:rsidRPr="009E510B" w:rsidRDefault="0048087F" w:rsidP="00270E6B">
            <w:p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060</w:t>
            </w:r>
          </w:p>
        </w:tc>
      </w:tr>
      <w:tr w:rsidR="0048087F" w:rsidRPr="009E510B" w14:paraId="4407A623" w14:textId="77777777" w:rsidTr="00FA7517">
        <w:trPr>
          <w:jc w:val="center"/>
        </w:trPr>
        <w:tc>
          <w:tcPr>
            <w:tcW w:w="0" w:type="auto"/>
            <w:shd w:val="clear" w:color="auto" w:fill="FFFFFF"/>
          </w:tcPr>
          <w:p w14:paraId="39221FEA"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Symbol" w:eastAsia="Calibri" w:hAnsi="Symbol" w:cs="Times New Roman"/>
                <w:i/>
                <w:iCs/>
                <w:sz w:val="24"/>
                <w:szCs w:val="24"/>
              </w:rPr>
              <w:t>q</w:t>
            </w:r>
            <w:r w:rsidRPr="009E510B">
              <w:rPr>
                <w:rFonts w:ascii="Times New Roman" w:eastAsia="Calibri" w:hAnsi="Times New Roman" w:cs="Times New Roman"/>
                <w:i/>
                <w:iCs/>
                <w:sz w:val="24"/>
                <w:szCs w:val="24"/>
              </w:rPr>
              <w:t xml:space="preserve"> </w:t>
            </w:r>
            <w:r w:rsidRPr="009E510B">
              <w:rPr>
                <w:rFonts w:ascii="Times New Roman" w:eastAsia="Calibri" w:hAnsi="Times New Roman" w:cs="Times New Roman"/>
                <w:sz w:val="24"/>
                <w:szCs w:val="24"/>
              </w:rPr>
              <w:t>max</w:t>
            </w:r>
          </w:p>
        </w:tc>
        <w:tc>
          <w:tcPr>
            <w:tcW w:w="0" w:type="auto"/>
            <w:shd w:val="clear" w:color="auto" w:fill="FFFFFF"/>
          </w:tcPr>
          <w:p w14:paraId="6D2F20BB"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24.499</w:t>
            </w:r>
          </w:p>
        </w:tc>
      </w:tr>
      <w:tr w:rsidR="0048087F" w:rsidRPr="009E510B" w14:paraId="253E3C54" w14:textId="77777777" w:rsidTr="00FA7517">
        <w:trPr>
          <w:jc w:val="center"/>
        </w:trPr>
        <w:tc>
          <w:tcPr>
            <w:tcW w:w="0" w:type="auto"/>
            <w:shd w:val="clear" w:color="auto" w:fill="FFFFFF"/>
          </w:tcPr>
          <w:p w14:paraId="747D5E75"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Completeness, %</w:t>
            </w:r>
          </w:p>
        </w:tc>
        <w:tc>
          <w:tcPr>
            <w:tcW w:w="0" w:type="auto"/>
            <w:shd w:val="clear" w:color="auto" w:fill="FFFFFF"/>
          </w:tcPr>
          <w:p w14:paraId="089DB53B"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99.</w:t>
            </w:r>
            <w:r>
              <w:rPr>
                <w:rFonts w:ascii="Times New Roman" w:eastAsia="Calibri" w:hAnsi="Times New Roman" w:cs="Times New Roman"/>
                <w:sz w:val="24"/>
                <w:szCs w:val="24"/>
              </w:rPr>
              <w:t>4</w:t>
            </w:r>
          </w:p>
        </w:tc>
      </w:tr>
      <w:tr w:rsidR="0048087F" w:rsidRPr="009E510B" w14:paraId="0ABC94FB" w14:textId="77777777" w:rsidTr="00FA7517">
        <w:trPr>
          <w:jc w:val="center"/>
        </w:trPr>
        <w:tc>
          <w:tcPr>
            <w:tcW w:w="0" w:type="auto"/>
            <w:shd w:val="clear" w:color="auto" w:fill="FFFFFF"/>
          </w:tcPr>
          <w:p w14:paraId="5F9D1637"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Reflections collected</w:t>
            </w:r>
          </w:p>
        </w:tc>
        <w:tc>
          <w:tcPr>
            <w:tcW w:w="0" w:type="auto"/>
            <w:shd w:val="clear" w:color="auto" w:fill="FFFFFF"/>
          </w:tcPr>
          <w:p w14:paraId="286A228F" w14:textId="77777777" w:rsidR="0048087F" w:rsidRPr="009E510B" w:rsidRDefault="0048087F" w:rsidP="00270E6B">
            <w:p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7744</w:t>
            </w:r>
          </w:p>
        </w:tc>
      </w:tr>
      <w:tr w:rsidR="0048087F" w:rsidRPr="009E510B" w14:paraId="07C6A207" w14:textId="77777777" w:rsidTr="00FA7517">
        <w:trPr>
          <w:jc w:val="center"/>
        </w:trPr>
        <w:tc>
          <w:tcPr>
            <w:tcW w:w="0" w:type="auto"/>
            <w:shd w:val="clear" w:color="auto" w:fill="FFFFFF"/>
          </w:tcPr>
          <w:p w14:paraId="7FAC0A2A"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unique reflections</w:t>
            </w:r>
          </w:p>
        </w:tc>
        <w:tc>
          <w:tcPr>
            <w:tcW w:w="0" w:type="auto"/>
            <w:shd w:val="clear" w:color="auto" w:fill="FFFFFF"/>
          </w:tcPr>
          <w:p w14:paraId="060EFB2D" w14:textId="77777777" w:rsidR="0048087F" w:rsidRPr="009E510B" w:rsidRDefault="0048087F" w:rsidP="00270E6B">
            <w:p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4038</w:t>
            </w:r>
          </w:p>
        </w:tc>
      </w:tr>
      <w:tr w:rsidR="0048087F" w:rsidRPr="009E510B" w14:paraId="51613AF7" w14:textId="77777777" w:rsidTr="00FA7517">
        <w:trPr>
          <w:jc w:val="center"/>
        </w:trPr>
        <w:tc>
          <w:tcPr>
            <w:tcW w:w="0" w:type="auto"/>
            <w:shd w:val="clear" w:color="auto" w:fill="FFFFFF"/>
          </w:tcPr>
          <w:p w14:paraId="6A428E41"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GOF on F</w:t>
            </w:r>
            <w:r w:rsidRPr="009E510B">
              <w:rPr>
                <w:rFonts w:ascii="Times New Roman" w:eastAsia="Calibri" w:hAnsi="Times New Roman" w:cs="Times New Roman"/>
                <w:sz w:val="24"/>
                <w:szCs w:val="24"/>
                <w:vertAlign w:val="superscript"/>
              </w:rPr>
              <w:t>2</w:t>
            </w:r>
          </w:p>
        </w:tc>
        <w:tc>
          <w:tcPr>
            <w:tcW w:w="0" w:type="auto"/>
            <w:shd w:val="clear" w:color="auto" w:fill="FFFFFF"/>
          </w:tcPr>
          <w:p w14:paraId="165837CC" w14:textId="77777777" w:rsidR="0048087F" w:rsidRPr="009E510B" w:rsidRDefault="0048087F" w:rsidP="00270E6B">
            <w:p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0.982</w:t>
            </w:r>
          </w:p>
        </w:tc>
      </w:tr>
      <w:tr w:rsidR="0048087F" w:rsidRPr="009E510B" w14:paraId="33CF2F53" w14:textId="77777777" w:rsidTr="00FA7517">
        <w:trPr>
          <w:jc w:val="center"/>
        </w:trPr>
        <w:tc>
          <w:tcPr>
            <w:tcW w:w="0" w:type="auto"/>
            <w:shd w:val="clear" w:color="auto" w:fill="FFFFFF"/>
          </w:tcPr>
          <w:p w14:paraId="1A1FF5DE"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sz w:val="24"/>
                <w:szCs w:val="24"/>
              </w:rPr>
              <w:t>No. of Parameters</w:t>
            </w:r>
          </w:p>
        </w:tc>
        <w:tc>
          <w:tcPr>
            <w:tcW w:w="0" w:type="auto"/>
            <w:shd w:val="clear" w:color="auto" w:fill="FFFFFF"/>
          </w:tcPr>
          <w:p w14:paraId="5727FAD9" w14:textId="77777777" w:rsidR="0048087F" w:rsidRPr="009E510B" w:rsidRDefault="0048087F" w:rsidP="00270E6B">
            <w:p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585</w:t>
            </w:r>
          </w:p>
        </w:tc>
      </w:tr>
      <w:tr w:rsidR="0048087F" w:rsidRPr="009E510B" w14:paraId="29A5EB50" w14:textId="77777777" w:rsidTr="00FA7517">
        <w:trPr>
          <w:jc w:val="center"/>
        </w:trPr>
        <w:tc>
          <w:tcPr>
            <w:tcW w:w="0" w:type="auto"/>
            <w:shd w:val="clear" w:color="auto" w:fill="FFFFFF"/>
          </w:tcPr>
          <w:p w14:paraId="2E574A7C"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i/>
                <w:iCs/>
                <w:sz w:val="24"/>
                <w:szCs w:val="24"/>
              </w:rPr>
              <w:t>R</w:t>
            </w:r>
            <w:r w:rsidRPr="009E510B">
              <w:rPr>
                <w:rFonts w:ascii="Times New Roman" w:eastAsia="Calibri" w:hAnsi="Times New Roman" w:cs="Times New Roman"/>
                <w:i/>
                <w:iCs/>
                <w:sz w:val="24"/>
                <w:szCs w:val="24"/>
                <w:vertAlign w:val="subscript"/>
              </w:rPr>
              <w:t>1</w:t>
            </w:r>
            <w:r w:rsidRPr="009E510B">
              <w:rPr>
                <w:rFonts w:ascii="Times New Roman" w:eastAsia="Calibri" w:hAnsi="Times New Roman" w:cs="Times New Roman"/>
                <w:sz w:val="24"/>
                <w:szCs w:val="24"/>
              </w:rPr>
              <w:t>[I&gt;2s(I)]</w:t>
            </w:r>
          </w:p>
        </w:tc>
        <w:tc>
          <w:tcPr>
            <w:tcW w:w="0" w:type="auto"/>
            <w:shd w:val="clear" w:color="auto" w:fill="FFFFFF"/>
          </w:tcPr>
          <w:p w14:paraId="65D14DE3" w14:textId="77777777" w:rsidR="0048087F" w:rsidRPr="009E510B" w:rsidRDefault="0048087F" w:rsidP="00270E6B">
            <w:p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9.71</w:t>
            </w:r>
          </w:p>
        </w:tc>
      </w:tr>
      <w:tr w:rsidR="0048087F" w:rsidRPr="009E510B" w14:paraId="44810643" w14:textId="77777777" w:rsidTr="00FA7517">
        <w:trPr>
          <w:jc w:val="center"/>
        </w:trPr>
        <w:tc>
          <w:tcPr>
            <w:tcW w:w="0" w:type="auto"/>
            <w:shd w:val="clear" w:color="auto" w:fill="FFFFFF"/>
          </w:tcPr>
          <w:p w14:paraId="5D411A7A" w14:textId="77777777" w:rsidR="0048087F" w:rsidRPr="009E510B" w:rsidRDefault="0048087F" w:rsidP="00270E6B">
            <w:pPr>
              <w:spacing w:line="276" w:lineRule="auto"/>
              <w:jc w:val="both"/>
              <w:rPr>
                <w:rFonts w:ascii="Times New Roman" w:eastAsia="Calibri" w:hAnsi="Times New Roman" w:cs="Times New Roman"/>
                <w:sz w:val="24"/>
                <w:szCs w:val="24"/>
              </w:rPr>
            </w:pPr>
            <w:r w:rsidRPr="009E510B">
              <w:rPr>
                <w:rFonts w:ascii="Times New Roman" w:eastAsia="Calibri" w:hAnsi="Times New Roman" w:cs="Times New Roman"/>
                <w:i/>
                <w:iCs/>
                <w:sz w:val="24"/>
                <w:szCs w:val="24"/>
              </w:rPr>
              <w:t>wR</w:t>
            </w:r>
            <w:r w:rsidRPr="009E510B">
              <w:rPr>
                <w:rFonts w:ascii="Times New Roman" w:eastAsia="Calibri" w:hAnsi="Times New Roman" w:cs="Times New Roman"/>
                <w:i/>
                <w:iCs/>
                <w:sz w:val="24"/>
                <w:szCs w:val="24"/>
                <w:vertAlign w:val="subscript"/>
              </w:rPr>
              <w:t>2</w:t>
            </w:r>
            <w:r w:rsidRPr="009E510B">
              <w:rPr>
                <w:rFonts w:ascii="Times New Roman" w:eastAsia="Calibri" w:hAnsi="Times New Roman" w:cs="Times New Roman"/>
                <w:sz w:val="24"/>
                <w:szCs w:val="24"/>
              </w:rPr>
              <w:t>[I&gt;2s(I)]</w:t>
            </w:r>
          </w:p>
        </w:tc>
        <w:tc>
          <w:tcPr>
            <w:tcW w:w="0" w:type="auto"/>
            <w:shd w:val="clear" w:color="auto" w:fill="FFFFFF"/>
          </w:tcPr>
          <w:p w14:paraId="25A19FED" w14:textId="77777777" w:rsidR="0048087F" w:rsidRPr="009E510B" w:rsidRDefault="0048087F" w:rsidP="00270E6B">
            <w:p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5.50</w:t>
            </w:r>
          </w:p>
        </w:tc>
      </w:tr>
      <w:tr w:rsidR="0048087F" w:rsidRPr="00430AD7" w14:paraId="5DAD583C" w14:textId="77777777" w:rsidTr="00FA7517">
        <w:trPr>
          <w:jc w:val="center"/>
        </w:trPr>
        <w:tc>
          <w:tcPr>
            <w:tcW w:w="0" w:type="auto"/>
            <w:gridSpan w:val="2"/>
            <w:shd w:val="clear" w:color="auto" w:fill="FFFFFF"/>
          </w:tcPr>
          <w:p w14:paraId="24DA16E7" w14:textId="77777777" w:rsidR="0048087F" w:rsidRPr="00430AD7" w:rsidRDefault="0048087F" w:rsidP="00270E6B">
            <w:pPr>
              <w:spacing w:line="276" w:lineRule="auto"/>
              <w:jc w:val="both"/>
              <w:rPr>
                <w:rFonts w:ascii="Times New Roman" w:eastAsia="Calibri" w:hAnsi="Times New Roman" w:cs="Times New Roman"/>
                <w:sz w:val="24"/>
                <w:szCs w:val="24"/>
              </w:rPr>
            </w:pPr>
            <w:r w:rsidRPr="00430AD7">
              <w:rPr>
                <w:rFonts w:ascii="Times New Roman" w:hAnsi="Times New Roman" w:cs="Times New Roman"/>
                <w:i/>
                <w:iCs/>
                <w:sz w:val="24"/>
                <w:szCs w:val="24"/>
              </w:rPr>
              <w:t>R</w:t>
            </w:r>
            <w:r w:rsidRPr="00430AD7">
              <w:rPr>
                <w:rFonts w:ascii="Times New Roman" w:hAnsi="Times New Roman" w:cs="Times New Roman"/>
                <w:i/>
                <w:iCs/>
                <w:sz w:val="24"/>
                <w:szCs w:val="24"/>
                <w:vertAlign w:val="subscript"/>
              </w:rPr>
              <w:t>1</w:t>
            </w:r>
            <w:r>
              <w:rPr>
                <w:rFonts w:ascii="Times New Roman" w:hAnsi="Times New Roman" w:cs="Times New Roman"/>
                <w:sz w:val="24"/>
                <w:szCs w:val="24"/>
                <w:vertAlign w:val="subscript"/>
              </w:rPr>
              <w:t xml:space="preserve"> </w:t>
            </w:r>
            <w:r w:rsidRPr="00430AD7">
              <w:rPr>
                <w:rFonts w:ascii="Times New Roman" w:hAnsi="Times New Roman" w:cs="Times New Roman"/>
                <w:sz w:val="24"/>
                <w:szCs w:val="24"/>
              </w:rPr>
              <w:t>= Σ</w:t>
            </w:r>
            <w:r w:rsidRPr="00430AD7">
              <w:rPr>
                <w:rFonts w:ascii="Cambria Math" w:hAnsi="Cambria Math" w:cs="Cambria Math"/>
                <w:sz w:val="24"/>
                <w:szCs w:val="24"/>
              </w:rPr>
              <w:t>⃓⃓</w:t>
            </w:r>
            <w:r w:rsidRPr="00430AD7">
              <w:rPr>
                <w:rFonts w:ascii="Times New Roman" w:hAnsi="Times New Roman" w:cs="Times New Roman"/>
                <w:sz w:val="24"/>
                <w:szCs w:val="24"/>
              </w:rPr>
              <w:t>Fo</w:t>
            </w:r>
            <w:r w:rsidRPr="00430AD7">
              <w:rPr>
                <w:rFonts w:ascii="Cambria Math" w:hAnsi="Cambria Math" w:cs="Cambria Math"/>
                <w:sz w:val="24"/>
                <w:szCs w:val="24"/>
              </w:rPr>
              <w:t>⃓</w:t>
            </w:r>
            <w:r w:rsidRPr="00430AD7">
              <w:rPr>
                <w:rFonts w:ascii="Times New Roman" w:hAnsi="Times New Roman" w:cs="Times New Roman"/>
                <w:sz w:val="24"/>
                <w:szCs w:val="24"/>
              </w:rPr>
              <w:t>-</w:t>
            </w:r>
            <w:r w:rsidRPr="00430AD7">
              <w:rPr>
                <w:rFonts w:ascii="Cambria Math" w:hAnsi="Cambria Math" w:cs="Cambria Math"/>
                <w:sz w:val="24"/>
                <w:szCs w:val="24"/>
              </w:rPr>
              <w:t>⃓</w:t>
            </w:r>
            <w:r w:rsidRPr="00430AD7">
              <w:rPr>
                <w:rFonts w:ascii="Times New Roman" w:hAnsi="Times New Roman" w:cs="Times New Roman"/>
                <w:sz w:val="24"/>
                <w:szCs w:val="24"/>
              </w:rPr>
              <w:t>Fc</w:t>
            </w:r>
            <w:r w:rsidRPr="00430AD7">
              <w:rPr>
                <w:rFonts w:ascii="Cambria Math" w:hAnsi="Cambria Math" w:cs="Cambria Math"/>
                <w:sz w:val="24"/>
                <w:szCs w:val="24"/>
              </w:rPr>
              <w:t>⃓⃓</w:t>
            </w:r>
            <w:r w:rsidRPr="00430AD7">
              <w:rPr>
                <w:rFonts w:ascii="Times New Roman" w:hAnsi="Times New Roman" w:cs="Times New Roman"/>
                <w:sz w:val="24"/>
                <w:szCs w:val="24"/>
              </w:rPr>
              <w:t>/Σ</w:t>
            </w:r>
            <w:r w:rsidRPr="00430AD7">
              <w:rPr>
                <w:rFonts w:ascii="Cambria Math" w:hAnsi="Cambria Math" w:cs="Cambria Math"/>
                <w:sz w:val="24"/>
                <w:szCs w:val="24"/>
              </w:rPr>
              <w:t>⃓</w:t>
            </w:r>
            <w:r w:rsidRPr="00430AD7">
              <w:rPr>
                <w:rFonts w:ascii="Times New Roman" w:hAnsi="Times New Roman" w:cs="Times New Roman"/>
                <w:sz w:val="24"/>
                <w:szCs w:val="24"/>
              </w:rPr>
              <w:t>Fo</w:t>
            </w:r>
            <w:r w:rsidRPr="00430AD7">
              <w:rPr>
                <w:rFonts w:ascii="Cambria Math" w:hAnsi="Cambria Math" w:cs="Cambria Math"/>
                <w:sz w:val="24"/>
                <w:szCs w:val="24"/>
              </w:rPr>
              <w:t>⃓</w:t>
            </w:r>
            <w:r w:rsidRPr="00430AD7">
              <w:rPr>
                <w:rFonts w:ascii="Times New Roman" w:hAnsi="Times New Roman" w:cs="Times New Roman"/>
                <w:sz w:val="24"/>
                <w:szCs w:val="24"/>
              </w:rPr>
              <w:t xml:space="preserve"> and </w:t>
            </w:r>
            <w:r w:rsidRPr="00430AD7">
              <w:rPr>
                <w:rFonts w:ascii="Times New Roman" w:hAnsi="Times New Roman" w:cs="Times New Roman"/>
                <w:i/>
                <w:iCs/>
                <w:sz w:val="24"/>
                <w:szCs w:val="24"/>
              </w:rPr>
              <w:t>wR</w:t>
            </w:r>
            <w:r w:rsidRPr="00430AD7">
              <w:rPr>
                <w:rFonts w:ascii="Times New Roman" w:hAnsi="Times New Roman" w:cs="Times New Roman"/>
                <w:i/>
                <w:iCs/>
                <w:sz w:val="24"/>
                <w:szCs w:val="24"/>
                <w:vertAlign w:val="subscript"/>
              </w:rPr>
              <w:t>2</w:t>
            </w:r>
            <w:r>
              <w:rPr>
                <w:rFonts w:ascii="Times New Roman" w:hAnsi="Times New Roman" w:cs="Times New Roman"/>
                <w:sz w:val="24"/>
                <w:szCs w:val="24"/>
                <w:vertAlign w:val="subscript"/>
              </w:rPr>
              <w:t xml:space="preserve"> </w:t>
            </w:r>
            <w:r w:rsidRPr="00430AD7">
              <w:rPr>
                <w:rFonts w:ascii="Times New Roman" w:hAnsi="Times New Roman" w:cs="Times New Roman"/>
                <w:sz w:val="24"/>
                <w:szCs w:val="24"/>
              </w:rPr>
              <w:t xml:space="preserve">= </w:t>
            </w:r>
            <w:r w:rsidRPr="00430AD7">
              <w:rPr>
                <w:rFonts w:ascii="Cambria Math" w:hAnsi="Cambria Math" w:cs="Cambria Math"/>
                <w:sz w:val="24"/>
                <w:szCs w:val="24"/>
              </w:rPr>
              <w:t>⃓</w:t>
            </w:r>
            <w:r w:rsidRPr="00430AD7">
              <w:rPr>
                <w:rFonts w:ascii="Times New Roman" w:hAnsi="Times New Roman" w:cs="Times New Roman"/>
                <w:sz w:val="24"/>
                <w:szCs w:val="24"/>
              </w:rPr>
              <w:t>Σw(</w:t>
            </w:r>
            <w:r w:rsidRPr="00430AD7">
              <w:rPr>
                <w:rFonts w:ascii="Cambria Math" w:hAnsi="Cambria Math" w:cs="Cambria Math"/>
                <w:sz w:val="24"/>
                <w:szCs w:val="24"/>
              </w:rPr>
              <w:t>⃓</w:t>
            </w:r>
            <w:r w:rsidRPr="00430AD7">
              <w:rPr>
                <w:rFonts w:ascii="Times New Roman" w:hAnsi="Times New Roman" w:cs="Times New Roman"/>
                <w:sz w:val="24"/>
                <w:szCs w:val="24"/>
              </w:rPr>
              <w:t>Fo</w:t>
            </w:r>
            <w:r w:rsidRPr="00430AD7">
              <w:rPr>
                <w:rFonts w:ascii="Cambria Math" w:hAnsi="Cambria Math" w:cs="Cambria Math"/>
                <w:sz w:val="24"/>
                <w:szCs w:val="24"/>
              </w:rPr>
              <w:t>⃓</w:t>
            </w:r>
            <w:r w:rsidRPr="00430AD7">
              <w:rPr>
                <w:rFonts w:ascii="Times New Roman" w:hAnsi="Times New Roman" w:cs="Times New Roman"/>
                <w:sz w:val="24"/>
                <w:szCs w:val="24"/>
                <w:vertAlign w:val="superscript"/>
              </w:rPr>
              <w:t>2</w:t>
            </w:r>
            <w:r w:rsidRPr="00430AD7">
              <w:rPr>
                <w:rFonts w:ascii="Times New Roman" w:hAnsi="Times New Roman" w:cs="Times New Roman"/>
                <w:sz w:val="24"/>
                <w:szCs w:val="24"/>
              </w:rPr>
              <w:t>-</w:t>
            </w:r>
            <w:r w:rsidRPr="00430AD7">
              <w:rPr>
                <w:rFonts w:ascii="Cambria Math" w:hAnsi="Cambria Math" w:cs="Cambria Math"/>
                <w:sz w:val="24"/>
                <w:szCs w:val="24"/>
              </w:rPr>
              <w:t>⃓</w:t>
            </w:r>
            <w:r w:rsidRPr="00430AD7">
              <w:rPr>
                <w:rFonts w:ascii="Times New Roman" w:hAnsi="Times New Roman" w:cs="Times New Roman"/>
                <w:sz w:val="24"/>
                <w:szCs w:val="24"/>
              </w:rPr>
              <w:t>Fc</w:t>
            </w:r>
            <w:r w:rsidRPr="00430AD7">
              <w:rPr>
                <w:rFonts w:ascii="Cambria Math" w:hAnsi="Cambria Math" w:cs="Cambria Math"/>
                <w:sz w:val="24"/>
                <w:szCs w:val="24"/>
              </w:rPr>
              <w:t>⃓</w:t>
            </w:r>
            <w:r w:rsidRPr="00430AD7">
              <w:rPr>
                <w:rFonts w:ascii="Times New Roman" w:hAnsi="Times New Roman" w:cs="Times New Roman"/>
                <w:sz w:val="24"/>
                <w:szCs w:val="24"/>
                <w:vertAlign w:val="superscript"/>
              </w:rPr>
              <w:t>2</w:t>
            </w:r>
            <w:r w:rsidRPr="00430AD7">
              <w:rPr>
                <w:rFonts w:ascii="Times New Roman" w:hAnsi="Times New Roman" w:cs="Times New Roman"/>
                <w:sz w:val="24"/>
                <w:szCs w:val="24"/>
              </w:rPr>
              <w:t>)</w:t>
            </w:r>
            <w:r w:rsidRPr="00430AD7">
              <w:rPr>
                <w:rFonts w:ascii="Cambria Math" w:hAnsi="Cambria Math" w:cs="Cambria Math"/>
                <w:sz w:val="24"/>
                <w:szCs w:val="24"/>
              </w:rPr>
              <w:t>⃓</w:t>
            </w:r>
            <w:r w:rsidRPr="00430AD7">
              <w:rPr>
                <w:rFonts w:ascii="Times New Roman" w:hAnsi="Times New Roman" w:cs="Times New Roman"/>
                <w:sz w:val="24"/>
                <w:szCs w:val="24"/>
              </w:rPr>
              <w:t>/Σ</w:t>
            </w:r>
            <w:r w:rsidRPr="00430AD7">
              <w:rPr>
                <w:rFonts w:ascii="Cambria Math" w:hAnsi="Cambria Math" w:cs="Cambria Math"/>
                <w:sz w:val="24"/>
                <w:szCs w:val="24"/>
              </w:rPr>
              <w:t>⃓</w:t>
            </w:r>
            <w:r w:rsidRPr="00430AD7">
              <w:rPr>
                <w:rFonts w:ascii="Times New Roman" w:hAnsi="Times New Roman" w:cs="Times New Roman"/>
                <w:sz w:val="24"/>
                <w:szCs w:val="24"/>
              </w:rPr>
              <w:t>w(Fo)</w:t>
            </w:r>
            <w:r w:rsidRPr="00430AD7">
              <w:rPr>
                <w:rFonts w:ascii="Times New Roman" w:hAnsi="Times New Roman" w:cs="Times New Roman"/>
                <w:sz w:val="24"/>
                <w:szCs w:val="24"/>
                <w:vertAlign w:val="superscript"/>
              </w:rPr>
              <w:t>2</w:t>
            </w:r>
            <w:r w:rsidRPr="00430AD7">
              <w:rPr>
                <w:rFonts w:ascii="Cambria Math" w:hAnsi="Cambria Math" w:cs="Cambria Math"/>
                <w:sz w:val="24"/>
                <w:szCs w:val="24"/>
              </w:rPr>
              <w:t>⃓</w:t>
            </w:r>
            <w:r w:rsidRPr="00430AD7">
              <w:rPr>
                <w:rFonts w:ascii="Times New Roman" w:hAnsi="Times New Roman" w:cs="Times New Roman"/>
                <w:sz w:val="24"/>
                <w:szCs w:val="24"/>
                <w:vertAlign w:val="superscript"/>
              </w:rPr>
              <w:t>1/2</w:t>
            </w:r>
          </w:p>
        </w:tc>
      </w:tr>
    </w:tbl>
    <w:p w14:paraId="5E1ED81A" w14:textId="77777777" w:rsidR="0048087F" w:rsidRDefault="0048087F" w:rsidP="00270E6B">
      <w:pPr>
        <w:jc w:val="both"/>
        <w:rPr>
          <w:rFonts w:ascii="Times New Roman" w:hAnsi="Times New Roman" w:cs="Times New Roman"/>
          <w:b/>
          <w:bCs/>
          <w:sz w:val="24"/>
          <w:szCs w:val="24"/>
        </w:rPr>
      </w:pPr>
    </w:p>
    <w:p w14:paraId="60554345" w14:textId="77C9B7E1" w:rsidR="0048087F" w:rsidRPr="00430AD7" w:rsidRDefault="0048087F" w:rsidP="00270E6B">
      <w:pPr>
        <w:jc w:val="both"/>
        <w:rPr>
          <w:rFonts w:ascii="Times New Roman" w:hAnsi="Times New Roman" w:cs="Times New Roman"/>
          <w:b/>
          <w:bCs/>
          <w:sz w:val="24"/>
          <w:szCs w:val="24"/>
        </w:rPr>
      </w:pPr>
      <w:r>
        <w:rPr>
          <w:rFonts w:ascii="Times New Roman" w:hAnsi="Times New Roman" w:cs="Times New Roman"/>
          <w:b/>
          <w:bCs/>
          <w:sz w:val="24"/>
          <w:szCs w:val="24"/>
        </w:rPr>
        <w:t xml:space="preserve">Table </w:t>
      </w:r>
      <w:r w:rsidR="00D42E9F">
        <w:rPr>
          <w:rFonts w:ascii="Times New Roman" w:hAnsi="Times New Roman" w:cs="Times New Roman"/>
          <w:b/>
          <w:bCs/>
          <w:sz w:val="24"/>
          <w:szCs w:val="24"/>
        </w:rPr>
        <w:t>S</w:t>
      </w:r>
      <w:r w:rsidR="003F41E0">
        <w:rPr>
          <w:rFonts w:ascii="Times New Roman" w:hAnsi="Times New Roman" w:cs="Times New Roman"/>
          <w:b/>
          <w:bCs/>
          <w:sz w:val="24"/>
          <w:szCs w:val="24"/>
        </w:rPr>
        <w:t>3</w:t>
      </w:r>
      <w:r>
        <w:rPr>
          <w:rFonts w:ascii="Times New Roman" w:hAnsi="Times New Roman" w:cs="Times New Roman"/>
          <w:b/>
          <w:bCs/>
          <w:sz w:val="24"/>
          <w:szCs w:val="24"/>
        </w:rPr>
        <w:t>: Selected bond distances for X</w:t>
      </w:r>
      <w:r>
        <w:rPr>
          <w:rFonts w:ascii="Times New Roman" w:hAnsi="Times New Roman" w:cs="Times New Roman"/>
          <w:b/>
          <w:bCs/>
          <w:sz w:val="24"/>
          <w:szCs w:val="24"/>
          <w:vertAlign w:val="subscript"/>
        </w:rPr>
        <w:t>1</w:t>
      </w:r>
      <w:r>
        <w:rPr>
          <w:rFonts w:ascii="Times New Roman" w:hAnsi="Times New Roman" w:cs="Times New Roman"/>
          <w:b/>
          <w:bCs/>
          <w:sz w:val="24"/>
          <w:szCs w:val="24"/>
        </w:rPr>
        <w:t xml:space="preserve"> at 150 K</w:t>
      </w:r>
    </w:p>
    <w:tbl>
      <w:tblPr>
        <w:tblStyle w:val="TableGrid"/>
        <w:tblW w:w="0" w:type="auto"/>
        <w:jc w:val="center"/>
        <w:tblLayout w:type="fixed"/>
        <w:tblLook w:val="04A0" w:firstRow="1" w:lastRow="0" w:firstColumn="1" w:lastColumn="0" w:noHBand="0" w:noVBand="1"/>
      </w:tblPr>
      <w:tblGrid>
        <w:gridCol w:w="2689"/>
        <w:gridCol w:w="2350"/>
      </w:tblGrid>
      <w:tr w:rsidR="0048087F" w:rsidRPr="00430AD7" w14:paraId="57E57878" w14:textId="77777777" w:rsidTr="00FA7517">
        <w:trPr>
          <w:jc w:val="center"/>
        </w:trPr>
        <w:tc>
          <w:tcPr>
            <w:tcW w:w="2689" w:type="dxa"/>
          </w:tcPr>
          <w:p w14:paraId="4202A880" w14:textId="77777777" w:rsidR="0048087F" w:rsidRPr="00430AD7" w:rsidRDefault="0048087F" w:rsidP="00270E6B">
            <w:pPr>
              <w:spacing w:line="360" w:lineRule="auto"/>
              <w:jc w:val="both"/>
              <w:rPr>
                <w:rFonts w:ascii="Times New Roman" w:hAnsi="Times New Roman" w:cs="Times New Roman"/>
                <w:sz w:val="24"/>
                <w:szCs w:val="24"/>
              </w:rPr>
            </w:pPr>
            <w:r w:rsidRPr="00430AD7">
              <w:rPr>
                <w:rFonts w:ascii="Times New Roman" w:hAnsi="Times New Roman" w:cs="Times New Roman"/>
                <w:sz w:val="24"/>
                <w:szCs w:val="24"/>
              </w:rPr>
              <w:t>Bond</w:t>
            </w:r>
          </w:p>
        </w:tc>
        <w:tc>
          <w:tcPr>
            <w:tcW w:w="2350" w:type="dxa"/>
          </w:tcPr>
          <w:p w14:paraId="7B0708B1" w14:textId="77777777" w:rsidR="0048087F" w:rsidRPr="007F21D2" w:rsidRDefault="0048087F" w:rsidP="00270E6B">
            <w:pPr>
              <w:spacing w:line="360" w:lineRule="auto"/>
              <w:jc w:val="both"/>
              <w:rPr>
                <w:rFonts w:ascii="Times New Roman" w:hAnsi="Times New Roman" w:cs="Times New Roman"/>
                <w:b/>
                <w:bCs/>
                <w:sz w:val="24"/>
                <w:szCs w:val="24"/>
                <w:vertAlign w:val="subscript"/>
              </w:rPr>
            </w:pPr>
            <w:r w:rsidRPr="007F21D2">
              <w:rPr>
                <w:rFonts w:ascii="Times New Roman" w:hAnsi="Times New Roman" w:cs="Times New Roman"/>
                <w:b/>
                <w:bCs/>
                <w:sz w:val="24"/>
                <w:szCs w:val="24"/>
              </w:rPr>
              <w:t>X</w:t>
            </w:r>
            <w:r w:rsidRPr="007F21D2">
              <w:rPr>
                <w:rFonts w:ascii="Times New Roman" w:hAnsi="Times New Roman" w:cs="Times New Roman"/>
                <w:b/>
                <w:bCs/>
                <w:sz w:val="24"/>
                <w:szCs w:val="24"/>
                <w:vertAlign w:val="subscript"/>
              </w:rPr>
              <w:t>1</w:t>
            </w:r>
          </w:p>
        </w:tc>
      </w:tr>
      <w:tr w:rsidR="0048087F" w:rsidRPr="00430AD7" w14:paraId="22F5D717" w14:textId="77777777" w:rsidTr="00FA7517">
        <w:trPr>
          <w:jc w:val="center"/>
        </w:trPr>
        <w:tc>
          <w:tcPr>
            <w:tcW w:w="2689" w:type="dxa"/>
          </w:tcPr>
          <w:p w14:paraId="194B6B56"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Rh1-Cl1</w:t>
            </w:r>
          </w:p>
        </w:tc>
        <w:tc>
          <w:tcPr>
            <w:tcW w:w="2350" w:type="dxa"/>
          </w:tcPr>
          <w:p w14:paraId="7D61909D"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2.353 (7)</w:t>
            </w:r>
          </w:p>
        </w:tc>
      </w:tr>
      <w:tr w:rsidR="0048087F" w:rsidRPr="00430AD7" w14:paraId="4016E147" w14:textId="77777777" w:rsidTr="00FA7517">
        <w:trPr>
          <w:jc w:val="center"/>
        </w:trPr>
        <w:tc>
          <w:tcPr>
            <w:tcW w:w="2689" w:type="dxa"/>
          </w:tcPr>
          <w:p w14:paraId="4C49512A"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Rh1-P1</w:t>
            </w:r>
          </w:p>
        </w:tc>
        <w:tc>
          <w:tcPr>
            <w:tcW w:w="2350" w:type="dxa"/>
          </w:tcPr>
          <w:p w14:paraId="33BBA0DC"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2.209 (7)</w:t>
            </w:r>
          </w:p>
        </w:tc>
      </w:tr>
      <w:tr w:rsidR="0048087F" w:rsidRPr="00430AD7" w14:paraId="15A45FCE" w14:textId="77777777" w:rsidTr="00FA7517">
        <w:trPr>
          <w:jc w:val="center"/>
        </w:trPr>
        <w:tc>
          <w:tcPr>
            <w:tcW w:w="2689" w:type="dxa"/>
          </w:tcPr>
          <w:p w14:paraId="48CD33F7"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Rh1-P2</w:t>
            </w:r>
          </w:p>
        </w:tc>
        <w:tc>
          <w:tcPr>
            <w:tcW w:w="2350" w:type="dxa"/>
          </w:tcPr>
          <w:p w14:paraId="034F560A"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2.272 (7)</w:t>
            </w:r>
          </w:p>
        </w:tc>
      </w:tr>
      <w:tr w:rsidR="0048087F" w:rsidRPr="00430AD7" w14:paraId="4E6B6A9B" w14:textId="77777777" w:rsidTr="00FA7517">
        <w:trPr>
          <w:jc w:val="center"/>
        </w:trPr>
        <w:tc>
          <w:tcPr>
            <w:tcW w:w="2689" w:type="dxa"/>
          </w:tcPr>
          <w:p w14:paraId="5DFC0EB8"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Rh1-O2</w:t>
            </w:r>
          </w:p>
        </w:tc>
        <w:tc>
          <w:tcPr>
            <w:tcW w:w="2350" w:type="dxa"/>
          </w:tcPr>
          <w:p w14:paraId="29CD921F"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2.234 (16)</w:t>
            </w:r>
          </w:p>
        </w:tc>
      </w:tr>
      <w:tr w:rsidR="0048087F" w:rsidRPr="00430AD7" w14:paraId="5B7DB695" w14:textId="77777777" w:rsidTr="00FA7517">
        <w:trPr>
          <w:jc w:val="center"/>
        </w:trPr>
        <w:tc>
          <w:tcPr>
            <w:tcW w:w="2689" w:type="dxa"/>
          </w:tcPr>
          <w:p w14:paraId="09E590C2"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Rh1-O1</w:t>
            </w:r>
          </w:p>
        </w:tc>
        <w:tc>
          <w:tcPr>
            <w:tcW w:w="2350" w:type="dxa"/>
          </w:tcPr>
          <w:p w14:paraId="46EF0ACA"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2.177 (17)</w:t>
            </w:r>
          </w:p>
        </w:tc>
      </w:tr>
      <w:tr w:rsidR="0048087F" w:rsidRPr="00430AD7" w14:paraId="783D0CEB" w14:textId="77777777" w:rsidTr="00FA7517">
        <w:trPr>
          <w:jc w:val="center"/>
        </w:trPr>
        <w:tc>
          <w:tcPr>
            <w:tcW w:w="2689" w:type="dxa"/>
          </w:tcPr>
          <w:p w14:paraId="00D24BBF"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h1-C17</w:t>
            </w:r>
          </w:p>
        </w:tc>
        <w:tc>
          <w:tcPr>
            <w:tcW w:w="2350" w:type="dxa"/>
          </w:tcPr>
          <w:p w14:paraId="1EB09B28"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1.97 (2)</w:t>
            </w:r>
          </w:p>
        </w:tc>
      </w:tr>
      <w:tr w:rsidR="0048087F" w:rsidRPr="00430AD7" w14:paraId="70706EE6" w14:textId="77777777" w:rsidTr="00FA7517">
        <w:trPr>
          <w:jc w:val="center"/>
        </w:trPr>
        <w:tc>
          <w:tcPr>
            <w:tcW w:w="2689" w:type="dxa"/>
          </w:tcPr>
          <w:p w14:paraId="59259256"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Rh1-C37</w:t>
            </w:r>
          </w:p>
        </w:tc>
        <w:tc>
          <w:tcPr>
            <w:tcW w:w="2350" w:type="dxa"/>
          </w:tcPr>
          <w:p w14:paraId="116BD253"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2.51 (2)</w:t>
            </w:r>
          </w:p>
        </w:tc>
      </w:tr>
      <w:tr w:rsidR="0048087F" w:rsidRPr="00430AD7" w14:paraId="7DCC5B0F" w14:textId="77777777" w:rsidTr="00FA7517">
        <w:trPr>
          <w:jc w:val="center"/>
        </w:trPr>
        <w:tc>
          <w:tcPr>
            <w:tcW w:w="2689" w:type="dxa"/>
          </w:tcPr>
          <w:p w14:paraId="245B68F7"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Fe1-C47</w:t>
            </w:r>
          </w:p>
        </w:tc>
        <w:tc>
          <w:tcPr>
            <w:tcW w:w="2350" w:type="dxa"/>
          </w:tcPr>
          <w:p w14:paraId="61D68580"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2.03 (3)</w:t>
            </w:r>
          </w:p>
        </w:tc>
      </w:tr>
      <w:tr w:rsidR="0048087F" w:rsidRPr="00430AD7" w14:paraId="738A06D5" w14:textId="77777777" w:rsidTr="00FA7517">
        <w:trPr>
          <w:jc w:val="center"/>
        </w:trPr>
        <w:tc>
          <w:tcPr>
            <w:tcW w:w="2689" w:type="dxa"/>
          </w:tcPr>
          <w:p w14:paraId="23CE4D4E"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Fe1-C41</w:t>
            </w:r>
          </w:p>
        </w:tc>
        <w:tc>
          <w:tcPr>
            <w:tcW w:w="2350" w:type="dxa"/>
          </w:tcPr>
          <w:p w14:paraId="3C7870BE"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2.01 (3)</w:t>
            </w:r>
          </w:p>
        </w:tc>
      </w:tr>
      <w:tr w:rsidR="0048087F" w:rsidRPr="00430AD7" w14:paraId="51126C88" w14:textId="77777777" w:rsidTr="00FA7517">
        <w:trPr>
          <w:jc w:val="center"/>
        </w:trPr>
        <w:tc>
          <w:tcPr>
            <w:tcW w:w="2689" w:type="dxa"/>
          </w:tcPr>
          <w:p w14:paraId="1135031B"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Fe1-C40</w:t>
            </w:r>
          </w:p>
        </w:tc>
        <w:tc>
          <w:tcPr>
            <w:tcW w:w="2350" w:type="dxa"/>
          </w:tcPr>
          <w:p w14:paraId="39C4E1AD"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2.03 (3)</w:t>
            </w:r>
          </w:p>
        </w:tc>
      </w:tr>
      <w:tr w:rsidR="0048087F" w:rsidRPr="00430AD7" w14:paraId="315E7F62" w14:textId="77777777" w:rsidTr="00FA7517">
        <w:trPr>
          <w:jc w:val="center"/>
        </w:trPr>
        <w:tc>
          <w:tcPr>
            <w:tcW w:w="2689" w:type="dxa"/>
          </w:tcPr>
          <w:p w14:paraId="4ADA9092"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Fe1-C42</w:t>
            </w:r>
          </w:p>
        </w:tc>
        <w:tc>
          <w:tcPr>
            <w:tcW w:w="2350" w:type="dxa"/>
          </w:tcPr>
          <w:p w14:paraId="3DE911D9"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2.04 (3)</w:t>
            </w:r>
          </w:p>
        </w:tc>
      </w:tr>
      <w:tr w:rsidR="0048087F" w:rsidRPr="00430AD7" w14:paraId="3C04F4B5" w14:textId="77777777" w:rsidTr="00FA7517">
        <w:trPr>
          <w:jc w:val="center"/>
        </w:trPr>
        <w:tc>
          <w:tcPr>
            <w:tcW w:w="2689" w:type="dxa"/>
          </w:tcPr>
          <w:p w14:paraId="1149AC5E"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Fe1-C49</w:t>
            </w:r>
          </w:p>
        </w:tc>
        <w:tc>
          <w:tcPr>
            <w:tcW w:w="2350" w:type="dxa"/>
          </w:tcPr>
          <w:p w14:paraId="52665CDA"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2.04 (3)</w:t>
            </w:r>
          </w:p>
        </w:tc>
      </w:tr>
      <w:tr w:rsidR="0048087F" w:rsidRPr="00430AD7" w14:paraId="169B52B7" w14:textId="77777777" w:rsidTr="00FA7517">
        <w:trPr>
          <w:jc w:val="center"/>
        </w:trPr>
        <w:tc>
          <w:tcPr>
            <w:tcW w:w="2689" w:type="dxa"/>
          </w:tcPr>
          <w:p w14:paraId="252C919B"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Fe1-C44</w:t>
            </w:r>
          </w:p>
        </w:tc>
        <w:tc>
          <w:tcPr>
            <w:tcW w:w="2350" w:type="dxa"/>
          </w:tcPr>
          <w:p w14:paraId="39DAB695"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2.06 (2)</w:t>
            </w:r>
          </w:p>
        </w:tc>
      </w:tr>
      <w:tr w:rsidR="0048087F" w:rsidRPr="00430AD7" w14:paraId="00CBA9B2" w14:textId="77777777" w:rsidTr="00FA7517">
        <w:trPr>
          <w:jc w:val="center"/>
        </w:trPr>
        <w:tc>
          <w:tcPr>
            <w:tcW w:w="2689" w:type="dxa"/>
          </w:tcPr>
          <w:p w14:paraId="5FC0EF20"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Fe1-C43</w:t>
            </w:r>
          </w:p>
        </w:tc>
        <w:tc>
          <w:tcPr>
            <w:tcW w:w="2350" w:type="dxa"/>
          </w:tcPr>
          <w:p w14:paraId="07A284C2"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2.04 (2)</w:t>
            </w:r>
          </w:p>
        </w:tc>
      </w:tr>
      <w:tr w:rsidR="0048087F" w:rsidRPr="00430AD7" w14:paraId="6BDA8CDD" w14:textId="77777777" w:rsidTr="00FA7517">
        <w:trPr>
          <w:jc w:val="center"/>
        </w:trPr>
        <w:tc>
          <w:tcPr>
            <w:tcW w:w="2689" w:type="dxa"/>
          </w:tcPr>
          <w:p w14:paraId="2039D361"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Fe1-C48</w:t>
            </w:r>
          </w:p>
        </w:tc>
        <w:tc>
          <w:tcPr>
            <w:tcW w:w="2350" w:type="dxa"/>
          </w:tcPr>
          <w:p w14:paraId="656EEF2D"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2.06 (3)</w:t>
            </w:r>
          </w:p>
        </w:tc>
      </w:tr>
      <w:tr w:rsidR="0048087F" w:rsidRPr="00430AD7" w14:paraId="6F669B5E" w14:textId="77777777" w:rsidTr="00FA7517">
        <w:trPr>
          <w:jc w:val="center"/>
        </w:trPr>
        <w:tc>
          <w:tcPr>
            <w:tcW w:w="2689" w:type="dxa"/>
          </w:tcPr>
          <w:p w14:paraId="3A5AF804"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Fe1-C50</w:t>
            </w:r>
          </w:p>
        </w:tc>
        <w:tc>
          <w:tcPr>
            <w:tcW w:w="2350" w:type="dxa"/>
          </w:tcPr>
          <w:p w14:paraId="4EE98380"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2.03 (3)</w:t>
            </w:r>
          </w:p>
        </w:tc>
      </w:tr>
      <w:tr w:rsidR="0048087F" w:rsidRPr="00430AD7" w14:paraId="6995956C" w14:textId="77777777" w:rsidTr="00FA7517">
        <w:trPr>
          <w:jc w:val="center"/>
        </w:trPr>
        <w:tc>
          <w:tcPr>
            <w:tcW w:w="2689" w:type="dxa"/>
          </w:tcPr>
          <w:p w14:paraId="4E634522"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Fe1-C46</w:t>
            </w:r>
          </w:p>
        </w:tc>
        <w:tc>
          <w:tcPr>
            <w:tcW w:w="2350" w:type="dxa"/>
          </w:tcPr>
          <w:p w14:paraId="515FF70D" w14:textId="77777777" w:rsidR="0048087F" w:rsidRPr="00430AD7" w:rsidRDefault="0048087F" w:rsidP="00270E6B">
            <w:pPr>
              <w:spacing w:line="360" w:lineRule="auto"/>
              <w:jc w:val="both"/>
              <w:rPr>
                <w:rFonts w:ascii="Times New Roman" w:hAnsi="Times New Roman" w:cs="Times New Roman"/>
                <w:sz w:val="24"/>
                <w:szCs w:val="24"/>
              </w:rPr>
            </w:pPr>
            <w:r>
              <w:rPr>
                <w:rFonts w:ascii="Times New Roman" w:hAnsi="Times New Roman" w:cs="Times New Roman"/>
                <w:sz w:val="24"/>
                <w:szCs w:val="24"/>
              </w:rPr>
              <w:t>2.03 (3)</w:t>
            </w:r>
          </w:p>
        </w:tc>
      </w:tr>
    </w:tbl>
    <w:p w14:paraId="2A923910" w14:textId="77777777" w:rsidR="0048087F" w:rsidRDefault="0048087F" w:rsidP="00270E6B">
      <w:pPr>
        <w:jc w:val="both"/>
        <w:rPr>
          <w:rFonts w:ascii="Times New Roman" w:hAnsi="Times New Roman" w:cs="Times New Roman"/>
          <w:b/>
          <w:bCs/>
          <w:sz w:val="24"/>
          <w:szCs w:val="24"/>
        </w:rPr>
      </w:pPr>
    </w:p>
    <w:p w14:paraId="46A3D2B5" w14:textId="6DFCEBA4" w:rsidR="0048087F" w:rsidRDefault="0048087F" w:rsidP="00270E6B">
      <w:pPr>
        <w:jc w:val="both"/>
        <w:rPr>
          <w:rFonts w:ascii="Times New Roman" w:hAnsi="Times New Roman" w:cs="Times New Roman"/>
          <w:b/>
          <w:bCs/>
          <w:sz w:val="24"/>
          <w:szCs w:val="24"/>
        </w:rPr>
      </w:pPr>
      <w:r>
        <w:rPr>
          <w:rFonts w:ascii="Times New Roman" w:hAnsi="Times New Roman" w:cs="Times New Roman"/>
          <w:b/>
          <w:bCs/>
          <w:sz w:val="24"/>
          <w:szCs w:val="24"/>
        </w:rPr>
        <w:t xml:space="preserve">Table </w:t>
      </w:r>
      <w:r w:rsidR="00D42E9F">
        <w:rPr>
          <w:rFonts w:ascii="Times New Roman" w:hAnsi="Times New Roman" w:cs="Times New Roman"/>
          <w:b/>
          <w:bCs/>
          <w:sz w:val="24"/>
          <w:szCs w:val="24"/>
        </w:rPr>
        <w:t>S</w:t>
      </w:r>
      <w:r w:rsidR="003F41E0">
        <w:rPr>
          <w:rFonts w:ascii="Times New Roman" w:hAnsi="Times New Roman" w:cs="Times New Roman"/>
          <w:b/>
          <w:bCs/>
          <w:sz w:val="24"/>
          <w:szCs w:val="24"/>
        </w:rPr>
        <w:t>4</w:t>
      </w:r>
      <w:r>
        <w:rPr>
          <w:rFonts w:ascii="Times New Roman" w:hAnsi="Times New Roman" w:cs="Times New Roman"/>
          <w:b/>
          <w:bCs/>
          <w:sz w:val="24"/>
          <w:szCs w:val="24"/>
        </w:rPr>
        <w:t>: CShM</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CITE &lt;EndNote&gt;&lt;Cite&gt;&lt;Author&gt;Llunell&lt;/Author&gt;&lt;Year&gt;2013&lt;/Year&gt;&lt;RecNum&gt;161&lt;/RecNum&gt;&lt;DisplayText&gt;&lt;style face="superscript"&gt;3&lt;/style&gt;&lt;/DisplayText&gt;&lt;record&gt;&lt;rec-number&gt;161&lt;/rec-number&gt;&lt;foreign-keys&gt;&lt;key app="EN" db-id="0rs92x0a65twwxedzw85fxe8est2pa0w5dx2" timestamp="1773041220"&gt;161&lt;/key&gt;&lt;/foreign-keys&gt;&lt;ref-type name="Journal Article"&gt;17&lt;/ref-type&gt;&lt;contributors&gt;&lt;authors&gt;&lt;author&gt;Llunell, M&lt;/author&gt;&lt;author&gt;Casanova, D&lt;/author&gt;&lt;author&gt;Cirera, J&lt;/author&gt;&lt;author&gt;Alemany, P&lt;/author&gt;&lt;author&gt;Alvarez, S %J Universitat de Barcelona, Barcelona, Spain&lt;/author&gt;&lt;/authors&gt;&lt;/contributors&gt;&lt;titles&gt;&lt;title&gt;SHAPE, version 2.1&lt;/title&gt;&lt;/titles&gt;&lt;volume&gt;2103&lt;/volume&gt;&lt;dates&gt;&lt;year&gt;2013&lt;/year&gt;&lt;/dates&gt;&lt;urls&gt;&lt;/urls&gt;&lt;/record&gt;&lt;/Cite&gt;&lt;/EndNote&gt;</w:instrText>
      </w:r>
      <w:r>
        <w:rPr>
          <w:rFonts w:ascii="Times New Roman" w:hAnsi="Times New Roman" w:cs="Times New Roman"/>
          <w:b/>
          <w:bCs/>
          <w:sz w:val="24"/>
          <w:szCs w:val="24"/>
        </w:rPr>
        <w:fldChar w:fldCharType="separate"/>
      </w:r>
      <w:r w:rsidRPr="006A0657">
        <w:rPr>
          <w:rFonts w:ascii="Times New Roman" w:hAnsi="Times New Roman" w:cs="Times New Roman"/>
          <w:b/>
          <w:bCs/>
          <w:noProof/>
          <w:sz w:val="24"/>
          <w:szCs w:val="24"/>
          <w:vertAlign w:val="superscript"/>
        </w:rPr>
        <w:t>3</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parameters for X</w:t>
      </w:r>
      <w:r>
        <w:rPr>
          <w:rFonts w:ascii="Times New Roman" w:hAnsi="Times New Roman" w:cs="Times New Roman"/>
          <w:b/>
          <w:bCs/>
          <w:sz w:val="24"/>
          <w:szCs w:val="24"/>
          <w:vertAlign w:val="subscript"/>
        </w:rPr>
        <w:t>1</w:t>
      </w:r>
      <w:r>
        <w:rPr>
          <w:rFonts w:ascii="Times New Roman" w:hAnsi="Times New Roman" w:cs="Times New Roman"/>
          <w:b/>
          <w:bCs/>
          <w:sz w:val="24"/>
          <w:szCs w:val="24"/>
        </w:rPr>
        <w:t xml:space="preserve"> at 150 K</w:t>
      </w:r>
      <w:r w:rsidR="0003618B">
        <w:rPr>
          <w:rFonts w:ascii="Times New Roman" w:hAnsi="Times New Roman" w:cs="Times New Roman"/>
          <w:b/>
          <w:bCs/>
          <w:sz w:val="24"/>
          <w:szCs w:val="24"/>
        </w:rPr>
        <w:t>.</w:t>
      </w:r>
      <w:r w:rsidR="0003618B" w:rsidRPr="0003618B">
        <w:rPr>
          <w:rFonts w:ascii="Times New Roman" w:hAnsi="Times New Roman" w:cs="Times New Roman"/>
          <w:sz w:val="24"/>
          <w:szCs w:val="24"/>
          <w:vertAlign w:val="superscript"/>
        </w:rPr>
        <w:t>8-10</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48087F" w14:paraId="58292643" w14:textId="77777777" w:rsidTr="00FA7517">
        <w:tc>
          <w:tcPr>
            <w:tcW w:w="1288" w:type="dxa"/>
          </w:tcPr>
          <w:p w14:paraId="15D756ED" w14:textId="77777777" w:rsidR="0048087F" w:rsidRDefault="0048087F" w:rsidP="00270E6B">
            <w:pPr>
              <w:jc w:val="both"/>
              <w:rPr>
                <w:rFonts w:ascii="Times New Roman" w:hAnsi="Times New Roman" w:cs="Times New Roman"/>
                <w:b/>
                <w:bCs/>
                <w:sz w:val="24"/>
                <w:szCs w:val="24"/>
              </w:rPr>
            </w:pPr>
          </w:p>
        </w:tc>
        <w:tc>
          <w:tcPr>
            <w:tcW w:w="1288" w:type="dxa"/>
          </w:tcPr>
          <w:p w14:paraId="012E8E87" w14:textId="77777777" w:rsidR="0048087F" w:rsidRDefault="0048087F" w:rsidP="00270E6B">
            <w:pPr>
              <w:jc w:val="both"/>
              <w:rPr>
                <w:rFonts w:ascii="Times New Roman" w:hAnsi="Times New Roman" w:cs="Times New Roman"/>
                <w:b/>
                <w:bCs/>
                <w:sz w:val="24"/>
                <w:szCs w:val="24"/>
              </w:rPr>
            </w:pPr>
            <w:r>
              <w:rPr>
                <w:rFonts w:ascii="Times New Roman" w:hAnsi="Times New Roman" w:cs="Times New Roman"/>
                <w:b/>
                <w:bCs/>
                <w:sz w:val="24"/>
                <w:szCs w:val="24"/>
              </w:rPr>
              <w:t>C.N. No.</w:t>
            </w:r>
          </w:p>
        </w:tc>
        <w:tc>
          <w:tcPr>
            <w:tcW w:w="1288" w:type="dxa"/>
          </w:tcPr>
          <w:p w14:paraId="721E8F02" w14:textId="77777777" w:rsidR="0048087F" w:rsidRDefault="0048087F" w:rsidP="00270E6B">
            <w:pPr>
              <w:jc w:val="both"/>
              <w:rPr>
                <w:rFonts w:ascii="Times New Roman" w:hAnsi="Times New Roman" w:cs="Times New Roman"/>
                <w:b/>
                <w:bCs/>
                <w:sz w:val="24"/>
                <w:szCs w:val="24"/>
              </w:rPr>
            </w:pPr>
            <w:r>
              <w:rPr>
                <w:rFonts w:ascii="Times New Roman" w:hAnsi="Times New Roman" w:cs="Times New Roman"/>
                <w:b/>
                <w:bCs/>
                <w:sz w:val="24"/>
                <w:szCs w:val="24"/>
              </w:rPr>
              <w:t>HP</w:t>
            </w:r>
          </w:p>
        </w:tc>
        <w:tc>
          <w:tcPr>
            <w:tcW w:w="1288" w:type="dxa"/>
          </w:tcPr>
          <w:p w14:paraId="196121E3" w14:textId="77777777" w:rsidR="0048087F" w:rsidRDefault="0048087F" w:rsidP="00270E6B">
            <w:pPr>
              <w:jc w:val="both"/>
              <w:rPr>
                <w:rFonts w:ascii="Times New Roman" w:hAnsi="Times New Roman" w:cs="Times New Roman"/>
                <w:b/>
                <w:bCs/>
                <w:sz w:val="24"/>
                <w:szCs w:val="24"/>
              </w:rPr>
            </w:pPr>
            <w:r>
              <w:rPr>
                <w:rFonts w:ascii="Times New Roman" w:hAnsi="Times New Roman" w:cs="Times New Roman"/>
                <w:b/>
                <w:bCs/>
                <w:sz w:val="24"/>
                <w:szCs w:val="24"/>
              </w:rPr>
              <w:t>PPY</w:t>
            </w:r>
          </w:p>
        </w:tc>
        <w:tc>
          <w:tcPr>
            <w:tcW w:w="1288" w:type="dxa"/>
            <w:shd w:val="clear" w:color="auto" w:fill="E8E8E8" w:themeFill="background2"/>
          </w:tcPr>
          <w:p w14:paraId="3E5DBE88" w14:textId="77777777" w:rsidR="0048087F" w:rsidRDefault="0048087F" w:rsidP="00270E6B">
            <w:pPr>
              <w:jc w:val="both"/>
              <w:rPr>
                <w:rFonts w:ascii="Times New Roman" w:hAnsi="Times New Roman" w:cs="Times New Roman"/>
                <w:b/>
                <w:bCs/>
                <w:sz w:val="24"/>
                <w:szCs w:val="24"/>
              </w:rPr>
            </w:pPr>
            <w:r>
              <w:rPr>
                <w:rFonts w:ascii="Times New Roman" w:hAnsi="Times New Roman" w:cs="Times New Roman"/>
                <w:b/>
                <w:bCs/>
                <w:sz w:val="24"/>
                <w:szCs w:val="24"/>
              </w:rPr>
              <w:t>OC</w:t>
            </w:r>
          </w:p>
        </w:tc>
        <w:tc>
          <w:tcPr>
            <w:tcW w:w="1288" w:type="dxa"/>
          </w:tcPr>
          <w:p w14:paraId="2D6342AC" w14:textId="77777777" w:rsidR="0048087F" w:rsidRDefault="0048087F" w:rsidP="00270E6B">
            <w:pPr>
              <w:jc w:val="both"/>
              <w:rPr>
                <w:rFonts w:ascii="Times New Roman" w:hAnsi="Times New Roman" w:cs="Times New Roman"/>
                <w:b/>
                <w:bCs/>
                <w:sz w:val="24"/>
                <w:szCs w:val="24"/>
              </w:rPr>
            </w:pPr>
            <w:r>
              <w:rPr>
                <w:rFonts w:ascii="Times New Roman" w:hAnsi="Times New Roman" w:cs="Times New Roman"/>
                <w:b/>
                <w:bCs/>
                <w:sz w:val="24"/>
                <w:szCs w:val="24"/>
              </w:rPr>
              <w:t>TPR</w:t>
            </w:r>
          </w:p>
        </w:tc>
        <w:tc>
          <w:tcPr>
            <w:tcW w:w="1288" w:type="dxa"/>
          </w:tcPr>
          <w:p w14:paraId="54017D1A" w14:textId="77777777" w:rsidR="0048087F" w:rsidRDefault="0048087F" w:rsidP="00270E6B">
            <w:pPr>
              <w:jc w:val="both"/>
              <w:rPr>
                <w:rFonts w:ascii="Times New Roman" w:hAnsi="Times New Roman" w:cs="Times New Roman"/>
                <w:b/>
                <w:bCs/>
                <w:sz w:val="24"/>
                <w:szCs w:val="24"/>
              </w:rPr>
            </w:pPr>
            <w:r>
              <w:rPr>
                <w:rFonts w:ascii="Times New Roman" w:hAnsi="Times New Roman" w:cs="Times New Roman"/>
                <w:b/>
                <w:bCs/>
                <w:sz w:val="24"/>
                <w:szCs w:val="24"/>
              </w:rPr>
              <w:t>JPPY</w:t>
            </w:r>
          </w:p>
        </w:tc>
      </w:tr>
      <w:tr w:rsidR="0048087F" w14:paraId="4EC8BF8E" w14:textId="77777777" w:rsidTr="00FA7517">
        <w:tc>
          <w:tcPr>
            <w:tcW w:w="1288" w:type="dxa"/>
          </w:tcPr>
          <w:p w14:paraId="3DADADAF" w14:textId="77777777" w:rsidR="0048087F" w:rsidRDefault="0048087F" w:rsidP="00270E6B">
            <w:pPr>
              <w:jc w:val="both"/>
              <w:rPr>
                <w:rFonts w:ascii="Times New Roman" w:hAnsi="Times New Roman" w:cs="Times New Roman"/>
                <w:b/>
                <w:bCs/>
                <w:sz w:val="24"/>
                <w:szCs w:val="24"/>
              </w:rPr>
            </w:pPr>
            <w:r>
              <w:rPr>
                <w:rFonts w:ascii="Times New Roman" w:hAnsi="Times New Roman" w:cs="Times New Roman"/>
                <w:b/>
                <w:bCs/>
                <w:sz w:val="24"/>
                <w:szCs w:val="24"/>
              </w:rPr>
              <w:t>Rh1</w:t>
            </w:r>
          </w:p>
        </w:tc>
        <w:tc>
          <w:tcPr>
            <w:tcW w:w="1288" w:type="dxa"/>
          </w:tcPr>
          <w:p w14:paraId="4AECE824" w14:textId="77777777" w:rsidR="0048087F" w:rsidRPr="004E5FFE" w:rsidRDefault="0048087F" w:rsidP="00270E6B">
            <w:pPr>
              <w:jc w:val="both"/>
              <w:rPr>
                <w:rFonts w:ascii="Times New Roman" w:hAnsi="Times New Roman" w:cs="Times New Roman"/>
                <w:sz w:val="24"/>
                <w:szCs w:val="24"/>
              </w:rPr>
            </w:pPr>
            <w:r w:rsidRPr="004E5FFE">
              <w:rPr>
                <w:rFonts w:ascii="Times New Roman" w:hAnsi="Times New Roman" w:cs="Times New Roman"/>
                <w:sz w:val="24"/>
                <w:szCs w:val="24"/>
              </w:rPr>
              <w:t>6</w:t>
            </w:r>
          </w:p>
        </w:tc>
        <w:tc>
          <w:tcPr>
            <w:tcW w:w="1288" w:type="dxa"/>
          </w:tcPr>
          <w:p w14:paraId="7D92978C" w14:textId="77777777" w:rsidR="0048087F" w:rsidRPr="004E5FFE" w:rsidRDefault="0048087F" w:rsidP="00270E6B">
            <w:pPr>
              <w:jc w:val="both"/>
              <w:rPr>
                <w:rFonts w:ascii="Times New Roman" w:hAnsi="Times New Roman" w:cs="Times New Roman"/>
                <w:sz w:val="24"/>
                <w:szCs w:val="24"/>
              </w:rPr>
            </w:pPr>
            <w:r w:rsidRPr="004E5FFE">
              <w:rPr>
                <w:rFonts w:ascii="Times New Roman" w:hAnsi="Times New Roman" w:cs="Times New Roman"/>
                <w:sz w:val="24"/>
                <w:szCs w:val="24"/>
              </w:rPr>
              <w:t>25.996</w:t>
            </w:r>
          </w:p>
        </w:tc>
        <w:tc>
          <w:tcPr>
            <w:tcW w:w="1288" w:type="dxa"/>
          </w:tcPr>
          <w:p w14:paraId="7BCCDA54" w14:textId="77777777" w:rsidR="0048087F" w:rsidRPr="004E5FFE" w:rsidRDefault="0048087F" w:rsidP="00270E6B">
            <w:pPr>
              <w:jc w:val="both"/>
              <w:rPr>
                <w:rFonts w:ascii="Times New Roman" w:hAnsi="Times New Roman" w:cs="Times New Roman"/>
                <w:sz w:val="24"/>
                <w:szCs w:val="24"/>
              </w:rPr>
            </w:pPr>
            <w:r w:rsidRPr="004E5FFE">
              <w:rPr>
                <w:rFonts w:ascii="Times New Roman" w:hAnsi="Times New Roman" w:cs="Times New Roman"/>
                <w:sz w:val="24"/>
                <w:szCs w:val="24"/>
              </w:rPr>
              <w:t>23.183</w:t>
            </w:r>
          </w:p>
        </w:tc>
        <w:tc>
          <w:tcPr>
            <w:tcW w:w="1288" w:type="dxa"/>
            <w:shd w:val="clear" w:color="auto" w:fill="E8E8E8" w:themeFill="background2"/>
          </w:tcPr>
          <w:p w14:paraId="7CE0CE1C" w14:textId="77777777" w:rsidR="0048087F" w:rsidRPr="004E5FFE" w:rsidRDefault="0048087F" w:rsidP="00270E6B">
            <w:pPr>
              <w:jc w:val="both"/>
              <w:rPr>
                <w:rFonts w:ascii="Times New Roman" w:hAnsi="Times New Roman" w:cs="Times New Roman"/>
                <w:sz w:val="24"/>
                <w:szCs w:val="24"/>
              </w:rPr>
            </w:pPr>
            <w:r w:rsidRPr="004E5FFE">
              <w:rPr>
                <w:rFonts w:ascii="Times New Roman" w:hAnsi="Times New Roman" w:cs="Times New Roman"/>
                <w:sz w:val="24"/>
                <w:szCs w:val="24"/>
              </w:rPr>
              <w:t>2.667</w:t>
            </w:r>
          </w:p>
        </w:tc>
        <w:tc>
          <w:tcPr>
            <w:tcW w:w="1288" w:type="dxa"/>
          </w:tcPr>
          <w:p w14:paraId="57500347" w14:textId="77777777" w:rsidR="0048087F" w:rsidRPr="004E5FFE" w:rsidRDefault="0048087F" w:rsidP="00270E6B">
            <w:pPr>
              <w:jc w:val="both"/>
              <w:rPr>
                <w:rFonts w:ascii="Times New Roman" w:hAnsi="Times New Roman" w:cs="Times New Roman"/>
                <w:sz w:val="24"/>
                <w:szCs w:val="24"/>
              </w:rPr>
            </w:pPr>
            <w:r w:rsidRPr="004E5FFE">
              <w:rPr>
                <w:rFonts w:ascii="Times New Roman" w:hAnsi="Times New Roman" w:cs="Times New Roman"/>
                <w:sz w:val="24"/>
                <w:szCs w:val="24"/>
              </w:rPr>
              <w:t>16.020</w:t>
            </w:r>
          </w:p>
        </w:tc>
        <w:tc>
          <w:tcPr>
            <w:tcW w:w="1288" w:type="dxa"/>
          </w:tcPr>
          <w:p w14:paraId="339AA56B" w14:textId="77777777" w:rsidR="0048087F" w:rsidRPr="004E5FFE" w:rsidRDefault="0048087F" w:rsidP="00270E6B">
            <w:pPr>
              <w:jc w:val="both"/>
              <w:rPr>
                <w:rFonts w:ascii="Times New Roman" w:hAnsi="Times New Roman" w:cs="Times New Roman"/>
                <w:sz w:val="24"/>
                <w:szCs w:val="24"/>
              </w:rPr>
            </w:pPr>
            <w:r w:rsidRPr="004E5FFE">
              <w:rPr>
                <w:rFonts w:ascii="Times New Roman" w:hAnsi="Times New Roman" w:cs="Times New Roman"/>
                <w:sz w:val="24"/>
                <w:szCs w:val="24"/>
              </w:rPr>
              <w:t>25.375</w:t>
            </w:r>
          </w:p>
        </w:tc>
      </w:tr>
    </w:tbl>
    <w:p w14:paraId="06698195" w14:textId="77777777" w:rsidR="0048087F" w:rsidRDefault="0048087F" w:rsidP="00270E6B">
      <w:pPr>
        <w:jc w:val="both"/>
        <w:rPr>
          <w:rFonts w:ascii="Times New Roman" w:hAnsi="Times New Roman" w:cs="Times New Roman"/>
          <w:sz w:val="24"/>
          <w:szCs w:val="24"/>
        </w:rPr>
      </w:pPr>
    </w:p>
    <w:p w14:paraId="189CE030" w14:textId="77777777" w:rsidR="0048087F" w:rsidRDefault="0048087F" w:rsidP="00270E6B">
      <w:pPr>
        <w:jc w:val="both"/>
        <w:rPr>
          <w:rFonts w:ascii="Times New Roman" w:hAnsi="Times New Roman" w:cs="Times New Roman"/>
          <w:sz w:val="24"/>
          <w:szCs w:val="24"/>
        </w:rPr>
      </w:pPr>
      <w:r>
        <w:rPr>
          <w:rFonts w:ascii="Times New Roman" w:hAnsi="Times New Roman" w:cs="Times New Roman"/>
          <w:sz w:val="24"/>
          <w:szCs w:val="24"/>
        </w:rPr>
        <w:t>HP: Hexagon</w:t>
      </w:r>
    </w:p>
    <w:p w14:paraId="5551479C" w14:textId="77777777" w:rsidR="0048087F" w:rsidRDefault="0048087F" w:rsidP="00270E6B">
      <w:pPr>
        <w:jc w:val="both"/>
        <w:rPr>
          <w:rFonts w:ascii="Times New Roman" w:hAnsi="Times New Roman" w:cs="Times New Roman"/>
          <w:sz w:val="24"/>
          <w:szCs w:val="24"/>
        </w:rPr>
      </w:pPr>
      <w:r>
        <w:rPr>
          <w:rFonts w:ascii="Times New Roman" w:hAnsi="Times New Roman" w:cs="Times New Roman"/>
          <w:sz w:val="24"/>
          <w:szCs w:val="24"/>
        </w:rPr>
        <w:t>PPY: Pentagonal pyramid</w:t>
      </w:r>
    </w:p>
    <w:p w14:paraId="2A351207" w14:textId="77777777" w:rsidR="0048087F" w:rsidRDefault="0048087F" w:rsidP="00270E6B">
      <w:pPr>
        <w:jc w:val="both"/>
        <w:rPr>
          <w:rFonts w:ascii="Times New Roman" w:hAnsi="Times New Roman" w:cs="Times New Roman"/>
          <w:sz w:val="24"/>
          <w:szCs w:val="24"/>
        </w:rPr>
      </w:pPr>
      <w:r>
        <w:rPr>
          <w:rFonts w:ascii="Times New Roman" w:hAnsi="Times New Roman" w:cs="Times New Roman"/>
          <w:sz w:val="24"/>
          <w:szCs w:val="24"/>
        </w:rPr>
        <w:t>OC: Octahedron</w:t>
      </w:r>
    </w:p>
    <w:p w14:paraId="51014EAA" w14:textId="77777777" w:rsidR="0048087F" w:rsidRDefault="0048087F" w:rsidP="00270E6B">
      <w:pPr>
        <w:jc w:val="both"/>
        <w:rPr>
          <w:rFonts w:ascii="Times New Roman" w:hAnsi="Times New Roman" w:cs="Times New Roman"/>
          <w:sz w:val="24"/>
          <w:szCs w:val="24"/>
        </w:rPr>
      </w:pPr>
      <w:r>
        <w:rPr>
          <w:rFonts w:ascii="Times New Roman" w:hAnsi="Times New Roman" w:cs="Times New Roman"/>
          <w:sz w:val="24"/>
          <w:szCs w:val="24"/>
        </w:rPr>
        <w:t>TPR: Trigonal prism</w:t>
      </w:r>
    </w:p>
    <w:p w14:paraId="3A33AB79" w14:textId="77777777" w:rsidR="0048087F" w:rsidRDefault="0048087F" w:rsidP="00270E6B">
      <w:pPr>
        <w:jc w:val="both"/>
        <w:rPr>
          <w:rFonts w:ascii="Times New Roman" w:hAnsi="Times New Roman" w:cs="Times New Roman"/>
          <w:sz w:val="24"/>
          <w:szCs w:val="24"/>
        </w:rPr>
      </w:pPr>
      <w:r>
        <w:rPr>
          <w:rFonts w:ascii="Times New Roman" w:hAnsi="Times New Roman" w:cs="Times New Roman"/>
          <w:sz w:val="24"/>
          <w:szCs w:val="24"/>
        </w:rPr>
        <w:t>JPPY: Johnson pentagonal pyramid J2</w:t>
      </w:r>
    </w:p>
    <w:p w14:paraId="6B460105" w14:textId="77777777" w:rsidR="0048087F" w:rsidRPr="007264E3" w:rsidRDefault="0048087F" w:rsidP="00270E6B">
      <w:pPr>
        <w:jc w:val="both"/>
        <w:rPr>
          <w:rFonts w:ascii="Times New Roman" w:hAnsi="Times New Roman" w:cs="Times New Roman"/>
          <w:sz w:val="24"/>
          <w:szCs w:val="24"/>
        </w:rPr>
      </w:pPr>
    </w:p>
    <w:tbl>
      <w:tblPr>
        <w:tblStyle w:val="TableGrid"/>
        <w:tblW w:w="1571" w:type="pct"/>
        <w:tblLook w:val="04A0" w:firstRow="1" w:lastRow="0" w:firstColumn="1" w:lastColumn="0" w:noHBand="0" w:noVBand="1"/>
      </w:tblPr>
      <w:tblGrid>
        <w:gridCol w:w="514"/>
        <w:gridCol w:w="498"/>
        <w:gridCol w:w="743"/>
        <w:gridCol w:w="743"/>
        <w:gridCol w:w="749"/>
        <w:gridCol w:w="737"/>
        <w:gridCol w:w="743"/>
        <w:gridCol w:w="856"/>
        <w:gridCol w:w="1079"/>
        <w:gridCol w:w="834"/>
        <w:gridCol w:w="777"/>
        <w:gridCol w:w="743"/>
      </w:tblGrid>
      <w:tr w:rsidR="0044190B" w14:paraId="682FBE99" w14:textId="77777777" w:rsidTr="0044190B">
        <w:tc>
          <w:tcPr>
            <w:tcW w:w="417" w:type="pct"/>
          </w:tcPr>
          <w:p w14:paraId="77A20244" w14:textId="77777777" w:rsidR="0048087F" w:rsidRPr="007264E3" w:rsidRDefault="0048087F" w:rsidP="00270E6B">
            <w:pPr>
              <w:jc w:val="both"/>
              <w:rPr>
                <w:rFonts w:ascii="Times New Roman" w:hAnsi="Times New Roman" w:cs="Times New Roman"/>
                <w:b/>
                <w:bCs/>
                <w:sz w:val="24"/>
                <w:szCs w:val="24"/>
              </w:rPr>
            </w:pPr>
          </w:p>
        </w:tc>
        <w:tc>
          <w:tcPr>
            <w:tcW w:w="417" w:type="pct"/>
          </w:tcPr>
          <w:p w14:paraId="1D3DE8CF" w14:textId="77777777" w:rsidR="0048087F" w:rsidRPr="007264E3" w:rsidRDefault="0048087F" w:rsidP="00270E6B">
            <w:pPr>
              <w:jc w:val="both"/>
              <w:rPr>
                <w:rFonts w:ascii="Times New Roman" w:hAnsi="Times New Roman" w:cs="Times New Roman"/>
                <w:b/>
                <w:bCs/>
                <w:sz w:val="24"/>
                <w:szCs w:val="24"/>
              </w:rPr>
            </w:pPr>
            <w:r>
              <w:rPr>
                <w:rFonts w:ascii="Times New Roman" w:hAnsi="Times New Roman" w:cs="Times New Roman"/>
                <w:b/>
                <w:bCs/>
                <w:sz w:val="24"/>
                <w:szCs w:val="24"/>
              </w:rPr>
              <w:t>C. N. No.</w:t>
            </w:r>
          </w:p>
        </w:tc>
        <w:tc>
          <w:tcPr>
            <w:tcW w:w="417" w:type="pct"/>
          </w:tcPr>
          <w:p w14:paraId="6B191BA6" w14:textId="77777777" w:rsidR="0048087F" w:rsidRPr="007264E3" w:rsidRDefault="0048087F" w:rsidP="00270E6B">
            <w:pPr>
              <w:jc w:val="both"/>
              <w:rPr>
                <w:rFonts w:ascii="Times New Roman" w:hAnsi="Times New Roman" w:cs="Times New Roman"/>
                <w:b/>
                <w:bCs/>
                <w:sz w:val="24"/>
                <w:szCs w:val="24"/>
              </w:rPr>
            </w:pPr>
            <w:r>
              <w:rPr>
                <w:rFonts w:ascii="Times New Roman" w:hAnsi="Times New Roman" w:cs="Times New Roman"/>
                <w:b/>
                <w:bCs/>
                <w:sz w:val="24"/>
                <w:szCs w:val="24"/>
              </w:rPr>
              <w:t>DP</w:t>
            </w:r>
          </w:p>
        </w:tc>
        <w:tc>
          <w:tcPr>
            <w:tcW w:w="417" w:type="pct"/>
          </w:tcPr>
          <w:p w14:paraId="3D468FF6" w14:textId="77777777" w:rsidR="0048087F" w:rsidRPr="007264E3" w:rsidRDefault="0048087F" w:rsidP="00270E6B">
            <w:pPr>
              <w:jc w:val="both"/>
              <w:rPr>
                <w:rFonts w:ascii="Times New Roman" w:hAnsi="Times New Roman" w:cs="Times New Roman"/>
                <w:b/>
                <w:bCs/>
                <w:sz w:val="24"/>
                <w:szCs w:val="24"/>
              </w:rPr>
            </w:pPr>
            <w:r>
              <w:rPr>
                <w:rFonts w:ascii="Times New Roman" w:hAnsi="Times New Roman" w:cs="Times New Roman"/>
                <w:b/>
                <w:bCs/>
                <w:sz w:val="24"/>
                <w:szCs w:val="24"/>
              </w:rPr>
              <w:t>EPY</w:t>
            </w:r>
          </w:p>
        </w:tc>
        <w:tc>
          <w:tcPr>
            <w:tcW w:w="417" w:type="pct"/>
          </w:tcPr>
          <w:p w14:paraId="570DB67E" w14:textId="77777777" w:rsidR="0048087F" w:rsidRPr="007264E3" w:rsidRDefault="0048087F" w:rsidP="00270E6B">
            <w:pPr>
              <w:jc w:val="both"/>
              <w:rPr>
                <w:rFonts w:ascii="Times New Roman" w:hAnsi="Times New Roman" w:cs="Times New Roman"/>
                <w:b/>
                <w:bCs/>
                <w:sz w:val="24"/>
                <w:szCs w:val="24"/>
              </w:rPr>
            </w:pPr>
            <w:r>
              <w:rPr>
                <w:rFonts w:ascii="Times New Roman" w:hAnsi="Times New Roman" w:cs="Times New Roman"/>
                <w:b/>
                <w:bCs/>
                <w:sz w:val="24"/>
                <w:szCs w:val="24"/>
              </w:rPr>
              <w:t>OBPY</w:t>
            </w:r>
          </w:p>
        </w:tc>
        <w:tc>
          <w:tcPr>
            <w:tcW w:w="417" w:type="pct"/>
            <w:shd w:val="clear" w:color="auto" w:fill="E8E8E8" w:themeFill="background2"/>
          </w:tcPr>
          <w:p w14:paraId="441EEFB7" w14:textId="77777777" w:rsidR="0048087F" w:rsidRPr="007264E3" w:rsidRDefault="0048087F" w:rsidP="00270E6B">
            <w:pPr>
              <w:jc w:val="both"/>
              <w:rPr>
                <w:rFonts w:ascii="Times New Roman" w:hAnsi="Times New Roman" w:cs="Times New Roman"/>
                <w:b/>
                <w:bCs/>
                <w:sz w:val="24"/>
                <w:szCs w:val="24"/>
              </w:rPr>
            </w:pPr>
            <w:r>
              <w:rPr>
                <w:rFonts w:ascii="Times New Roman" w:hAnsi="Times New Roman" w:cs="Times New Roman"/>
                <w:b/>
                <w:bCs/>
                <w:sz w:val="24"/>
                <w:szCs w:val="24"/>
              </w:rPr>
              <w:t>PPR</w:t>
            </w:r>
          </w:p>
        </w:tc>
        <w:tc>
          <w:tcPr>
            <w:tcW w:w="417" w:type="pct"/>
          </w:tcPr>
          <w:p w14:paraId="71DF278E" w14:textId="77777777" w:rsidR="0048087F" w:rsidRPr="007264E3" w:rsidRDefault="0048087F" w:rsidP="00270E6B">
            <w:pPr>
              <w:jc w:val="both"/>
              <w:rPr>
                <w:rFonts w:ascii="Times New Roman" w:hAnsi="Times New Roman" w:cs="Times New Roman"/>
                <w:b/>
                <w:bCs/>
                <w:sz w:val="24"/>
                <w:szCs w:val="24"/>
              </w:rPr>
            </w:pPr>
            <w:r>
              <w:rPr>
                <w:rFonts w:ascii="Times New Roman" w:hAnsi="Times New Roman" w:cs="Times New Roman"/>
                <w:b/>
                <w:bCs/>
                <w:sz w:val="24"/>
                <w:szCs w:val="24"/>
              </w:rPr>
              <w:t>PAPR</w:t>
            </w:r>
          </w:p>
        </w:tc>
        <w:tc>
          <w:tcPr>
            <w:tcW w:w="417" w:type="pct"/>
          </w:tcPr>
          <w:p w14:paraId="18FD57E4" w14:textId="77777777" w:rsidR="0048087F" w:rsidRPr="007264E3" w:rsidRDefault="0048087F" w:rsidP="00270E6B">
            <w:pPr>
              <w:jc w:val="both"/>
              <w:rPr>
                <w:rFonts w:ascii="Times New Roman" w:hAnsi="Times New Roman" w:cs="Times New Roman"/>
                <w:b/>
                <w:bCs/>
                <w:sz w:val="24"/>
                <w:szCs w:val="24"/>
              </w:rPr>
            </w:pPr>
            <w:r>
              <w:rPr>
                <w:rFonts w:ascii="Times New Roman" w:hAnsi="Times New Roman" w:cs="Times New Roman"/>
                <w:b/>
                <w:bCs/>
                <w:sz w:val="24"/>
                <w:szCs w:val="24"/>
              </w:rPr>
              <w:t>JBCCU</w:t>
            </w:r>
          </w:p>
        </w:tc>
        <w:tc>
          <w:tcPr>
            <w:tcW w:w="417" w:type="pct"/>
          </w:tcPr>
          <w:p w14:paraId="4A218F7B" w14:textId="77777777" w:rsidR="0048087F" w:rsidRPr="007264E3" w:rsidRDefault="0048087F" w:rsidP="00270E6B">
            <w:pPr>
              <w:jc w:val="both"/>
              <w:rPr>
                <w:rFonts w:ascii="Times New Roman" w:hAnsi="Times New Roman" w:cs="Times New Roman"/>
                <w:b/>
                <w:bCs/>
                <w:sz w:val="24"/>
                <w:szCs w:val="24"/>
              </w:rPr>
            </w:pPr>
            <w:r>
              <w:rPr>
                <w:rFonts w:ascii="Times New Roman" w:hAnsi="Times New Roman" w:cs="Times New Roman"/>
                <w:b/>
                <w:bCs/>
                <w:sz w:val="24"/>
                <w:szCs w:val="24"/>
              </w:rPr>
              <w:t>JBCSAPR</w:t>
            </w:r>
          </w:p>
        </w:tc>
        <w:tc>
          <w:tcPr>
            <w:tcW w:w="417" w:type="pct"/>
          </w:tcPr>
          <w:p w14:paraId="048A50BB" w14:textId="77777777" w:rsidR="0048087F" w:rsidRPr="007264E3" w:rsidRDefault="0048087F" w:rsidP="00270E6B">
            <w:pPr>
              <w:jc w:val="both"/>
              <w:rPr>
                <w:rFonts w:ascii="Times New Roman" w:hAnsi="Times New Roman" w:cs="Times New Roman"/>
                <w:b/>
                <w:bCs/>
                <w:sz w:val="24"/>
                <w:szCs w:val="24"/>
              </w:rPr>
            </w:pPr>
            <w:r>
              <w:rPr>
                <w:rFonts w:ascii="Times New Roman" w:hAnsi="Times New Roman" w:cs="Times New Roman"/>
                <w:b/>
                <w:bCs/>
                <w:sz w:val="24"/>
                <w:szCs w:val="24"/>
              </w:rPr>
              <w:t>JMBIC</w:t>
            </w:r>
          </w:p>
        </w:tc>
        <w:tc>
          <w:tcPr>
            <w:tcW w:w="417" w:type="pct"/>
          </w:tcPr>
          <w:p w14:paraId="4947D0C1" w14:textId="77777777" w:rsidR="0048087F" w:rsidRPr="007264E3" w:rsidRDefault="0048087F" w:rsidP="00270E6B">
            <w:pPr>
              <w:jc w:val="both"/>
              <w:rPr>
                <w:rFonts w:ascii="Times New Roman" w:hAnsi="Times New Roman" w:cs="Times New Roman"/>
                <w:b/>
                <w:bCs/>
                <w:sz w:val="24"/>
                <w:szCs w:val="24"/>
              </w:rPr>
            </w:pPr>
            <w:r>
              <w:rPr>
                <w:rFonts w:ascii="Times New Roman" w:hAnsi="Times New Roman" w:cs="Times New Roman"/>
                <w:b/>
                <w:bCs/>
                <w:sz w:val="24"/>
                <w:szCs w:val="24"/>
              </w:rPr>
              <w:t>JATDI</w:t>
            </w:r>
          </w:p>
        </w:tc>
        <w:tc>
          <w:tcPr>
            <w:tcW w:w="417" w:type="pct"/>
          </w:tcPr>
          <w:p w14:paraId="63204624" w14:textId="77777777" w:rsidR="0048087F" w:rsidRPr="007264E3" w:rsidRDefault="0048087F" w:rsidP="00270E6B">
            <w:pPr>
              <w:jc w:val="both"/>
              <w:rPr>
                <w:rFonts w:ascii="Times New Roman" w:hAnsi="Times New Roman" w:cs="Times New Roman"/>
                <w:b/>
                <w:bCs/>
                <w:sz w:val="24"/>
                <w:szCs w:val="24"/>
              </w:rPr>
            </w:pPr>
            <w:r>
              <w:rPr>
                <w:rFonts w:ascii="Times New Roman" w:hAnsi="Times New Roman" w:cs="Times New Roman"/>
                <w:b/>
                <w:bCs/>
                <w:sz w:val="24"/>
                <w:szCs w:val="24"/>
              </w:rPr>
              <w:t>JSPC</w:t>
            </w:r>
          </w:p>
        </w:tc>
      </w:tr>
      <w:tr w:rsidR="0044190B" w14:paraId="3EB7CC90" w14:textId="77777777" w:rsidTr="0044190B">
        <w:tc>
          <w:tcPr>
            <w:tcW w:w="417" w:type="pct"/>
          </w:tcPr>
          <w:p w14:paraId="0AAFE687" w14:textId="77777777" w:rsidR="0048087F" w:rsidRPr="007264E3" w:rsidRDefault="0048087F" w:rsidP="00270E6B">
            <w:pPr>
              <w:jc w:val="both"/>
              <w:rPr>
                <w:rFonts w:ascii="Times New Roman" w:hAnsi="Times New Roman" w:cs="Times New Roman"/>
                <w:b/>
                <w:bCs/>
                <w:sz w:val="24"/>
                <w:szCs w:val="24"/>
              </w:rPr>
            </w:pPr>
            <w:r w:rsidRPr="007264E3">
              <w:rPr>
                <w:rFonts w:ascii="Times New Roman" w:hAnsi="Times New Roman" w:cs="Times New Roman"/>
                <w:b/>
                <w:bCs/>
                <w:sz w:val="24"/>
                <w:szCs w:val="24"/>
              </w:rPr>
              <w:t>Fe1</w:t>
            </w:r>
          </w:p>
        </w:tc>
        <w:tc>
          <w:tcPr>
            <w:tcW w:w="417" w:type="pct"/>
          </w:tcPr>
          <w:p w14:paraId="192B6E96" w14:textId="77777777" w:rsidR="0048087F" w:rsidRPr="007264E3" w:rsidRDefault="0048087F" w:rsidP="00270E6B">
            <w:pPr>
              <w:jc w:val="both"/>
              <w:rPr>
                <w:rFonts w:ascii="Times New Roman" w:hAnsi="Times New Roman" w:cs="Times New Roman"/>
                <w:sz w:val="24"/>
                <w:szCs w:val="24"/>
              </w:rPr>
            </w:pPr>
            <w:r w:rsidRPr="007264E3">
              <w:rPr>
                <w:rFonts w:ascii="Times New Roman" w:hAnsi="Times New Roman" w:cs="Times New Roman"/>
                <w:sz w:val="24"/>
                <w:szCs w:val="24"/>
              </w:rPr>
              <w:t>10</w:t>
            </w:r>
          </w:p>
        </w:tc>
        <w:tc>
          <w:tcPr>
            <w:tcW w:w="417" w:type="pct"/>
          </w:tcPr>
          <w:p w14:paraId="323E240B" w14:textId="77777777" w:rsidR="0048087F" w:rsidRPr="007264E3" w:rsidRDefault="0048087F" w:rsidP="00270E6B">
            <w:pPr>
              <w:jc w:val="both"/>
              <w:rPr>
                <w:rFonts w:ascii="Times New Roman" w:hAnsi="Times New Roman" w:cs="Times New Roman"/>
                <w:sz w:val="24"/>
                <w:szCs w:val="24"/>
              </w:rPr>
            </w:pPr>
            <w:r w:rsidRPr="007264E3">
              <w:rPr>
                <w:rFonts w:ascii="Times New Roman" w:hAnsi="Times New Roman" w:cs="Times New Roman"/>
                <w:sz w:val="24"/>
                <w:szCs w:val="24"/>
              </w:rPr>
              <w:t>32.554</w:t>
            </w:r>
          </w:p>
        </w:tc>
        <w:tc>
          <w:tcPr>
            <w:tcW w:w="417" w:type="pct"/>
          </w:tcPr>
          <w:p w14:paraId="14F992A4" w14:textId="77777777" w:rsidR="0048087F" w:rsidRPr="007264E3" w:rsidRDefault="0048087F" w:rsidP="00270E6B">
            <w:pPr>
              <w:jc w:val="both"/>
              <w:rPr>
                <w:rFonts w:ascii="Times New Roman" w:hAnsi="Times New Roman" w:cs="Times New Roman"/>
                <w:sz w:val="24"/>
                <w:szCs w:val="24"/>
              </w:rPr>
            </w:pPr>
            <w:r w:rsidRPr="007264E3">
              <w:rPr>
                <w:rFonts w:ascii="Times New Roman" w:hAnsi="Times New Roman" w:cs="Times New Roman"/>
                <w:sz w:val="24"/>
                <w:szCs w:val="24"/>
              </w:rPr>
              <w:t>28.160</w:t>
            </w:r>
          </w:p>
        </w:tc>
        <w:tc>
          <w:tcPr>
            <w:tcW w:w="417" w:type="pct"/>
          </w:tcPr>
          <w:p w14:paraId="457B4C7C" w14:textId="77777777" w:rsidR="0048087F" w:rsidRPr="007264E3" w:rsidRDefault="0048087F" w:rsidP="00270E6B">
            <w:pPr>
              <w:jc w:val="both"/>
              <w:rPr>
                <w:rFonts w:ascii="Times New Roman" w:hAnsi="Times New Roman" w:cs="Times New Roman"/>
                <w:sz w:val="24"/>
                <w:szCs w:val="24"/>
              </w:rPr>
            </w:pPr>
            <w:r w:rsidRPr="007264E3">
              <w:rPr>
                <w:rFonts w:ascii="Times New Roman" w:hAnsi="Times New Roman" w:cs="Times New Roman"/>
                <w:sz w:val="24"/>
                <w:szCs w:val="24"/>
              </w:rPr>
              <w:t>22.636</w:t>
            </w:r>
          </w:p>
        </w:tc>
        <w:tc>
          <w:tcPr>
            <w:tcW w:w="417" w:type="pct"/>
            <w:shd w:val="clear" w:color="auto" w:fill="E8E8E8" w:themeFill="background2"/>
          </w:tcPr>
          <w:p w14:paraId="2631FFA6" w14:textId="77777777" w:rsidR="0048087F" w:rsidRPr="007264E3" w:rsidRDefault="0048087F" w:rsidP="00270E6B">
            <w:pPr>
              <w:jc w:val="both"/>
              <w:rPr>
                <w:rFonts w:ascii="Times New Roman" w:hAnsi="Times New Roman" w:cs="Times New Roman"/>
                <w:sz w:val="24"/>
                <w:szCs w:val="24"/>
              </w:rPr>
            </w:pPr>
            <w:r w:rsidRPr="007264E3">
              <w:rPr>
                <w:rFonts w:ascii="Times New Roman" w:hAnsi="Times New Roman" w:cs="Times New Roman"/>
                <w:sz w:val="24"/>
                <w:szCs w:val="24"/>
              </w:rPr>
              <w:t>18.119</w:t>
            </w:r>
          </w:p>
        </w:tc>
        <w:tc>
          <w:tcPr>
            <w:tcW w:w="417" w:type="pct"/>
          </w:tcPr>
          <w:p w14:paraId="67294B89" w14:textId="77777777" w:rsidR="0048087F" w:rsidRPr="007264E3" w:rsidRDefault="0048087F" w:rsidP="00270E6B">
            <w:pPr>
              <w:jc w:val="both"/>
              <w:rPr>
                <w:rFonts w:ascii="Times New Roman" w:hAnsi="Times New Roman" w:cs="Times New Roman"/>
                <w:sz w:val="24"/>
                <w:szCs w:val="24"/>
              </w:rPr>
            </w:pPr>
            <w:r w:rsidRPr="007264E3">
              <w:rPr>
                <w:rFonts w:ascii="Times New Roman" w:hAnsi="Times New Roman" w:cs="Times New Roman"/>
                <w:sz w:val="24"/>
                <w:szCs w:val="24"/>
              </w:rPr>
              <w:t>19.787</w:t>
            </w:r>
          </w:p>
        </w:tc>
        <w:tc>
          <w:tcPr>
            <w:tcW w:w="417" w:type="pct"/>
          </w:tcPr>
          <w:p w14:paraId="3643A481" w14:textId="77777777" w:rsidR="0048087F" w:rsidRPr="007264E3" w:rsidRDefault="0048087F" w:rsidP="00270E6B">
            <w:pPr>
              <w:jc w:val="both"/>
              <w:rPr>
                <w:rFonts w:ascii="Times New Roman" w:hAnsi="Times New Roman" w:cs="Times New Roman"/>
                <w:sz w:val="24"/>
                <w:szCs w:val="24"/>
              </w:rPr>
            </w:pPr>
            <w:r w:rsidRPr="007264E3">
              <w:rPr>
                <w:rFonts w:ascii="Times New Roman" w:hAnsi="Times New Roman" w:cs="Times New Roman"/>
                <w:sz w:val="24"/>
                <w:szCs w:val="24"/>
              </w:rPr>
              <w:t>22.519</w:t>
            </w:r>
          </w:p>
        </w:tc>
        <w:tc>
          <w:tcPr>
            <w:tcW w:w="417" w:type="pct"/>
          </w:tcPr>
          <w:p w14:paraId="5C0ACB9E" w14:textId="77777777" w:rsidR="0048087F" w:rsidRPr="007264E3" w:rsidRDefault="0048087F" w:rsidP="00270E6B">
            <w:pPr>
              <w:jc w:val="both"/>
              <w:rPr>
                <w:rFonts w:ascii="Times New Roman" w:hAnsi="Times New Roman" w:cs="Times New Roman"/>
                <w:sz w:val="24"/>
                <w:szCs w:val="24"/>
              </w:rPr>
            </w:pPr>
            <w:r w:rsidRPr="007264E3">
              <w:rPr>
                <w:rFonts w:ascii="Times New Roman" w:hAnsi="Times New Roman" w:cs="Times New Roman"/>
                <w:sz w:val="24"/>
                <w:szCs w:val="24"/>
              </w:rPr>
              <w:t>22.100</w:t>
            </w:r>
          </w:p>
        </w:tc>
        <w:tc>
          <w:tcPr>
            <w:tcW w:w="417" w:type="pct"/>
          </w:tcPr>
          <w:p w14:paraId="253255AD" w14:textId="77777777" w:rsidR="0048087F" w:rsidRPr="007264E3" w:rsidRDefault="0048087F" w:rsidP="00270E6B">
            <w:pPr>
              <w:jc w:val="both"/>
              <w:rPr>
                <w:rFonts w:ascii="Times New Roman" w:hAnsi="Times New Roman" w:cs="Times New Roman"/>
                <w:sz w:val="24"/>
                <w:szCs w:val="24"/>
              </w:rPr>
            </w:pPr>
            <w:r w:rsidRPr="007264E3">
              <w:rPr>
                <w:rFonts w:ascii="Times New Roman" w:hAnsi="Times New Roman" w:cs="Times New Roman"/>
                <w:sz w:val="24"/>
                <w:szCs w:val="24"/>
              </w:rPr>
              <w:t>19.314</w:t>
            </w:r>
          </w:p>
        </w:tc>
        <w:tc>
          <w:tcPr>
            <w:tcW w:w="417" w:type="pct"/>
          </w:tcPr>
          <w:p w14:paraId="170D8932" w14:textId="77777777" w:rsidR="0048087F" w:rsidRPr="007264E3" w:rsidRDefault="0048087F" w:rsidP="00270E6B">
            <w:pPr>
              <w:jc w:val="both"/>
              <w:rPr>
                <w:rFonts w:ascii="Times New Roman" w:hAnsi="Times New Roman" w:cs="Times New Roman"/>
                <w:sz w:val="24"/>
                <w:szCs w:val="24"/>
              </w:rPr>
            </w:pPr>
            <w:r w:rsidRPr="007264E3">
              <w:rPr>
                <w:rFonts w:ascii="Times New Roman" w:hAnsi="Times New Roman" w:cs="Times New Roman"/>
                <w:sz w:val="24"/>
                <w:szCs w:val="24"/>
              </w:rPr>
              <w:t>20.605</w:t>
            </w:r>
          </w:p>
        </w:tc>
        <w:tc>
          <w:tcPr>
            <w:tcW w:w="417" w:type="pct"/>
          </w:tcPr>
          <w:p w14:paraId="7D54F13E" w14:textId="77777777" w:rsidR="0048087F" w:rsidRPr="007264E3" w:rsidRDefault="0048087F" w:rsidP="00270E6B">
            <w:pPr>
              <w:jc w:val="both"/>
              <w:rPr>
                <w:rFonts w:ascii="Times New Roman" w:hAnsi="Times New Roman" w:cs="Times New Roman"/>
                <w:sz w:val="24"/>
                <w:szCs w:val="24"/>
              </w:rPr>
            </w:pPr>
            <w:r w:rsidRPr="007264E3">
              <w:rPr>
                <w:rFonts w:ascii="Times New Roman" w:hAnsi="Times New Roman" w:cs="Times New Roman"/>
                <w:sz w:val="24"/>
                <w:szCs w:val="24"/>
              </w:rPr>
              <w:t>19.993</w:t>
            </w:r>
          </w:p>
        </w:tc>
      </w:tr>
    </w:tbl>
    <w:p w14:paraId="2C2F7FAA" w14:textId="77777777" w:rsidR="0048087F" w:rsidRDefault="0048087F" w:rsidP="00270E6B">
      <w:pPr>
        <w:jc w:val="both"/>
        <w:rPr>
          <w:rFonts w:ascii="Times New Roman" w:hAnsi="Times New Roman" w:cs="Times New Roman"/>
          <w:b/>
          <w:bCs/>
          <w:sz w:val="24"/>
          <w:szCs w:val="24"/>
          <w:u w:val="single"/>
        </w:rPr>
      </w:pPr>
    </w:p>
    <w:p w14:paraId="35415DF2" w14:textId="77777777" w:rsidR="0048087F" w:rsidRDefault="0048087F" w:rsidP="00270E6B">
      <w:pPr>
        <w:jc w:val="both"/>
        <w:rPr>
          <w:rFonts w:ascii="Times New Roman" w:hAnsi="Times New Roman" w:cs="Times New Roman"/>
          <w:sz w:val="24"/>
          <w:szCs w:val="24"/>
        </w:rPr>
      </w:pPr>
      <w:r>
        <w:rPr>
          <w:rFonts w:ascii="Times New Roman" w:hAnsi="Times New Roman" w:cs="Times New Roman"/>
          <w:sz w:val="24"/>
          <w:szCs w:val="24"/>
        </w:rPr>
        <w:t>DP: Decagon</w:t>
      </w:r>
    </w:p>
    <w:p w14:paraId="27BDE7CE" w14:textId="77777777" w:rsidR="0048087F" w:rsidRDefault="0048087F" w:rsidP="00270E6B">
      <w:pPr>
        <w:jc w:val="both"/>
        <w:rPr>
          <w:rFonts w:ascii="Times New Roman" w:hAnsi="Times New Roman" w:cs="Times New Roman"/>
          <w:sz w:val="24"/>
          <w:szCs w:val="24"/>
        </w:rPr>
      </w:pPr>
      <w:r>
        <w:rPr>
          <w:rFonts w:ascii="Times New Roman" w:hAnsi="Times New Roman" w:cs="Times New Roman"/>
          <w:sz w:val="24"/>
          <w:szCs w:val="24"/>
        </w:rPr>
        <w:t>EPY: Enneagonal pyramid</w:t>
      </w:r>
    </w:p>
    <w:p w14:paraId="3B7289FA" w14:textId="77777777" w:rsidR="0048087F" w:rsidRDefault="0048087F" w:rsidP="00270E6B">
      <w:pPr>
        <w:jc w:val="both"/>
        <w:rPr>
          <w:rFonts w:ascii="Times New Roman" w:hAnsi="Times New Roman" w:cs="Times New Roman"/>
          <w:sz w:val="24"/>
          <w:szCs w:val="24"/>
        </w:rPr>
      </w:pPr>
      <w:r>
        <w:rPr>
          <w:rFonts w:ascii="Times New Roman" w:hAnsi="Times New Roman" w:cs="Times New Roman"/>
          <w:sz w:val="24"/>
          <w:szCs w:val="24"/>
        </w:rPr>
        <w:t>OBPY: Octagonal bipyamid</w:t>
      </w:r>
    </w:p>
    <w:p w14:paraId="342401E1" w14:textId="77777777" w:rsidR="0048087F" w:rsidRDefault="0048087F" w:rsidP="00270E6B">
      <w:pPr>
        <w:jc w:val="both"/>
        <w:rPr>
          <w:rFonts w:ascii="Times New Roman" w:hAnsi="Times New Roman" w:cs="Times New Roman"/>
          <w:sz w:val="24"/>
          <w:szCs w:val="24"/>
        </w:rPr>
      </w:pPr>
      <w:r>
        <w:rPr>
          <w:rFonts w:ascii="Times New Roman" w:hAnsi="Times New Roman" w:cs="Times New Roman"/>
          <w:sz w:val="24"/>
          <w:szCs w:val="24"/>
        </w:rPr>
        <w:t>PPR: Pentagonal prism</w:t>
      </w:r>
    </w:p>
    <w:p w14:paraId="6468E835" w14:textId="77777777" w:rsidR="0048087F" w:rsidRDefault="0048087F" w:rsidP="00270E6B">
      <w:pPr>
        <w:jc w:val="both"/>
        <w:rPr>
          <w:rFonts w:ascii="Times New Roman" w:hAnsi="Times New Roman" w:cs="Times New Roman"/>
          <w:sz w:val="24"/>
          <w:szCs w:val="24"/>
        </w:rPr>
      </w:pPr>
      <w:r>
        <w:rPr>
          <w:rFonts w:ascii="Times New Roman" w:hAnsi="Times New Roman" w:cs="Times New Roman"/>
          <w:sz w:val="24"/>
          <w:szCs w:val="24"/>
        </w:rPr>
        <w:lastRenderedPageBreak/>
        <w:t>PAPR: Pentagonal antiprism</w:t>
      </w:r>
    </w:p>
    <w:p w14:paraId="27A1206F" w14:textId="77777777" w:rsidR="0048087F" w:rsidRDefault="0048087F" w:rsidP="00270E6B">
      <w:pPr>
        <w:jc w:val="both"/>
        <w:rPr>
          <w:rFonts w:ascii="Times New Roman" w:hAnsi="Times New Roman" w:cs="Times New Roman"/>
          <w:sz w:val="24"/>
          <w:szCs w:val="24"/>
        </w:rPr>
      </w:pPr>
      <w:r>
        <w:rPr>
          <w:rFonts w:ascii="Times New Roman" w:hAnsi="Times New Roman" w:cs="Times New Roman"/>
          <w:sz w:val="24"/>
          <w:szCs w:val="24"/>
        </w:rPr>
        <w:t>JBCCU: Bicapped cube J15</w:t>
      </w:r>
    </w:p>
    <w:p w14:paraId="6B65FA5E" w14:textId="77777777" w:rsidR="0048087F" w:rsidRDefault="0048087F" w:rsidP="00270E6B">
      <w:pPr>
        <w:jc w:val="both"/>
        <w:rPr>
          <w:rFonts w:ascii="Times New Roman" w:hAnsi="Times New Roman" w:cs="Times New Roman"/>
          <w:sz w:val="24"/>
          <w:szCs w:val="24"/>
        </w:rPr>
      </w:pPr>
      <w:r>
        <w:rPr>
          <w:rFonts w:ascii="Times New Roman" w:hAnsi="Times New Roman" w:cs="Times New Roman"/>
          <w:sz w:val="24"/>
          <w:szCs w:val="24"/>
        </w:rPr>
        <w:t>JBCSAPR: Bicapped square antiprism J17</w:t>
      </w:r>
    </w:p>
    <w:p w14:paraId="4242E341" w14:textId="77777777" w:rsidR="0048087F" w:rsidRDefault="0048087F" w:rsidP="00270E6B">
      <w:pPr>
        <w:jc w:val="both"/>
        <w:rPr>
          <w:rFonts w:ascii="Times New Roman" w:hAnsi="Times New Roman" w:cs="Times New Roman"/>
          <w:sz w:val="24"/>
          <w:szCs w:val="24"/>
        </w:rPr>
      </w:pPr>
      <w:r>
        <w:rPr>
          <w:rFonts w:ascii="Times New Roman" w:hAnsi="Times New Roman" w:cs="Times New Roman"/>
          <w:sz w:val="24"/>
          <w:szCs w:val="24"/>
        </w:rPr>
        <w:t>JMBIC: Metabidiminished icosahedron J62</w:t>
      </w:r>
    </w:p>
    <w:p w14:paraId="1B151F3D" w14:textId="77777777" w:rsidR="0048087F" w:rsidRDefault="0048087F" w:rsidP="00270E6B">
      <w:pPr>
        <w:jc w:val="both"/>
        <w:rPr>
          <w:rFonts w:ascii="Times New Roman" w:hAnsi="Times New Roman" w:cs="Times New Roman"/>
          <w:sz w:val="24"/>
          <w:szCs w:val="24"/>
        </w:rPr>
      </w:pPr>
      <w:r>
        <w:rPr>
          <w:rFonts w:ascii="Times New Roman" w:hAnsi="Times New Roman" w:cs="Times New Roman"/>
          <w:sz w:val="24"/>
          <w:szCs w:val="24"/>
        </w:rPr>
        <w:t>JATDI: Augmented tridiminished icosahedron J64</w:t>
      </w:r>
    </w:p>
    <w:p w14:paraId="2F04145C" w14:textId="602B2677" w:rsidR="00213CE8" w:rsidRPr="000E20A5" w:rsidRDefault="0048087F" w:rsidP="00270E6B">
      <w:pPr>
        <w:jc w:val="both"/>
        <w:rPr>
          <w:rFonts w:ascii="Times New Roman" w:hAnsi="Times New Roman" w:cs="Times New Roman"/>
          <w:sz w:val="24"/>
          <w:szCs w:val="24"/>
        </w:rPr>
      </w:pPr>
      <w:r>
        <w:rPr>
          <w:rFonts w:ascii="Times New Roman" w:hAnsi="Times New Roman" w:cs="Times New Roman"/>
          <w:sz w:val="24"/>
          <w:szCs w:val="24"/>
        </w:rPr>
        <w:t>JSPC: Sphenocorona J87</w:t>
      </w:r>
    </w:p>
    <w:p w14:paraId="62BC1586" w14:textId="5DB17E96" w:rsidR="00DA604D" w:rsidRPr="008B12CC" w:rsidRDefault="00DA604D" w:rsidP="00872E18">
      <w:pPr>
        <w:jc w:val="center"/>
        <w:rPr>
          <w:rFonts w:ascii="Times New Roman" w:hAnsi="Times New Roman" w:cs="Times New Roman"/>
          <w:b/>
          <w:bCs/>
          <w:i/>
          <w:iCs/>
          <w:sz w:val="24"/>
          <w:szCs w:val="24"/>
          <w:u w:val="single"/>
        </w:rPr>
      </w:pPr>
      <w:r w:rsidRPr="008B12CC">
        <w:rPr>
          <w:rFonts w:ascii="Times New Roman" w:hAnsi="Times New Roman" w:cs="Times New Roman"/>
          <w:b/>
          <w:bCs/>
          <w:i/>
          <w:iCs/>
          <w:sz w:val="24"/>
          <w:szCs w:val="24"/>
          <w:u w:val="single"/>
        </w:rPr>
        <w:t>Computation</w:t>
      </w:r>
      <w:r w:rsidR="008B12CC">
        <w:rPr>
          <w:rFonts w:ascii="Times New Roman" w:hAnsi="Times New Roman" w:cs="Times New Roman"/>
          <w:b/>
          <w:bCs/>
          <w:i/>
          <w:iCs/>
          <w:sz w:val="24"/>
          <w:szCs w:val="24"/>
          <w:u w:val="single"/>
        </w:rPr>
        <w:t xml:space="preserve">al </w:t>
      </w:r>
      <w:r w:rsidRPr="008B12CC">
        <w:rPr>
          <w:rFonts w:ascii="Times New Roman" w:hAnsi="Times New Roman" w:cs="Times New Roman"/>
          <w:b/>
          <w:bCs/>
          <w:i/>
          <w:iCs/>
          <w:sz w:val="24"/>
          <w:szCs w:val="24"/>
          <w:u w:val="single"/>
        </w:rPr>
        <w:t>S</w:t>
      </w:r>
      <w:r w:rsidR="008B12CC">
        <w:rPr>
          <w:rFonts w:ascii="Times New Roman" w:hAnsi="Times New Roman" w:cs="Times New Roman"/>
          <w:b/>
          <w:bCs/>
          <w:i/>
          <w:iCs/>
          <w:sz w:val="24"/>
          <w:szCs w:val="24"/>
          <w:u w:val="single"/>
        </w:rPr>
        <w:t>tudies</w:t>
      </w:r>
    </w:p>
    <w:p w14:paraId="64FA5CEE" w14:textId="735F96ED" w:rsidR="00AA5FAF" w:rsidRDefault="00AA5FAF" w:rsidP="00270E6B">
      <w:pPr>
        <w:jc w:val="both"/>
        <w:rPr>
          <w:rFonts w:ascii="Times New Roman" w:hAnsi="Times New Roman" w:cs="Times New Roman"/>
          <w:b/>
          <w:bCs/>
          <w:sz w:val="24"/>
          <w:szCs w:val="24"/>
        </w:rPr>
      </w:pPr>
      <w:r w:rsidRPr="00EA589C">
        <w:rPr>
          <w:rFonts w:ascii="Times New Roman" w:hAnsi="Times New Roman" w:cs="Times New Roman"/>
          <w:b/>
          <w:bCs/>
          <w:sz w:val="24"/>
          <w:szCs w:val="24"/>
        </w:rPr>
        <w:t>1</w:t>
      </w:r>
      <w:r w:rsidR="008B12CC">
        <w:rPr>
          <w:rFonts w:ascii="Times New Roman" w:hAnsi="Times New Roman" w:cs="Times New Roman"/>
          <w:b/>
          <w:bCs/>
          <w:sz w:val="24"/>
          <w:szCs w:val="24"/>
        </w:rPr>
        <w:t>3</w:t>
      </w:r>
      <w:r w:rsidR="00EA589C" w:rsidRPr="00EA589C">
        <w:rPr>
          <w:rFonts w:ascii="Times New Roman" w:hAnsi="Times New Roman" w:cs="Times New Roman"/>
          <w:b/>
          <w:bCs/>
          <w:sz w:val="24"/>
          <w:szCs w:val="24"/>
        </w:rPr>
        <w:t>.</w:t>
      </w:r>
      <w:r w:rsidRPr="00EA589C">
        <w:rPr>
          <w:rFonts w:ascii="Times New Roman" w:hAnsi="Times New Roman" w:cs="Times New Roman"/>
          <w:b/>
          <w:bCs/>
          <w:sz w:val="24"/>
          <w:szCs w:val="24"/>
        </w:rPr>
        <w:t xml:space="preserve"> </w:t>
      </w:r>
      <w:r w:rsidR="007E0A9B">
        <w:rPr>
          <w:rFonts w:ascii="Times New Roman" w:hAnsi="Times New Roman" w:cs="Times New Roman"/>
          <w:b/>
          <w:bCs/>
          <w:sz w:val="24"/>
          <w:szCs w:val="24"/>
        </w:rPr>
        <w:t>Computational details</w:t>
      </w:r>
    </w:p>
    <w:p w14:paraId="2B5711C6" w14:textId="166A332C" w:rsidR="00526C5E" w:rsidRPr="00526C5E" w:rsidRDefault="00583855" w:rsidP="00270E6B">
      <w:pPr>
        <w:jc w:val="both"/>
        <w:rPr>
          <w:rFonts w:ascii="Times New Roman" w:hAnsi="Times New Roman" w:cs="Times New Roman"/>
          <w:sz w:val="24"/>
          <w:szCs w:val="24"/>
        </w:rPr>
      </w:pPr>
      <w:r w:rsidRPr="00583855">
        <w:rPr>
          <w:rFonts w:ascii="Times New Roman" w:hAnsi="Times New Roman" w:cs="Times New Roman"/>
          <w:sz w:val="24"/>
          <w:szCs w:val="24"/>
        </w:rPr>
        <w:t>All calculations were performed using the DFT method implemented in Gaussian 16 software.</w:t>
      </w:r>
      <w:r w:rsidR="00272CB9" w:rsidRPr="00272CB9">
        <w:rPr>
          <w:rFonts w:ascii="Times New Roman" w:hAnsi="Times New Roman" w:cs="Times New Roman"/>
          <w:sz w:val="24"/>
          <w:szCs w:val="24"/>
          <w:vertAlign w:val="superscript"/>
        </w:rPr>
        <w:t>11</w:t>
      </w:r>
      <w:r w:rsidRPr="00583855">
        <w:rPr>
          <w:rFonts w:ascii="Times New Roman" w:hAnsi="Times New Roman" w:cs="Times New Roman"/>
          <w:sz w:val="24"/>
          <w:szCs w:val="24"/>
        </w:rPr>
        <w:t xml:space="preserve"> Geometries of transition states and intermediates were optimized with the hybrid functional B3LYP with Grimme’s dispersion GD3BJ, using the standard split-valence Pople basis set 6-31G(d,p) for all atoms except Rh and Fe.</w:t>
      </w:r>
      <w:r w:rsidR="00FA6286" w:rsidRPr="00FA6286">
        <w:rPr>
          <w:rFonts w:ascii="Times New Roman" w:hAnsi="Times New Roman" w:cs="Times New Roman"/>
          <w:sz w:val="24"/>
          <w:szCs w:val="24"/>
          <w:vertAlign w:val="superscript"/>
        </w:rPr>
        <w:t>12</w:t>
      </w:r>
      <w:r w:rsidR="008F752A">
        <w:rPr>
          <w:rFonts w:ascii="Times New Roman" w:hAnsi="Times New Roman" w:cs="Times New Roman"/>
          <w:sz w:val="24"/>
          <w:szCs w:val="24"/>
          <w:vertAlign w:val="superscript"/>
        </w:rPr>
        <w:t>,15,16</w:t>
      </w:r>
      <w:r w:rsidRPr="00FA6286">
        <w:rPr>
          <w:rFonts w:ascii="Times New Roman" w:hAnsi="Times New Roman" w:cs="Times New Roman"/>
          <w:sz w:val="24"/>
          <w:szCs w:val="24"/>
          <w:vertAlign w:val="superscript"/>
        </w:rPr>
        <w:t xml:space="preserve"> </w:t>
      </w:r>
      <w:r w:rsidRPr="00583855">
        <w:rPr>
          <w:rFonts w:ascii="Times New Roman" w:hAnsi="Times New Roman" w:cs="Times New Roman"/>
          <w:sz w:val="24"/>
          <w:szCs w:val="24"/>
        </w:rPr>
        <w:t>For Rh and Fe, the SDD basis set was used with an effective core potential (ECP).</w:t>
      </w:r>
      <w:r w:rsidR="00407F56" w:rsidRPr="00CD6F8C">
        <w:rPr>
          <w:rFonts w:ascii="Times New Roman" w:hAnsi="Times New Roman" w:cs="Times New Roman"/>
          <w:sz w:val="24"/>
          <w:szCs w:val="24"/>
          <w:vertAlign w:val="superscript"/>
        </w:rPr>
        <w:t>13</w:t>
      </w:r>
      <w:r w:rsidR="00F63FD9">
        <w:rPr>
          <w:rFonts w:ascii="Times New Roman" w:hAnsi="Times New Roman" w:cs="Times New Roman"/>
          <w:sz w:val="24"/>
          <w:szCs w:val="24"/>
          <w:vertAlign w:val="superscript"/>
        </w:rPr>
        <w:t>,17</w:t>
      </w:r>
      <w:r w:rsidRPr="00583855">
        <w:rPr>
          <w:rFonts w:ascii="Times New Roman" w:hAnsi="Times New Roman" w:cs="Times New Roman"/>
          <w:sz w:val="24"/>
          <w:szCs w:val="24"/>
        </w:rPr>
        <w:t>To ensure that each optimized geometry is either an energy minimum (with no imaginary frequencies) or a transition state (with only one imaginary frequency), frequency analyses were conducted at the same level of theory for all stationary points. IRC (Intrinsic Reaction Coordinate) calculations were performed to connect the TS to its corresponding minima.</w:t>
      </w:r>
      <w:r w:rsidR="00CD6F8C" w:rsidRPr="00CD6F8C">
        <w:rPr>
          <w:rFonts w:ascii="Times New Roman" w:hAnsi="Times New Roman" w:cs="Times New Roman"/>
          <w:sz w:val="24"/>
          <w:szCs w:val="24"/>
          <w:vertAlign w:val="superscript"/>
        </w:rPr>
        <w:t>14</w:t>
      </w:r>
      <w:r w:rsidR="00821CDB">
        <w:rPr>
          <w:rFonts w:ascii="Times New Roman" w:hAnsi="Times New Roman" w:cs="Times New Roman"/>
          <w:sz w:val="24"/>
          <w:szCs w:val="24"/>
          <w:vertAlign w:val="superscript"/>
        </w:rPr>
        <w:t>,18</w:t>
      </w:r>
      <w:r w:rsidRPr="00583855">
        <w:rPr>
          <w:rFonts w:ascii="Times New Roman" w:hAnsi="Times New Roman" w:cs="Times New Roman"/>
          <w:sz w:val="24"/>
          <w:szCs w:val="24"/>
        </w:rPr>
        <w:t xml:space="preserve"> Single-point calculations were performed on the optimized structures using the triple-zeta basis set 6-311</w:t>
      </w:r>
      <w:r w:rsidR="00F866C3">
        <w:rPr>
          <w:rFonts w:ascii="Times New Roman" w:hAnsi="Times New Roman" w:cs="Times New Roman"/>
          <w:sz w:val="24"/>
          <w:szCs w:val="24"/>
        </w:rPr>
        <w:t>+</w:t>
      </w:r>
      <w:r w:rsidRPr="00583855">
        <w:rPr>
          <w:rFonts w:ascii="Times New Roman" w:hAnsi="Times New Roman" w:cs="Times New Roman"/>
          <w:sz w:val="24"/>
          <w:szCs w:val="24"/>
        </w:rPr>
        <w:t>+G(d,p) for all atoms except Rh and Fe, for which SDD was used. All these single-point calculations were carried out using the B3LYP functional with Grimme’s dispersion GD3BJ, employing the SMD (Solvation Model Density) solvation model to simulate the solvation effects of toluene and water.</w:t>
      </w:r>
      <w:r w:rsidR="00821CDB" w:rsidRPr="00821CDB">
        <w:rPr>
          <w:rFonts w:ascii="Times New Roman" w:hAnsi="Times New Roman" w:cs="Times New Roman"/>
          <w:sz w:val="24"/>
          <w:szCs w:val="24"/>
          <w:vertAlign w:val="superscript"/>
        </w:rPr>
        <w:t>19</w:t>
      </w:r>
      <w:r w:rsidRPr="00583855">
        <w:rPr>
          <w:rFonts w:ascii="Times New Roman" w:hAnsi="Times New Roman" w:cs="Times New Roman"/>
          <w:sz w:val="24"/>
          <w:szCs w:val="24"/>
        </w:rPr>
        <w:t xml:space="preserve"> The SMD model was parameterized using a weighted average of the dielectric constants of toluene and water (v/v = 10:1, ε = 9.2) from the Minnesota solvent descriptor database.</w:t>
      </w:r>
      <w:r w:rsidR="0045715D" w:rsidRPr="0045715D">
        <w:rPr>
          <w:rFonts w:ascii="Times New Roman" w:hAnsi="Times New Roman" w:cs="Times New Roman"/>
          <w:sz w:val="24"/>
          <w:szCs w:val="24"/>
          <w:vertAlign w:val="superscript"/>
        </w:rPr>
        <w:t>20</w:t>
      </w:r>
      <w:r w:rsidRPr="00583855">
        <w:rPr>
          <w:rFonts w:ascii="Times New Roman" w:hAnsi="Times New Roman" w:cs="Times New Roman"/>
          <w:sz w:val="24"/>
          <w:szCs w:val="24"/>
        </w:rPr>
        <w:t xml:space="preserve"> The thermal corrections obtained from the geometry optimizations were added to the single-point electronic energies to give the thermochemical values (in this case, the free energies). Single-point calculations for key TSs and intermediates were also performed with different functionals and basis sets to check whether the trend is the same. The high-level ab initio DLPNO-CCSD(T) (domain-based local pair natural orbital coupled cluster method with single, double, and perturbative triple excitations) calculations were carried out for the stereodetermining TSs using the ORCA 5.0.4 software.</w:t>
      </w:r>
      <w:r w:rsidR="007F12B2" w:rsidRPr="007F12B2">
        <w:rPr>
          <w:rFonts w:ascii="Times New Roman" w:hAnsi="Times New Roman" w:cs="Times New Roman"/>
          <w:sz w:val="24"/>
          <w:szCs w:val="24"/>
          <w:vertAlign w:val="superscript"/>
        </w:rPr>
        <w:t>2</w:t>
      </w:r>
      <w:r w:rsidR="00157273">
        <w:rPr>
          <w:rFonts w:ascii="Times New Roman" w:hAnsi="Times New Roman" w:cs="Times New Roman"/>
          <w:sz w:val="24"/>
          <w:szCs w:val="24"/>
          <w:vertAlign w:val="superscript"/>
        </w:rPr>
        <w:t>1</w:t>
      </w:r>
      <w:r w:rsidRPr="00583855">
        <w:rPr>
          <w:rFonts w:ascii="Times New Roman" w:hAnsi="Times New Roman" w:cs="Times New Roman"/>
          <w:sz w:val="24"/>
          <w:szCs w:val="24"/>
        </w:rPr>
        <w:t xml:space="preserve"> Distortion and interaction (activation strain) analysis was performed by computing the energies at the PCM</w:t>
      </w:r>
      <w:r w:rsidRPr="00ED4578">
        <w:rPr>
          <w:rFonts w:ascii="Times New Roman" w:hAnsi="Times New Roman" w:cs="Times New Roman"/>
          <w:sz w:val="24"/>
          <w:szCs w:val="24"/>
          <w:vertAlign w:val="subscript"/>
        </w:rPr>
        <w:t>(solvent)</w:t>
      </w:r>
      <w:r w:rsidRPr="00583855">
        <w:rPr>
          <w:rFonts w:ascii="Times New Roman" w:hAnsi="Times New Roman" w:cs="Times New Roman"/>
          <w:sz w:val="24"/>
          <w:szCs w:val="24"/>
        </w:rPr>
        <w:t>/DLPNO-CCSD(T)/def2-TZVP//B3LYP-D3</w:t>
      </w:r>
      <w:r w:rsidR="00EE0E07">
        <w:rPr>
          <w:rFonts w:ascii="Times New Roman" w:hAnsi="Times New Roman" w:cs="Times New Roman"/>
          <w:sz w:val="24"/>
          <w:szCs w:val="24"/>
        </w:rPr>
        <w:t>(</w:t>
      </w:r>
      <w:r w:rsidRPr="00583855">
        <w:rPr>
          <w:rFonts w:ascii="Times New Roman" w:hAnsi="Times New Roman" w:cs="Times New Roman"/>
          <w:sz w:val="24"/>
          <w:szCs w:val="24"/>
        </w:rPr>
        <w:t>BJ</w:t>
      </w:r>
      <w:r w:rsidR="00EE0E07">
        <w:rPr>
          <w:rFonts w:ascii="Times New Roman" w:hAnsi="Times New Roman" w:cs="Times New Roman"/>
          <w:sz w:val="24"/>
          <w:szCs w:val="24"/>
        </w:rPr>
        <w:t>)</w:t>
      </w:r>
      <w:r w:rsidRPr="00583855">
        <w:rPr>
          <w:rFonts w:ascii="Times New Roman" w:hAnsi="Times New Roman" w:cs="Times New Roman"/>
          <w:sz w:val="24"/>
          <w:szCs w:val="24"/>
        </w:rPr>
        <w:t>/6-31G(d,p),SDD(Rh, Fe) level of theory.</w:t>
      </w:r>
      <w:r w:rsidR="000676B6" w:rsidRPr="00FC3186">
        <w:rPr>
          <w:rFonts w:ascii="Times New Roman" w:hAnsi="Times New Roman" w:cs="Times New Roman"/>
          <w:sz w:val="24"/>
          <w:szCs w:val="24"/>
          <w:vertAlign w:val="superscript"/>
        </w:rPr>
        <w:t>22,</w:t>
      </w:r>
      <w:r w:rsidR="00FC3186" w:rsidRPr="00FC3186">
        <w:rPr>
          <w:rFonts w:ascii="Times New Roman" w:hAnsi="Times New Roman" w:cs="Times New Roman"/>
          <w:sz w:val="24"/>
          <w:szCs w:val="24"/>
          <w:vertAlign w:val="superscript"/>
        </w:rPr>
        <w:t>23</w:t>
      </w:r>
      <w:r w:rsidR="00756408">
        <w:rPr>
          <w:rFonts w:ascii="Times New Roman" w:hAnsi="Times New Roman" w:cs="Times New Roman"/>
          <w:sz w:val="24"/>
          <w:szCs w:val="24"/>
        </w:rPr>
        <w:t xml:space="preserve"> </w:t>
      </w:r>
      <w:r w:rsidR="00C35A7D" w:rsidRPr="00583855">
        <w:rPr>
          <w:rFonts w:ascii="Times New Roman" w:hAnsi="Times New Roman" w:cs="Times New Roman"/>
          <w:sz w:val="24"/>
          <w:szCs w:val="24"/>
        </w:rPr>
        <w:t xml:space="preserve">The </w:t>
      </w:r>
      <w:r w:rsidR="00C35A7D">
        <w:rPr>
          <w:rFonts w:ascii="Times New Roman" w:hAnsi="Times New Roman" w:cs="Times New Roman"/>
          <w:sz w:val="24"/>
          <w:szCs w:val="24"/>
        </w:rPr>
        <w:t>PCM</w:t>
      </w:r>
      <w:r w:rsidR="00C35A7D" w:rsidRPr="00583855">
        <w:rPr>
          <w:rFonts w:ascii="Times New Roman" w:hAnsi="Times New Roman" w:cs="Times New Roman"/>
          <w:sz w:val="24"/>
          <w:szCs w:val="24"/>
        </w:rPr>
        <w:t xml:space="preserve"> model was parameterized using a weighted average of the dielectric constants </w:t>
      </w:r>
      <w:r w:rsidR="00C35A7D">
        <w:rPr>
          <w:rFonts w:ascii="Times New Roman" w:hAnsi="Times New Roman" w:cs="Times New Roman"/>
          <w:sz w:val="24"/>
          <w:szCs w:val="24"/>
        </w:rPr>
        <w:t xml:space="preserve">and refractive index </w:t>
      </w:r>
      <w:r w:rsidR="00C35A7D" w:rsidRPr="00583855">
        <w:rPr>
          <w:rFonts w:ascii="Times New Roman" w:hAnsi="Times New Roman" w:cs="Times New Roman"/>
          <w:sz w:val="24"/>
          <w:szCs w:val="24"/>
        </w:rPr>
        <w:t>of toluene and water (v/v = 10:1, ε = 9.2</w:t>
      </w:r>
      <w:r w:rsidR="00C35A7D">
        <w:rPr>
          <w:rFonts w:ascii="Times New Roman" w:hAnsi="Times New Roman" w:cs="Times New Roman"/>
          <w:sz w:val="24"/>
          <w:szCs w:val="24"/>
        </w:rPr>
        <w:t>,</w:t>
      </w:r>
      <w:r w:rsidR="006D51C6">
        <w:rPr>
          <w:rFonts w:ascii="Times New Roman" w:hAnsi="Times New Roman" w:cs="Times New Roman"/>
          <w:sz w:val="24"/>
          <w:szCs w:val="24"/>
        </w:rPr>
        <w:t xml:space="preserve"> n =</w:t>
      </w:r>
      <w:r w:rsidR="00CE7C73">
        <w:rPr>
          <w:rFonts w:ascii="Times New Roman" w:hAnsi="Times New Roman" w:cs="Times New Roman"/>
          <w:sz w:val="24"/>
          <w:szCs w:val="24"/>
        </w:rPr>
        <w:t>1.47</w:t>
      </w:r>
      <w:r w:rsidR="00C35A7D">
        <w:rPr>
          <w:rFonts w:ascii="Times New Roman" w:hAnsi="Times New Roman" w:cs="Times New Roman"/>
          <w:sz w:val="24"/>
          <w:szCs w:val="24"/>
        </w:rPr>
        <w:t xml:space="preserve"> </w:t>
      </w:r>
      <w:r w:rsidR="00C35A7D" w:rsidRPr="00583855">
        <w:rPr>
          <w:rFonts w:ascii="Times New Roman" w:hAnsi="Times New Roman" w:cs="Times New Roman"/>
          <w:sz w:val="24"/>
          <w:szCs w:val="24"/>
        </w:rPr>
        <w:t>)</w:t>
      </w:r>
      <w:r w:rsidR="00C35A7D">
        <w:rPr>
          <w:rFonts w:ascii="Times New Roman" w:hAnsi="Times New Roman" w:cs="Times New Roman"/>
          <w:sz w:val="24"/>
          <w:szCs w:val="24"/>
        </w:rPr>
        <w:t xml:space="preserve">. </w:t>
      </w:r>
      <w:r w:rsidR="00756408">
        <w:rPr>
          <w:rFonts w:ascii="Times New Roman" w:hAnsi="Times New Roman" w:cs="Times New Roman"/>
          <w:sz w:val="24"/>
          <w:szCs w:val="24"/>
        </w:rPr>
        <w:t xml:space="preserve">Additional Single points were carried out </w:t>
      </w:r>
      <w:r w:rsidR="0000519C">
        <w:rPr>
          <w:rFonts w:ascii="Times New Roman" w:hAnsi="Times New Roman" w:cs="Times New Roman"/>
          <w:sz w:val="24"/>
          <w:szCs w:val="24"/>
        </w:rPr>
        <w:t xml:space="preserve">at M06 and </w:t>
      </w:r>
      <w:r w:rsidR="005D73E0">
        <w:rPr>
          <w:rFonts w:ascii="Times New Roman" w:hAnsi="Times New Roman" w:cs="Times New Roman"/>
          <w:sz w:val="24"/>
          <w:szCs w:val="24"/>
        </w:rPr>
        <w:t>PBE1PBE functionals.</w:t>
      </w:r>
      <w:r w:rsidR="00FD4A6C" w:rsidRPr="00FD4A6C">
        <w:rPr>
          <w:rFonts w:ascii="Times New Roman" w:hAnsi="Times New Roman" w:cs="Times New Roman"/>
          <w:sz w:val="24"/>
          <w:szCs w:val="24"/>
          <w:vertAlign w:val="superscript"/>
        </w:rPr>
        <w:t>24-27</w:t>
      </w:r>
      <w:r w:rsidR="005D73E0">
        <w:rPr>
          <w:rFonts w:ascii="Times New Roman" w:hAnsi="Times New Roman" w:cs="Times New Roman"/>
          <w:sz w:val="24"/>
          <w:szCs w:val="24"/>
        </w:rPr>
        <w:t xml:space="preserve"> </w:t>
      </w:r>
      <w:r w:rsidRPr="00583855">
        <w:rPr>
          <w:rFonts w:ascii="Times New Roman" w:hAnsi="Times New Roman" w:cs="Times New Roman"/>
          <w:sz w:val="24"/>
          <w:szCs w:val="24"/>
        </w:rPr>
        <w:t>QTAIM (Quantum Theory of Atoms in Molecules) analyses were performed on the diastereomeric transition states using AIMAII (version 19.10.12) to visualize bonding paths and identify bond critical points.</w:t>
      </w:r>
      <w:r w:rsidR="00F74BA4" w:rsidRPr="00F74BA4">
        <w:rPr>
          <w:rFonts w:ascii="Times New Roman" w:hAnsi="Times New Roman" w:cs="Times New Roman"/>
          <w:sz w:val="24"/>
          <w:szCs w:val="24"/>
          <w:vertAlign w:val="superscript"/>
        </w:rPr>
        <w:t>28</w:t>
      </w:r>
      <w:r w:rsidRPr="00583855">
        <w:rPr>
          <w:rFonts w:ascii="Times New Roman" w:hAnsi="Times New Roman" w:cs="Times New Roman"/>
          <w:sz w:val="24"/>
          <w:szCs w:val="24"/>
        </w:rPr>
        <w:t xml:space="preserve"> CYLView was used to illustrate the optimized structures.</w:t>
      </w:r>
      <w:r w:rsidR="00F74BA4" w:rsidRPr="00F74BA4">
        <w:rPr>
          <w:rFonts w:ascii="Times New Roman" w:hAnsi="Times New Roman" w:cs="Times New Roman"/>
          <w:sz w:val="24"/>
          <w:szCs w:val="24"/>
          <w:vertAlign w:val="superscript"/>
        </w:rPr>
        <w:t>29</w:t>
      </w:r>
      <w:r w:rsidR="00ED4578" w:rsidRPr="00F74BA4">
        <w:rPr>
          <w:rFonts w:ascii="Times New Roman" w:hAnsi="Times New Roman" w:cs="Times New Roman"/>
          <w:sz w:val="24"/>
          <w:szCs w:val="24"/>
          <w:vertAlign w:val="superscript"/>
        </w:rPr>
        <w:t xml:space="preserve"> </w:t>
      </w:r>
    </w:p>
    <w:p w14:paraId="66C266DA" w14:textId="2CADAD35" w:rsidR="00EA589C" w:rsidRDefault="00EA589C" w:rsidP="00270E6B">
      <w:pPr>
        <w:jc w:val="both"/>
        <w:rPr>
          <w:rFonts w:ascii="Times New Roman" w:hAnsi="Times New Roman" w:cs="Times New Roman"/>
          <w:b/>
          <w:bCs/>
          <w:sz w:val="24"/>
          <w:szCs w:val="24"/>
        </w:rPr>
      </w:pPr>
      <w:r>
        <w:rPr>
          <w:rFonts w:ascii="Times New Roman" w:hAnsi="Times New Roman" w:cs="Times New Roman"/>
          <w:b/>
          <w:bCs/>
          <w:sz w:val="24"/>
          <w:szCs w:val="24"/>
        </w:rPr>
        <w:t>1</w:t>
      </w:r>
      <w:r w:rsidR="008B12CC">
        <w:rPr>
          <w:rFonts w:ascii="Times New Roman" w:hAnsi="Times New Roman" w:cs="Times New Roman"/>
          <w:b/>
          <w:bCs/>
          <w:sz w:val="24"/>
          <w:szCs w:val="24"/>
        </w:rPr>
        <w:t>4</w:t>
      </w:r>
      <w:r>
        <w:rPr>
          <w:rFonts w:ascii="Times New Roman" w:hAnsi="Times New Roman" w:cs="Times New Roman"/>
          <w:b/>
          <w:bCs/>
          <w:sz w:val="24"/>
          <w:szCs w:val="24"/>
        </w:rPr>
        <w:t>.</w:t>
      </w:r>
      <w:r w:rsidR="00F44EC7">
        <w:rPr>
          <w:rFonts w:ascii="Times New Roman" w:hAnsi="Times New Roman" w:cs="Times New Roman"/>
          <w:b/>
          <w:bCs/>
          <w:sz w:val="24"/>
          <w:szCs w:val="24"/>
        </w:rPr>
        <w:t xml:space="preserve"> </w:t>
      </w:r>
      <w:r w:rsidR="00126910">
        <w:rPr>
          <w:rFonts w:ascii="Times New Roman" w:hAnsi="Times New Roman" w:cs="Times New Roman"/>
          <w:b/>
          <w:bCs/>
          <w:sz w:val="24"/>
          <w:szCs w:val="24"/>
        </w:rPr>
        <w:t xml:space="preserve">Probable </w:t>
      </w:r>
      <w:r w:rsidR="007A6D1F">
        <w:rPr>
          <w:rFonts w:ascii="Times New Roman" w:hAnsi="Times New Roman" w:cs="Times New Roman"/>
          <w:b/>
          <w:bCs/>
          <w:sz w:val="24"/>
          <w:szCs w:val="24"/>
        </w:rPr>
        <w:t>Catalyt</w:t>
      </w:r>
      <w:r w:rsidR="006E2D26">
        <w:rPr>
          <w:rFonts w:ascii="Times New Roman" w:hAnsi="Times New Roman" w:cs="Times New Roman"/>
          <w:b/>
          <w:bCs/>
          <w:sz w:val="24"/>
          <w:szCs w:val="24"/>
        </w:rPr>
        <w:t xml:space="preserve">ic </w:t>
      </w:r>
      <w:r w:rsidR="00471F40">
        <w:rPr>
          <w:rFonts w:ascii="Times New Roman" w:hAnsi="Times New Roman" w:cs="Times New Roman"/>
          <w:b/>
          <w:bCs/>
          <w:sz w:val="24"/>
          <w:szCs w:val="24"/>
        </w:rPr>
        <w:t>Dirhodium (</w:t>
      </w:r>
      <w:r w:rsidR="00101EDD">
        <w:rPr>
          <w:rFonts w:ascii="Times New Roman" w:hAnsi="Times New Roman" w:cs="Times New Roman"/>
          <w:b/>
          <w:bCs/>
          <w:sz w:val="24"/>
          <w:szCs w:val="24"/>
        </w:rPr>
        <w:t xml:space="preserve">II) </w:t>
      </w:r>
      <w:r w:rsidR="006E2D26">
        <w:rPr>
          <w:rFonts w:ascii="Times New Roman" w:hAnsi="Times New Roman" w:cs="Times New Roman"/>
          <w:b/>
          <w:bCs/>
          <w:sz w:val="24"/>
          <w:szCs w:val="24"/>
        </w:rPr>
        <w:t>Active Species</w:t>
      </w:r>
    </w:p>
    <w:p w14:paraId="0B0BC1B4" w14:textId="01256C30" w:rsidR="006E2D26" w:rsidRPr="00F5509E" w:rsidRDefault="005F5B08" w:rsidP="00270E6B">
      <w:pPr>
        <w:jc w:val="both"/>
        <w:rPr>
          <w:rFonts w:ascii="Times New Roman" w:hAnsi="Times New Roman" w:cs="Times New Roman"/>
          <w:color w:val="000000" w:themeColor="text1"/>
          <w:sz w:val="24"/>
          <w:szCs w:val="24"/>
        </w:rPr>
      </w:pPr>
      <w:r w:rsidRPr="004E41EC">
        <w:rPr>
          <w:rFonts w:ascii="Times New Roman" w:hAnsi="Times New Roman" w:cs="Times New Roman"/>
          <w:color w:val="000000" w:themeColor="text1"/>
          <w:sz w:val="24"/>
          <w:szCs w:val="24"/>
          <w:lang w:val="en-US"/>
        </w:rPr>
        <w:t>A</w:t>
      </w:r>
      <w:r w:rsidRPr="004E41EC">
        <w:rPr>
          <w:rFonts w:ascii="Times New Roman" w:hAnsi="Times New Roman" w:cs="Times New Roman"/>
          <w:color w:val="000000" w:themeColor="text1"/>
          <w:sz w:val="24"/>
          <w:szCs w:val="24"/>
        </w:rPr>
        <w:t xml:space="preserve">ll possible coordination modes of the ligand to identify the most stable species were considered. Our results showed that Type II complexes were energetically more stable than </w:t>
      </w:r>
      <w:r w:rsidRPr="004E41EC">
        <w:rPr>
          <w:rFonts w:ascii="Times New Roman" w:hAnsi="Times New Roman" w:cs="Times New Roman"/>
          <w:color w:val="000000" w:themeColor="text1"/>
          <w:sz w:val="24"/>
          <w:szCs w:val="24"/>
        </w:rPr>
        <w:lastRenderedPageBreak/>
        <w:t xml:space="preserve">complexes featuring monocoordination of the ligand at the dirhodium (II) core. Among the Type II complexes, </w:t>
      </w:r>
      <w:r w:rsidRPr="004E41EC">
        <w:rPr>
          <w:rFonts w:ascii="Times New Roman" w:hAnsi="Times New Roman" w:cs="Times New Roman"/>
          <w:b/>
          <w:bCs/>
          <w:color w:val="000000" w:themeColor="text1"/>
          <w:sz w:val="24"/>
          <w:szCs w:val="24"/>
        </w:rPr>
        <w:t>A</w:t>
      </w:r>
      <w:r w:rsidRPr="004E41EC">
        <w:rPr>
          <w:rFonts w:ascii="Times New Roman" w:hAnsi="Times New Roman" w:cs="Times New Roman"/>
          <w:b/>
          <w:bCs/>
          <w:color w:val="000000" w:themeColor="text1"/>
          <w:sz w:val="24"/>
          <w:szCs w:val="24"/>
          <w:vertAlign w:val="subscript"/>
        </w:rPr>
        <w:t>9</w:t>
      </w:r>
      <w:r w:rsidRPr="004E41EC">
        <w:rPr>
          <w:rFonts w:ascii="Times New Roman" w:hAnsi="Times New Roman" w:cs="Times New Roman"/>
          <w:color w:val="000000" w:themeColor="text1"/>
          <w:sz w:val="24"/>
          <w:szCs w:val="24"/>
        </w:rPr>
        <w:t>,</w:t>
      </w:r>
      <w:r w:rsidR="005C365E" w:rsidRPr="005B65A1">
        <w:rPr>
          <w:rFonts w:ascii="Times New Roman" w:eastAsia="Times New Roman" w:hAnsi="Times New Roman" w:cs="Times New Roman"/>
          <w:kern w:val="0"/>
          <w:sz w:val="24"/>
          <w:szCs w:val="24"/>
          <w:lang w:eastAsia="en-IN"/>
          <w14:ligatures w14:val="none"/>
        </w:rPr>
        <w:t xml:space="preserve"> in which one of the bridging carboxylate ligands dissociates resulting in a κ¹ fashion coordination, with a base occupying the axial position is stabilized by 48.5 kcal mol⁻¹ relative to </w:t>
      </w:r>
      <w:r w:rsidR="005C365E" w:rsidRPr="005B65A1">
        <w:rPr>
          <w:rFonts w:ascii="Times New Roman" w:eastAsia="Times New Roman" w:hAnsi="Times New Roman" w:cs="Times New Roman"/>
          <w:b/>
          <w:bCs/>
          <w:kern w:val="0"/>
          <w:sz w:val="24"/>
          <w:szCs w:val="24"/>
          <w:lang w:eastAsia="en-IN"/>
          <w14:ligatures w14:val="none"/>
        </w:rPr>
        <w:t>A</w:t>
      </w:r>
      <w:r w:rsidR="005C365E" w:rsidRPr="005B65A1">
        <w:rPr>
          <w:rFonts w:ascii="Times New Roman" w:eastAsia="Times New Roman" w:hAnsi="Times New Roman" w:cs="Times New Roman"/>
          <w:b/>
          <w:bCs/>
          <w:kern w:val="0"/>
          <w:sz w:val="24"/>
          <w:szCs w:val="24"/>
          <w:vertAlign w:val="subscript"/>
          <w:lang w:eastAsia="en-IN"/>
          <w14:ligatures w14:val="none"/>
        </w:rPr>
        <w:t>1</w:t>
      </w:r>
      <w:r w:rsidR="00EA3C23">
        <w:rPr>
          <w:rFonts w:ascii="Times New Roman" w:eastAsia="Times New Roman" w:hAnsi="Times New Roman" w:cs="Times New Roman"/>
          <w:kern w:val="0"/>
          <w:sz w:val="24"/>
          <w:szCs w:val="24"/>
          <w:vertAlign w:val="subscript"/>
          <w:lang w:eastAsia="en-IN"/>
          <w14:ligatures w14:val="none"/>
        </w:rPr>
        <w:t xml:space="preserve"> </w:t>
      </w:r>
      <w:r w:rsidR="00EA3C23">
        <w:rPr>
          <w:rFonts w:ascii="Times New Roman" w:eastAsia="Times New Roman" w:hAnsi="Times New Roman" w:cs="Times New Roman"/>
          <w:kern w:val="0"/>
          <w:sz w:val="24"/>
          <w:szCs w:val="24"/>
          <w:lang w:eastAsia="en-IN"/>
          <w14:ligatures w14:val="none"/>
        </w:rPr>
        <w:t xml:space="preserve">as shown in Figure S1. </w:t>
      </w:r>
      <w:r w:rsidR="005C365E" w:rsidRPr="005B65A1">
        <w:rPr>
          <w:rFonts w:ascii="Times New Roman" w:eastAsia="Times New Roman" w:hAnsi="Times New Roman" w:cs="Times New Roman"/>
          <w:kern w:val="0"/>
          <w:sz w:val="24"/>
          <w:szCs w:val="24"/>
          <w:lang w:eastAsia="en-IN"/>
          <w14:ligatures w14:val="none"/>
        </w:rPr>
        <w:t xml:space="preserve">Since diaxial coordination blocks the reactive site, </w:t>
      </w:r>
      <w:r w:rsidR="005C365E" w:rsidRPr="005B65A1">
        <w:rPr>
          <w:rFonts w:ascii="Times New Roman" w:eastAsia="Times New Roman" w:hAnsi="Times New Roman" w:cs="Times New Roman"/>
          <w:b/>
          <w:bCs/>
          <w:kern w:val="0"/>
          <w:sz w:val="24"/>
          <w:szCs w:val="24"/>
          <w:lang w:eastAsia="en-IN"/>
          <w14:ligatures w14:val="none"/>
        </w:rPr>
        <w:t>A</w:t>
      </w:r>
      <w:r w:rsidR="005C365E" w:rsidRPr="005B65A1">
        <w:rPr>
          <w:rFonts w:ascii="Times New Roman" w:eastAsia="Times New Roman" w:hAnsi="Times New Roman" w:cs="Times New Roman"/>
          <w:b/>
          <w:bCs/>
          <w:kern w:val="0"/>
          <w:sz w:val="24"/>
          <w:szCs w:val="24"/>
          <w:vertAlign w:val="subscript"/>
          <w:lang w:eastAsia="en-IN"/>
          <w14:ligatures w14:val="none"/>
        </w:rPr>
        <w:t>9</w:t>
      </w:r>
      <w:r w:rsidR="005C365E" w:rsidRPr="005B65A1">
        <w:rPr>
          <w:rFonts w:ascii="Times New Roman" w:eastAsia="Times New Roman" w:hAnsi="Times New Roman" w:cs="Times New Roman"/>
          <w:kern w:val="0"/>
          <w:sz w:val="24"/>
          <w:szCs w:val="24"/>
          <w:lang w:eastAsia="en-IN"/>
          <w14:ligatures w14:val="none"/>
        </w:rPr>
        <w:t xml:space="preserve"> is most likely the resting state of the catalyst. The catalytic cycle progresses by dissociation of one of the ligands upon substrate coordination. </w:t>
      </w:r>
    </w:p>
    <w:p w14:paraId="147C71BB" w14:textId="7A00A310" w:rsidR="00DF1294" w:rsidRPr="00C95C2D" w:rsidRDefault="00DF1294" w:rsidP="00270E6B">
      <w:pPr>
        <w:jc w:val="both"/>
        <w:rPr>
          <w:rFonts w:ascii="Times New Roman" w:hAnsi="Times New Roman" w:cs="Times New Roman"/>
          <w:b/>
          <w:bCs/>
          <w:sz w:val="24"/>
          <w:szCs w:val="24"/>
        </w:rPr>
      </w:pPr>
    </w:p>
    <w:p w14:paraId="02B3B7F1" w14:textId="3230049E" w:rsidR="00DF1294" w:rsidRDefault="00A5170C" w:rsidP="00A92087">
      <w:pPr>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F9AF350" wp14:editId="374ACD15">
            <wp:extent cx="5627042" cy="5027490"/>
            <wp:effectExtent l="0" t="0" r="0" b="1905"/>
            <wp:docPr id="8869393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35495" cy="5035043"/>
                    </a:xfrm>
                    <a:prstGeom prst="rect">
                      <a:avLst/>
                    </a:prstGeom>
                    <a:noFill/>
                  </pic:spPr>
                </pic:pic>
              </a:graphicData>
            </a:graphic>
          </wp:inline>
        </w:drawing>
      </w:r>
    </w:p>
    <w:p w14:paraId="466123E5" w14:textId="77777777" w:rsidR="00A02B08" w:rsidRDefault="00EA3C23" w:rsidP="00A02B08">
      <w:pPr>
        <w:spacing w:after="0" w:line="480" w:lineRule="auto"/>
        <w:jc w:val="both"/>
        <w:rPr>
          <w:rFonts w:ascii="Times New Roman" w:hAnsi="Times New Roman" w:cs="Times New Roman"/>
          <w:sz w:val="24"/>
          <w:szCs w:val="24"/>
        </w:rPr>
      </w:pPr>
      <w:r w:rsidRPr="00EA3C23">
        <w:rPr>
          <w:rFonts w:ascii="Times New Roman" w:hAnsi="Times New Roman" w:cs="Times New Roman"/>
          <w:b/>
          <w:bCs/>
          <w:sz w:val="24"/>
          <w:szCs w:val="24"/>
        </w:rPr>
        <w:t>Figure</w:t>
      </w:r>
      <w:r w:rsidR="00681A06">
        <w:rPr>
          <w:rFonts w:ascii="Times New Roman" w:hAnsi="Times New Roman" w:cs="Times New Roman"/>
          <w:b/>
          <w:bCs/>
          <w:sz w:val="24"/>
          <w:szCs w:val="24"/>
        </w:rPr>
        <w:t xml:space="preserve"> </w:t>
      </w:r>
      <w:r w:rsidRPr="00EA3C23">
        <w:rPr>
          <w:rFonts w:ascii="Times New Roman" w:hAnsi="Times New Roman" w:cs="Times New Roman"/>
          <w:b/>
          <w:bCs/>
          <w:sz w:val="24"/>
          <w:szCs w:val="24"/>
        </w:rPr>
        <w:t>S</w:t>
      </w:r>
      <w:r w:rsidR="00126910">
        <w:rPr>
          <w:rFonts w:ascii="Times New Roman" w:hAnsi="Times New Roman" w:cs="Times New Roman"/>
          <w:b/>
          <w:bCs/>
          <w:sz w:val="24"/>
          <w:szCs w:val="24"/>
        </w:rPr>
        <w:t>23</w:t>
      </w:r>
      <w:r w:rsidR="00681A06" w:rsidRPr="005B65A1">
        <w:rPr>
          <w:rFonts w:ascii="Times New Roman" w:hAnsi="Times New Roman" w:cs="Times New Roman"/>
          <w:b/>
          <w:bCs/>
          <w:sz w:val="24"/>
          <w:szCs w:val="24"/>
        </w:rPr>
        <w:t>.</w:t>
      </w:r>
      <w:r w:rsidR="00681A06" w:rsidRPr="005B65A1">
        <w:rPr>
          <w:rFonts w:ascii="Times New Roman" w:hAnsi="Times New Roman" w:cs="Times New Roman"/>
          <w:sz w:val="24"/>
          <w:szCs w:val="24"/>
        </w:rPr>
        <w:t xml:space="preserve"> </w:t>
      </w:r>
      <w:r w:rsidR="00681A06" w:rsidRPr="005B65A1">
        <w:rPr>
          <w:rFonts w:ascii="Times New Roman" w:hAnsi="Times New Roman" w:cs="Times New Roman"/>
          <w:sz w:val="24"/>
          <w:szCs w:val="24"/>
          <w:lang w:val="en-US"/>
        </w:rPr>
        <w:t>Possible catalytic active species.</w:t>
      </w:r>
      <w:r w:rsidR="00681A06" w:rsidRPr="005B65A1">
        <w:rPr>
          <w:rFonts w:ascii="Times New Roman" w:hAnsi="Times New Roman" w:cs="Times New Roman"/>
          <w:sz w:val="24"/>
          <w:szCs w:val="24"/>
        </w:rPr>
        <w:t xml:space="preserve"> The relative free energies (kcal mol</w:t>
      </w:r>
      <w:r w:rsidR="00681A06" w:rsidRPr="005B65A1">
        <w:rPr>
          <w:rFonts w:ascii="Times New Roman" w:hAnsi="Times New Roman" w:cs="Times New Roman"/>
          <w:sz w:val="24"/>
          <w:szCs w:val="24"/>
          <w:vertAlign w:val="superscript"/>
        </w:rPr>
        <w:t>−1</w:t>
      </w:r>
      <w:r w:rsidR="00681A06" w:rsidRPr="005B65A1">
        <w:rPr>
          <w:rFonts w:ascii="Times New Roman" w:hAnsi="Times New Roman" w:cs="Times New Roman"/>
          <w:sz w:val="24"/>
          <w:szCs w:val="24"/>
        </w:rPr>
        <w:t>) are given at the</w:t>
      </w:r>
      <w:r w:rsidR="00681A06">
        <w:rPr>
          <w:rFonts w:ascii="Times New Roman" w:hAnsi="Times New Roman" w:cs="Times New Roman"/>
          <w:sz w:val="24"/>
          <w:szCs w:val="24"/>
        </w:rPr>
        <w:t xml:space="preserve"> </w:t>
      </w:r>
      <w:r w:rsidR="00681A06" w:rsidRPr="005B65A1">
        <w:rPr>
          <w:rFonts w:ascii="Times New Roman" w:hAnsi="Times New Roman" w:cs="Times New Roman"/>
          <w:sz w:val="24"/>
          <w:szCs w:val="24"/>
        </w:rPr>
        <w:t>SMD</w:t>
      </w:r>
      <w:r w:rsidR="00681A06" w:rsidRPr="005B65A1">
        <w:rPr>
          <w:rFonts w:ascii="Times New Roman" w:hAnsi="Times New Roman" w:cs="Times New Roman"/>
          <w:sz w:val="24"/>
          <w:szCs w:val="24"/>
          <w:vertAlign w:val="subscript"/>
        </w:rPr>
        <w:t>(toluene:water)</w:t>
      </w:r>
      <w:r w:rsidR="00681A06" w:rsidRPr="005B65A1">
        <w:rPr>
          <w:rFonts w:ascii="Times New Roman" w:hAnsi="Times New Roman" w:cs="Times New Roman"/>
          <w:sz w:val="24"/>
          <w:szCs w:val="24"/>
        </w:rPr>
        <w:t xml:space="preserve">/B3LYP-D3(BJ)/6-311++G(d,p),SDD(Rh,Fe)//B3LYP-D3(BJ)/6-31G(d,p),SDD(Rh, Fe) level of theory with relative to </w:t>
      </w:r>
      <w:r w:rsidR="00681A06" w:rsidRPr="005B65A1">
        <w:rPr>
          <w:rFonts w:ascii="Times New Roman" w:hAnsi="Times New Roman" w:cs="Times New Roman"/>
          <w:b/>
          <w:bCs/>
          <w:sz w:val="24"/>
          <w:szCs w:val="24"/>
        </w:rPr>
        <w:t>A</w:t>
      </w:r>
      <w:r w:rsidR="00681A06" w:rsidRPr="005B65A1">
        <w:rPr>
          <w:rFonts w:ascii="Times New Roman" w:hAnsi="Times New Roman" w:cs="Times New Roman"/>
          <w:b/>
          <w:bCs/>
          <w:sz w:val="24"/>
          <w:szCs w:val="24"/>
          <w:vertAlign w:val="subscript"/>
        </w:rPr>
        <w:t>1</w:t>
      </w:r>
      <w:r w:rsidR="00681A06" w:rsidRPr="005B65A1">
        <w:rPr>
          <w:rFonts w:ascii="Times New Roman" w:hAnsi="Times New Roman" w:cs="Times New Roman"/>
          <w:sz w:val="24"/>
          <w:szCs w:val="24"/>
        </w:rPr>
        <w:t>.</w:t>
      </w:r>
    </w:p>
    <w:p w14:paraId="5C70E661" w14:textId="6E296DAB" w:rsidR="00465E1C" w:rsidRDefault="00EA589C" w:rsidP="00A02B08">
      <w:pPr>
        <w:spacing w:after="0" w:line="480" w:lineRule="auto"/>
        <w:jc w:val="both"/>
        <w:rPr>
          <w:rFonts w:ascii="Times New Roman" w:hAnsi="Times New Roman" w:cs="Times New Roman"/>
          <w:b/>
          <w:bCs/>
          <w:sz w:val="24"/>
          <w:szCs w:val="24"/>
        </w:rPr>
      </w:pPr>
      <w:r w:rsidRPr="00EA589C">
        <w:rPr>
          <w:rFonts w:ascii="Times New Roman" w:hAnsi="Times New Roman" w:cs="Times New Roman"/>
          <w:b/>
          <w:bCs/>
          <w:sz w:val="24"/>
          <w:szCs w:val="24"/>
        </w:rPr>
        <w:t>1</w:t>
      </w:r>
      <w:r w:rsidR="002F3FCB">
        <w:rPr>
          <w:rFonts w:ascii="Times New Roman" w:hAnsi="Times New Roman" w:cs="Times New Roman"/>
          <w:b/>
          <w:bCs/>
          <w:sz w:val="24"/>
          <w:szCs w:val="24"/>
        </w:rPr>
        <w:t>5</w:t>
      </w:r>
      <w:r w:rsidRPr="00EA589C">
        <w:rPr>
          <w:rFonts w:ascii="Times New Roman" w:hAnsi="Times New Roman" w:cs="Times New Roman"/>
          <w:b/>
          <w:bCs/>
          <w:sz w:val="24"/>
          <w:szCs w:val="24"/>
        </w:rPr>
        <w:t xml:space="preserve">. </w:t>
      </w:r>
      <w:r w:rsidR="0045212D">
        <w:rPr>
          <w:rFonts w:ascii="Times New Roman" w:hAnsi="Times New Roman" w:cs="Times New Roman"/>
          <w:b/>
          <w:bCs/>
          <w:sz w:val="24"/>
          <w:szCs w:val="24"/>
        </w:rPr>
        <w:t>Additional DFT calculations</w:t>
      </w:r>
    </w:p>
    <w:p w14:paraId="38DC302F" w14:textId="785B9308" w:rsidR="00A41C0F" w:rsidRDefault="00A41C0F" w:rsidP="00270E6B">
      <w:pPr>
        <w:jc w:val="both"/>
        <w:rPr>
          <w:rFonts w:ascii="Times New Roman" w:hAnsi="Times New Roman" w:cs="Times New Roman"/>
          <w:sz w:val="24"/>
          <w:szCs w:val="24"/>
        </w:rPr>
      </w:pPr>
      <w:r w:rsidRPr="00A41C0F">
        <w:rPr>
          <w:rFonts w:ascii="Times New Roman" w:hAnsi="Times New Roman" w:cs="Times New Roman"/>
          <w:sz w:val="24"/>
          <w:szCs w:val="24"/>
        </w:rPr>
        <w:t>To identify the most stable transmetalated intermediate, all possible structures were evaluated. Among them, intermediate E with only the substrate coordinated to the metal center (without any additional ligand coordination) was found to be the most stable, with a relative free energy of −27.2 kcal mol⁻¹ with respect to complex B.</w:t>
      </w:r>
      <w:r w:rsidR="00DF1BE8">
        <w:rPr>
          <w:rFonts w:ascii="Times New Roman" w:hAnsi="Times New Roman" w:cs="Times New Roman"/>
          <w:sz w:val="24"/>
          <w:szCs w:val="24"/>
        </w:rPr>
        <w:t xml:space="preserve"> </w:t>
      </w:r>
    </w:p>
    <w:p w14:paraId="461E33C4" w14:textId="410C9EBB" w:rsidR="00F015F5" w:rsidRDefault="004C5C32" w:rsidP="00A92087">
      <w:pPr>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311EFE5" wp14:editId="2DAF4E2E">
            <wp:extent cx="5567115" cy="3448373"/>
            <wp:effectExtent l="0" t="0" r="0" b="0"/>
            <wp:docPr id="20336523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88671" cy="3461725"/>
                    </a:xfrm>
                    <a:prstGeom prst="rect">
                      <a:avLst/>
                    </a:prstGeom>
                    <a:noFill/>
                  </pic:spPr>
                </pic:pic>
              </a:graphicData>
            </a:graphic>
          </wp:inline>
        </w:drawing>
      </w:r>
    </w:p>
    <w:p w14:paraId="234838FF" w14:textId="7B0F90F0" w:rsidR="0003474E" w:rsidRDefault="007C6FB7" w:rsidP="00270E6B">
      <w:pPr>
        <w:jc w:val="both"/>
        <w:rPr>
          <w:rFonts w:ascii="Times New Roman" w:hAnsi="Times New Roman" w:cs="Times New Roman"/>
          <w:sz w:val="24"/>
          <w:szCs w:val="24"/>
        </w:rPr>
      </w:pPr>
      <w:r>
        <w:rPr>
          <w:rFonts w:ascii="Times New Roman" w:hAnsi="Times New Roman" w:cs="Times New Roman"/>
          <w:b/>
          <w:bCs/>
          <w:sz w:val="24"/>
          <w:szCs w:val="24"/>
        </w:rPr>
        <w:t>Figure S2</w:t>
      </w:r>
      <w:r w:rsidR="002B76DC">
        <w:rPr>
          <w:rFonts w:ascii="Times New Roman" w:hAnsi="Times New Roman" w:cs="Times New Roman"/>
          <w:b/>
          <w:bCs/>
          <w:sz w:val="24"/>
          <w:szCs w:val="24"/>
        </w:rPr>
        <w:t>4</w:t>
      </w:r>
      <w:r>
        <w:rPr>
          <w:rFonts w:ascii="Times New Roman" w:hAnsi="Times New Roman" w:cs="Times New Roman"/>
          <w:b/>
          <w:bCs/>
          <w:sz w:val="24"/>
          <w:szCs w:val="24"/>
        </w:rPr>
        <w:t xml:space="preserve">. </w:t>
      </w:r>
      <w:r w:rsidR="002B76DC" w:rsidRPr="002B76DC">
        <w:rPr>
          <w:rFonts w:ascii="Times New Roman" w:hAnsi="Times New Roman" w:cs="Times New Roman"/>
          <w:sz w:val="24"/>
          <w:szCs w:val="24"/>
        </w:rPr>
        <w:t xml:space="preserve">Possible </w:t>
      </w:r>
      <w:r w:rsidR="002B76DC">
        <w:rPr>
          <w:rFonts w:ascii="Times New Roman" w:hAnsi="Times New Roman" w:cs="Times New Roman"/>
          <w:sz w:val="24"/>
          <w:szCs w:val="24"/>
        </w:rPr>
        <w:t>transmetalated complex</w:t>
      </w:r>
      <w:r w:rsidR="002B76DC" w:rsidRPr="002B76DC">
        <w:rPr>
          <w:rFonts w:ascii="Times New Roman" w:hAnsi="Times New Roman" w:cs="Times New Roman"/>
          <w:sz w:val="24"/>
          <w:szCs w:val="24"/>
        </w:rPr>
        <w:t>. The relative free energies (kcal mol</w:t>
      </w:r>
      <w:r w:rsidR="002B76DC" w:rsidRPr="002B76DC">
        <w:rPr>
          <w:rFonts w:ascii="Times New Roman" w:hAnsi="Times New Roman" w:cs="Times New Roman"/>
          <w:sz w:val="24"/>
          <w:szCs w:val="24"/>
          <w:vertAlign w:val="superscript"/>
        </w:rPr>
        <w:t>−1</w:t>
      </w:r>
      <w:r w:rsidR="002B76DC" w:rsidRPr="002B76DC">
        <w:rPr>
          <w:rFonts w:ascii="Times New Roman" w:hAnsi="Times New Roman" w:cs="Times New Roman"/>
          <w:sz w:val="24"/>
          <w:szCs w:val="24"/>
        </w:rPr>
        <w:t>) are given at the SMD</w:t>
      </w:r>
      <w:r w:rsidR="002B76DC" w:rsidRPr="002B76DC">
        <w:rPr>
          <w:rFonts w:ascii="Times New Roman" w:hAnsi="Times New Roman" w:cs="Times New Roman"/>
          <w:sz w:val="24"/>
          <w:szCs w:val="24"/>
          <w:vertAlign w:val="subscript"/>
        </w:rPr>
        <w:t>(toluene:water)</w:t>
      </w:r>
      <w:r w:rsidR="002B76DC" w:rsidRPr="002B76DC">
        <w:rPr>
          <w:rFonts w:ascii="Times New Roman" w:hAnsi="Times New Roman" w:cs="Times New Roman"/>
          <w:sz w:val="24"/>
          <w:szCs w:val="24"/>
        </w:rPr>
        <w:t xml:space="preserve">/B3LYP-D3(BJ)/6-311++G(d,p),SDD(Rh,Fe)//B3LYP-D3(BJ)/6-31G(d,p),SDD(Rh, Fe) level of theory with relative to </w:t>
      </w:r>
      <w:r w:rsidR="002B76DC" w:rsidRPr="002B76DC">
        <w:rPr>
          <w:rFonts w:ascii="Times New Roman" w:hAnsi="Times New Roman" w:cs="Times New Roman"/>
          <w:b/>
          <w:bCs/>
          <w:sz w:val="24"/>
          <w:szCs w:val="24"/>
        </w:rPr>
        <w:t>B</w:t>
      </w:r>
      <w:r w:rsidR="002B76DC" w:rsidRPr="002B76DC">
        <w:rPr>
          <w:rFonts w:ascii="Times New Roman" w:hAnsi="Times New Roman" w:cs="Times New Roman"/>
          <w:sz w:val="24"/>
          <w:szCs w:val="24"/>
        </w:rPr>
        <w:t>.</w:t>
      </w:r>
      <w:r w:rsidR="00847B4C">
        <w:rPr>
          <w:rFonts w:ascii="Times New Roman" w:hAnsi="Times New Roman" w:cs="Times New Roman"/>
          <w:sz w:val="24"/>
          <w:szCs w:val="24"/>
        </w:rPr>
        <w:t xml:space="preserve"> </w:t>
      </w:r>
    </w:p>
    <w:p w14:paraId="29F4BE43" w14:textId="186D7629" w:rsidR="00C23ABA" w:rsidRPr="00A41474" w:rsidRDefault="00C23ABA" w:rsidP="00270E6B">
      <w:pPr>
        <w:jc w:val="both"/>
        <w:rPr>
          <w:rFonts w:ascii="Times New Roman" w:hAnsi="Times New Roman" w:cs="Times New Roman"/>
          <w:sz w:val="24"/>
          <w:szCs w:val="24"/>
        </w:rPr>
      </w:pPr>
      <w:r w:rsidRPr="00A41474">
        <w:rPr>
          <w:rFonts w:ascii="Times New Roman" w:hAnsi="Times New Roman" w:cs="Times New Roman"/>
          <w:sz w:val="24"/>
          <w:szCs w:val="24"/>
        </w:rPr>
        <w:t xml:space="preserve">Alternative transition states were </w:t>
      </w:r>
      <w:r w:rsidR="00230591">
        <w:rPr>
          <w:rFonts w:ascii="Times New Roman" w:hAnsi="Times New Roman" w:cs="Times New Roman"/>
          <w:sz w:val="24"/>
          <w:szCs w:val="24"/>
        </w:rPr>
        <w:t xml:space="preserve">also </w:t>
      </w:r>
      <w:r w:rsidRPr="00A41474">
        <w:rPr>
          <w:rFonts w:ascii="Times New Roman" w:hAnsi="Times New Roman" w:cs="Times New Roman"/>
          <w:sz w:val="24"/>
          <w:szCs w:val="24"/>
        </w:rPr>
        <w:t xml:space="preserve">located and evaluated computationally. All of them were found to be higher in energy than </w:t>
      </w:r>
      <w:r w:rsidRPr="00A41474">
        <w:rPr>
          <w:rFonts w:ascii="Times New Roman" w:hAnsi="Times New Roman" w:cs="Times New Roman"/>
          <w:b/>
          <w:bCs/>
          <w:sz w:val="24"/>
          <w:szCs w:val="24"/>
        </w:rPr>
        <w:t>TS(</w:t>
      </w:r>
      <w:r w:rsidR="00230591">
        <w:rPr>
          <w:rFonts w:ascii="Times New Roman" w:hAnsi="Times New Roman" w:cs="Times New Roman"/>
          <w:b/>
          <w:bCs/>
          <w:sz w:val="24"/>
          <w:szCs w:val="24"/>
        </w:rPr>
        <w:t>E</w:t>
      </w:r>
      <w:r w:rsidRPr="00A41474">
        <w:rPr>
          <w:rFonts w:ascii="Times New Roman" w:hAnsi="Times New Roman" w:cs="Times New Roman"/>
          <w:b/>
          <w:bCs/>
          <w:sz w:val="24"/>
          <w:szCs w:val="24"/>
        </w:rPr>
        <w:t>-</w:t>
      </w:r>
      <w:r w:rsidR="00662E79">
        <w:rPr>
          <w:rFonts w:ascii="Times New Roman" w:hAnsi="Times New Roman" w:cs="Times New Roman"/>
          <w:b/>
          <w:bCs/>
          <w:sz w:val="24"/>
          <w:szCs w:val="24"/>
        </w:rPr>
        <w:t>F</w:t>
      </w:r>
      <w:r w:rsidRPr="00A41474">
        <w:rPr>
          <w:rFonts w:ascii="Times New Roman" w:hAnsi="Times New Roman" w:cs="Times New Roman"/>
          <w:b/>
          <w:bCs/>
          <w:sz w:val="24"/>
          <w:szCs w:val="24"/>
          <w:vertAlign w:val="subscript"/>
        </w:rPr>
        <w:t>S</w:t>
      </w:r>
      <w:r w:rsidRPr="00A41474">
        <w:rPr>
          <w:rFonts w:ascii="Times New Roman" w:hAnsi="Times New Roman" w:cs="Times New Roman"/>
          <w:b/>
          <w:bCs/>
          <w:sz w:val="24"/>
          <w:szCs w:val="24"/>
        </w:rPr>
        <w:t>)</w:t>
      </w:r>
      <w:r w:rsidRPr="00A41474">
        <w:rPr>
          <w:rFonts w:ascii="Times New Roman" w:hAnsi="Times New Roman" w:cs="Times New Roman"/>
          <w:sz w:val="24"/>
          <w:szCs w:val="24"/>
        </w:rPr>
        <w:t>. The located transition states are summarized as follows:</w:t>
      </w:r>
    </w:p>
    <w:p w14:paraId="0ABDC02C" w14:textId="45863E03" w:rsidR="00951FBC" w:rsidRPr="003028D0" w:rsidRDefault="0006378A" w:rsidP="00270E6B">
      <w:pPr>
        <w:jc w:val="both"/>
        <w:rPr>
          <w:rFonts w:ascii="Times New Roman" w:hAnsi="Times New Roman" w:cs="Times New Roman"/>
          <w:sz w:val="24"/>
          <w:szCs w:val="24"/>
        </w:rPr>
      </w:pPr>
      <w:r>
        <w:rPr>
          <w:rFonts w:ascii="Times New Roman" w:hAnsi="Times New Roman" w:cs="Times New Roman"/>
          <w:b/>
          <w:bCs/>
          <w:sz w:val="24"/>
          <w:szCs w:val="24"/>
        </w:rPr>
        <w:t>TS(</w:t>
      </w:r>
      <w:r w:rsidR="00662E79">
        <w:rPr>
          <w:rFonts w:ascii="Times New Roman" w:hAnsi="Times New Roman" w:cs="Times New Roman"/>
          <w:b/>
          <w:bCs/>
          <w:sz w:val="24"/>
          <w:szCs w:val="24"/>
        </w:rPr>
        <w:t>E</w:t>
      </w:r>
      <w:r>
        <w:rPr>
          <w:rFonts w:ascii="Times New Roman" w:hAnsi="Times New Roman" w:cs="Times New Roman"/>
          <w:b/>
          <w:bCs/>
          <w:sz w:val="24"/>
          <w:szCs w:val="24"/>
        </w:rPr>
        <w:t>-G</w:t>
      </w:r>
      <w:r w:rsidRPr="00EC3D90">
        <w:rPr>
          <w:rFonts w:ascii="Times New Roman" w:hAnsi="Times New Roman" w:cs="Times New Roman"/>
          <w:b/>
          <w:bCs/>
          <w:sz w:val="24"/>
          <w:szCs w:val="24"/>
          <w:vertAlign w:val="subscript"/>
        </w:rPr>
        <w:t>S</w:t>
      </w:r>
      <w:r>
        <w:rPr>
          <w:rFonts w:ascii="Times New Roman" w:hAnsi="Times New Roman" w:cs="Times New Roman"/>
          <w:b/>
          <w:bCs/>
          <w:sz w:val="24"/>
          <w:szCs w:val="24"/>
        </w:rPr>
        <w:t>)</w:t>
      </w:r>
      <w:r w:rsidR="00EC3D90">
        <w:rPr>
          <w:rFonts w:ascii="Times New Roman" w:hAnsi="Times New Roman" w:cs="Times New Roman"/>
          <w:b/>
          <w:bCs/>
          <w:sz w:val="24"/>
          <w:szCs w:val="24"/>
        </w:rPr>
        <w:t>:</w:t>
      </w:r>
      <w:r w:rsidR="00A17935">
        <w:rPr>
          <w:rFonts w:ascii="Times New Roman" w:hAnsi="Times New Roman" w:cs="Times New Roman"/>
          <w:b/>
          <w:bCs/>
          <w:sz w:val="24"/>
          <w:szCs w:val="24"/>
        </w:rPr>
        <w:t xml:space="preserve"> </w:t>
      </w:r>
      <w:r w:rsidR="00B177AC" w:rsidRPr="003028D0">
        <w:rPr>
          <w:rFonts w:ascii="Times New Roman" w:hAnsi="Times New Roman" w:cs="Times New Roman"/>
          <w:sz w:val="24"/>
          <w:szCs w:val="24"/>
        </w:rPr>
        <w:t>water</w:t>
      </w:r>
      <w:r w:rsidR="00A17935" w:rsidRPr="003028D0">
        <w:rPr>
          <w:rFonts w:ascii="Times New Roman" w:hAnsi="Times New Roman" w:cs="Times New Roman"/>
          <w:sz w:val="24"/>
          <w:szCs w:val="24"/>
        </w:rPr>
        <w:t xml:space="preserve"> and substrate</w:t>
      </w:r>
      <w:r w:rsidR="00B177AC" w:rsidRPr="003028D0">
        <w:rPr>
          <w:rFonts w:ascii="Times New Roman" w:hAnsi="Times New Roman" w:cs="Times New Roman"/>
          <w:sz w:val="24"/>
          <w:szCs w:val="24"/>
        </w:rPr>
        <w:t xml:space="preserve"> </w:t>
      </w:r>
      <w:r w:rsidR="00EC3D90" w:rsidRPr="003028D0">
        <w:rPr>
          <w:rFonts w:ascii="Times New Roman" w:hAnsi="Times New Roman" w:cs="Times New Roman"/>
          <w:sz w:val="24"/>
          <w:szCs w:val="24"/>
        </w:rPr>
        <w:t>coordination to Rh center</w:t>
      </w:r>
    </w:p>
    <w:p w14:paraId="220AC4A4" w14:textId="5F178800" w:rsidR="00EC3D90" w:rsidRDefault="00EC3D90" w:rsidP="00270E6B">
      <w:pPr>
        <w:jc w:val="both"/>
        <w:rPr>
          <w:rFonts w:ascii="Times New Roman" w:hAnsi="Times New Roman" w:cs="Times New Roman"/>
          <w:b/>
          <w:bCs/>
          <w:sz w:val="24"/>
          <w:szCs w:val="24"/>
        </w:rPr>
      </w:pPr>
      <w:r>
        <w:rPr>
          <w:rFonts w:ascii="Times New Roman" w:hAnsi="Times New Roman" w:cs="Times New Roman"/>
          <w:b/>
          <w:bCs/>
          <w:sz w:val="24"/>
          <w:szCs w:val="24"/>
        </w:rPr>
        <w:t>TS(</w:t>
      </w:r>
      <w:r w:rsidR="00662E79">
        <w:rPr>
          <w:rFonts w:ascii="Times New Roman" w:hAnsi="Times New Roman" w:cs="Times New Roman"/>
          <w:b/>
          <w:bCs/>
          <w:sz w:val="24"/>
          <w:szCs w:val="24"/>
        </w:rPr>
        <w:t>E</w:t>
      </w:r>
      <w:r>
        <w:rPr>
          <w:rFonts w:ascii="Times New Roman" w:hAnsi="Times New Roman" w:cs="Times New Roman"/>
          <w:b/>
          <w:bCs/>
          <w:sz w:val="24"/>
          <w:szCs w:val="24"/>
        </w:rPr>
        <w:t>-H</w:t>
      </w:r>
      <w:r w:rsidRPr="00EC3D90">
        <w:rPr>
          <w:rFonts w:ascii="Times New Roman" w:hAnsi="Times New Roman" w:cs="Times New Roman"/>
          <w:b/>
          <w:bCs/>
          <w:sz w:val="24"/>
          <w:szCs w:val="24"/>
          <w:vertAlign w:val="subscript"/>
        </w:rPr>
        <w:t>S</w:t>
      </w:r>
      <w:r>
        <w:rPr>
          <w:rFonts w:ascii="Times New Roman" w:hAnsi="Times New Roman" w:cs="Times New Roman"/>
          <w:b/>
          <w:bCs/>
          <w:sz w:val="24"/>
          <w:szCs w:val="24"/>
        </w:rPr>
        <w:t xml:space="preserve">): </w:t>
      </w:r>
      <w:r w:rsidRPr="003028D0">
        <w:rPr>
          <w:rFonts w:ascii="Times New Roman" w:hAnsi="Times New Roman" w:cs="Times New Roman"/>
          <w:sz w:val="24"/>
          <w:szCs w:val="24"/>
        </w:rPr>
        <w:t xml:space="preserve">boronic acid </w:t>
      </w:r>
      <w:r w:rsidR="00A17935" w:rsidRPr="003028D0">
        <w:rPr>
          <w:rFonts w:ascii="Times New Roman" w:hAnsi="Times New Roman" w:cs="Times New Roman"/>
          <w:sz w:val="24"/>
          <w:szCs w:val="24"/>
        </w:rPr>
        <w:t>and</w:t>
      </w:r>
      <w:r w:rsidR="003028D0" w:rsidRPr="003028D0">
        <w:rPr>
          <w:rFonts w:ascii="Times New Roman" w:hAnsi="Times New Roman" w:cs="Times New Roman"/>
          <w:sz w:val="24"/>
          <w:szCs w:val="24"/>
        </w:rPr>
        <w:t xml:space="preserve"> substrate</w:t>
      </w:r>
      <w:r w:rsidR="00A17935" w:rsidRPr="003028D0">
        <w:rPr>
          <w:rFonts w:ascii="Times New Roman" w:hAnsi="Times New Roman" w:cs="Times New Roman"/>
          <w:sz w:val="24"/>
          <w:szCs w:val="24"/>
        </w:rPr>
        <w:t xml:space="preserve"> </w:t>
      </w:r>
      <w:r w:rsidRPr="003028D0">
        <w:rPr>
          <w:rFonts w:ascii="Times New Roman" w:hAnsi="Times New Roman" w:cs="Times New Roman"/>
          <w:sz w:val="24"/>
          <w:szCs w:val="24"/>
        </w:rPr>
        <w:t>coordinat</w:t>
      </w:r>
      <w:r w:rsidR="003028D0" w:rsidRPr="003028D0">
        <w:rPr>
          <w:rFonts w:ascii="Times New Roman" w:hAnsi="Times New Roman" w:cs="Times New Roman"/>
          <w:sz w:val="24"/>
          <w:szCs w:val="24"/>
        </w:rPr>
        <w:t>ed</w:t>
      </w:r>
      <w:r w:rsidRPr="003028D0">
        <w:rPr>
          <w:rFonts w:ascii="Times New Roman" w:hAnsi="Times New Roman" w:cs="Times New Roman"/>
          <w:sz w:val="24"/>
          <w:szCs w:val="24"/>
        </w:rPr>
        <w:t xml:space="preserve"> to Rh center</w:t>
      </w:r>
    </w:p>
    <w:p w14:paraId="6BAA1E78" w14:textId="57B3497E" w:rsidR="00EC3D90" w:rsidRPr="003028D0" w:rsidRDefault="00EC3D90" w:rsidP="00270E6B">
      <w:pPr>
        <w:jc w:val="both"/>
        <w:rPr>
          <w:rFonts w:ascii="Times New Roman" w:hAnsi="Times New Roman" w:cs="Times New Roman"/>
          <w:sz w:val="24"/>
          <w:szCs w:val="24"/>
        </w:rPr>
      </w:pPr>
      <w:r>
        <w:rPr>
          <w:rFonts w:ascii="Times New Roman" w:hAnsi="Times New Roman" w:cs="Times New Roman"/>
          <w:b/>
          <w:bCs/>
          <w:sz w:val="24"/>
          <w:szCs w:val="24"/>
        </w:rPr>
        <w:t>TS(</w:t>
      </w:r>
      <w:r w:rsidR="00662E79">
        <w:rPr>
          <w:rFonts w:ascii="Times New Roman" w:hAnsi="Times New Roman" w:cs="Times New Roman"/>
          <w:b/>
          <w:bCs/>
          <w:sz w:val="24"/>
          <w:szCs w:val="24"/>
        </w:rPr>
        <w:t>E</w:t>
      </w:r>
      <w:r>
        <w:rPr>
          <w:rFonts w:ascii="Times New Roman" w:hAnsi="Times New Roman" w:cs="Times New Roman"/>
          <w:b/>
          <w:bCs/>
          <w:sz w:val="24"/>
          <w:szCs w:val="24"/>
        </w:rPr>
        <w:t>-</w:t>
      </w:r>
      <w:r w:rsidR="00A17935">
        <w:rPr>
          <w:rFonts w:ascii="Times New Roman" w:hAnsi="Times New Roman" w:cs="Times New Roman"/>
          <w:b/>
          <w:bCs/>
          <w:sz w:val="24"/>
          <w:szCs w:val="24"/>
        </w:rPr>
        <w:t>I</w:t>
      </w:r>
      <w:r w:rsidRPr="00EC3D90">
        <w:rPr>
          <w:rFonts w:ascii="Times New Roman" w:hAnsi="Times New Roman" w:cs="Times New Roman"/>
          <w:b/>
          <w:bCs/>
          <w:sz w:val="24"/>
          <w:szCs w:val="24"/>
          <w:vertAlign w:val="subscript"/>
        </w:rPr>
        <w:t>S</w:t>
      </w:r>
      <w:r>
        <w:rPr>
          <w:rFonts w:ascii="Times New Roman" w:hAnsi="Times New Roman" w:cs="Times New Roman"/>
          <w:b/>
          <w:bCs/>
          <w:sz w:val="24"/>
          <w:szCs w:val="24"/>
        </w:rPr>
        <w:t xml:space="preserve">): </w:t>
      </w:r>
      <w:r w:rsidR="005E4AEA">
        <w:rPr>
          <w:rFonts w:ascii="Times New Roman" w:hAnsi="Times New Roman" w:cs="Times New Roman"/>
          <w:sz w:val="24"/>
          <w:szCs w:val="24"/>
        </w:rPr>
        <w:t>only</w:t>
      </w:r>
      <w:r w:rsidR="00A17935" w:rsidRPr="003028D0">
        <w:rPr>
          <w:rFonts w:ascii="Times New Roman" w:hAnsi="Times New Roman" w:cs="Times New Roman"/>
          <w:sz w:val="24"/>
          <w:szCs w:val="24"/>
        </w:rPr>
        <w:t xml:space="preserve"> substrate is coordinated</w:t>
      </w:r>
      <w:r w:rsidR="00275819">
        <w:rPr>
          <w:rFonts w:ascii="Times New Roman" w:hAnsi="Times New Roman" w:cs="Times New Roman"/>
          <w:sz w:val="24"/>
          <w:szCs w:val="24"/>
        </w:rPr>
        <w:t xml:space="preserve"> </w:t>
      </w:r>
      <w:r w:rsidR="00AC7F4D">
        <w:rPr>
          <w:rFonts w:ascii="Times New Roman" w:hAnsi="Times New Roman" w:cs="Times New Roman"/>
          <w:sz w:val="24"/>
          <w:szCs w:val="24"/>
        </w:rPr>
        <w:t>through</w:t>
      </w:r>
      <w:r w:rsidR="005E4AEA">
        <w:rPr>
          <w:rFonts w:ascii="Times New Roman" w:hAnsi="Times New Roman" w:cs="Times New Roman"/>
          <w:sz w:val="24"/>
          <w:szCs w:val="24"/>
        </w:rPr>
        <w:t xml:space="preserve"> H-bonding </w:t>
      </w:r>
      <w:r w:rsidR="00EA5354">
        <w:rPr>
          <w:rFonts w:ascii="Times New Roman" w:hAnsi="Times New Roman" w:cs="Times New Roman"/>
          <w:sz w:val="24"/>
          <w:szCs w:val="24"/>
        </w:rPr>
        <w:t>interactions</w:t>
      </w:r>
      <w:r w:rsidR="005E4AEA">
        <w:rPr>
          <w:rFonts w:ascii="Times New Roman" w:hAnsi="Times New Roman" w:cs="Times New Roman"/>
          <w:sz w:val="24"/>
          <w:szCs w:val="24"/>
        </w:rPr>
        <w:t xml:space="preserve"> with </w:t>
      </w:r>
      <w:r w:rsidR="00EA5354">
        <w:rPr>
          <w:rFonts w:ascii="Times New Roman" w:hAnsi="Times New Roman" w:cs="Times New Roman"/>
          <w:sz w:val="24"/>
          <w:szCs w:val="24"/>
        </w:rPr>
        <w:t>boronic acid</w:t>
      </w:r>
    </w:p>
    <w:p w14:paraId="77AFEA19" w14:textId="5C7DE88A" w:rsidR="00305021" w:rsidRDefault="00EC3D90" w:rsidP="00270E6B">
      <w:pPr>
        <w:jc w:val="both"/>
        <w:rPr>
          <w:rFonts w:ascii="Times New Roman" w:hAnsi="Times New Roman" w:cs="Times New Roman"/>
          <w:sz w:val="24"/>
          <w:szCs w:val="24"/>
        </w:rPr>
      </w:pPr>
      <w:r>
        <w:rPr>
          <w:rFonts w:ascii="Times New Roman" w:hAnsi="Times New Roman" w:cs="Times New Roman"/>
          <w:b/>
          <w:bCs/>
          <w:sz w:val="24"/>
          <w:szCs w:val="24"/>
        </w:rPr>
        <w:t>TS(</w:t>
      </w:r>
      <w:r w:rsidR="00662E79">
        <w:rPr>
          <w:rFonts w:ascii="Times New Roman" w:hAnsi="Times New Roman" w:cs="Times New Roman"/>
          <w:b/>
          <w:bCs/>
          <w:sz w:val="24"/>
          <w:szCs w:val="24"/>
        </w:rPr>
        <w:t>E</w:t>
      </w:r>
      <w:r>
        <w:rPr>
          <w:rFonts w:ascii="Times New Roman" w:hAnsi="Times New Roman" w:cs="Times New Roman"/>
          <w:b/>
          <w:bCs/>
          <w:sz w:val="24"/>
          <w:szCs w:val="24"/>
        </w:rPr>
        <w:t>-G</w:t>
      </w:r>
      <w:r w:rsidRPr="00EC3D90">
        <w:rPr>
          <w:rFonts w:ascii="Times New Roman" w:hAnsi="Times New Roman" w:cs="Times New Roman"/>
          <w:b/>
          <w:bCs/>
          <w:sz w:val="24"/>
          <w:szCs w:val="24"/>
          <w:vertAlign w:val="subscript"/>
        </w:rPr>
        <w:t>S</w:t>
      </w:r>
      <w:r>
        <w:rPr>
          <w:rFonts w:ascii="Times New Roman" w:hAnsi="Times New Roman" w:cs="Times New Roman"/>
          <w:b/>
          <w:bCs/>
          <w:sz w:val="24"/>
          <w:szCs w:val="24"/>
        </w:rPr>
        <w:t>):</w:t>
      </w:r>
      <w:r w:rsidR="003028D0">
        <w:rPr>
          <w:rFonts w:ascii="Times New Roman" w:hAnsi="Times New Roman" w:cs="Times New Roman"/>
          <w:b/>
          <w:bCs/>
          <w:sz w:val="24"/>
          <w:szCs w:val="24"/>
        </w:rPr>
        <w:t xml:space="preserve"> </w:t>
      </w:r>
      <w:r w:rsidR="003028D0" w:rsidRPr="003028D0">
        <w:rPr>
          <w:rFonts w:ascii="Times New Roman" w:hAnsi="Times New Roman" w:cs="Times New Roman"/>
          <w:sz w:val="24"/>
          <w:szCs w:val="24"/>
        </w:rPr>
        <w:t xml:space="preserve">acetic acid and substrate </w:t>
      </w:r>
      <w:r w:rsidRPr="003028D0">
        <w:rPr>
          <w:rFonts w:ascii="Times New Roman" w:hAnsi="Times New Roman" w:cs="Times New Roman"/>
          <w:sz w:val="24"/>
          <w:szCs w:val="24"/>
        </w:rPr>
        <w:t>coordinat</w:t>
      </w:r>
      <w:r w:rsidR="003028D0" w:rsidRPr="003028D0">
        <w:rPr>
          <w:rFonts w:ascii="Times New Roman" w:hAnsi="Times New Roman" w:cs="Times New Roman"/>
          <w:sz w:val="24"/>
          <w:szCs w:val="24"/>
        </w:rPr>
        <w:t>ed</w:t>
      </w:r>
      <w:r w:rsidRPr="003028D0">
        <w:rPr>
          <w:rFonts w:ascii="Times New Roman" w:hAnsi="Times New Roman" w:cs="Times New Roman"/>
          <w:sz w:val="24"/>
          <w:szCs w:val="24"/>
        </w:rPr>
        <w:t xml:space="preserve"> to Rh center</w:t>
      </w:r>
    </w:p>
    <w:p w14:paraId="159B91BB" w14:textId="79C82666" w:rsidR="000E4560" w:rsidRPr="0020088E" w:rsidRDefault="000E1F8B" w:rsidP="00A02B08">
      <w:pPr>
        <w:jc w:val="center"/>
        <w:rPr>
          <w:rFonts w:ascii="Times New Roman" w:hAnsi="Times New Roman" w:cs="Times New Roman"/>
        </w:rPr>
      </w:pPr>
      <w:r w:rsidRPr="0020088E">
        <w:rPr>
          <w:rFonts w:ascii="Times New Roman" w:hAnsi="Times New Roman" w:cs="Times New Roman"/>
          <w:noProof/>
        </w:rPr>
        <w:lastRenderedPageBreak/>
        <w:drawing>
          <wp:inline distT="0" distB="0" distL="0" distR="0" wp14:anchorId="4B74EE8C" wp14:editId="1CE3D9FC">
            <wp:extent cx="4977442" cy="4081793"/>
            <wp:effectExtent l="0" t="0" r="0" b="0"/>
            <wp:docPr id="14998808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05499" cy="4104801"/>
                    </a:xfrm>
                    <a:prstGeom prst="rect">
                      <a:avLst/>
                    </a:prstGeom>
                    <a:noFill/>
                  </pic:spPr>
                </pic:pic>
              </a:graphicData>
            </a:graphic>
          </wp:inline>
        </w:drawing>
      </w:r>
    </w:p>
    <w:p w14:paraId="2EE901BB" w14:textId="2B148DB0" w:rsidR="00830C98" w:rsidRPr="00A02B08" w:rsidRDefault="003F6E6C" w:rsidP="00270E6B">
      <w:pPr>
        <w:pStyle w:val="NoSpacing"/>
        <w:jc w:val="both"/>
        <w:rPr>
          <w:rFonts w:ascii="Times New Roman" w:hAnsi="Times New Roman" w:cs="Times New Roman"/>
          <w:sz w:val="24"/>
          <w:szCs w:val="24"/>
        </w:rPr>
      </w:pPr>
      <w:r w:rsidRPr="00A02B08">
        <w:rPr>
          <w:rFonts w:ascii="Times New Roman" w:hAnsi="Times New Roman" w:cs="Times New Roman"/>
          <w:b/>
          <w:bCs/>
          <w:sz w:val="24"/>
          <w:szCs w:val="24"/>
        </w:rPr>
        <w:t>Figure S</w:t>
      </w:r>
      <w:r w:rsidR="0003474E" w:rsidRPr="00A02B08">
        <w:rPr>
          <w:rFonts w:ascii="Times New Roman" w:hAnsi="Times New Roman" w:cs="Times New Roman"/>
          <w:b/>
          <w:bCs/>
          <w:sz w:val="24"/>
          <w:szCs w:val="24"/>
        </w:rPr>
        <w:t>25</w:t>
      </w:r>
      <w:r w:rsidRPr="00A02B08">
        <w:rPr>
          <w:rFonts w:ascii="Times New Roman" w:hAnsi="Times New Roman" w:cs="Times New Roman"/>
          <w:b/>
          <w:bCs/>
          <w:sz w:val="24"/>
          <w:szCs w:val="24"/>
        </w:rPr>
        <w:t xml:space="preserve">. </w:t>
      </w:r>
      <w:r w:rsidRPr="00A02B08">
        <w:rPr>
          <w:rFonts w:ascii="Times New Roman" w:hAnsi="Times New Roman" w:cs="Times New Roman"/>
          <w:sz w:val="24"/>
          <w:szCs w:val="24"/>
        </w:rPr>
        <w:t>Competing Transition-State Pathways for Formation of the Major S Enantiomeric Product</w:t>
      </w:r>
      <w:r w:rsidR="00DF6195" w:rsidRPr="00A02B08">
        <w:rPr>
          <w:rFonts w:ascii="Times New Roman" w:hAnsi="Times New Roman" w:cs="Times New Roman"/>
          <w:sz w:val="24"/>
          <w:szCs w:val="24"/>
        </w:rPr>
        <w:t xml:space="preserve">. </w:t>
      </w:r>
      <w:r w:rsidR="0024227D" w:rsidRPr="00A02B08">
        <w:rPr>
          <w:rFonts w:ascii="Times New Roman" w:hAnsi="Times New Roman" w:cs="Times New Roman"/>
          <w:sz w:val="24"/>
          <w:szCs w:val="24"/>
        </w:rPr>
        <w:t>Hydrogen atoms are omitted in the CYL view images for clarity, except those of the boronic acid and acetic acid.</w:t>
      </w:r>
      <w:r w:rsidR="00830C98" w:rsidRPr="00A02B08">
        <w:rPr>
          <w:rFonts w:ascii="Times New Roman" w:hAnsi="Times New Roman" w:cs="Times New Roman"/>
          <w:sz w:val="24"/>
          <w:szCs w:val="24"/>
        </w:rPr>
        <w:t xml:space="preserve"> The relative free energies (kcal mol</w:t>
      </w:r>
      <w:r w:rsidR="00830C98" w:rsidRPr="00A02B08">
        <w:rPr>
          <w:rFonts w:ascii="Times New Roman" w:hAnsi="Times New Roman" w:cs="Times New Roman"/>
          <w:sz w:val="24"/>
          <w:szCs w:val="24"/>
          <w:vertAlign w:val="superscript"/>
        </w:rPr>
        <w:t>−1</w:t>
      </w:r>
      <w:r w:rsidR="00830C98" w:rsidRPr="00A02B08">
        <w:rPr>
          <w:rFonts w:ascii="Times New Roman" w:hAnsi="Times New Roman" w:cs="Times New Roman"/>
          <w:sz w:val="24"/>
          <w:szCs w:val="24"/>
        </w:rPr>
        <w:t>) are given at the SMD</w:t>
      </w:r>
      <w:r w:rsidR="00830C98" w:rsidRPr="00A02B08">
        <w:rPr>
          <w:rFonts w:ascii="Times New Roman" w:hAnsi="Times New Roman" w:cs="Times New Roman"/>
          <w:sz w:val="24"/>
          <w:szCs w:val="24"/>
          <w:vertAlign w:val="subscript"/>
        </w:rPr>
        <w:t>(</w:t>
      </w:r>
      <w:r w:rsidR="00910217" w:rsidRPr="00A02B08">
        <w:rPr>
          <w:rFonts w:ascii="Times New Roman" w:hAnsi="Times New Roman" w:cs="Times New Roman"/>
          <w:sz w:val="24"/>
          <w:szCs w:val="24"/>
          <w:vertAlign w:val="subscript"/>
        </w:rPr>
        <w:t>toluene: water</w:t>
      </w:r>
      <w:r w:rsidR="00830C98" w:rsidRPr="00A02B08">
        <w:rPr>
          <w:rFonts w:ascii="Times New Roman" w:hAnsi="Times New Roman" w:cs="Times New Roman"/>
          <w:sz w:val="24"/>
          <w:szCs w:val="24"/>
          <w:vertAlign w:val="subscript"/>
        </w:rPr>
        <w:t>)</w:t>
      </w:r>
      <w:r w:rsidR="00830C98" w:rsidRPr="00A02B08">
        <w:rPr>
          <w:rFonts w:ascii="Times New Roman" w:hAnsi="Times New Roman" w:cs="Times New Roman"/>
          <w:sz w:val="24"/>
          <w:szCs w:val="24"/>
        </w:rPr>
        <w:t xml:space="preserve">/B3LYP-D3(BJ)/6-311++G(d,p),SDD(Rh,Fe)//B3LYP-D3(BJ)/6-31G(d,p),SDD(Rh,Fe) level of theory with relative to </w:t>
      </w:r>
      <w:r w:rsidR="00830C98" w:rsidRPr="00A02B08">
        <w:rPr>
          <w:rFonts w:ascii="Times New Roman" w:hAnsi="Times New Roman" w:cs="Times New Roman"/>
          <w:b/>
          <w:bCs/>
          <w:sz w:val="24"/>
          <w:szCs w:val="24"/>
        </w:rPr>
        <w:t>B</w:t>
      </w:r>
      <w:r w:rsidR="00830C98" w:rsidRPr="00A02B08">
        <w:rPr>
          <w:rFonts w:ascii="Times New Roman" w:hAnsi="Times New Roman" w:cs="Times New Roman"/>
          <w:sz w:val="24"/>
          <w:szCs w:val="24"/>
        </w:rPr>
        <w:t>.</w:t>
      </w:r>
    </w:p>
    <w:p w14:paraId="665FA485" w14:textId="77777777" w:rsidR="00EC26BF" w:rsidRDefault="00EC26BF" w:rsidP="00270E6B">
      <w:pPr>
        <w:jc w:val="both"/>
        <w:rPr>
          <w:rFonts w:ascii="Times New Roman" w:hAnsi="Times New Roman" w:cs="Times New Roman"/>
          <w:sz w:val="24"/>
          <w:szCs w:val="24"/>
        </w:rPr>
      </w:pPr>
    </w:p>
    <w:p w14:paraId="4A20E652" w14:textId="33A1EF21" w:rsidR="0003474E" w:rsidRPr="002F3FCB" w:rsidRDefault="002F3FCB" w:rsidP="00270E6B">
      <w:pPr>
        <w:jc w:val="both"/>
        <w:rPr>
          <w:rFonts w:ascii="Times New Roman" w:hAnsi="Times New Roman" w:cs="Times New Roman"/>
          <w:b/>
          <w:bCs/>
          <w:sz w:val="24"/>
          <w:szCs w:val="24"/>
        </w:rPr>
      </w:pPr>
      <w:r w:rsidRPr="002F3FCB">
        <w:rPr>
          <w:rFonts w:ascii="Times New Roman" w:hAnsi="Times New Roman" w:cs="Times New Roman"/>
          <w:b/>
          <w:bCs/>
          <w:sz w:val="24"/>
          <w:szCs w:val="24"/>
        </w:rPr>
        <w:t xml:space="preserve">16. </w:t>
      </w:r>
      <w:r w:rsidR="0003474E" w:rsidRPr="002F3FCB">
        <w:rPr>
          <w:rFonts w:ascii="Times New Roman" w:hAnsi="Times New Roman" w:cs="Times New Roman"/>
          <w:b/>
          <w:bCs/>
          <w:sz w:val="24"/>
          <w:szCs w:val="24"/>
        </w:rPr>
        <w:t xml:space="preserve">Conformational </w:t>
      </w:r>
      <w:r w:rsidR="00830C98">
        <w:rPr>
          <w:rFonts w:ascii="Times New Roman" w:hAnsi="Times New Roman" w:cs="Times New Roman"/>
          <w:b/>
          <w:bCs/>
          <w:sz w:val="24"/>
          <w:szCs w:val="24"/>
        </w:rPr>
        <w:t>s</w:t>
      </w:r>
      <w:r w:rsidR="0003474E" w:rsidRPr="002F3FCB">
        <w:rPr>
          <w:rFonts w:ascii="Times New Roman" w:hAnsi="Times New Roman" w:cs="Times New Roman"/>
          <w:b/>
          <w:bCs/>
          <w:sz w:val="24"/>
          <w:szCs w:val="24"/>
        </w:rPr>
        <w:t xml:space="preserve">ampling of </w:t>
      </w:r>
      <w:r w:rsidR="00110EA6" w:rsidRPr="002F3FCB">
        <w:rPr>
          <w:rFonts w:ascii="Times New Roman" w:hAnsi="Times New Roman" w:cs="Times New Roman"/>
          <w:b/>
          <w:bCs/>
          <w:sz w:val="24"/>
          <w:szCs w:val="24"/>
        </w:rPr>
        <w:t>diastereomeric TSs</w:t>
      </w:r>
      <w:r w:rsidR="00D73B3F" w:rsidRPr="002F3FCB">
        <w:rPr>
          <w:rFonts w:ascii="Times New Roman" w:hAnsi="Times New Roman" w:cs="Times New Roman"/>
          <w:b/>
          <w:bCs/>
          <w:sz w:val="24"/>
          <w:szCs w:val="24"/>
        </w:rPr>
        <w:t>:</w:t>
      </w:r>
      <w:r w:rsidR="00110EA6" w:rsidRPr="002F3FCB">
        <w:rPr>
          <w:rFonts w:ascii="Times New Roman" w:hAnsi="Times New Roman" w:cs="Times New Roman"/>
          <w:b/>
          <w:bCs/>
          <w:sz w:val="24"/>
          <w:szCs w:val="24"/>
        </w:rPr>
        <w:t xml:space="preserve"> TS(E-F</w:t>
      </w:r>
      <w:r w:rsidR="00110EA6" w:rsidRPr="002F3FCB">
        <w:rPr>
          <w:rFonts w:ascii="Times New Roman" w:hAnsi="Times New Roman" w:cs="Times New Roman"/>
          <w:b/>
          <w:bCs/>
          <w:sz w:val="24"/>
          <w:szCs w:val="24"/>
          <w:vertAlign w:val="subscript"/>
        </w:rPr>
        <w:t>S</w:t>
      </w:r>
      <w:r w:rsidR="00110EA6" w:rsidRPr="002F3FCB">
        <w:rPr>
          <w:rFonts w:ascii="Times New Roman" w:hAnsi="Times New Roman" w:cs="Times New Roman"/>
          <w:b/>
          <w:bCs/>
          <w:sz w:val="24"/>
          <w:szCs w:val="24"/>
        </w:rPr>
        <w:t>) and TS(E-F</w:t>
      </w:r>
      <w:r w:rsidR="00110EA6" w:rsidRPr="002F3FCB">
        <w:rPr>
          <w:rFonts w:ascii="Times New Roman" w:hAnsi="Times New Roman" w:cs="Times New Roman"/>
          <w:b/>
          <w:bCs/>
          <w:sz w:val="24"/>
          <w:szCs w:val="24"/>
          <w:vertAlign w:val="subscript"/>
        </w:rPr>
        <w:t>R</w:t>
      </w:r>
      <w:r w:rsidR="00110EA6" w:rsidRPr="002F3FCB">
        <w:rPr>
          <w:rFonts w:ascii="Times New Roman" w:hAnsi="Times New Roman" w:cs="Times New Roman"/>
          <w:b/>
          <w:bCs/>
          <w:sz w:val="24"/>
          <w:szCs w:val="24"/>
        </w:rPr>
        <w:t>)</w:t>
      </w:r>
    </w:p>
    <w:p w14:paraId="577E7CA2" w14:textId="05824DF5" w:rsidR="0023611E" w:rsidRDefault="0023611E" w:rsidP="00270E6B">
      <w:pPr>
        <w:jc w:val="both"/>
        <w:rPr>
          <w:rFonts w:ascii="Times New Roman" w:hAnsi="Times New Roman" w:cs="Times New Roman"/>
          <w:sz w:val="24"/>
          <w:szCs w:val="24"/>
        </w:rPr>
      </w:pPr>
      <w:r w:rsidRPr="0023611E">
        <w:rPr>
          <w:rFonts w:ascii="Times New Roman" w:hAnsi="Times New Roman" w:cs="Times New Roman"/>
          <w:sz w:val="24"/>
          <w:szCs w:val="24"/>
        </w:rPr>
        <w:t xml:space="preserve">Due to the rigid structure of the </w:t>
      </w:r>
      <w:r w:rsidRPr="00B77100">
        <w:rPr>
          <w:rFonts w:ascii="Times New Roman" w:hAnsi="Times New Roman" w:cs="Times New Roman"/>
          <w:b/>
          <w:bCs/>
          <w:sz w:val="24"/>
          <w:szCs w:val="24"/>
        </w:rPr>
        <w:t>X</w:t>
      </w:r>
      <w:r w:rsidRPr="00B77100">
        <w:rPr>
          <w:rFonts w:ascii="Times New Roman" w:hAnsi="Times New Roman" w:cs="Times New Roman"/>
          <w:b/>
          <w:bCs/>
          <w:sz w:val="24"/>
          <w:szCs w:val="24"/>
          <w:vertAlign w:val="subscript"/>
        </w:rPr>
        <w:t>1</w:t>
      </w:r>
      <w:r w:rsidRPr="0023611E">
        <w:rPr>
          <w:rFonts w:ascii="Times New Roman" w:hAnsi="Times New Roman" w:cs="Times New Roman"/>
          <w:sz w:val="24"/>
          <w:szCs w:val="24"/>
        </w:rPr>
        <w:t xml:space="preserve"> complex, fewer conformations are possible; therefore, manual conformational sampling was performed to identify the most stable </w:t>
      </w:r>
      <w:r>
        <w:rPr>
          <w:rFonts w:ascii="Times New Roman" w:hAnsi="Times New Roman" w:cs="Times New Roman"/>
          <w:sz w:val="24"/>
          <w:szCs w:val="24"/>
        </w:rPr>
        <w:t xml:space="preserve">diastereomeric </w:t>
      </w:r>
      <w:r w:rsidRPr="0023611E">
        <w:rPr>
          <w:rFonts w:ascii="Times New Roman" w:hAnsi="Times New Roman" w:cs="Times New Roman"/>
          <w:sz w:val="24"/>
          <w:szCs w:val="24"/>
        </w:rPr>
        <w:t>transition state</w:t>
      </w:r>
      <w:r w:rsidR="00E64807">
        <w:rPr>
          <w:rFonts w:ascii="Times New Roman" w:hAnsi="Times New Roman" w:cs="Times New Roman"/>
          <w:sz w:val="24"/>
          <w:szCs w:val="24"/>
        </w:rPr>
        <w:t xml:space="preserve"> for both TS</w:t>
      </w:r>
      <w:r w:rsidRPr="0023611E">
        <w:rPr>
          <w:rFonts w:ascii="Times New Roman" w:hAnsi="Times New Roman" w:cs="Times New Roman"/>
          <w:sz w:val="24"/>
          <w:szCs w:val="24"/>
        </w:rPr>
        <w:t>, as listed below.</w:t>
      </w:r>
      <w:r w:rsidR="000344C4">
        <w:rPr>
          <w:rFonts w:ascii="Times New Roman" w:hAnsi="Times New Roman" w:cs="Times New Roman"/>
          <w:sz w:val="24"/>
          <w:szCs w:val="24"/>
        </w:rPr>
        <w:t xml:space="preserve"> </w:t>
      </w:r>
    </w:p>
    <w:p w14:paraId="7ACD4D8A" w14:textId="740A67BF" w:rsidR="00356105" w:rsidRPr="001E5022" w:rsidRDefault="00CE00A5" w:rsidP="00270E6B">
      <w:pPr>
        <w:pStyle w:val="NoSpacing"/>
        <w:jc w:val="both"/>
        <w:rPr>
          <w:rFonts w:ascii="Times New Roman" w:hAnsi="Times New Roman" w:cs="Times New Roman"/>
          <w:sz w:val="24"/>
          <w:szCs w:val="24"/>
        </w:rPr>
      </w:pPr>
      <w:r w:rsidRPr="001E5022">
        <w:rPr>
          <w:rFonts w:ascii="Times New Roman" w:hAnsi="Times New Roman" w:cs="Times New Roman"/>
          <w:b/>
          <w:bCs/>
          <w:sz w:val="24"/>
          <w:szCs w:val="24"/>
        </w:rPr>
        <w:t>Table S</w:t>
      </w:r>
      <w:r w:rsidR="003F41E0">
        <w:rPr>
          <w:rFonts w:ascii="Times New Roman" w:hAnsi="Times New Roman" w:cs="Times New Roman"/>
          <w:b/>
          <w:bCs/>
          <w:sz w:val="24"/>
          <w:szCs w:val="24"/>
        </w:rPr>
        <w:t>5</w:t>
      </w:r>
      <w:r w:rsidRPr="001E5022">
        <w:rPr>
          <w:rFonts w:ascii="Times New Roman" w:hAnsi="Times New Roman" w:cs="Times New Roman"/>
          <w:b/>
          <w:bCs/>
          <w:sz w:val="24"/>
          <w:szCs w:val="24"/>
        </w:rPr>
        <w:t xml:space="preserve">.  </w:t>
      </w:r>
      <w:r w:rsidR="00B77100" w:rsidRPr="00B77100">
        <w:rPr>
          <w:rFonts w:ascii="Times New Roman" w:hAnsi="Times New Roman" w:cs="Times New Roman"/>
          <w:sz w:val="24"/>
          <w:szCs w:val="24"/>
        </w:rPr>
        <w:t>Total</w:t>
      </w:r>
      <w:r w:rsidR="00B77100">
        <w:rPr>
          <w:rFonts w:ascii="Times New Roman" w:hAnsi="Times New Roman" w:cs="Times New Roman"/>
          <w:b/>
          <w:bCs/>
          <w:sz w:val="24"/>
          <w:szCs w:val="24"/>
        </w:rPr>
        <w:t xml:space="preserve"> </w:t>
      </w:r>
      <w:r w:rsidR="00B77100">
        <w:rPr>
          <w:rFonts w:ascii="Times New Roman" w:hAnsi="Times New Roman" w:cs="Times New Roman"/>
          <w:sz w:val="24"/>
          <w:szCs w:val="24"/>
        </w:rPr>
        <w:t>e</w:t>
      </w:r>
      <w:r w:rsidR="004F0AE8" w:rsidRPr="001E5022">
        <w:rPr>
          <w:rFonts w:ascii="Times New Roman" w:hAnsi="Times New Roman" w:cs="Times New Roman"/>
          <w:sz w:val="24"/>
          <w:szCs w:val="24"/>
        </w:rPr>
        <w:t>lectronic energies (a.u.) and relative free energies (kcal mol⁻¹) computed at the SMD</w:t>
      </w:r>
      <w:r w:rsidR="004F0AE8" w:rsidRPr="001E5022">
        <w:rPr>
          <w:rFonts w:ascii="Times New Roman" w:hAnsi="Times New Roman" w:cs="Times New Roman"/>
          <w:sz w:val="24"/>
          <w:szCs w:val="24"/>
          <w:vertAlign w:val="subscript"/>
        </w:rPr>
        <w:t>(toluene: water)</w:t>
      </w:r>
      <w:r w:rsidR="004F0AE8" w:rsidRPr="001E5022">
        <w:rPr>
          <w:rFonts w:ascii="Times New Roman" w:hAnsi="Times New Roman" w:cs="Times New Roman"/>
          <w:sz w:val="24"/>
          <w:szCs w:val="24"/>
        </w:rPr>
        <w:t xml:space="preserve">/B3LYP-D3(BJ)/6-311++G(d,p),SDD(Rh,Fe)//B3LYP-D3(BJ)/6-31G(d,p), SDD (Rh, Fe) level of theory. Gibbs free energies are reported relative to </w:t>
      </w:r>
      <w:r w:rsidR="004F0AE8" w:rsidRPr="001E5022">
        <w:rPr>
          <w:rFonts w:ascii="Times New Roman" w:hAnsi="Times New Roman" w:cs="Times New Roman"/>
          <w:b/>
          <w:bCs/>
          <w:sz w:val="24"/>
          <w:szCs w:val="24"/>
        </w:rPr>
        <w:t>B</w:t>
      </w:r>
      <w:r w:rsidR="004F0AE8" w:rsidRPr="001E5022">
        <w:rPr>
          <w:rFonts w:ascii="Times New Roman" w:hAnsi="Times New Roman" w:cs="Times New Roman"/>
          <w:sz w:val="24"/>
          <w:szCs w:val="24"/>
        </w:rPr>
        <w:t>.</w:t>
      </w:r>
    </w:p>
    <w:p w14:paraId="26381863" w14:textId="77777777" w:rsidR="0083519F" w:rsidRPr="0083519F" w:rsidRDefault="0083519F" w:rsidP="00270E6B">
      <w:pPr>
        <w:pStyle w:val="NoSpacing"/>
        <w:jc w:val="both"/>
        <w:rPr>
          <w:rFonts w:ascii="Times New Roman" w:hAnsi="Times New Roman" w:cs="Times New Roman"/>
        </w:rPr>
      </w:pPr>
    </w:p>
    <w:tbl>
      <w:tblPr>
        <w:tblStyle w:val="PlainTable2"/>
        <w:tblW w:w="9524" w:type="dxa"/>
        <w:tblLook w:val="04A0" w:firstRow="1" w:lastRow="0" w:firstColumn="1" w:lastColumn="0" w:noHBand="0" w:noVBand="1"/>
      </w:tblPr>
      <w:tblGrid>
        <w:gridCol w:w="1644"/>
        <w:gridCol w:w="1644"/>
        <w:gridCol w:w="1304"/>
        <w:gridCol w:w="1644"/>
        <w:gridCol w:w="1644"/>
        <w:gridCol w:w="1644"/>
      </w:tblGrid>
      <w:tr w:rsidR="00E502F7" w14:paraId="0E444F10" w14:textId="77777777" w:rsidTr="00EC26BF">
        <w:trPr>
          <w:cnfStyle w:val="100000000000" w:firstRow="1" w:lastRow="0" w:firstColumn="0" w:lastColumn="0" w:oddVBand="0" w:evenVBand="0" w:oddHBand="0" w:evenHBand="0" w:firstRowFirstColumn="0" w:firstRowLastColumn="0" w:lastRowFirstColumn="0" w:lastRowLastColumn="0"/>
          <w:trHeight w:val="907"/>
        </w:trPr>
        <w:tc>
          <w:tcPr>
            <w:cnfStyle w:val="001000000000" w:firstRow="0" w:lastRow="0" w:firstColumn="1" w:lastColumn="0" w:oddVBand="0" w:evenVBand="0" w:oddHBand="0" w:evenHBand="0" w:firstRowFirstColumn="0" w:firstRowLastColumn="0" w:lastRowFirstColumn="0" w:lastRowLastColumn="0"/>
            <w:tcW w:w="1644" w:type="dxa"/>
            <w:shd w:val="clear" w:color="auto" w:fill="D1D1D1" w:themeFill="background2" w:themeFillShade="E6"/>
            <w:vAlign w:val="center"/>
          </w:tcPr>
          <w:p w14:paraId="3A6F1FB2" w14:textId="54F482BF" w:rsidR="00E502F7" w:rsidRPr="00305CA2" w:rsidRDefault="00E502F7" w:rsidP="00EC26BF">
            <w:pPr>
              <w:jc w:val="center"/>
              <w:rPr>
                <w:rFonts w:ascii="Times New Roman" w:hAnsi="Times New Roman" w:cs="Times New Roman"/>
                <w:b w:val="0"/>
                <w:bCs w:val="0"/>
                <w:sz w:val="24"/>
                <w:szCs w:val="24"/>
              </w:rPr>
            </w:pPr>
            <w:r w:rsidRPr="00305CA2">
              <w:rPr>
                <w:rFonts w:ascii="Times New Roman" w:hAnsi="Times New Roman" w:cs="Times New Roman"/>
                <w:sz w:val="24"/>
                <w:szCs w:val="24"/>
              </w:rPr>
              <w:t>Conformers</w:t>
            </w:r>
          </w:p>
        </w:tc>
        <w:tc>
          <w:tcPr>
            <w:tcW w:w="1644" w:type="dxa"/>
            <w:shd w:val="clear" w:color="auto" w:fill="D1D1D1" w:themeFill="background2" w:themeFillShade="E6"/>
            <w:vAlign w:val="center"/>
          </w:tcPr>
          <w:p w14:paraId="541FC6A8" w14:textId="0DF44654" w:rsidR="00E502F7" w:rsidRPr="00305CA2" w:rsidRDefault="00A1323E" w:rsidP="00EC26B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C70711">
              <w:rPr>
                <w:rFonts w:ascii="Times New Roman" w:hAnsi="Times New Roman" w:cs="Times New Roman"/>
                <w:sz w:val="24"/>
                <w:szCs w:val="24"/>
              </w:rPr>
              <w:t>∆E (a.u.)</w:t>
            </w:r>
          </w:p>
        </w:tc>
        <w:tc>
          <w:tcPr>
            <w:tcW w:w="1304" w:type="dxa"/>
            <w:shd w:val="clear" w:color="auto" w:fill="D1D1D1" w:themeFill="background2" w:themeFillShade="E6"/>
            <w:vAlign w:val="center"/>
          </w:tcPr>
          <w:p w14:paraId="6214F073" w14:textId="188EA23E" w:rsidR="00E502F7" w:rsidRPr="00305CA2" w:rsidRDefault="00335E53" w:rsidP="00EC26B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C70711">
              <w:rPr>
                <w:rFonts w:ascii="Times New Roman" w:hAnsi="Times New Roman" w:cs="Times New Roman"/>
                <w:sz w:val="24"/>
                <w:szCs w:val="24"/>
              </w:rPr>
              <w:t>∆</w:t>
            </w:r>
            <w:r w:rsidRPr="00305CA2">
              <w:rPr>
                <w:rFonts w:ascii="Times New Roman" w:hAnsi="Times New Roman" w:cs="Times New Roman"/>
                <w:sz w:val="24"/>
                <w:szCs w:val="24"/>
              </w:rPr>
              <w:t>G</w:t>
            </w:r>
            <w:r w:rsidRPr="00C70711">
              <w:rPr>
                <w:rFonts w:ascii="Times New Roman" w:hAnsi="Times New Roman" w:cs="Times New Roman"/>
                <w:sz w:val="24"/>
                <w:szCs w:val="24"/>
              </w:rPr>
              <w:t xml:space="preserve"> (</w:t>
            </w:r>
            <w:r w:rsidRPr="00305CA2">
              <w:rPr>
                <w:rFonts w:ascii="Times New Roman" w:hAnsi="Times New Roman" w:cs="Times New Roman"/>
                <w:sz w:val="24"/>
                <w:szCs w:val="24"/>
              </w:rPr>
              <w:t>kcal/mol</w:t>
            </w:r>
            <w:r w:rsidRPr="00C70711">
              <w:rPr>
                <w:rFonts w:ascii="Times New Roman" w:hAnsi="Times New Roman" w:cs="Times New Roman"/>
                <w:sz w:val="24"/>
                <w:szCs w:val="24"/>
              </w:rPr>
              <w:t>)</w:t>
            </w:r>
          </w:p>
        </w:tc>
        <w:tc>
          <w:tcPr>
            <w:tcW w:w="1644" w:type="dxa"/>
            <w:shd w:val="clear" w:color="auto" w:fill="D1D1D1" w:themeFill="background2" w:themeFillShade="E6"/>
            <w:vAlign w:val="center"/>
          </w:tcPr>
          <w:p w14:paraId="58594850" w14:textId="0EB79DBE" w:rsidR="00E502F7" w:rsidRPr="00305CA2" w:rsidRDefault="00335E53" w:rsidP="00EC26B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05CA2">
              <w:rPr>
                <w:rFonts w:ascii="Times New Roman" w:hAnsi="Times New Roman" w:cs="Times New Roman"/>
                <w:sz w:val="24"/>
                <w:szCs w:val="24"/>
              </w:rPr>
              <w:t>Conformers</w:t>
            </w:r>
          </w:p>
        </w:tc>
        <w:tc>
          <w:tcPr>
            <w:tcW w:w="1644" w:type="dxa"/>
            <w:shd w:val="clear" w:color="auto" w:fill="D1D1D1" w:themeFill="background2" w:themeFillShade="E6"/>
            <w:vAlign w:val="center"/>
          </w:tcPr>
          <w:p w14:paraId="74380B69" w14:textId="72353094" w:rsidR="00E502F7" w:rsidRPr="00305CA2" w:rsidRDefault="00335E53" w:rsidP="00EC26B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C70711">
              <w:rPr>
                <w:rFonts w:ascii="Times New Roman" w:hAnsi="Times New Roman" w:cs="Times New Roman"/>
                <w:sz w:val="24"/>
                <w:szCs w:val="24"/>
              </w:rPr>
              <w:t>∆E (a.u.)</w:t>
            </w:r>
          </w:p>
        </w:tc>
        <w:tc>
          <w:tcPr>
            <w:tcW w:w="1644" w:type="dxa"/>
            <w:shd w:val="clear" w:color="auto" w:fill="D1D1D1" w:themeFill="background2" w:themeFillShade="E6"/>
            <w:vAlign w:val="center"/>
          </w:tcPr>
          <w:p w14:paraId="251ABFFF" w14:textId="32F2E27E" w:rsidR="00E502F7" w:rsidRPr="00305CA2" w:rsidRDefault="00335E53" w:rsidP="00EC26B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C70711">
              <w:rPr>
                <w:rFonts w:ascii="Times New Roman" w:hAnsi="Times New Roman" w:cs="Times New Roman"/>
                <w:sz w:val="24"/>
                <w:szCs w:val="24"/>
              </w:rPr>
              <w:t>∆</w:t>
            </w:r>
            <w:r w:rsidRPr="00305CA2">
              <w:rPr>
                <w:rFonts w:ascii="Times New Roman" w:hAnsi="Times New Roman" w:cs="Times New Roman"/>
                <w:sz w:val="24"/>
                <w:szCs w:val="24"/>
              </w:rPr>
              <w:t>G</w:t>
            </w:r>
            <w:r w:rsidRPr="00C70711">
              <w:rPr>
                <w:rFonts w:ascii="Times New Roman" w:hAnsi="Times New Roman" w:cs="Times New Roman"/>
                <w:sz w:val="24"/>
                <w:szCs w:val="24"/>
              </w:rPr>
              <w:t xml:space="preserve"> (</w:t>
            </w:r>
            <w:r w:rsidRPr="00305CA2">
              <w:rPr>
                <w:rFonts w:ascii="Times New Roman" w:hAnsi="Times New Roman" w:cs="Times New Roman"/>
                <w:sz w:val="24"/>
                <w:szCs w:val="24"/>
              </w:rPr>
              <w:t>kcal/mol</w:t>
            </w:r>
            <w:r w:rsidRPr="00C70711">
              <w:rPr>
                <w:rFonts w:ascii="Times New Roman" w:hAnsi="Times New Roman" w:cs="Times New Roman"/>
                <w:sz w:val="24"/>
                <w:szCs w:val="24"/>
              </w:rPr>
              <w:t>)</w:t>
            </w:r>
          </w:p>
        </w:tc>
      </w:tr>
      <w:tr w:rsidR="009A7813" w14:paraId="730EDB27" w14:textId="77777777" w:rsidTr="00EC26B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644" w:type="dxa"/>
            <w:vAlign w:val="center"/>
          </w:tcPr>
          <w:p w14:paraId="6D99DFD8" w14:textId="6414E6C4" w:rsidR="009A7813" w:rsidRPr="00650063" w:rsidRDefault="009A7813" w:rsidP="00EC26BF">
            <w:pPr>
              <w:jc w:val="center"/>
              <w:rPr>
                <w:rFonts w:ascii="Times New Roman" w:hAnsi="Times New Roman" w:cs="Times New Roman"/>
                <w:b w:val="0"/>
                <w:bCs w:val="0"/>
                <w:sz w:val="24"/>
                <w:szCs w:val="24"/>
              </w:rPr>
            </w:pPr>
            <w:r w:rsidRPr="00650063">
              <w:rPr>
                <w:rFonts w:ascii="Times New Roman" w:hAnsi="Times New Roman" w:cs="Times New Roman"/>
                <w:sz w:val="24"/>
                <w:szCs w:val="24"/>
              </w:rPr>
              <w:t>TS(E-F</w:t>
            </w:r>
            <w:r w:rsidRPr="00650063">
              <w:rPr>
                <w:rFonts w:ascii="Times New Roman" w:hAnsi="Times New Roman" w:cs="Times New Roman"/>
                <w:sz w:val="24"/>
                <w:szCs w:val="24"/>
                <w:vertAlign w:val="subscript"/>
              </w:rPr>
              <w:t>S</w:t>
            </w:r>
            <w:r w:rsidRPr="00650063">
              <w:rPr>
                <w:rFonts w:ascii="Times New Roman" w:hAnsi="Times New Roman" w:cs="Times New Roman"/>
                <w:sz w:val="24"/>
                <w:szCs w:val="24"/>
              </w:rPr>
              <w:t>)</w:t>
            </w:r>
          </w:p>
        </w:tc>
        <w:tc>
          <w:tcPr>
            <w:tcW w:w="1644" w:type="dxa"/>
            <w:vAlign w:val="center"/>
          </w:tcPr>
          <w:p w14:paraId="432D42CD" w14:textId="4DF2C11F" w:rsidR="009A7813" w:rsidRDefault="009A7813" w:rsidP="00EC26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Pr="00C70711">
              <w:rPr>
                <w:rFonts w:ascii="Times New Roman" w:hAnsi="Times New Roman" w:cs="Times New Roman"/>
                <w:sz w:val="24"/>
                <w:szCs w:val="24"/>
              </w:rPr>
              <w:t>3693.778532</w:t>
            </w:r>
          </w:p>
        </w:tc>
        <w:tc>
          <w:tcPr>
            <w:tcW w:w="1304" w:type="dxa"/>
            <w:vAlign w:val="center"/>
          </w:tcPr>
          <w:p w14:paraId="3A688A84" w14:textId="56A3A639" w:rsidR="009A7813" w:rsidRDefault="00A878F5" w:rsidP="00EC26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2</w:t>
            </w:r>
          </w:p>
        </w:tc>
        <w:tc>
          <w:tcPr>
            <w:tcW w:w="1644" w:type="dxa"/>
            <w:vAlign w:val="center"/>
          </w:tcPr>
          <w:p w14:paraId="5796ADD6" w14:textId="5F446B34" w:rsidR="009A7813" w:rsidRPr="00650063" w:rsidRDefault="009A7813" w:rsidP="00EC26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650063">
              <w:rPr>
                <w:rFonts w:ascii="Times New Roman" w:hAnsi="Times New Roman" w:cs="Times New Roman"/>
                <w:b/>
                <w:bCs/>
                <w:sz w:val="24"/>
                <w:szCs w:val="24"/>
              </w:rPr>
              <w:t>TS(E-F</w:t>
            </w:r>
            <w:r w:rsidRPr="00650063">
              <w:rPr>
                <w:rFonts w:ascii="Times New Roman" w:hAnsi="Times New Roman" w:cs="Times New Roman"/>
                <w:b/>
                <w:bCs/>
                <w:sz w:val="24"/>
                <w:szCs w:val="24"/>
                <w:vertAlign w:val="subscript"/>
              </w:rPr>
              <w:t>R</w:t>
            </w:r>
            <w:r w:rsidRPr="00650063">
              <w:rPr>
                <w:rFonts w:ascii="Times New Roman" w:hAnsi="Times New Roman" w:cs="Times New Roman"/>
                <w:b/>
                <w:bCs/>
                <w:sz w:val="24"/>
                <w:szCs w:val="24"/>
              </w:rPr>
              <w:t>)</w:t>
            </w:r>
          </w:p>
        </w:tc>
        <w:tc>
          <w:tcPr>
            <w:tcW w:w="1644" w:type="dxa"/>
            <w:vAlign w:val="center"/>
          </w:tcPr>
          <w:p w14:paraId="4A97DA4F" w14:textId="6EF988E2" w:rsidR="009A7813" w:rsidRDefault="009A7813" w:rsidP="00EC26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70711">
              <w:rPr>
                <w:rFonts w:ascii="Times New Roman" w:hAnsi="Times New Roman" w:cs="Times New Roman"/>
                <w:sz w:val="24"/>
                <w:szCs w:val="24"/>
              </w:rPr>
              <w:t>-3693.77497</w:t>
            </w:r>
          </w:p>
        </w:tc>
        <w:tc>
          <w:tcPr>
            <w:tcW w:w="1644" w:type="dxa"/>
            <w:vAlign w:val="center"/>
          </w:tcPr>
          <w:p w14:paraId="3E9EF44C" w14:textId="3ACE2FCA" w:rsidR="009A7813" w:rsidRDefault="00847269" w:rsidP="00EC26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w:t>
            </w:r>
          </w:p>
        </w:tc>
      </w:tr>
      <w:tr w:rsidR="00002916" w14:paraId="7C815141" w14:textId="77777777" w:rsidTr="00EC26BF">
        <w:trPr>
          <w:trHeight w:val="510"/>
        </w:trPr>
        <w:tc>
          <w:tcPr>
            <w:cnfStyle w:val="001000000000" w:firstRow="0" w:lastRow="0" w:firstColumn="1" w:lastColumn="0" w:oddVBand="0" w:evenVBand="0" w:oddHBand="0" w:evenHBand="0" w:firstRowFirstColumn="0" w:firstRowLastColumn="0" w:lastRowFirstColumn="0" w:lastRowLastColumn="0"/>
            <w:tcW w:w="1644" w:type="dxa"/>
            <w:vAlign w:val="center"/>
          </w:tcPr>
          <w:p w14:paraId="1BFA5551" w14:textId="36C04466" w:rsidR="00002916" w:rsidRPr="00650063" w:rsidRDefault="00002916" w:rsidP="00EC26BF">
            <w:pPr>
              <w:jc w:val="center"/>
              <w:rPr>
                <w:rFonts w:ascii="Times New Roman" w:hAnsi="Times New Roman" w:cs="Times New Roman"/>
                <w:b w:val="0"/>
                <w:bCs w:val="0"/>
                <w:sz w:val="24"/>
                <w:szCs w:val="24"/>
              </w:rPr>
            </w:pPr>
            <w:r w:rsidRPr="00650063">
              <w:rPr>
                <w:rFonts w:ascii="Times New Roman" w:hAnsi="Times New Roman" w:cs="Times New Roman"/>
                <w:sz w:val="24"/>
                <w:szCs w:val="24"/>
              </w:rPr>
              <w:t>TS(E-F</w:t>
            </w:r>
            <w:r w:rsidRPr="00650063">
              <w:rPr>
                <w:rFonts w:ascii="Times New Roman" w:hAnsi="Times New Roman" w:cs="Times New Roman"/>
                <w:sz w:val="24"/>
                <w:szCs w:val="24"/>
                <w:vertAlign w:val="subscript"/>
              </w:rPr>
              <w:t>S</w:t>
            </w:r>
            <w:r w:rsidRPr="00650063">
              <w:rPr>
                <w:rFonts w:ascii="Times New Roman" w:hAnsi="Times New Roman" w:cs="Times New Roman"/>
                <w:sz w:val="24"/>
                <w:szCs w:val="24"/>
              </w:rPr>
              <w:t>)-1</w:t>
            </w:r>
          </w:p>
        </w:tc>
        <w:tc>
          <w:tcPr>
            <w:tcW w:w="1644" w:type="dxa"/>
            <w:vAlign w:val="center"/>
          </w:tcPr>
          <w:p w14:paraId="6DA7B880" w14:textId="5273D1CA" w:rsidR="00002916" w:rsidRDefault="00002916" w:rsidP="00EC26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0711">
              <w:rPr>
                <w:rFonts w:ascii="Times New Roman" w:hAnsi="Times New Roman" w:cs="Times New Roman"/>
                <w:sz w:val="24"/>
                <w:szCs w:val="24"/>
              </w:rPr>
              <w:t>-3693.77</w:t>
            </w:r>
            <w:r>
              <w:rPr>
                <w:rFonts w:ascii="Times New Roman" w:hAnsi="Times New Roman" w:cs="Times New Roman"/>
                <w:sz w:val="24"/>
                <w:szCs w:val="24"/>
              </w:rPr>
              <w:t>4779</w:t>
            </w:r>
          </w:p>
        </w:tc>
        <w:tc>
          <w:tcPr>
            <w:tcW w:w="1304" w:type="dxa"/>
            <w:vAlign w:val="center"/>
          </w:tcPr>
          <w:p w14:paraId="565DE98E" w14:textId="41BA8E85" w:rsidR="00002916" w:rsidRDefault="005D589B" w:rsidP="00EC26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00E34108">
              <w:rPr>
                <w:rFonts w:ascii="Times New Roman" w:hAnsi="Times New Roman" w:cs="Times New Roman"/>
                <w:sz w:val="24"/>
                <w:szCs w:val="24"/>
              </w:rPr>
              <w:t>3.9</w:t>
            </w:r>
          </w:p>
        </w:tc>
        <w:tc>
          <w:tcPr>
            <w:tcW w:w="1644" w:type="dxa"/>
            <w:vAlign w:val="center"/>
          </w:tcPr>
          <w:p w14:paraId="6BD5CB85" w14:textId="2683B0EF" w:rsidR="00002916" w:rsidRPr="00650063" w:rsidRDefault="00002916" w:rsidP="00EC26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50063">
              <w:rPr>
                <w:rFonts w:ascii="Times New Roman" w:hAnsi="Times New Roman" w:cs="Times New Roman"/>
                <w:b/>
                <w:bCs/>
                <w:sz w:val="24"/>
                <w:szCs w:val="24"/>
              </w:rPr>
              <w:t>TS(E-F</w:t>
            </w:r>
            <w:r w:rsidRPr="00650063">
              <w:rPr>
                <w:rFonts w:ascii="Times New Roman" w:hAnsi="Times New Roman" w:cs="Times New Roman"/>
                <w:b/>
                <w:bCs/>
                <w:sz w:val="24"/>
                <w:szCs w:val="24"/>
                <w:vertAlign w:val="subscript"/>
              </w:rPr>
              <w:t>R</w:t>
            </w:r>
            <w:r w:rsidRPr="00650063">
              <w:rPr>
                <w:rFonts w:ascii="Times New Roman" w:hAnsi="Times New Roman" w:cs="Times New Roman"/>
                <w:b/>
                <w:bCs/>
                <w:sz w:val="24"/>
                <w:szCs w:val="24"/>
              </w:rPr>
              <w:t>)-1</w:t>
            </w:r>
          </w:p>
        </w:tc>
        <w:tc>
          <w:tcPr>
            <w:tcW w:w="1644" w:type="dxa"/>
            <w:vAlign w:val="center"/>
          </w:tcPr>
          <w:p w14:paraId="03ED8C7B" w14:textId="35DC23B3" w:rsidR="00002916" w:rsidRDefault="00002916" w:rsidP="00EC26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0711">
              <w:rPr>
                <w:rFonts w:ascii="Times New Roman" w:hAnsi="Times New Roman" w:cs="Times New Roman"/>
                <w:sz w:val="24"/>
                <w:szCs w:val="24"/>
              </w:rPr>
              <w:t>-3693.</w:t>
            </w:r>
            <w:r w:rsidR="00FE4141">
              <w:rPr>
                <w:rFonts w:ascii="Times New Roman" w:hAnsi="Times New Roman" w:cs="Times New Roman"/>
                <w:sz w:val="24"/>
                <w:szCs w:val="24"/>
              </w:rPr>
              <w:t>82789</w:t>
            </w:r>
          </w:p>
        </w:tc>
        <w:tc>
          <w:tcPr>
            <w:tcW w:w="1644" w:type="dxa"/>
            <w:vAlign w:val="center"/>
          </w:tcPr>
          <w:p w14:paraId="4B32F22C" w14:textId="0D2D3FA4" w:rsidR="00002916" w:rsidRDefault="00847269" w:rsidP="00EC26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w:t>
            </w:r>
          </w:p>
        </w:tc>
      </w:tr>
      <w:tr w:rsidR="00002916" w14:paraId="2126D777" w14:textId="77777777" w:rsidTr="00EC26B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644" w:type="dxa"/>
            <w:vAlign w:val="center"/>
          </w:tcPr>
          <w:p w14:paraId="08173190" w14:textId="7265E221" w:rsidR="00002916" w:rsidRPr="00650063" w:rsidRDefault="00002916" w:rsidP="00EC26BF">
            <w:pPr>
              <w:jc w:val="center"/>
              <w:rPr>
                <w:rFonts w:ascii="Times New Roman" w:hAnsi="Times New Roman" w:cs="Times New Roman"/>
                <w:b w:val="0"/>
                <w:bCs w:val="0"/>
                <w:sz w:val="24"/>
                <w:szCs w:val="24"/>
              </w:rPr>
            </w:pPr>
            <w:r w:rsidRPr="00650063">
              <w:rPr>
                <w:rFonts w:ascii="Times New Roman" w:hAnsi="Times New Roman" w:cs="Times New Roman"/>
                <w:sz w:val="24"/>
                <w:szCs w:val="24"/>
              </w:rPr>
              <w:t>TS(E-F</w:t>
            </w:r>
            <w:r w:rsidRPr="00650063">
              <w:rPr>
                <w:rFonts w:ascii="Times New Roman" w:hAnsi="Times New Roman" w:cs="Times New Roman"/>
                <w:sz w:val="24"/>
                <w:szCs w:val="24"/>
                <w:vertAlign w:val="subscript"/>
              </w:rPr>
              <w:t>S</w:t>
            </w:r>
            <w:r w:rsidRPr="00650063">
              <w:rPr>
                <w:rFonts w:ascii="Times New Roman" w:hAnsi="Times New Roman" w:cs="Times New Roman"/>
                <w:sz w:val="24"/>
                <w:szCs w:val="24"/>
              </w:rPr>
              <w:t>)-2</w:t>
            </w:r>
          </w:p>
        </w:tc>
        <w:tc>
          <w:tcPr>
            <w:tcW w:w="1644" w:type="dxa"/>
            <w:vAlign w:val="center"/>
          </w:tcPr>
          <w:p w14:paraId="7CD51A08" w14:textId="67BC0F85" w:rsidR="00002916" w:rsidRDefault="00002916" w:rsidP="00EC26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70711">
              <w:rPr>
                <w:rFonts w:ascii="Times New Roman" w:hAnsi="Times New Roman" w:cs="Times New Roman"/>
                <w:sz w:val="24"/>
                <w:szCs w:val="24"/>
              </w:rPr>
              <w:t>-3693.7</w:t>
            </w:r>
            <w:r>
              <w:rPr>
                <w:rFonts w:ascii="Times New Roman" w:hAnsi="Times New Roman" w:cs="Times New Roman"/>
                <w:sz w:val="24"/>
                <w:szCs w:val="24"/>
              </w:rPr>
              <w:t>69505</w:t>
            </w:r>
          </w:p>
        </w:tc>
        <w:tc>
          <w:tcPr>
            <w:tcW w:w="1304" w:type="dxa"/>
            <w:vAlign w:val="center"/>
          </w:tcPr>
          <w:p w14:paraId="16549201" w14:textId="2D1E0FFD" w:rsidR="00002916" w:rsidRDefault="00E34108" w:rsidP="00EC26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w:t>
            </w:r>
          </w:p>
        </w:tc>
        <w:tc>
          <w:tcPr>
            <w:tcW w:w="1644" w:type="dxa"/>
            <w:vAlign w:val="center"/>
          </w:tcPr>
          <w:p w14:paraId="4571F5D2" w14:textId="7AF24299" w:rsidR="00002916" w:rsidRPr="00650063" w:rsidRDefault="00002916" w:rsidP="00EC26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650063">
              <w:rPr>
                <w:rFonts w:ascii="Times New Roman" w:hAnsi="Times New Roman" w:cs="Times New Roman"/>
                <w:b/>
                <w:bCs/>
                <w:sz w:val="24"/>
                <w:szCs w:val="24"/>
              </w:rPr>
              <w:t>TS(E-F</w:t>
            </w:r>
            <w:r w:rsidRPr="00650063">
              <w:rPr>
                <w:rFonts w:ascii="Times New Roman" w:hAnsi="Times New Roman" w:cs="Times New Roman"/>
                <w:b/>
                <w:bCs/>
                <w:sz w:val="24"/>
                <w:szCs w:val="24"/>
                <w:vertAlign w:val="subscript"/>
              </w:rPr>
              <w:t>R</w:t>
            </w:r>
            <w:r w:rsidRPr="00650063">
              <w:rPr>
                <w:rFonts w:ascii="Times New Roman" w:hAnsi="Times New Roman" w:cs="Times New Roman"/>
                <w:b/>
                <w:bCs/>
                <w:sz w:val="24"/>
                <w:szCs w:val="24"/>
              </w:rPr>
              <w:t>)-2</w:t>
            </w:r>
          </w:p>
        </w:tc>
        <w:tc>
          <w:tcPr>
            <w:tcW w:w="1644" w:type="dxa"/>
            <w:vAlign w:val="center"/>
          </w:tcPr>
          <w:p w14:paraId="3FF061BD" w14:textId="6A1645AB" w:rsidR="00002916" w:rsidRDefault="00002916" w:rsidP="00EC26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70711">
              <w:rPr>
                <w:rFonts w:ascii="Times New Roman" w:hAnsi="Times New Roman" w:cs="Times New Roman"/>
                <w:sz w:val="24"/>
                <w:szCs w:val="24"/>
              </w:rPr>
              <w:t>-3693.7</w:t>
            </w:r>
            <w:r w:rsidR="00FE4141">
              <w:rPr>
                <w:rFonts w:ascii="Times New Roman" w:hAnsi="Times New Roman" w:cs="Times New Roman"/>
                <w:sz w:val="24"/>
                <w:szCs w:val="24"/>
              </w:rPr>
              <w:t>7034</w:t>
            </w:r>
          </w:p>
        </w:tc>
        <w:tc>
          <w:tcPr>
            <w:tcW w:w="1644" w:type="dxa"/>
            <w:vAlign w:val="center"/>
          </w:tcPr>
          <w:p w14:paraId="03E27172" w14:textId="75D481C7" w:rsidR="00002916" w:rsidRDefault="00847269" w:rsidP="00EC26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w:t>
            </w:r>
          </w:p>
        </w:tc>
      </w:tr>
      <w:tr w:rsidR="00002916" w14:paraId="310EC15D" w14:textId="77777777" w:rsidTr="00EC26BF">
        <w:trPr>
          <w:trHeight w:val="510"/>
        </w:trPr>
        <w:tc>
          <w:tcPr>
            <w:cnfStyle w:val="001000000000" w:firstRow="0" w:lastRow="0" w:firstColumn="1" w:lastColumn="0" w:oddVBand="0" w:evenVBand="0" w:oddHBand="0" w:evenHBand="0" w:firstRowFirstColumn="0" w:firstRowLastColumn="0" w:lastRowFirstColumn="0" w:lastRowLastColumn="0"/>
            <w:tcW w:w="1644" w:type="dxa"/>
            <w:vAlign w:val="center"/>
          </w:tcPr>
          <w:p w14:paraId="0FC0BEE5" w14:textId="77777777" w:rsidR="00002916" w:rsidRDefault="00002916" w:rsidP="00EC26BF">
            <w:pPr>
              <w:jc w:val="center"/>
              <w:rPr>
                <w:rFonts w:ascii="Times New Roman" w:hAnsi="Times New Roman" w:cs="Times New Roman"/>
                <w:sz w:val="24"/>
                <w:szCs w:val="24"/>
              </w:rPr>
            </w:pPr>
          </w:p>
        </w:tc>
        <w:tc>
          <w:tcPr>
            <w:tcW w:w="1644" w:type="dxa"/>
            <w:vAlign w:val="center"/>
          </w:tcPr>
          <w:p w14:paraId="7068239E" w14:textId="77777777" w:rsidR="00002916" w:rsidRPr="00C70711" w:rsidRDefault="00002916" w:rsidP="00EC26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04" w:type="dxa"/>
            <w:vAlign w:val="center"/>
          </w:tcPr>
          <w:p w14:paraId="662B48BA" w14:textId="77777777" w:rsidR="00002916" w:rsidRDefault="00002916" w:rsidP="00EC26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44" w:type="dxa"/>
            <w:vAlign w:val="center"/>
          </w:tcPr>
          <w:p w14:paraId="2591E9CE" w14:textId="7878F6CE" w:rsidR="00002916" w:rsidRPr="00650063" w:rsidRDefault="00002916" w:rsidP="00EC26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50063">
              <w:rPr>
                <w:rFonts w:ascii="Times New Roman" w:hAnsi="Times New Roman" w:cs="Times New Roman"/>
                <w:b/>
                <w:bCs/>
                <w:sz w:val="24"/>
                <w:szCs w:val="24"/>
              </w:rPr>
              <w:t>TS(E-F</w:t>
            </w:r>
            <w:r w:rsidRPr="00650063">
              <w:rPr>
                <w:rFonts w:ascii="Times New Roman" w:hAnsi="Times New Roman" w:cs="Times New Roman"/>
                <w:b/>
                <w:bCs/>
                <w:sz w:val="24"/>
                <w:szCs w:val="24"/>
                <w:vertAlign w:val="subscript"/>
              </w:rPr>
              <w:t>R</w:t>
            </w:r>
            <w:r w:rsidRPr="00650063">
              <w:rPr>
                <w:rFonts w:ascii="Times New Roman" w:hAnsi="Times New Roman" w:cs="Times New Roman"/>
                <w:b/>
                <w:bCs/>
                <w:sz w:val="24"/>
                <w:szCs w:val="24"/>
              </w:rPr>
              <w:t>)-3</w:t>
            </w:r>
          </w:p>
        </w:tc>
        <w:tc>
          <w:tcPr>
            <w:tcW w:w="1644" w:type="dxa"/>
            <w:vAlign w:val="center"/>
          </w:tcPr>
          <w:p w14:paraId="69C33C54" w14:textId="045C28A5" w:rsidR="00002916" w:rsidRDefault="00002916" w:rsidP="00EC26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70711">
              <w:rPr>
                <w:rFonts w:ascii="Times New Roman" w:hAnsi="Times New Roman" w:cs="Times New Roman"/>
                <w:sz w:val="24"/>
                <w:szCs w:val="24"/>
              </w:rPr>
              <w:t>-3693.7</w:t>
            </w:r>
            <w:r>
              <w:rPr>
                <w:rFonts w:ascii="Times New Roman" w:hAnsi="Times New Roman" w:cs="Times New Roman"/>
                <w:sz w:val="24"/>
                <w:szCs w:val="24"/>
              </w:rPr>
              <w:t>6</w:t>
            </w:r>
            <w:r w:rsidR="00FE4141">
              <w:rPr>
                <w:rFonts w:ascii="Times New Roman" w:hAnsi="Times New Roman" w:cs="Times New Roman"/>
                <w:sz w:val="24"/>
                <w:szCs w:val="24"/>
              </w:rPr>
              <w:t>589</w:t>
            </w:r>
          </w:p>
        </w:tc>
        <w:tc>
          <w:tcPr>
            <w:tcW w:w="1644" w:type="dxa"/>
            <w:vAlign w:val="center"/>
          </w:tcPr>
          <w:p w14:paraId="01EE6113" w14:textId="5F6DCB3D" w:rsidR="00002916" w:rsidRDefault="00402D01" w:rsidP="00EC26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w:t>
            </w:r>
          </w:p>
        </w:tc>
      </w:tr>
    </w:tbl>
    <w:p w14:paraId="303E3505" w14:textId="77777777" w:rsidR="00EC26BF" w:rsidRDefault="00EC26BF" w:rsidP="00270E6B">
      <w:pPr>
        <w:jc w:val="both"/>
        <w:rPr>
          <w:rFonts w:ascii="Times New Roman" w:hAnsi="Times New Roman" w:cs="Times New Roman"/>
          <w:b/>
          <w:bCs/>
          <w:sz w:val="24"/>
          <w:szCs w:val="24"/>
        </w:rPr>
      </w:pPr>
    </w:p>
    <w:p w14:paraId="6134BD44" w14:textId="7E3772DB" w:rsidR="003F4156" w:rsidRDefault="00DA1A68" w:rsidP="00270E6B">
      <w:pPr>
        <w:jc w:val="both"/>
        <w:rPr>
          <w:rFonts w:ascii="Times New Roman" w:hAnsi="Times New Roman" w:cs="Times New Roman"/>
          <w:b/>
          <w:bCs/>
          <w:sz w:val="24"/>
          <w:szCs w:val="24"/>
        </w:rPr>
      </w:pPr>
      <w:r>
        <w:rPr>
          <w:rFonts w:ascii="Times New Roman" w:hAnsi="Times New Roman" w:cs="Times New Roman"/>
          <w:b/>
          <w:bCs/>
          <w:sz w:val="24"/>
          <w:szCs w:val="24"/>
        </w:rPr>
        <w:t>1</w:t>
      </w:r>
      <w:r w:rsidR="0020088E">
        <w:rPr>
          <w:rFonts w:ascii="Times New Roman" w:hAnsi="Times New Roman" w:cs="Times New Roman"/>
          <w:b/>
          <w:bCs/>
          <w:sz w:val="24"/>
          <w:szCs w:val="24"/>
        </w:rPr>
        <w:t>7</w:t>
      </w:r>
      <w:r>
        <w:rPr>
          <w:rFonts w:ascii="Times New Roman" w:hAnsi="Times New Roman" w:cs="Times New Roman"/>
          <w:b/>
          <w:bCs/>
          <w:sz w:val="24"/>
          <w:szCs w:val="24"/>
        </w:rPr>
        <w:t xml:space="preserve">. </w:t>
      </w:r>
      <w:r w:rsidR="00A73096">
        <w:rPr>
          <w:rFonts w:ascii="Times New Roman" w:hAnsi="Times New Roman" w:cs="Times New Roman"/>
          <w:b/>
          <w:bCs/>
          <w:sz w:val="24"/>
          <w:szCs w:val="24"/>
        </w:rPr>
        <w:t>Activation Strain Analysis</w:t>
      </w:r>
      <w:r w:rsidR="00A87379">
        <w:rPr>
          <w:rFonts w:ascii="Times New Roman" w:hAnsi="Times New Roman" w:cs="Times New Roman"/>
          <w:b/>
          <w:bCs/>
          <w:sz w:val="24"/>
          <w:szCs w:val="24"/>
        </w:rPr>
        <w:t xml:space="preserve"> </w:t>
      </w:r>
      <w:r w:rsidR="00B862FD">
        <w:rPr>
          <w:rFonts w:ascii="Times New Roman" w:hAnsi="Times New Roman" w:cs="Times New Roman"/>
          <w:b/>
          <w:bCs/>
          <w:sz w:val="24"/>
          <w:szCs w:val="24"/>
        </w:rPr>
        <w:t>(ASA)</w:t>
      </w:r>
    </w:p>
    <w:p w14:paraId="1CF7562D" w14:textId="2739116E" w:rsidR="000F0346" w:rsidRDefault="00B43789" w:rsidP="00270E6B">
      <w:pPr>
        <w:jc w:val="both"/>
        <w:rPr>
          <w:rFonts w:ascii="Times New Roman" w:hAnsi="Times New Roman" w:cs="Times New Roman"/>
          <w:sz w:val="24"/>
          <w:szCs w:val="24"/>
        </w:rPr>
      </w:pPr>
      <w:r>
        <w:rPr>
          <w:rFonts w:ascii="Times New Roman" w:hAnsi="Times New Roman" w:cs="Times New Roman"/>
          <w:sz w:val="24"/>
          <w:szCs w:val="24"/>
        </w:rPr>
        <w:t>T</w:t>
      </w:r>
      <w:r w:rsidR="00240CC2" w:rsidRPr="00240CC2">
        <w:rPr>
          <w:rFonts w:ascii="Times New Roman" w:hAnsi="Times New Roman" w:cs="Times New Roman"/>
          <w:sz w:val="24"/>
          <w:szCs w:val="24"/>
        </w:rPr>
        <w:t xml:space="preserve">o understand the origin of enantioselectivity, we performed ASA using a fragmentation-based approach. To quantify the distortion and interaction energies, the transition state was dissected into two fragments: phenanthrene-9,10-dione and the Rh complex. These fragments were then subjected to single-point calculations. </w:t>
      </w:r>
      <w:r w:rsidR="0098092D" w:rsidRPr="006C26D8">
        <w:rPr>
          <w:rFonts w:ascii="Times New Roman" w:hAnsi="Times New Roman" w:cs="Times New Roman"/>
          <w:sz w:val="24"/>
          <w:szCs w:val="24"/>
        </w:rPr>
        <w:t>The interaction energy was computed as the difference between the total electronic energy of the transition state and the sum of the electronic energies of its fragments.</w:t>
      </w:r>
      <w:r w:rsidR="000F0346">
        <w:rPr>
          <w:rFonts w:ascii="Times New Roman" w:hAnsi="Times New Roman" w:cs="Times New Roman"/>
          <w:b/>
          <w:bCs/>
          <w:sz w:val="24"/>
          <w:szCs w:val="24"/>
        </w:rPr>
        <w:t xml:space="preserve"> </w:t>
      </w:r>
      <w:r w:rsidR="000F0346" w:rsidRPr="000F0346">
        <w:rPr>
          <w:rFonts w:ascii="Times New Roman" w:hAnsi="Times New Roman" w:cs="Times New Roman"/>
          <w:sz w:val="24"/>
          <w:szCs w:val="24"/>
        </w:rPr>
        <w:t>The distortion energy differences were obtained by comparing the fragment energies between the two diastereomeric transition states. As given in Table S</w:t>
      </w:r>
      <w:r w:rsidR="00B21035">
        <w:rPr>
          <w:rFonts w:ascii="Times New Roman" w:hAnsi="Times New Roman" w:cs="Times New Roman"/>
          <w:sz w:val="24"/>
          <w:szCs w:val="24"/>
        </w:rPr>
        <w:t>7</w:t>
      </w:r>
      <w:r w:rsidR="000F0346" w:rsidRPr="000F0346">
        <w:rPr>
          <w:rFonts w:ascii="Times New Roman" w:hAnsi="Times New Roman" w:cs="Times New Roman"/>
          <w:sz w:val="24"/>
          <w:szCs w:val="24"/>
        </w:rPr>
        <w:t xml:space="preserve">, ASA reveals that the interaction energy in </w:t>
      </w:r>
      <w:r w:rsidR="000F0346" w:rsidRPr="000F0346">
        <w:rPr>
          <w:rFonts w:ascii="Times New Roman" w:hAnsi="Times New Roman" w:cs="Times New Roman"/>
          <w:b/>
          <w:bCs/>
          <w:sz w:val="24"/>
          <w:szCs w:val="24"/>
        </w:rPr>
        <w:t>TS(E-F</w:t>
      </w:r>
      <w:r w:rsidR="000F0346" w:rsidRPr="000F0346">
        <w:rPr>
          <w:rFonts w:ascii="Times New Roman" w:hAnsi="Times New Roman" w:cs="Times New Roman"/>
          <w:b/>
          <w:bCs/>
          <w:sz w:val="24"/>
          <w:szCs w:val="24"/>
          <w:vertAlign w:val="subscript"/>
        </w:rPr>
        <w:t>S</w:t>
      </w:r>
      <w:r w:rsidR="000F0346" w:rsidRPr="000F0346">
        <w:rPr>
          <w:rFonts w:ascii="Times New Roman" w:hAnsi="Times New Roman" w:cs="Times New Roman"/>
          <w:b/>
          <w:bCs/>
          <w:sz w:val="24"/>
          <w:szCs w:val="24"/>
        </w:rPr>
        <w:t>)</w:t>
      </w:r>
      <w:r w:rsidR="000F0346" w:rsidRPr="000F0346">
        <w:rPr>
          <w:rFonts w:ascii="Times New Roman" w:hAnsi="Times New Roman" w:cs="Times New Roman"/>
          <w:sz w:val="24"/>
          <w:szCs w:val="24"/>
        </w:rPr>
        <w:t xml:space="preserve"> is 8.5 kcal mol⁻¹ greater than in </w:t>
      </w:r>
      <w:r w:rsidR="000F0346" w:rsidRPr="000F0346">
        <w:rPr>
          <w:rFonts w:ascii="Times New Roman" w:hAnsi="Times New Roman" w:cs="Times New Roman"/>
          <w:b/>
          <w:bCs/>
          <w:sz w:val="24"/>
          <w:szCs w:val="24"/>
        </w:rPr>
        <w:t>TS(E-F</w:t>
      </w:r>
      <w:r w:rsidR="000F0346" w:rsidRPr="000F0346">
        <w:rPr>
          <w:rFonts w:ascii="Times New Roman" w:hAnsi="Times New Roman" w:cs="Times New Roman"/>
          <w:b/>
          <w:bCs/>
          <w:sz w:val="24"/>
          <w:szCs w:val="24"/>
          <w:vertAlign w:val="subscript"/>
        </w:rPr>
        <w:t>R</w:t>
      </w:r>
      <w:r w:rsidR="000F0346" w:rsidRPr="000F0346">
        <w:rPr>
          <w:rFonts w:ascii="Times New Roman" w:hAnsi="Times New Roman" w:cs="Times New Roman"/>
          <w:b/>
          <w:bCs/>
          <w:sz w:val="24"/>
          <w:szCs w:val="24"/>
        </w:rPr>
        <w:t>)</w:t>
      </w:r>
      <w:r w:rsidR="000F0346" w:rsidRPr="000F0346">
        <w:rPr>
          <w:rFonts w:ascii="Times New Roman" w:hAnsi="Times New Roman" w:cs="Times New Roman"/>
          <w:sz w:val="24"/>
          <w:szCs w:val="24"/>
        </w:rPr>
        <w:t xml:space="preserve"> (Table S</w:t>
      </w:r>
      <w:r w:rsidR="00B21035">
        <w:rPr>
          <w:rFonts w:ascii="Times New Roman" w:hAnsi="Times New Roman" w:cs="Times New Roman"/>
          <w:sz w:val="24"/>
          <w:szCs w:val="24"/>
        </w:rPr>
        <w:t>7</w:t>
      </w:r>
      <w:r w:rsidR="000F0346" w:rsidRPr="000F0346">
        <w:rPr>
          <w:rFonts w:ascii="Times New Roman" w:hAnsi="Times New Roman" w:cs="Times New Roman"/>
          <w:sz w:val="24"/>
          <w:szCs w:val="24"/>
        </w:rPr>
        <w:t xml:space="preserve">). Although </w:t>
      </w:r>
      <w:r w:rsidR="000F0346" w:rsidRPr="000F0346">
        <w:rPr>
          <w:rFonts w:ascii="Times New Roman" w:hAnsi="Times New Roman" w:cs="Times New Roman"/>
          <w:b/>
          <w:bCs/>
          <w:sz w:val="24"/>
          <w:szCs w:val="24"/>
        </w:rPr>
        <w:t>TS(E-F</w:t>
      </w:r>
      <w:r w:rsidR="000F0346" w:rsidRPr="000F0346">
        <w:rPr>
          <w:rFonts w:ascii="Times New Roman" w:hAnsi="Times New Roman" w:cs="Times New Roman"/>
          <w:b/>
          <w:bCs/>
          <w:sz w:val="24"/>
          <w:szCs w:val="24"/>
          <w:vertAlign w:val="subscript"/>
        </w:rPr>
        <w:t>S</w:t>
      </w:r>
      <w:r w:rsidR="000F0346" w:rsidRPr="000F0346">
        <w:rPr>
          <w:rFonts w:ascii="Times New Roman" w:hAnsi="Times New Roman" w:cs="Times New Roman"/>
          <w:b/>
          <w:bCs/>
          <w:sz w:val="24"/>
          <w:szCs w:val="24"/>
        </w:rPr>
        <w:t>)</w:t>
      </w:r>
      <w:r w:rsidR="000F0346" w:rsidRPr="000F0346">
        <w:rPr>
          <w:rFonts w:ascii="Times New Roman" w:hAnsi="Times New Roman" w:cs="Times New Roman"/>
          <w:sz w:val="24"/>
          <w:szCs w:val="24"/>
        </w:rPr>
        <w:t xml:space="preserve"> exhibits a 2.3 kcal mol⁻¹ greater distortion energy compared to </w:t>
      </w:r>
      <w:r w:rsidR="000F0346" w:rsidRPr="000F0346">
        <w:rPr>
          <w:rFonts w:ascii="Times New Roman" w:hAnsi="Times New Roman" w:cs="Times New Roman"/>
          <w:b/>
          <w:bCs/>
          <w:sz w:val="24"/>
          <w:szCs w:val="24"/>
        </w:rPr>
        <w:t>TS(E-F</w:t>
      </w:r>
      <w:r w:rsidR="000F0346" w:rsidRPr="000F0346">
        <w:rPr>
          <w:rFonts w:ascii="Times New Roman" w:hAnsi="Times New Roman" w:cs="Times New Roman"/>
          <w:b/>
          <w:bCs/>
          <w:sz w:val="24"/>
          <w:szCs w:val="24"/>
          <w:vertAlign w:val="subscript"/>
        </w:rPr>
        <w:t>R</w:t>
      </w:r>
      <w:r w:rsidR="000F0346" w:rsidRPr="000F0346">
        <w:rPr>
          <w:rFonts w:ascii="Times New Roman" w:hAnsi="Times New Roman" w:cs="Times New Roman"/>
          <w:b/>
          <w:bCs/>
          <w:sz w:val="24"/>
          <w:szCs w:val="24"/>
        </w:rPr>
        <w:t>),</w:t>
      </w:r>
      <w:r w:rsidR="000F0346" w:rsidRPr="000F0346">
        <w:rPr>
          <w:rFonts w:ascii="Times New Roman" w:hAnsi="Times New Roman" w:cs="Times New Roman"/>
          <w:sz w:val="24"/>
          <w:szCs w:val="24"/>
        </w:rPr>
        <w:t xml:space="preserve"> the stronger interaction between the fragments in </w:t>
      </w:r>
      <w:r w:rsidR="000F0346" w:rsidRPr="000F0346">
        <w:rPr>
          <w:rFonts w:ascii="Times New Roman" w:hAnsi="Times New Roman" w:cs="Times New Roman"/>
          <w:b/>
          <w:bCs/>
          <w:sz w:val="24"/>
          <w:szCs w:val="24"/>
        </w:rPr>
        <w:t>TS(E-F</w:t>
      </w:r>
      <w:r w:rsidR="000F0346" w:rsidRPr="000F0346">
        <w:rPr>
          <w:rFonts w:ascii="Times New Roman" w:hAnsi="Times New Roman" w:cs="Times New Roman"/>
          <w:b/>
          <w:bCs/>
          <w:sz w:val="24"/>
          <w:szCs w:val="24"/>
          <w:vertAlign w:val="subscript"/>
        </w:rPr>
        <w:t>S</w:t>
      </w:r>
      <w:r w:rsidR="000F0346" w:rsidRPr="000F0346">
        <w:rPr>
          <w:rFonts w:ascii="Times New Roman" w:hAnsi="Times New Roman" w:cs="Times New Roman"/>
          <w:b/>
          <w:bCs/>
          <w:sz w:val="24"/>
          <w:szCs w:val="24"/>
        </w:rPr>
        <w:t>)</w:t>
      </w:r>
      <w:r w:rsidR="000F0346" w:rsidRPr="000F0346">
        <w:rPr>
          <w:rFonts w:ascii="Times New Roman" w:hAnsi="Times New Roman" w:cs="Times New Roman"/>
          <w:sz w:val="24"/>
          <w:szCs w:val="24"/>
        </w:rPr>
        <w:t xml:space="preserve"> compensates for this distortion, resulting in the major product (</w:t>
      </w:r>
      <w:r w:rsidR="000F0346" w:rsidRPr="000F0346">
        <w:rPr>
          <w:rFonts w:ascii="Times New Roman" w:hAnsi="Times New Roman" w:cs="Times New Roman"/>
          <w:i/>
          <w:iCs/>
          <w:sz w:val="24"/>
          <w:szCs w:val="24"/>
        </w:rPr>
        <w:t>S</w:t>
      </w:r>
      <w:r w:rsidR="000F0346" w:rsidRPr="000F0346">
        <w:rPr>
          <w:rFonts w:ascii="Times New Roman" w:hAnsi="Times New Roman" w:cs="Times New Roman"/>
          <w:sz w:val="24"/>
          <w:szCs w:val="24"/>
        </w:rPr>
        <w:t xml:space="preserve"> enantiomer).</w:t>
      </w:r>
    </w:p>
    <w:p w14:paraId="4A105785" w14:textId="4FC96F45" w:rsidR="000F0346" w:rsidRPr="000F0346" w:rsidRDefault="000F0346" w:rsidP="00270E6B">
      <w:pPr>
        <w:jc w:val="both"/>
        <w:rPr>
          <w:rFonts w:ascii="Times New Roman" w:hAnsi="Times New Roman" w:cs="Times New Roman"/>
          <w:sz w:val="24"/>
          <w:szCs w:val="24"/>
        </w:rPr>
      </w:pPr>
      <w:r w:rsidRPr="006C26D8">
        <w:rPr>
          <w:rFonts w:ascii="Times New Roman" w:hAnsi="Times New Roman" w:cs="Times New Roman"/>
          <w:sz w:val="24"/>
          <w:szCs w:val="24"/>
        </w:rPr>
        <w:t>The interaction energies were calculated using the following expressions:</w:t>
      </w:r>
    </w:p>
    <w:p w14:paraId="2018CF29" w14:textId="6535A41F" w:rsidR="00BA2229" w:rsidRDefault="00BA2229" w:rsidP="00270E6B">
      <w:pPr>
        <w:jc w:val="both"/>
        <w:rPr>
          <w:rFonts w:ascii="Times New Roman" w:hAnsi="Times New Roman" w:cs="Times New Roman"/>
          <w:sz w:val="24"/>
          <w:szCs w:val="24"/>
        </w:rPr>
      </w:pPr>
      <w:r>
        <w:rPr>
          <w:rFonts w:ascii="Times New Roman" w:hAnsi="Times New Roman" w:cs="Times New Roman"/>
          <w:sz w:val="24"/>
          <w:szCs w:val="24"/>
        </w:rPr>
        <w:t>∆E</w:t>
      </w:r>
      <w:r w:rsidR="005C34E1" w:rsidRPr="000F0346">
        <w:rPr>
          <w:rFonts w:ascii="Times New Roman" w:hAnsi="Times New Roman" w:cs="Times New Roman"/>
          <w:sz w:val="24"/>
          <w:szCs w:val="24"/>
          <w:vertAlign w:val="subscript"/>
        </w:rPr>
        <w:t>int</w:t>
      </w:r>
      <w:r>
        <w:rPr>
          <w:rFonts w:ascii="Times New Roman" w:hAnsi="Times New Roman" w:cs="Times New Roman"/>
          <w:sz w:val="24"/>
          <w:szCs w:val="24"/>
        </w:rPr>
        <w:t xml:space="preserve"> in TS(E-F</w:t>
      </w:r>
      <w:r w:rsidR="00DB3130" w:rsidRPr="00CC52AB">
        <w:rPr>
          <w:rFonts w:ascii="Times New Roman" w:hAnsi="Times New Roman" w:cs="Times New Roman"/>
          <w:sz w:val="24"/>
          <w:szCs w:val="24"/>
          <w:vertAlign w:val="subscript"/>
        </w:rPr>
        <w:t>S</w:t>
      </w:r>
      <w:r>
        <w:rPr>
          <w:rFonts w:ascii="Times New Roman" w:hAnsi="Times New Roman" w:cs="Times New Roman"/>
          <w:sz w:val="24"/>
          <w:szCs w:val="24"/>
        </w:rPr>
        <w:t xml:space="preserve">) = </w:t>
      </w:r>
      <w:r w:rsidR="00412398">
        <w:rPr>
          <w:rFonts w:ascii="Times New Roman" w:hAnsi="Times New Roman" w:cs="Times New Roman"/>
          <w:sz w:val="24"/>
          <w:szCs w:val="24"/>
        </w:rPr>
        <w:t>E</w:t>
      </w:r>
      <w:r w:rsidR="00412398" w:rsidRPr="00CC52AB">
        <w:rPr>
          <w:rFonts w:ascii="Times New Roman" w:hAnsi="Times New Roman" w:cs="Times New Roman"/>
          <w:sz w:val="24"/>
          <w:szCs w:val="24"/>
          <w:vertAlign w:val="subscript"/>
        </w:rPr>
        <w:t>1</w:t>
      </w:r>
      <w:r w:rsidR="00412398">
        <w:rPr>
          <w:rFonts w:ascii="Times New Roman" w:hAnsi="Times New Roman" w:cs="Times New Roman"/>
          <w:sz w:val="24"/>
          <w:szCs w:val="24"/>
        </w:rPr>
        <w:t xml:space="preserve"> </w:t>
      </w:r>
      <w:r w:rsidR="005C34E1">
        <w:rPr>
          <w:rFonts w:ascii="Times New Roman" w:hAnsi="Times New Roman" w:cs="Times New Roman"/>
          <w:sz w:val="24"/>
          <w:szCs w:val="24"/>
        </w:rPr>
        <w:t>–</w:t>
      </w:r>
      <w:r w:rsidR="00412398">
        <w:rPr>
          <w:rFonts w:ascii="Times New Roman" w:hAnsi="Times New Roman" w:cs="Times New Roman"/>
          <w:sz w:val="24"/>
          <w:szCs w:val="24"/>
        </w:rPr>
        <w:t xml:space="preserve"> </w:t>
      </w:r>
      <w:r w:rsidR="005C34E1">
        <w:rPr>
          <w:rFonts w:ascii="Times New Roman" w:hAnsi="Times New Roman" w:cs="Times New Roman"/>
          <w:sz w:val="24"/>
          <w:szCs w:val="24"/>
        </w:rPr>
        <w:t>(</w:t>
      </w:r>
      <w:r>
        <w:rPr>
          <w:rFonts w:ascii="Times New Roman" w:hAnsi="Times New Roman" w:cs="Times New Roman"/>
          <w:sz w:val="24"/>
          <w:szCs w:val="24"/>
        </w:rPr>
        <w:t>E</w:t>
      </w:r>
      <w:r w:rsidRPr="00CC52AB">
        <w:rPr>
          <w:rFonts w:ascii="Times New Roman" w:hAnsi="Times New Roman" w:cs="Times New Roman"/>
          <w:sz w:val="24"/>
          <w:szCs w:val="24"/>
          <w:vertAlign w:val="subscript"/>
        </w:rPr>
        <w:t xml:space="preserve">1-1 </w:t>
      </w:r>
      <w:r w:rsidR="00CC52AB">
        <w:rPr>
          <w:rFonts w:ascii="Times New Roman" w:hAnsi="Times New Roman" w:cs="Times New Roman"/>
          <w:sz w:val="24"/>
          <w:szCs w:val="24"/>
        </w:rPr>
        <w:t xml:space="preserve">+ </w:t>
      </w:r>
      <w:r>
        <w:rPr>
          <w:rFonts w:ascii="Times New Roman" w:hAnsi="Times New Roman" w:cs="Times New Roman"/>
          <w:sz w:val="24"/>
          <w:szCs w:val="24"/>
        </w:rPr>
        <w:t>E</w:t>
      </w:r>
      <w:r w:rsidR="00CC52AB" w:rsidRPr="00CC52AB">
        <w:rPr>
          <w:rFonts w:ascii="Times New Roman" w:hAnsi="Times New Roman" w:cs="Times New Roman"/>
          <w:sz w:val="24"/>
          <w:szCs w:val="24"/>
          <w:vertAlign w:val="subscript"/>
        </w:rPr>
        <w:t>1</w:t>
      </w:r>
      <w:r w:rsidRPr="00CC52AB">
        <w:rPr>
          <w:rFonts w:ascii="Times New Roman" w:hAnsi="Times New Roman" w:cs="Times New Roman"/>
          <w:sz w:val="24"/>
          <w:szCs w:val="24"/>
          <w:vertAlign w:val="subscript"/>
        </w:rPr>
        <w:t>-</w:t>
      </w:r>
      <w:r w:rsidR="00CC52AB" w:rsidRPr="00CC52AB">
        <w:rPr>
          <w:rFonts w:ascii="Times New Roman" w:hAnsi="Times New Roman" w:cs="Times New Roman"/>
          <w:sz w:val="24"/>
          <w:szCs w:val="24"/>
          <w:vertAlign w:val="subscript"/>
        </w:rPr>
        <w:t>2</w:t>
      </w:r>
      <w:r w:rsidR="005C34E1">
        <w:rPr>
          <w:rFonts w:ascii="Times New Roman" w:hAnsi="Times New Roman" w:cs="Times New Roman"/>
          <w:sz w:val="24"/>
          <w:szCs w:val="24"/>
        </w:rPr>
        <w:t>)</w:t>
      </w:r>
    </w:p>
    <w:p w14:paraId="03FC0109" w14:textId="21CC6180" w:rsidR="00CC52AB" w:rsidRDefault="005C34E1" w:rsidP="00270E6B">
      <w:pPr>
        <w:jc w:val="both"/>
        <w:rPr>
          <w:rFonts w:ascii="Times New Roman" w:hAnsi="Times New Roman" w:cs="Times New Roman"/>
          <w:sz w:val="24"/>
          <w:szCs w:val="24"/>
        </w:rPr>
      </w:pPr>
      <w:r>
        <w:rPr>
          <w:rFonts w:ascii="Times New Roman" w:hAnsi="Times New Roman" w:cs="Times New Roman"/>
          <w:sz w:val="24"/>
          <w:szCs w:val="24"/>
        </w:rPr>
        <w:t>∆E</w:t>
      </w:r>
      <w:r w:rsidRPr="000F0346">
        <w:rPr>
          <w:rFonts w:ascii="Times New Roman" w:hAnsi="Times New Roman" w:cs="Times New Roman"/>
          <w:sz w:val="24"/>
          <w:szCs w:val="24"/>
          <w:vertAlign w:val="subscript"/>
        </w:rPr>
        <w:t>int</w:t>
      </w:r>
      <w:r>
        <w:rPr>
          <w:rFonts w:ascii="Times New Roman" w:hAnsi="Times New Roman" w:cs="Times New Roman"/>
          <w:sz w:val="24"/>
          <w:szCs w:val="24"/>
        </w:rPr>
        <w:t xml:space="preserve"> in TS(E-F</w:t>
      </w:r>
      <w:r w:rsidRPr="00CC52AB">
        <w:rPr>
          <w:rFonts w:ascii="Times New Roman" w:hAnsi="Times New Roman" w:cs="Times New Roman"/>
          <w:sz w:val="24"/>
          <w:szCs w:val="24"/>
          <w:vertAlign w:val="subscript"/>
        </w:rPr>
        <w:t>R</w:t>
      </w:r>
      <w:r>
        <w:rPr>
          <w:rFonts w:ascii="Times New Roman" w:hAnsi="Times New Roman" w:cs="Times New Roman"/>
          <w:sz w:val="24"/>
          <w:szCs w:val="24"/>
        </w:rPr>
        <w:t>) = E</w:t>
      </w:r>
      <w:r w:rsidRPr="00CC52AB">
        <w:rPr>
          <w:rFonts w:ascii="Times New Roman" w:hAnsi="Times New Roman" w:cs="Times New Roman"/>
          <w:sz w:val="24"/>
          <w:szCs w:val="24"/>
          <w:vertAlign w:val="subscript"/>
        </w:rPr>
        <w:t>2</w:t>
      </w:r>
      <w:r>
        <w:rPr>
          <w:rFonts w:ascii="Times New Roman" w:hAnsi="Times New Roman" w:cs="Times New Roman"/>
          <w:sz w:val="24"/>
          <w:szCs w:val="24"/>
        </w:rPr>
        <w:t xml:space="preserve"> – (E</w:t>
      </w:r>
      <w:r w:rsidRPr="00CC52AB">
        <w:rPr>
          <w:rFonts w:ascii="Times New Roman" w:hAnsi="Times New Roman" w:cs="Times New Roman"/>
          <w:sz w:val="24"/>
          <w:szCs w:val="24"/>
          <w:vertAlign w:val="subscript"/>
        </w:rPr>
        <w:t xml:space="preserve">2-1 </w:t>
      </w:r>
      <w:r>
        <w:rPr>
          <w:rFonts w:ascii="Times New Roman" w:hAnsi="Times New Roman" w:cs="Times New Roman"/>
          <w:sz w:val="24"/>
          <w:szCs w:val="24"/>
        </w:rPr>
        <w:t>+ E</w:t>
      </w:r>
      <w:r w:rsidRPr="00CC52AB">
        <w:rPr>
          <w:rFonts w:ascii="Times New Roman" w:hAnsi="Times New Roman" w:cs="Times New Roman"/>
          <w:sz w:val="24"/>
          <w:szCs w:val="24"/>
          <w:vertAlign w:val="subscript"/>
        </w:rPr>
        <w:t>2-2</w:t>
      </w:r>
      <w:r>
        <w:rPr>
          <w:rFonts w:ascii="Times New Roman" w:hAnsi="Times New Roman" w:cs="Times New Roman"/>
          <w:sz w:val="24"/>
          <w:szCs w:val="24"/>
        </w:rPr>
        <w:t>)</w:t>
      </w:r>
    </w:p>
    <w:p w14:paraId="14396457" w14:textId="1DF531DC" w:rsidR="000F0346" w:rsidRDefault="000F0346" w:rsidP="00270E6B">
      <w:pPr>
        <w:jc w:val="both"/>
        <w:rPr>
          <w:rFonts w:ascii="Times New Roman" w:hAnsi="Times New Roman" w:cs="Times New Roman"/>
          <w:sz w:val="24"/>
          <w:szCs w:val="24"/>
        </w:rPr>
      </w:pPr>
      <w:r w:rsidRPr="000F0346">
        <w:rPr>
          <w:rFonts w:ascii="Times New Roman" w:hAnsi="Times New Roman" w:cs="Times New Roman"/>
          <w:sz w:val="24"/>
          <w:szCs w:val="24"/>
        </w:rPr>
        <w:t>Here,</w:t>
      </w:r>
      <w:r w:rsidRPr="006C26D8">
        <w:rPr>
          <w:rFonts w:ascii="Times New Roman" w:hAnsi="Times New Roman" w:cs="Times New Roman"/>
          <w:sz w:val="24"/>
          <w:szCs w:val="24"/>
        </w:rPr>
        <w:t xml:space="preserve"> </w:t>
      </w:r>
      <w:r w:rsidRPr="006C26D8">
        <w:rPr>
          <w:rFonts w:ascii="Times New Roman" w:hAnsi="Times New Roman" w:cs="Times New Roman"/>
          <w:b/>
          <w:bCs/>
          <w:sz w:val="24"/>
          <w:szCs w:val="24"/>
        </w:rPr>
        <w:t>E</w:t>
      </w:r>
      <w:r w:rsidRPr="000F0346">
        <w:rPr>
          <w:rFonts w:ascii="Times New Roman" w:hAnsi="Times New Roman" w:cs="Times New Roman"/>
          <w:b/>
          <w:bCs/>
          <w:sz w:val="24"/>
          <w:szCs w:val="24"/>
          <w:vertAlign w:val="subscript"/>
        </w:rPr>
        <w:t>1</w:t>
      </w:r>
      <w:r w:rsidRPr="006C26D8">
        <w:rPr>
          <w:rFonts w:ascii="Times New Roman" w:hAnsi="Times New Roman" w:cs="Times New Roman"/>
          <w:sz w:val="24"/>
          <w:szCs w:val="24"/>
        </w:rPr>
        <w:t xml:space="preserve"> and </w:t>
      </w:r>
      <w:r w:rsidRPr="006C26D8">
        <w:rPr>
          <w:rFonts w:ascii="Times New Roman" w:hAnsi="Times New Roman" w:cs="Times New Roman"/>
          <w:b/>
          <w:bCs/>
          <w:sz w:val="24"/>
          <w:szCs w:val="24"/>
        </w:rPr>
        <w:t>E</w:t>
      </w:r>
      <w:r w:rsidRPr="000F0346">
        <w:rPr>
          <w:rFonts w:ascii="Times New Roman" w:hAnsi="Times New Roman" w:cs="Times New Roman"/>
          <w:b/>
          <w:bCs/>
          <w:sz w:val="24"/>
          <w:szCs w:val="24"/>
          <w:vertAlign w:val="subscript"/>
        </w:rPr>
        <w:t>2</w:t>
      </w:r>
      <w:r w:rsidRPr="006C26D8">
        <w:rPr>
          <w:rFonts w:ascii="Times New Roman" w:hAnsi="Times New Roman" w:cs="Times New Roman"/>
          <w:sz w:val="24"/>
          <w:szCs w:val="24"/>
        </w:rPr>
        <w:t xml:space="preserve"> are the electronic energies of </w:t>
      </w:r>
      <w:r w:rsidRPr="006C26D8">
        <w:rPr>
          <w:rFonts w:ascii="Times New Roman" w:hAnsi="Times New Roman" w:cs="Times New Roman"/>
          <w:b/>
          <w:bCs/>
          <w:sz w:val="24"/>
          <w:szCs w:val="24"/>
        </w:rPr>
        <w:t>TS(E-F</w:t>
      </w:r>
      <w:r w:rsidRPr="006C26D8">
        <w:rPr>
          <w:rFonts w:ascii="Times New Roman" w:hAnsi="Times New Roman" w:cs="Times New Roman"/>
          <w:b/>
          <w:bCs/>
          <w:sz w:val="24"/>
          <w:szCs w:val="24"/>
          <w:vertAlign w:val="subscript"/>
        </w:rPr>
        <w:t>S</w:t>
      </w:r>
      <w:r w:rsidRPr="006C26D8">
        <w:rPr>
          <w:rFonts w:ascii="Times New Roman" w:hAnsi="Times New Roman" w:cs="Times New Roman"/>
          <w:b/>
          <w:bCs/>
          <w:sz w:val="24"/>
          <w:szCs w:val="24"/>
        </w:rPr>
        <w:t>)</w:t>
      </w:r>
      <w:r w:rsidRPr="006C26D8">
        <w:rPr>
          <w:rFonts w:ascii="Times New Roman" w:hAnsi="Times New Roman" w:cs="Times New Roman"/>
          <w:sz w:val="24"/>
          <w:szCs w:val="24"/>
        </w:rPr>
        <w:t xml:space="preserve"> and </w:t>
      </w:r>
      <w:r w:rsidRPr="006C26D8">
        <w:rPr>
          <w:rFonts w:ascii="Times New Roman" w:hAnsi="Times New Roman" w:cs="Times New Roman"/>
          <w:b/>
          <w:bCs/>
          <w:sz w:val="24"/>
          <w:szCs w:val="24"/>
        </w:rPr>
        <w:t>TS(E-F</w:t>
      </w:r>
      <w:r w:rsidRPr="006C26D8">
        <w:rPr>
          <w:rFonts w:ascii="Times New Roman" w:hAnsi="Times New Roman" w:cs="Times New Roman"/>
          <w:b/>
          <w:bCs/>
          <w:sz w:val="24"/>
          <w:szCs w:val="24"/>
          <w:vertAlign w:val="subscript"/>
        </w:rPr>
        <w:t>R</w:t>
      </w:r>
      <w:r w:rsidRPr="006C26D8">
        <w:rPr>
          <w:rFonts w:ascii="Times New Roman" w:hAnsi="Times New Roman" w:cs="Times New Roman"/>
          <w:b/>
          <w:bCs/>
          <w:sz w:val="24"/>
          <w:szCs w:val="24"/>
        </w:rPr>
        <w:t>)</w:t>
      </w:r>
      <w:r w:rsidRPr="006C26D8">
        <w:rPr>
          <w:rFonts w:ascii="Times New Roman" w:hAnsi="Times New Roman" w:cs="Times New Roman"/>
          <w:sz w:val="24"/>
          <w:szCs w:val="24"/>
        </w:rPr>
        <w:t xml:space="preserve">, and </w:t>
      </w:r>
      <w:r w:rsidRPr="006C26D8">
        <w:rPr>
          <w:rFonts w:ascii="Times New Roman" w:hAnsi="Times New Roman" w:cs="Times New Roman"/>
          <w:b/>
          <w:bCs/>
          <w:sz w:val="24"/>
          <w:szCs w:val="24"/>
        </w:rPr>
        <w:t>E</w:t>
      </w:r>
      <w:r w:rsidRPr="000F0346">
        <w:rPr>
          <w:rFonts w:ascii="Times New Roman" w:hAnsi="Times New Roman" w:cs="Times New Roman"/>
          <w:b/>
          <w:bCs/>
          <w:sz w:val="24"/>
          <w:szCs w:val="24"/>
          <w:vertAlign w:val="subscript"/>
        </w:rPr>
        <w:t>1-1</w:t>
      </w:r>
      <w:r w:rsidRPr="006C26D8">
        <w:rPr>
          <w:rFonts w:ascii="Times New Roman" w:hAnsi="Times New Roman" w:cs="Times New Roman"/>
          <w:sz w:val="24"/>
          <w:szCs w:val="24"/>
        </w:rPr>
        <w:t xml:space="preserve">, </w:t>
      </w:r>
      <w:r w:rsidRPr="006C26D8">
        <w:rPr>
          <w:rFonts w:ascii="Times New Roman" w:hAnsi="Times New Roman" w:cs="Times New Roman"/>
          <w:b/>
          <w:bCs/>
          <w:sz w:val="24"/>
          <w:szCs w:val="24"/>
        </w:rPr>
        <w:t>E</w:t>
      </w:r>
      <w:r w:rsidRPr="000F0346">
        <w:rPr>
          <w:rFonts w:ascii="Times New Roman" w:hAnsi="Times New Roman" w:cs="Times New Roman"/>
          <w:b/>
          <w:bCs/>
          <w:sz w:val="24"/>
          <w:szCs w:val="24"/>
          <w:vertAlign w:val="subscript"/>
        </w:rPr>
        <w:t>1-2</w:t>
      </w:r>
      <w:r w:rsidRPr="006C26D8">
        <w:rPr>
          <w:rFonts w:ascii="Times New Roman" w:hAnsi="Times New Roman" w:cs="Times New Roman"/>
          <w:sz w:val="24"/>
          <w:szCs w:val="24"/>
        </w:rPr>
        <w:t xml:space="preserve">, </w:t>
      </w:r>
      <w:r w:rsidRPr="006C26D8">
        <w:rPr>
          <w:rFonts w:ascii="Times New Roman" w:hAnsi="Times New Roman" w:cs="Times New Roman"/>
          <w:b/>
          <w:bCs/>
          <w:sz w:val="24"/>
          <w:szCs w:val="24"/>
        </w:rPr>
        <w:t>E</w:t>
      </w:r>
      <w:r w:rsidRPr="000F0346">
        <w:rPr>
          <w:rFonts w:ascii="Times New Roman" w:hAnsi="Times New Roman" w:cs="Times New Roman"/>
          <w:b/>
          <w:bCs/>
          <w:sz w:val="24"/>
          <w:szCs w:val="24"/>
          <w:vertAlign w:val="subscript"/>
        </w:rPr>
        <w:t>2-1</w:t>
      </w:r>
      <w:r w:rsidRPr="006C26D8">
        <w:rPr>
          <w:rFonts w:ascii="Times New Roman" w:hAnsi="Times New Roman" w:cs="Times New Roman"/>
          <w:sz w:val="24"/>
          <w:szCs w:val="24"/>
        </w:rPr>
        <w:t xml:space="preserve">, and </w:t>
      </w:r>
      <w:r w:rsidRPr="000F0346">
        <w:rPr>
          <w:rFonts w:ascii="Times New Roman" w:hAnsi="Times New Roman" w:cs="Times New Roman"/>
          <w:b/>
          <w:bCs/>
          <w:sz w:val="24"/>
          <w:szCs w:val="24"/>
        </w:rPr>
        <w:t>E</w:t>
      </w:r>
      <w:r w:rsidRPr="000F0346">
        <w:rPr>
          <w:rFonts w:ascii="Times New Roman" w:hAnsi="Times New Roman" w:cs="Times New Roman"/>
          <w:b/>
          <w:bCs/>
          <w:sz w:val="24"/>
          <w:szCs w:val="24"/>
          <w:vertAlign w:val="subscript"/>
        </w:rPr>
        <w:t>2-2</w:t>
      </w:r>
      <w:r w:rsidRPr="006C26D8">
        <w:rPr>
          <w:rFonts w:ascii="Times New Roman" w:hAnsi="Times New Roman" w:cs="Times New Roman"/>
          <w:sz w:val="24"/>
          <w:szCs w:val="24"/>
          <w:vertAlign w:val="subscript"/>
        </w:rPr>
        <w:t xml:space="preserve"> </w:t>
      </w:r>
      <w:r w:rsidRPr="006C26D8">
        <w:rPr>
          <w:rFonts w:ascii="Times New Roman" w:hAnsi="Times New Roman" w:cs="Times New Roman"/>
          <w:sz w:val="24"/>
          <w:szCs w:val="24"/>
        </w:rPr>
        <w:t>represent the energies of the phenanthrene-9,10-dione and Rh complex fragments from their corresponding transition states.</w:t>
      </w:r>
    </w:p>
    <w:p w14:paraId="4331785E" w14:textId="22DB0A11" w:rsidR="00FF7D6A" w:rsidRDefault="00543570" w:rsidP="0054357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79A994" wp14:editId="73787DE7">
            <wp:extent cx="2695074" cy="1265642"/>
            <wp:effectExtent l="0" t="0" r="0" b="0"/>
            <wp:docPr id="371404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07794" cy="1271615"/>
                    </a:xfrm>
                    <a:prstGeom prst="rect">
                      <a:avLst/>
                    </a:prstGeom>
                    <a:noFill/>
                  </pic:spPr>
                </pic:pic>
              </a:graphicData>
            </a:graphic>
          </wp:inline>
        </w:drawing>
      </w:r>
    </w:p>
    <w:p w14:paraId="0C072BB3" w14:textId="46605F3A" w:rsidR="002403B4" w:rsidRDefault="002403B4" w:rsidP="00270E6B">
      <w:pPr>
        <w:jc w:val="both"/>
        <w:rPr>
          <w:rFonts w:ascii="Times New Roman" w:hAnsi="Times New Roman" w:cs="Times New Roman"/>
          <w:sz w:val="24"/>
          <w:szCs w:val="24"/>
        </w:rPr>
      </w:pPr>
      <w:r w:rsidRPr="00F11400">
        <w:rPr>
          <w:rFonts w:ascii="Times New Roman" w:hAnsi="Times New Roman" w:cs="Times New Roman"/>
          <w:b/>
          <w:bCs/>
          <w:sz w:val="24"/>
          <w:szCs w:val="24"/>
        </w:rPr>
        <w:t>Table S</w:t>
      </w:r>
      <w:r w:rsidR="003F41E0">
        <w:rPr>
          <w:rFonts w:ascii="Times New Roman" w:hAnsi="Times New Roman" w:cs="Times New Roman"/>
          <w:b/>
          <w:bCs/>
          <w:sz w:val="24"/>
          <w:szCs w:val="24"/>
        </w:rPr>
        <w:t>6</w:t>
      </w:r>
      <w:r w:rsidRPr="00F11400">
        <w:rPr>
          <w:rFonts w:ascii="Times New Roman" w:hAnsi="Times New Roman" w:cs="Times New Roman"/>
          <w:b/>
          <w:bCs/>
          <w:sz w:val="24"/>
          <w:szCs w:val="24"/>
        </w:rPr>
        <w:t>.</w:t>
      </w:r>
      <w:r>
        <w:rPr>
          <w:rFonts w:ascii="Times New Roman" w:hAnsi="Times New Roman" w:cs="Times New Roman"/>
          <w:sz w:val="24"/>
          <w:szCs w:val="24"/>
        </w:rPr>
        <w:t xml:space="preserve"> </w:t>
      </w:r>
      <w:r w:rsidR="000E668E">
        <w:rPr>
          <w:rFonts w:ascii="Times New Roman" w:hAnsi="Times New Roman" w:cs="Times New Roman"/>
          <w:sz w:val="24"/>
          <w:szCs w:val="24"/>
        </w:rPr>
        <w:t>Total e</w:t>
      </w:r>
      <w:r>
        <w:rPr>
          <w:rFonts w:ascii="Times New Roman" w:hAnsi="Times New Roman" w:cs="Times New Roman"/>
          <w:sz w:val="24"/>
          <w:szCs w:val="24"/>
        </w:rPr>
        <w:t xml:space="preserve">lectronic energy </w:t>
      </w:r>
      <w:r w:rsidR="000E668E">
        <w:rPr>
          <w:rFonts w:ascii="Times New Roman" w:hAnsi="Times New Roman" w:cs="Times New Roman"/>
          <w:sz w:val="24"/>
          <w:szCs w:val="24"/>
        </w:rPr>
        <w:t xml:space="preserve">(∆E) in a.u. </w:t>
      </w:r>
      <w:r w:rsidR="00F11400">
        <w:rPr>
          <w:rFonts w:ascii="Times New Roman" w:hAnsi="Times New Roman" w:cs="Times New Roman"/>
          <w:sz w:val="24"/>
          <w:szCs w:val="24"/>
        </w:rPr>
        <w:t>of both diastereomeric TSs and their fragments</w:t>
      </w:r>
      <w:r w:rsidR="00265657">
        <w:rPr>
          <w:rFonts w:ascii="Times New Roman" w:hAnsi="Times New Roman" w:cs="Times New Roman"/>
          <w:sz w:val="24"/>
          <w:szCs w:val="24"/>
        </w:rPr>
        <w:t xml:space="preserve"> at the </w:t>
      </w:r>
      <w:r w:rsidR="00265657">
        <w:rPr>
          <w:rFonts w:ascii="Times New Roman" w:hAnsi="Times New Roman" w:cs="Times New Roman"/>
        </w:rPr>
        <w:t>PCM</w:t>
      </w:r>
      <w:r w:rsidR="00265657" w:rsidRPr="00151386">
        <w:rPr>
          <w:rFonts w:ascii="Times New Roman" w:hAnsi="Times New Roman" w:cs="Times New Roman"/>
          <w:vertAlign w:val="subscript"/>
        </w:rPr>
        <w:t>(toluene: water)</w:t>
      </w:r>
      <w:r w:rsidR="00265657" w:rsidRPr="00151386">
        <w:rPr>
          <w:rFonts w:ascii="Times New Roman" w:hAnsi="Times New Roman" w:cs="Times New Roman"/>
        </w:rPr>
        <w:t>/</w:t>
      </w:r>
      <w:r w:rsidR="00265657">
        <w:rPr>
          <w:rFonts w:ascii="Times New Roman" w:hAnsi="Times New Roman" w:cs="Times New Roman"/>
        </w:rPr>
        <w:t>DLPNO-</w:t>
      </w:r>
      <w:r w:rsidR="004572D4">
        <w:rPr>
          <w:rFonts w:ascii="Times New Roman" w:hAnsi="Times New Roman" w:cs="Times New Roman"/>
        </w:rPr>
        <w:t>CCSD(T)</w:t>
      </w:r>
      <w:r w:rsidR="00265657" w:rsidRPr="00151386">
        <w:rPr>
          <w:rFonts w:ascii="Times New Roman" w:hAnsi="Times New Roman" w:cs="Times New Roman"/>
        </w:rPr>
        <w:t>/</w:t>
      </w:r>
      <w:r w:rsidR="00265657">
        <w:rPr>
          <w:rFonts w:ascii="Times New Roman" w:hAnsi="Times New Roman" w:cs="Times New Roman"/>
        </w:rPr>
        <w:t>def2-TZVP</w:t>
      </w:r>
      <w:r w:rsidR="00265657" w:rsidRPr="00151386">
        <w:rPr>
          <w:rFonts w:ascii="Times New Roman" w:hAnsi="Times New Roman" w:cs="Times New Roman"/>
        </w:rPr>
        <w:t>//B3LYP-D3(BJ)/6-31G(d,p),SDD(Rh, Fe) level of theory.</w:t>
      </w:r>
    </w:p>
    <w:tbl>
      <w:tblPr>
        <w:tblStyle w:val="TableGrid"/>
        <w:tblW w:w="9067" w:type="dxa"/>
        <w:tblLook w:val="04A0" w:firstRow="1" w:lastRow="0" w:firstColumn="1" w:lastColumn="0" w:noHBand="0" w:noVBand="1"/>
      </w:tblPr>
      <w:tblGrid>
        <w:gridCol w:w="2264"/>
        <w:gridCol w:w="2267"/>
        <w:gridCol w:w="2268"/>
        <w:gridCol w:w="2268"/>
      </w:tblGrid>
      <w:tr w:rsidR="004C6C9A" w14:paraId="6A752043" w14:textId="77777777" w:rsidTr="00837453">
        <w:trPr>
          <w:trHeight w:val="510"/>
        </w:trPr>
        <w:tc>
          <w:tcPr>
            <w:tcW w:w="4532" w:type="dxa"/>
            <w:gridSpan w:val="2"/>
            <w:vAlign w:val="center"/>
          </w:tcPr>
          <w:p w14:paraId="1AF18865" w14:textId="5E0B1F50" w:rsidR="004C6C9A" w:rsidRDefault="004C6C9A" w:rsidP="00837453">
            <w:pPr>
              <w:jc w:val="center"/>
              <w:rPr>
                <w:rFonts w:ascii="Times New Roman" w:hAnsi="Times New Roman" w:cs="Times New Roman"/>
                <w:sz w:val="24"/>
                <w:szCs w:val="24"/>
              </w:rPr>
            </w:pPr>
            <w:r>
              <w:rPr>
                <w:rFonts w:ascii="Times New Roman" w:hAnsi="Times New Roman" w:cs="Times New Roman"/>
                <w:b/>
                <w:bCs/>
                <w:sz w:val="24"/>
                <w:szCs w:val="24"/>
              </w:rPr>
              <w:t>TS(E-F</w:t>
            </w:r>
            <w:r w:rsidRPr="00F865E2">
              <w:rPr>
                <w:rFonts w:ascii="Times New Roman" w:hAnsi="Times New Roman" w:cs="Times New Roman"/>
                <w:b/>
                <w:bCs/>
                <w:sz w:val="24"/>
                <w:szCs w:val="24"/>
                <w:vertAlign w:val="subscript"/>
              </w:rPr>
              <w:t>S</w:t>
            </w:r>
            <w:r>
              <w:rPr>
                <w:rFonts w:ascii="Times New Roman" w:hAnsi="Times New Roman" w:cs="Times New Roman"/>
                <w:b/>
                <w:bCs/>
                <w:sz w:val="24"/>
                <w:szCs w:val="24"/>
              </w:rPr>
              <w:t>)</w:t>
            </w:r>
            <w:r w:rsidR="00196EA6">
              <w:rPr>
                <w:rFonts w:ascii="Times New Roman" w:hAnsi="Times New Roman" w:cs="Times New Roman"/>
                <w:b/>
                <w:bCs/>
                <w:sz w:val="24"/>
                <w:szCs w:val="24"/>
              </w:rPr>
              <w:t xml:space="preserve"> (1)</w:t>
            </w:r>
          </w:p>
        </w:tc>
        <w:tc>
          <w:tcPr>
            <w:tcW w:w="4535" w:type="dxa"/>
            <w:gridSpan w:val="2"/>
            <w:vAlign w:val="center"/>
          </w:tcPr>
          <w:p w14:paraId="3F0A45F6" w14:textId="472E3303" w:rsidR="004C6C9A" w:rsidRDefault="004C6C9A" w:rsidP="00837453">
            <w:pPr>
              <w:jc w:val="center"/>
              <w:rPr>
                <w:rFonts w:ascii="Times New Roman" w:hAnsi="Times New Roman" w:cs="Times New Roman"/>
                <w:sz w:val="24"/>
                <w:szCs w:val="24"/>
              </w:rPr>
            </w:pPr>
            <w:r>
              <w:rPr>
                <w:rFonts w:ascii="Times New Roman" w:hAnsi="Times New Roman" w:cs="Times New Roman"/>
                <w:b/>
                <w:bCs/>
                <w:sz w:val="24"/>
                <w:szCs w:val="24"/>
              </w:rPr>
              <w:t>TS(E-F</w:t>
            </w:r>
            <w:r>
              <w:rPr>
                <w:rFonts w:ascii="Times New Roman" w:hAnsi="Times New Roman" w:cs="Times New Roman"/>
                <w:b/>
                <w:bCs/>
                <w:sz w:val="24"/>
                <w:szCs w:val="24"/>
                <w:vertAlign w:val="subscript"/>
              </w:rPr>
              <w:t>R</w:t>
            </w:r>
            <w:r>
              <w:rPr>
                <w:rFonts w:ascii="Times New Roman" w:hAnsi="Times New Roman" w:cs="Times New Roman"/>
                <w:b/>
                <w:bCs/>
                <w:sz w:val="24"/>
                <w:szCs w:val="24"/>
              </w:rPr>
              <w:t>)</w:t>
            </w:r>
            <w:r w:rsidR="00196EA6">
              <w:rPr>
                <w:rFonts w:ascii="Times New Roman" w:hAnsi="Times New Roman" w:cs="Times New Roman"/>
                <w:b/>
                <w:bCs/>
                <w:sz w:val="24"/>
                <w:szCs w:val="24"/>
              </w:rPr>
              <w:t xml:space="preserve"> (2)</w:t>
            </w:r>
          </w:p>
        </w:tc>
      </w:tr>
      <w:tr w:rsidR="004C6C9A" w14:paraId="371B1A82" w14:textId="77777777" w:rsidTr="00837453">
        <w:trPr>
          <w:trHeight w:val="510"/>
        </w:trPr>
        <w:tc>
          <w:tcPr>
            <w:tcW w:w="4532" w:type="dxa"/>
            <w:gridSpan w:val="2"/>
            <w:vAlign w:val="center"/>
          </w:tcPr>
          <w:p w14:paraId="2A639F88" w14:textId="6271562A" w:rsidR="004C6C9A" w:rsidRDefault="004C6C9A" w:rsidP="00837453">
            <w:pPr>
              <w:jc w:val="center"/>
              <w:rPr>
                <w:rFonts w:ascii="Times New Roman" w:hAnsi="Times New Roman" w:cs="Times New Roman"/>
                <w:sz w:val="24"/>
                <w:szCs w:val="24"/>
              </w:rPr>
            </w:pPr>
            <w:r>
              <w:rPr>
                <w:rFonts w:ascii="Times New Roman" w:hAnsi="Times New Roman" w:cs="Times New Roman"/>
                <w:sz w:val="24"/>
                <w:szCs w:val="24"/>
              </w:rPr>
              <w:t>-4825.1389</w:t>
            </w:r>
          </w:p>
        </w:tc>
        <w:tc>
          <w:tcPr>
            <w:tcW w:w="4535" w:type="dxa"/>
            <w:gridSpan w:val="2"/>
            <w:vAlign w:val="center"/>
          </w:tcPr>
          <w:p w14:paraId="4AEBDB2E" w14:textId="761BE517" w:rsidR="004C6C9A" w:rsidRDefault="004C6C9A" w:rsidP="00837453">
            <w:pPr>
              <w:jc w:val="center"/>
              <w:rPr>
                <w:rFonts w:ascii="Times New Roman" w:hAnsi="Times New Roman" w:cs="Times New Roman"/>
                <w:sz w:val="24"/>
                <w:szCs w:val="24"/>
              </w:rPr>
            </w:pPr>
            <w:r>
              <w:rPr>
                <w:rFonts w:ascii="Times New Roman" w:hAnsi="Times New Roman" w:cs="Times New Roman"/>
                <w:sz w:val="24"/>
                <w:szCs w:val="24"/>
              </w:rPr>
              <w:t>-4825.1292</w:t>
            </w:r>
          </w:p>
        </w:tc>
      </w:tr>
      <w:tr w:rsidR="004C6C9A" w14:paraId="4E489EE4" w14:textId="77777777" w:rsidTr="00837453">
        <w:trPr>
          <w:trHeight w:val="510"/>
        </w:trPr>
        <w:tc>
          <w:tcPr>
            <w:tcW w:w="2265" w:type="dxa"/>
            <w:shd w:val="clear" w:color="auto" w:fill="D1D1D1" w:themeFill="background2" w:themeFillShade="E6"/>
            <w:vAlign w:val="center"/>
          </w:tcPr>
          <w:p w14:paraId="63FADC71" w14:textId="60A2A1FC" w:rsidR="004C6C9A" w:rsidRDefault="004C6C9A" w:rsidP="00837453">
            <w:pPr>
              <w:jc w:val="center"/>
              <w:rPr>
                <w:rFonts w:ascii="Times New Roman" w:hAnsi="Times New Roman" w:cs="Times New Roman"/>
                <w:sz w:val="24"/>
                <w:szCs w:val="24"/>
              </w:rPr>
            </w:pPr>
            <w:r w:rsidRPr="00F87AC9">
              <w:rPr>
                <w:rFonts w:ascii="Times New Roman" w:hAnsi="Times New Roman" w:cs="Times New Roman"/>
                <w:sz w:val="24"/>
                <w:szCs w:val="24"/>
              </w:rPr>
              <w:t>phenanthrene-9,10-dione</w:t>
            </w:r>
            <w:r w:rsidR="00196EA6">
              <w:rPr>
                <w:rFonts w:ascii="Times New Roman" w:hAnsi="Times New Roman" w:cs="Times New Roman"/>
                <w:sz w:val="24"/>
                <w:szCs w:val="24"/>
              </w:rPr>
              <w:t xml:space="preserve"> </w:t>
            </w:r>
            <w:r w:rsidR="00196EA6" w:rsidRPr="00CC52AB">
              <w:rPr>
                <w:rFonts w:ascii="Times New Roman" w:hAnsi="Times New Roman" w:cs="Times New Roman"/>
                <w:b/>
                <w:bCs/>
                <w:sz w:val="24"/>
                <w:szCs w:val="24"/>
              </w:rPr>
              <w:t>(1-1)</w:t>
            </w:r>
          </w:p>
        </w:tc>
        <w:tc>
          <w:tcPr>
            <w:tcW w:w="2267" w:type="dxa"/>
            <w:shd w:val="clear" w:color="auto" w:fill="D1D1D1" w:themeFill="background2" w:themeFillShade="E6"/>
            <w:vAlign w:val="center"/>
          </w:tcPr>
          <w:p w14:paraId="12B2F157" w14:textId="5CD6DAA8" w:rsidR="004C6C9A" w:rsidRDefault="004C6C9A" w:rsidP="00837453">
            <w:pPr>
              <w:jc w:val="center"/>
              <w:rPr>
                <w:rFonts w:ascii="Times New Roman" w:hAnsi="Times New Roman" w:cs="Times New Roman"/>
                <w:sz w:val="24"/>
                <w:szCs w:val="24"/>
              </w:rPr>
            </w:pPr>
            <w:r w:rsidRPr="00F87AC9">
              <w:rPr>
                <w:rFonts w:ascii="Times New Roman" w:hAnsi="Times New Roman" w:cs="Times New Roman"/>
                <w:sz w:val="24"/>
                <w:szCs w:val="24"/>
              </w:rPr>
              <w:t>Rh complex</w:t>
            </w:r>
            <w:r w:rsidR="00196EA6">
              <w:rPr>
                <w:rFonts w:ascii="Times New Roman" w:hAnsi="Times New Roman" w:cs="Times New Roman"/>
                <w:sz w:val="24"/>
                <w:szCs w:val="24"/>
              </w:rPr>
              <w:t xml:space="preserve"> </w:t>
            </w:r>
            <w:r w:rsidR="00196EA6" w:rsidRPr="00CC52AB">
              <w:rPr>
                <w:rFonts w:ascii="Times New Roman" w:hAnsi="Times New Roman" w:cs="Times New Roman"/>
                <w:b/>
                <w:bCs/>
                <w:sz w:val="24"/>
                <w:szCs w:val="24"/>
              </w:rPr>
              <w:t>(1-2)</w:t>
            </w:r>
          </w:p>
        </w:tc>
        <w:tc>
          <w:tcPr>
            <w:tcW w:w="2268" w:type="dxa"/>
            <w:shd w:val="clear" w:color="auto" w:fill="D1D1D1" w:themeFill="background2" w:themeFillShade="E6"/>
            <w:vAlign w:val="center"/>
          </w:tcPr>
          <w:p w14:paraId="604F4F69" w14:textId="521DE096" w:rsidR="004C6C9A" w:rsidRDefault="004C6C9A" w:rsidP="00837453">
            <w:pPr>
              <w:jc w:val="center"/>
              <w:rPr>
                <w:rFonts w:ascii="Times New Roman" w:hAnsi="Times New Roman" w:cs="Times New Roman"/>
                <w:sz w:val="24"/>
                <w:szCs w:val="24"/>
              </w:rPr>
            </w:pPr>
            <w:r w:rsidRPr="00F87AC9">
              <w:rPr>
                <w:rFonts w:ascii="Times New Roman" w:hAnsi="Times New Roman" w:cs="Times New Roman"/>
                <w:sz w:val="24"/>
                <w:szCs w:val="24"/>
              </w:rPr>
              <w:t>phenanthrene-9,10-dione</w:t>
            </w:r>
            <w:r w:rsidR="00196EA6">
              <w:rPr>
                <w:rFonts w:ascii="Times New Roman" w:hAnsi="Times New Roman" w:cs="Times New Roman"/>
                <w:sz w:val="24"/>
                <w:szCs w:val="24"/>
              </w:rPr>
              <w:t xml:space="preserve"> </w:t>
            </w:r>
            <w:r w:rsidR="00196EA6" w:rsidRPr="00CC52AB">
              <w:rPr>
                <w:rFonts w:ascii="Times New Roman" w:hAnsi="Times New Roman" w:cs="Times New Roman"/>
                <w:b/>
                <w:bCs/>
                <w:sz w:val="24"/>
                <w:szCs w:val="24"/>
              </w:rPr>
              <w:t>(</w:t>
            </w:r>
            <w:r w:rsidR="008A28D4" w:rsidRPr="00CC52AB">
              <w:rPr>
                <w:rFonts w:ascii="Times New Roman" w:hAnsi="Times New Roman" w:cs="Times New Roman"/>
                <w:b/>
                <w:bCs/>
                <w:sz w:val="24"/>
                <w:szCs w:val="24"/>
              </w:rPr>
              <w:t>2-1)</w:t>
            </w:r>
          </w:p>
        </w:tc>
        <w:tc>
          <w:tcPr>
            <w:tcW w:w="2267" w:type="dxa"/>
            <w:shd w:val="clear" w:color="auto" w:fill="D1D1D1" w:themeFill="background2" w:themeFillShade="E6"/>
            <w:vAlign w:val="center"/>
          </w:tcPr>
          <w:p w14:paraId="75E150AC" w14:textId="449E4D89" w:rsidR="004C6C9A" w:rsidRDefault="004C6C9A" w:rsidP="00837453">
            <w:pPr>
              <w:jc w:val="center"/>
              <w:rPr>
                <w:rFonts w:ascii="Times New Roman" w:hAnsi="Times New Roman" w:cs="Times New Roman"/>
                <w:sz w:val="24"/>
                <w:szCs w:val="24"/>
              </w:rPr>
            </w:pPr>
            <w:r w:rsidRPr="00F87AC9">
              <w:rPr>
                <w:rFonts w:ascii="Times New Roman" w:hAnsi="Times New Roman" w:cs="Times New Roman"/>
                <w:sz w:val="24"/>
                <w:szCs w:val="24"/>
              </w:rPr>
              <w:t>Rh complex</w:t>
            </w:r>
            <w:r w:rsidR="008A28D4">
              <w:rPr>
                <w:rFonts w:ascii="Times New Roman" w:hAnsi="Times New Roman" w:cs="Times New Roman"/>
                <w:sz w:val="24"/>
                <w:szCs w:val="24"/>
              </w:rPr>
              <w:t xml:space="preserve"> </w:t>
            </w:r>
            <w:r w:rsidR="008A28D4" w:rsidRPr="00CC52AB">
              <w:rPr>
                <w:rFonts w:ascii="Times New Roman" w:hAnsi="Times New Roman" w:cs="Times New Roman"/>
                <w:b/>
                <w:bCs/>
                <w:sz w:val="24"/>
                <w:szCs w:val="24"/>
              </w:rPr>
              <w:t>(2-2)</w:t>
            </w:r>
          </w:p>
        </w:tc>
      </w:tr>
      <w:tr w:rsidR="004800BB" w14:paraId="505110A0" w14:textId="77777777" w:rsidTr="00837453">
        <w:trPr>
          <w:trHeight w:val="510"/>
        </w:trPr>
        <w:tc>
          <w:tcPr>
            <w:tcW w:w="2265" w:type="dxa"/>
            <w:vAlign w:val="center"/>
          </w:tcPr>
          <w:p w14:paraId="30BD84C5" w14:textId="38EEA0E3" w:rsidR="004800BB" w:rsidRDefault="00D76653" w:rsidP="00837453">
            <w:pPr>
              <w:jc w:val="center"/>
              <w:rPr>
                <w:rFonts w:ascii="Times New Roman" w:hAnsi="Times New Roman" w:cs="Times New Roman"/>
                <w:sz w:val="24"/>
                <w:szCs w:val="24"/>
              </w:rPr>
            </w:pPr>
            <w:r>
              <w:rPr>
                <w:rFonts w:ascii="Times New Roman" w:hAnsi="Times New Roman" w:cs="Times New Roman"/>
                <w:sz w:val="24"/>
                <w:szCs w:val="24"/>
              </w:rPr>
              <w:t>-687.5256</w:t>
            </w:r>
          </w:p>
        </w:tc>
        <w:tc>
          <w:tcPr>
            <w:tcW w:w="2267" w:type="dxa"/>
            <w:vAlign w:val="center"/>
          </w:tcPr>
          <w:p w14:paraId="53046798" w14:textId="2C5EFE58" w:rsidR="004800BB" w:rsidRDefault="00052FB0" w:rsidP="00837453">
            <w:pPr>
              <w:jc w:val="center"/>
              <w:rPr>
                <w:rFonts w:ascii="Times New Roman" w:hAnsi="Times New Roman" w:cs="Times New Roman"/>
                <w:sz w:val="24"/>
                <w:szCs w:val="24"/>
              </w:rPr>
            </w:pPr>
            <w:r>
              <w:rPr>
                <w:rFonts w:ascii="Times New Roman" w:hAnsi="Times New Roman" w:cs="Times New Roman"/>
                <w:sz w:val="24"/>
                <w:szCs w:val="24"/>
              </w:rPr>
              <w:t>-4137.5156</w:t>
            </w:r>
          </w:p>
        </w:tc>
        <w:tc>
          <w:tcPr>
            <w:tcW w:w="2267" w:type="dxa"/>
            <w:vAlign w:val="center"/>
          </w:tcPr>
          <w:p w14:paraId="7967D77A" w14:textId="5B3A064B" w:rsidR="004800BB" w:rsidRDefault="00D76653" w:rsidP="00837453">
            <w:pPr>
              <w:jc w:val="center"/>
              <w:rPr>
                <w:rFonts w:ascii="Times New Roman" w:hAnsi="Times New Roman" w:cs="Times New Roman"/>
                <w:sz w:val="24"/>
                <w:szCs w:val="24"/>
              </w:rPr>
            </w:pPr>
            <w:r>
              <w:rPr>
                <w:rFonts w:ascii="Times New Roman" w:hAnsi="Times New Roman" w:cs="Times New Roman"/>
                <w:sz w:val="24"/>
                <w:szCs w:val="24"/>
              </w:rPr>
              <w:t>-687.5264</w:t>
            </w:r>
          </w:p>
        </w:tc>
        <w:tc>
          <w:tcPr>
            <w:tcW w:w="2268" w:type="dxa"/>
            <w:vAlign w:val="center"/>
          </w:tcPr>
          <w:p w14:paraId="6B071918" w14:textId="3A4AA73D" w:rsidR="004800BB" w:rsidRDefault="00D76653" w:rsidP="00837453">
            <w:pPr>
              <w:jc w:val="center"/>
              <w:rPr>
                <w:rFonts w:ascii="Times New Roman" w:hAnsi="Times New Roman" w:cs="Times New Roman"/>
                <w:sz w:val="24"/>
                <w:szCs w:val="24"/>
              </w:rPr>
            </w:pPr>
            <w:r>
              <w:rPr>
                <w:rFonts w:ascii="Times New Roman" w:hAnsi="Times New Roman" w:cs="Times New Roman"/>
                <w:sz w:val="24"/>
                <w:szCs w:val="24"/>
              </w:rPr>
              <w:t>-4137.5185</w:t>
            </w:r>
          </w:p>
        </w:tc>
      </w:tr>
    </w:tbl>
    <w:p w14:paraId="68EB7CDE" w14:textId="77777777" w:rsidR="00A620A6" w:rsidRDefault="00A620A6" w:rsidP="00270E6B">
      <w:pPr>
        <w:jc w:val="both"/>
        <w:rPr>
          <w:rFonts w:ascii="Times New Roman" w:hAnsi="Times New Roman" w:cs="Times New Roman"/>
          <w:sz w:val="24"/>
          <w:szCs w:val="24"/>
        </w:rPr>
      </w:pPr>
    </w:p>
    <w:p w14:paraId="498F15B1" w14:textId="77777777" w:rsidR="00EC26BF" w:rsidRDefault="00EC26BF" w:rsidP="00270E6B">
      <w:pPr>
        <w:jc w:val="both"/>
        <w:rPr>
          <w:rFonts w:ascii="Times New Roman" w:hAnsi="Times New Roman" w:cs="Times New Roman"/>
          <w:sz w:val="24"/>
          <w:szCs w:val="24"/>
        </w:rPr>
      </w:pPr>
    </w:p>
    <w:p w14:paraId="5DCF26E4" w14:textId="77777777" w:rsidR="00EC26BF" w:rsidRDefault="00EC26BF" w:rsidP="00270E6B">
      <w:pPr>
        <w:jc w:val="both"/>
        <w:rPr>
          <w:rFonts w:ascii="Times New Roman" w:hAnsi="Times New Roman" w:cs="Times New Roman"/>
          <w:sz w:val="24"/>
          <w:szCs w:val="24"/>
        </w:rPr>
      </w:pPr>
    </w:p>
    <w:p w14:paraId="63CA08C5" w14:textId="6B89299E" w:rsidR="00412F0C" w:rsidRDefault="00412F0C" w:rsidP="00270E6B">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le </w:t>
      </w:r>
      <w:r w:rsidR="004E4C5E">
        <w:rPr>
          <w:rFonts w:ascii="Times New Roman" w:hAnsi="Times New Roman" w:cs="Times New Roman"/>
          <w:b/>
          <w:bCs/>
          <w:sz w:val="24"/>
          <w:szCs w:val="24"/>
        </w:rPr>
        <w:t>S</w:t>
      </w:r>
      <w:r w:rsidR="003F41E0">
        <w:rPr>
          <w:rFonts w:ascii="Times New Roman" w:hAnsi="Times New Roman" w:cs="Times New Roman"/>
          <w:b/>
          <w:bCs/>
          <w:sz w:val="24"/>
          <w:szCs w:val="24"/>
        </w:rPr>
        <w:t>7</w:t>
      </w:r>
      <w:r>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2254"/>
        <w:gridCol w:w="2254"/>
        <w:gridCol w:w="2254"/>
        <w:gridCol w:w="2254"/>
      </w:tblGrid>
      <w:tr w:rsidR="0005702C" w14:paraId="5F1EDC77" w14:textId="77777777" w:rsidTr="00837453">
        <w:trPr>
          <w:trHeight w:val="624"/>
        </w:trPr>
        <w:tc>
          <w:tcPr>
            <w:tcW w:w="2254" w:type="dxa"/>
            <w:vAlign w:val="center"/>
          </w:tcPr>
          <w:p w14:paraId="50C0BB7F" w14:textId="70FC51ED" w:rsidR="00862626" w:rsidRDefault="00862626" w:rsidP="00837453">
            <w:pPr>
              <w:jc w:val="center"/>
              <w:rPr>
                <w:rFonts w:ascii="Times New Roman" w:hAnsi="Times New Roman" w:cs="Times New Roman"/>
                <w:b/>
                <w:bCs/>
                <w:sz w:val="24"/>
                <w:szCs w:val="24"/>
              </w:rPr>
            </w:pPr>
            <w:r>
              <w:rPr>
                <w:rFonts w:ascii="Times New Roman" w:hAnsi="Times New Roman" w:cs="Times New Roman"/>
                <w:b/>
                <w:bCs/>
                <w:sz w:val="24"/>
                <w:szCs w:val="24"/>
              </w:rPr>
              <w:t>TSs</w:t>
            </w:r>
          </w:p>
        </w:tc>
        <w:tc>
          <w:tcPr>
            <w:tcW w:w="4508" w:type="dxa"/>
            <w:gridSpan w:val="2"/>
            <w:vAlign w:val="center"/>
          </w:tcPr>
          <w:p w14:paraId="46754230" w14:textId="77777777" w:rsidR="00862626" w:rsidRDefault="00862626" w:rsidP="00837453">
            <w:pPr>
              <w:jc w:val="center"/>
              <w:rPr>
                <w:rFonts w:ascii="Times New Roman" w:hAnsi="Times New Roman" w:cs="Times New Roman"/>
                <w:b/>
                <w:bCs/>
                <w:sz w:val="24"/>
                <w:szCs w:val="24"/>
              </w:rPr>
            </w:pPr>
            <w:r>
              <w:rPr>
                <w:rFonts w:ascii="Times New Roman" w:hAnsi="Times New Roman" w:cs="Times New Roman"/>
                <w:b/>
                <w:bCs/>
                <w:sz w:val="24"/>
                <w:szCs w:val="24"/>
              </w:rPr>
              <w:t xml:space="preserve">Distortion </w:t>
            </w:r>
            <w:r w:rsidR="00913220">
              <w:rPr>
                <w:rFonts w:ascii="Times New Roman" w:hAnsi="Times New Roman" w:cs="Times New Roman"/>
                <w:b/>
                <w:bCs/>
                <w:sz w:val="24"/>
                <w:szCs w:val="24"/>
              </w:rPr>
              <w:t>E</w:t>
            </w:r>
            <w:r>
              <w:rPr>
                <w:rFonts w:ascii="Times New Roman" w:hAnsi="Times New Roman" w:cs="Times New Roman"/>
                <w:b/>
                <w:bCs/>
                <w:sz w:val="24"/>
                <w:szCs w:val="24"/>
              </w:rPr>
              <w:t>nergy</w:t>
            </w:r>
          </w:p>
          <w:p w14:paraId="691B86A5" w14:textId="1B7911B8" w:rsidR="006A16A9" w:rsidRDefault="006A16A9" w:rsidP="00837453">
            <w:pPr>
              <w:jc w:val="center"/>
              <w:rPr>
                <w:rFonts w:ascii="Times New Roman" w:hAnsi="Times New Roman" w:cs="Times New Roman"/>
                <w:b/>
                <w:bCs/>
                <w:sz w:val="24"/>
                <w:szCs w:val="24"/>
              </w:rPr>
            </w:pPr>
            <w:r>
              <w:rPr>
                <w:rFonts w:ascii="Times New Roman" w:hAnsi="Times New Roman" w:cs="Times New Roman"/>
                <w:b/>
                <w:bCs/>
                <w:sz w:val="24"/>
                <w:szCs w:val="24"/>
              </w:rPr>
              <w:t>(kcal mol</w:t>
            </w:r>
            <w:r w:rsidRPr="0084360D">
              <w:rPr>
                <w:rFonts w:ascii="Times New Roman" w:hAnsi="Times New Roman" w:cs="Times New Roman"/>
                <w:b/>
                <w:bCs/>
                <w:sz w:val="24"/>
                <w:szCs w:val="24"/>
                <w:vertAlign w:val="superscript"/>
              </w:rPr>
              <w:t>-1</w:t>
            </w:r>
            <w:r>
              <w:rPr>
                <w:rFonts w:ascii="Times New Roman" w:hAnsi="Times New Roman" w:cs="Times New Roman"/>
                <w:b/>
                <w:bCs/>
                <w:sz w:val="24"/>
                <w:szCs w:val="24"/>
              </w:rPr>
              <w:t>)</w:t>
            </w:r>
          </w:p>
        </w:tc>
        <w:tc>
          <w:tcPr>
            <w:tcW w:w="2254" w:type="dxa"/>
            <w:vAlign w:val="center"/>
          </w:tcPr>
          <w:p w14:paraId="3F41397B" w14:textId="77777777" w:rsidR="00862626" w:rsidRDefault="00862626" w:rsidP="00837453">
            <w:pPr>
              <w:jc w:val="center"/>
              <w:rPr>
                <w:rFonts w:ascii="Times New Roman" w:hAnsi="Times New Roman" w:cs="Times New Roman"/>
                <w:b/>
                <w:bCs/>
                <w:sz w:val="24"/>
                <w:szCs w:val="24"/>
              </w:rPr>
            </w:pPr>
            <w:r>
              <w:rPr>
                <w:rFonts w:ascii="Times New Roman" w:hAnsi="Times New Roman" w:cs="Times New Roman"/>
                <w:b/>
                <w:bCs/>
                <w:sz w:val="24"/>
                <w:szCs w:val="24"/>
              </w:rPr>
              <w:t>Interaction Energy</w:t>
            </w:r>
          </w:p>
          <w:p w14:paraId="60094813" w14:textId="7A06ACB8" w:rsidR="005167C9" w:rsidRDefault="006A16A9" w:rsidP="00837453">
            <w:pPr>
              <w:jc w:val="center"/>
              <w:rPr>
                <w:rFonts w:ascii="Times New Roman" w:hAnsi="Times New Roman" w:cs="Times New Roman"/>
                <w:b/>
                <w:bCs/>
                <w:sz w:val="24"/>
                <w:szCs w:val="24"/>
              </w:rPr>
            </w:pPr>
            <w:r>
              <w:rPr>
                <w:rFonts w:ascii="Times New Roman" w:hAnsi="Times New Roman" w:cs="Times New Roman"/>
                <w:b/>
                <w:bCs/>
                <w:sz w:val="24"/>
                <w:szCs w:val="24"/>
              </w:rPr>
              <w:t>(kcal mol</w:t>
            </w:r>
            <w:r w:rsidRPr="0084360D">
              <w:rPr>
                <w:rFonts w:ascii="Times New Roman" w:hAnsi="Times New Roman" w:cs="Times New Roman"/>
                <w:b/>
                <w:bCs/>
                <w:sz w:val="24"/>
                <w:szCs w:val="24"/>
                <w:vertAlign w:val="superscript"/>
              </w:rPr>
              <w:t>-1</w:t>
            </w:r>
            <w:r>
              <w:rPr>
                <w:rFonts w:ascii="Times New Roman" w:hAnsi="Times New Roman" w:cs="Times New Roman"/>
                <w:b/>
                <w:bCs/>
                <w:sz w:val="24"/>
                <w:szCs w:val="24"/>
              </w:rPr>
              <w:t>)</w:t>
            </w:r>
          </w:p>
        </w:tc>
      </w:tr>
      <w:tr w:rsidR="00E27975" w14:paraId="01E401C1" w14:textId="77777777" w:rsidTr="00837453">
        <w:trPr>
          <w:trHeight w:val="624"/>
        </w:trPr>
        <w:tc>
          <w:tcPr>
            <w:tcW w:w="2254" w:type="dxa"/>
            <w:vAlign w:val="center"/>
          </w:tcPr>
          <w:p w14:paraId="3DFC99B9" w14:textId="2CF87234" w:rsidR="00934326" w:rsidRDefault="00934326" w:rsidP="00837453">
            <w:pPr>
              <w:jc w:val="center"/>
              <w:rPr>
                <w:rFonts w:ascii="Times New Roman" w:hAnsi="Times New Roman" w:cs="Times New Roman"/>
                <w:b/>
                <w:bCs/>
                <w:sz w:val="24"/>
                <w:szCs w:val="24"/>
              </w:rPr>
            </w:pPr>
          </w:p>
        </w:tc>
        <w:tc>
          <w:tcPr>
            <w:tcW w:w="2254" w:type="dxa"/>
            <w:vAlign w:val="center"/>
          </w:tcPr>
          <w:p w14:paraId="1EA2158B" w14:textId="3A99FFF8" w:rsidR="00934326" w:rsidRPr="00913220" w:rsidRDefault="00F87AC9" w:rsidP="00837453">
            <w:pPr>
              <w:jc w:val="center"/>
              <w:rPr>
                <w:rFonts w:ascii="Times New Roman" w:hAnsi="Times New Roman" w:cs="Times New Roman"/>
                <w:sz w:val="24"/>
                <w:szCs w:val="24"/>
              </w:rPr>
            </w:pPr>
            <w:r w:rsidRPr="00F87AC9">
              <w:rPr>
                <w:rFonts w:ascii="Times New Roman" w:hAnsi="Times New Roman" w:cs="Times New Roman"/>
                <w:sz w:val="24"/>
                <w:szCs w:val="24"/>
              </w:rPr>
              <w:t>phenanthrene-9,10-dione</w:t>
            </w:r>
          </w:p>
        </w:tc>
        <w:tc>
          <w:tcPr>
            <w:tcW w:w="2254" w:type="dxa"/>
            <w:vAlign w:val="center"/>
          </w:tcPr>
          <w:p w14:paraId="4B2125F9" w14:textId="6151EE9B" w:rsidR="00934326" w:rsidRPr="00913220" w:rsidRDefault="006E1C0F" w:rsidP="00837453">
            <w:pPr>
              <w:jc w:val="center"/>
              <w:rPr>
                <w:rFonts w:ascii="Times New Roman" w:hAnsi="Times New Roman" w:cs="Times New Roman"/>
                <w:sz w:val="24"/>
                <w:szCs w:val="24"/>
              </w:rPr>
            </w:pPr>
            <w:r w:rsidRPr="00F87AC9">
              <w:rPr>
                <w:rFonts w:ascii="Times New Roman" w:hAnsi="Times New Roman" w:cs="Times New Roman"/>
                <w:sz w:val="24"/>
                <w:szCs w:val="24"/>
              </w:rPr>
              <w:t>Rh complex</w:t>
            </w:r>
          </w:p>
        </w:tc>
        <w:tc>
          <w:tcPr>
            <w:tcW w:w="2254" w:type="dxa"/>
            <w:vAlign w:val="center"/>
          </w:tcPr>
          <w:p w14:paraId="51BAAF4D" w14:textId="77777777" w:rsidR="00934326" w:rsidRPr="00913220" w:rsidRDefault="00934326" w:rsidP="00837453">
            <w:pPr>
              <w:jc w:val="center"/>
              <w:rPr>
                <w:rFonts w:ascii="Times New Roman" w:hAnsi="Times New Roman" w:cs="Times New Roman"/>
                <w:sz w:val="24"/>
                <w:szCs w:val="24"/>
              </w:rPr>
            </w:pPr>
          </w:p>
        </w:tc>
      </w:tr>
      <w:tr w:rsidR="00E27975" w14:paraId="20CB5858" w14:textId="77777777" w:rsidTr="00837453">
        <w:trPr>
          <w:trHeight w:val="624"/>
        </w:trPr>
        <w:tc>
          <w:tcPr>
            <w:tcW w:w="2254" w:type="dxa"/>
            <w:vAlign w:val="center"/>
          </w:tcPr>
          <w:p w14:paraId="2324085B" w14:textId="22249D1E" w:rsidR="00934326" w:rsidRDefault="00D645CE" w:rsidP="00837453">
            <w:pPr>
              <w:jc w:val="center"/>
              <w:rPr>
                <w:rFonts w:ascii="Times New Roman" w:hAnsi="Times New Roman" w:cs="Times New Roman"/>
                <w:b/>
                <w:bCs/>
                <w:sz w:val="24"/>
                <w:szCs w:val="24"/>
              </w:rPr>
            </w:pPr>
            <w:r>
              <w:rPr>
                <w:rFonts w:ascii="Times New Roman" w:hAnsi="Times New Roman" w:cs="Times New Roman"/>
                <w:b/>
                <w:bCs/>
                <w:sz w:val="24"/>
                <w:szCs w:val="24"/>
              </w:rPr>
              <w:t>TS(</w:t>
            </w:r>
            <w:r w:rsidR="00D164B1">
              <w:rPr>
                <w:rFonts w:ascii="Times New Roman" w:hAnsi="Times New Roman" w:cs="Times New Roman"/>
                <w:b/>
                <w:bCs/>
                <w:sz w:val="24"/>
                <w:szCs w:val="24"/>
              </w:rPr>
              <w:t>E-</w:t>
            </w:r>
            <w:r>
              <w:rPr>
                <w:rFonts w:ascii="Times New Roman" w:hAnsi="Times New Roman" w:cs="Times New Roman"/>
                <w:b/>
                <w:bCs/>
                <w:sz w:val="24"/>
                <w:szCs w:val="24"/>
              </w:rPr>
              <w:t>F</w:t>
            </w:r>
            <w:r w:rsidRPr="00F865E2">
              <w:rPr>
                <w:rFonts w:ascii="Times New Roman" w:hAnsi="Times New Roman" w:cs="Times New Roman"/>
                <w:b/>
                <w:bCs/>
                <w:sz w:val="24"/>
                <w:szCs w:val="24"/>
                <w:vertAlign w:val="subscript"/>
              </w:rPr>
              <w:t>S</w:t>
            </w:r>
            <w:r>
              <w:rPr>
                <w:rFonts w:ascii="Times New Roman" w:hAnsi="Times New Roman" w:cs="Times New Roman"/>
                <w:b/>
                <w:bCs/>
                <w:sz w:val="24"/>
                <w:szCs w:val="24"/>
              </w:rPr>
              <w:t>)</w:t>
            </w:r>
          </w:p>
        </w:tc>
        <w:tc>
          <w:tcPr>
            <w:tcW w:w="2254" w:type="dxa"/>
            <w:vAlign w:val="center"/>
          </w:tcPr>
          <w:p w14:paraId="38614A3A" w14:textId="45FDBBC7" w:rsidR="00934326" w:rsidRPr="00913220" w:rsidRDefault="00E92901" w:rsidP="00837453">
            <w:pPr>
              <w:jc w:val="center"/>
              <w:rPr>
                <w:rFonts w:ascii="Times New Roman" w:hAnsi="Times New Roman" w:cs="Times New Roman"/>
                <w:sz w:val="24"/>
                <w:szCs w:val="24"/>
              </w:rPr>
            </w:pPr>
            <w:r w:rsidRPr="00913220">
              <w:rPr>
                <w:rFonts w:ascii="Times New Roman" w:hAnsi="Times New Roman" w:cs="Times New Roman"/>
                <w:sz w:val="24"/>
                <w:szCs w:val="24"/>
              </w:rPr>
              <w:t>0</w:t>
            </w:r>
            <w:r w:rsidR="000F0346">
              <w:rPr>
                <w:rFonts w:ascii="Times New Roman" w:hAnsi="Times New Roman" w:cs="Times New Roman"/>
                <w:sz w:val="24"/>
                <w:szCs w:val="24"/>
              </w:rPr>
              <w:t>.5</w:t>
            </w:r>
          </w:p>
        </w:tc>
        <w:tc>
          <w:tcPr>
            <w:tcW w:w="2254" w:type="dxa"/>
            <w:vAlign w:val="center"/>
          </w:tcPr>
          <w:p w14:paraId="07696246" w14:textId="24AA416C" w:rsidR="00934326" w:rsidRPr="00913220" w:rsidRDefault="000F0346" w:rsidP="00837453">
            <w:pPr>
              <w:jc w:val="center"/>
              <w:rPr>
                <w:rFonts w:ascii="Times New Roman" w:hAnsi="Times New Roman" w:cs="Times New Roman"/>
                <w:sz w:val="24"/>
                <w:szCs w:val="24"/>
              </w:rPr>
            </w:pPr>
            <w:r>
              <w:rPr>
                <w:rFonts w:ascii="Times New Roman" w:hAnsi="Times New Roman" w:cs="Times New Roman"/>
                <w:sz w:val="24"/>
                <w:szCs w:val="24"/>
              </w:rPr>
              <w:t>1.8</w:t>
            </w:r>
          </w:p>
        </w:tc>
        <w:tc>
          <w:tcPr>
            <w:tcW w:w="2254" w:type="dxa"/>
            <w:vAlign w:val="center"/>
          </w:tcPr>
          <w:p w14:paraId="70EBCAAE" w14:textId="2DBAB15C" w:rsidR="00934326" w:rsidRPr="00913220" w:rsidRDefault="001B3F50" w:rsidP="00837453">
            <w:pPr>
              <w:jc w:val="center"/>
              <w:rPr>
                <w:rFonts w:ascii="Times New Roman" w:hAnsi="Times New Roman" w:cs="Times New Roman"/>
                <w:sz w:val="24"/>
                <w:szCs w:val="24"/>
              </w:rPr>
            </w:pPr>
            <w:r w:rsidRPr="00913220">
              <w:rPr>
                <w:rFonts w:ascii="Times New Roman" w:hAnsi="Times New Roman" w:cs="Times New Roman"/>
                <w:sz w:val="24"/>
                <w:szCs w:val="24"/>
              </w:rPr>
              <w:t>-</w:t>
            </w:r>
            <w:r w:rsidR="00516D77">
              <w:rPr>
                <w:rFonts w:ascii="Times New Roman" w:hAnsi="Times New Roman" w:cs="Times New Roman"/>
                <w:sz w:val="24"/>
                <w:szCs w:val="24"/>
              </w:rPr>
              <w:t>61.2</w:t>
            </w:r>
          </w:p>
        </w:tc>
      </w:tr>
      <w:tr w:rsidR="00E27975" w14:paraId="27A0EFCF" w14:textId="77777777" w:rsidTr="00837453">
        <w:trPr>
          <w:trHeight w:val="624"/>
        </w:trPr>
        <w:tc>
          <w:tcPr>
            <w:tcW w:w="2254" w:type="dxa"/>
            <w:vAlign w:val="center"/>
          </w:tcPr>
          <w:p w14:paraId="3408E76F" w14:textId="6DAB4AE5" w:rsidR="00934326" w:rsidRDefault="00F865E2" w:rsidP="00837453">
            <w:pPr>
              <w:jc w:val="center"/>
              <w:rPr>
                <w:rFonts w:ascii="Times New Roman" w:hAnsi="Times New Roman" w:cs="Times New Roman"/>
                <w:b/>
                <w:bCs/>
                <w:sz w:val="24"/>
                <w:szCs w:val="24"/>
              </w:rPr>
            </w:pPr>
            <w:r>
              <w:rPr>
                <w:rFonts w:ascii="Times New Roman" w:hAnsi="Times New Roman" w:cs="Times New Roman"/>
                <w:b/>
                <w:bCs/>
                <w:sz w:val="24"/>
                <w:szCs w:val="24"/>
              </w:rPr>
              <w:t>TS(E-F</w:t>
            </w:r>
            <w:r>
              <w:rPr>
                <w:rFonts w:ascii="Times New Roman" w:hAnsi="Times New Roman" w:cs="Times New Roman"/>
                <w:b/>
                <w:bCs/>
                <w:sz w:val="24"/>
                <w:szCs w:val="24"/>
                <w:vertAlign w:val="subscript"/>
              </w:rPr>
              <w:t>R</w:t>
            </w:r>
            <w:r>
              <w:rPr>
                <w:rFonts w:ascii="Times New Roman" w:hAnsi="Times New Roman" w:cs="Times New Roman"/>
                <w:b/>
                <w:bCs/>
                <w:sz w:val="24"/>
                <w:szCs w:val="24"/>
              </w:rPr>
              <w:t>)</w:t>
            </w:r>
          </w:p>
        </w:tc>
        <w:tc>
          <w:tcPr>
            <w:tcW w:w="2254" w:type="dxa"/>
            <w:vAlign w:val="center"/>
          </w:tcPr>
          <w:p w14:paraId="54A36165" w14:textId="44F661CD" w:rsidR="00934326" w:rsidRPr="00913220" w:rsidRDefault="000F0346" w:rsidP="00837453">
            <w:pPr>
              <w:jc w:val="center"/>
              <w:rPr>
                <w:rFonts w:ascii="Times New Roman" w:hAnsi="Times New Roman" w:cs="Times New Roman"/>
                <w:sz w:val="24"/>
                <w:szCs w:val="24"/>
              </w:rPr>
            </w:pPr>
            <w:r>
              <w:rPr>
                <w:rFonts w:ascii="Times New Roman" w:hAnsi="Times New Roman" w:cs="Times New Roman"/>
                <w:sz w:val="24"/>
                <w:szCs w:val="24"/>
              </w:rPr>
              <w:t>0.0</w:t>
            </w:r>
          </w:p>
        </w:tc>
        <w:tc>
          <w:tcPr>
            <w:tcW w:w="2254" w:type="dxa"/>
            <w:vAlign w:val="center"/>
          </w:tcPr>
          <w:p w14:paraId="1ADC31E4" w14:textId="27EE993E" w:rsidR="00934326" w:rsidRPr="00913220" w:rsidRDefault="000F0346" w:rsidP="00837453">
            <w:pPr>
              <w:jc w:val="center"/>
              <w:rPr>
                <w:rFonts w:ascii="Times New Roman" w:hAnsi="Times New Roman" w:cs="Times New Roman"/>
                <w:sz w:val="24"/>
                <w:szCs w:val="24"/>
              </w:rPr>
            </w:pPr>
            <w:r>
              <w:rPr>
                <w:rFonts w:ascii="Times New Roman" w:hAnsi="Times New Roman" w:cs="Times New Roman"/>
                <w:sz w:val="24"/>
                <w:szCs w:val="24"/>
              </w:rPr>
              <w:t>0.0</w:t>
            </w:r>
          </w:p>
        </w:tc>
        <w:tc>
          <w:tcPr>
            <w:tcW w:w="2254" w:type="dxa"/>
            <w:vAlign w:val="center"/>
          </w:tcPr>
          <w:p w14:paraId="0C72B546" w14:textId="61F0E8DB" w:rsidR="00934326" w:rsidRPr="00913220" w:rsidRDefault="002B58C9" w:rsidP="00837453">
            <w:pPr>
              <w:jc w:val="center"/>
              <w:rPr>
                <w:rFonts w:ascii="Times New Roman" w:hAnsi="Times New Roman" w:cs="Times New Roman"/>
                <w:sz w:val="24"/>
                <w:szCs w:val="24"/>
              </w:rPr>
            </w:pPr>
            <w:r w:rsidRPr="00913220">
              <w:rPr>
                <w:rFonts w:ascii="Times New Roman" w:hAnsi="Times New Roman" w:cs="Times New Roman"/>
                <w:sz w:val="24"/>
                <w:szCs w:val="24"/>
              </w:rPr>
              <w:t>-</w:t>
            </w:r>
            <w:r w:rsidR="00CC55E1">
              <w:rPr>
                <w:rFonts w:ascii="Times New Roman" w:hAnsi="Times New Roman" w:cs="Times New Roman"/>
                <w:sz w:val="24"/>
                <w:szCs w:val="24"/>
              </w:rPr>
              <w:t>52.7</w:t>
            </w:r>
          </w:p>
        </w:tc>
      </w:tr>
    </w:tbl>
    <w:p w14:paraId="02EC5E80" w14:textId="77777777" w:rsidR="00026C8B" w:rsidRDefault="00026C8B" w:rsidP="00270E6B">
      <w:pPr>
        <w:jc w:val="both"/>
        <w:rPr>
          <w:rFonts w:ascii="Times New Roman" w:hAnsi="Times New Roman" w:cs="Times New Roman"/>
          <w:b/>
          <w:bCs/>
          <w:sz w:val="24"/>
          <w:szCs w:val="24"/>
        </w:rPr>
      </w:pPr>
    </w:p>
    <w:p w14:paraId="5202355B" w14:textId="31463943" w:rsidR="005843CF" w:rsidRDefault="00412F0C" w:rsidP="00270E6B">
      <w:pPr>
        <w:jc w:val="both"/>
        <w:rPr>
          <w:rFonts w:ascii="Times New Roman" w:hAnsi="Times New Roman" w:cs="Times New Roman"/>
          <w:b/>
          <w:bCs/>
          <w:sz w:val="24"/>
          <w:szCs w:val="24"/>
        </w:rPr>
      </w:pPr>
      <w:r>
        <w:rPr>
          <w:rFonts w:ascii="Times New Roman" w:hAnsi="Times New Roman" w:cs="Times New Roman"/>
          <w:b/>
          <w:bCs/>
          <w:sz w:val="24"/>
          <w:szCs w:val="24"/>
        </w:rPr>
        <w:t>Table</w:t>
      </w:r>
      <w:r w:rsidR="001F0C3A">
        <w:rPr>
          <w:rFonts w:ascii="Times New Roman" w:hAnsi="Times New Roman" w:cs="Times New Roman"/>
          <w:b/>
          <w:bCs/>
          <w:sz w:val="24"/>
          <w:szCs w:val="24"/>
        </w:rPr>
        <w:t xml:space="preserve"> </w:t>
      </w:r>
      <w:r w:rsidR="004E4C5E">
        <w:rPr>
          <w:rFonts w:ascii="Times New Roman" w:hAnsi="Times New Roman" w:cs="Times New Roman"/>
          <w:b/>
          <w:bCs/>
          <w:sz w:val="24"/>
          <w:szCs w:val="24"/>
        </w:rPr>
        <w:t>S</w:t>
      </w:r>
      <w:r w:rsidR="003F41E0">
        <w:rPr>
          <w:rFonts w:ascii="Times New Roman" w:hAnsi="Times New Roman" w:cs="Times New Roman"/>
          <w:b/>
          <w:bCs/>
          <w:sz w:val="24"/>
          <w:szCs w:val="24"/>
        </w:rPr>
        <w:t>8</w:t>
      </w:r>
      <w:r w:rsidR="001F0C3A">
        <w:rPr>
          <w:rFonts w:ascii="Times New Roman" w:hAnsi="Times New Roman" w:cs="Times New Roman"/>
          <w:b/>
          <w:bCs/>
          <w:sz w:val="24"/>
          <w:szCs w:val="24"/>
        </w:rPr>
        <w:t xml:space="preserve">. </w:t>
      </w:r>
      <w:r w:rsidR="001F0C3A" w:rsidRPr="005D5FC4">
        <w:rPr>
          <w:rFonts w:ascii="Times New Roman" w:hAnsi="Times New Roman" w:cs="Times New Roman"/>
          <w:sz w:val="24"/>
          <w:szCs w:val="24"/>
        </w:rPr>
        <w:t>Approximate strength of important noncovalent interactions in the lowest energy TS</w:t>
      </w:r>
      <w:r w:rsidR="005D5FC4" w:rsidRPr="005D5FC4">
        <w:rPr>
          <w:rFonts w:ascii="Times New Roman" w:hAnsi="Times New Roman" w:cs="Times New Roman"/>
          <w:sz w:val="24"/>
          <w:szCs w:val="24"/>
        </w:rPr>
        <w:t>s</w:t>
      </w:r>
      <w:r w:rsidR="005D5FC4">
        <w:rPr>
          <w:rFonts w:ascii="Times New Roman" w:hAnsi="Times New Roman" w:cs="Times New Roman"/>
          <w:b/>
          <w:bCs/>
          <w:sz w:val="24"/>
          <w:szCs w:val="24"/>
        </w:rPr>
        <w:t xml:space="preserve"> </w:t>
      </w:r>
      <w:r w:rsidR="00C1761A">
        <w:rPr>
          <w:rFonts w:ascii="Times New Roman" w:hAnsi="Times New Roman" w:cs="Times New Roman"/>
          <w:b/>
          <w:bCs/>
          <w:sz w:val="24"/>
          <w:szCs w:val="24"/>
        </w:rPr>
        <w:t>TS</w:t>
      </w:r>
      <w:r w:rsidR="005D5FC4">
        <w:rPr>
          <w:rFonts w:ascii="Times New Roman" w:hAnsi="Times New Roman" w:cs="Times New Roman"/>
          <w:b/>
          <w:bCs/>
          <w:sz w:val="24"/>
          <w:szCs w:val="24"/>
        </w:rPr>
        <w:t>(E-F</w:t>
      </w:r>
      <w:r w:rsidR="005D5FC4">
        <w:rPr>
          <w:rFonts w:ascii="Times New Roman" w:hAnsi="Times New Roman" w:cs="Times New Roman"/>
          <w:b/>
          <w:bCs/>
          <w:sz w:val="24"/>
          <w:szCs w:val="24"/>
          <w:vertAlign w:val="subscript"/>
        </w:rPr>
        <w:t>S</w:t>
      </w:r>
      <w:r w:rsidR="005D5FC4">
        <w:rPr>
          <w:rFonts w:ascii="Times New Roman" w:hAnsi="Times New Roman" w:cs="Times New Roman"/>
          <w:b/>
          <w:bCs/>
          <w:sz w:val="24"/>
          <w:szCs w:val="24"/>
        </w:rPr>
        <w:t xml:space="preserve">) </w:t>
      </w:r>
      <w:r w:rsidR="005D5FC4" w:rsidRPr="005D5FC4">
        <w:rPr>
          <w:rFonts w:ascii="Times New Roman" w:hAnsi="Times New Roman" w:cs="Times New Roman"/>
          <w:sz w:val="24"/>
          <w:szCs w:val="24"/>
        </w:rPr>
        <w:t>and</w:t>
      </w:r>
      <w:r w:rsidR="005D5FC4">
        <w:rPr>
          <w:rFonts w:ascii="Times New Roman" w:hAnsi="Times New Roman" w:cs="Times New Roman"/>
          <w:b/>
          <w:bCs/>
          <w:sz w:val="24"/>
          <w:szCs w:val="24"/>
        </w:rPr>
        <w:t xml:space="preserve"> </w:t>
      </w:r>
      <w:r w:rsidR="00C1761A">
        <w:rPr>
          <w:rFonts w:ascii="Times New Roman" w:hAnsi="Times New Roman" w:cs="Times New Roman"/>
          <w:b/>
          <w:bCs/>
          <w:sz w:val="24"/>
          <w:szCs w:val="24"/>
        </w:rPr>
        <w:t>TS</w:t>
      </w:r>
      <w:r w:rsidR="005D5FC4">
        <w:rPr>
          <w:rFonts w:ascii="Times New Roman" w:hAnsi="Times New Roman" w:cs="Times New Roman"/>
          <w:b/>
          <w:bCs/>
          <w:sz w:val="24"/>
          <w:szCs w:val="24"/>
        </w:rPr>
        <w:t>(E-F</w:t>
      </w:r>
      <w:r w:rsidR="005D5FC4" w:rsidRPr="00D164B1">
        <w:rPr>
          <w:rFonts w:ascii="Times New Roman" w:hAnsi="Times New Roman" w:cs="Times New Roman"/>
          <w:b/>
          <w:bCs/>
          <w:sz w:val="24"/>
          <w:szCs w:val="24"/>
          <w:vertAlign w:val="subscript"/>
        </w:rPr>
        <w:t>R</w:t>
      </w:r>
      <w:r w:rsidR="005D5FC4">
        <w:rPr>
          <w:rFonts w:ascii="Times New Roman" w:hAnsi="Times New Roman" w:cs="Times New Roman"/>
          <w:b/>
          <w:bCs/>
          <w:sz w:val="24"/>
          <w:szCs w:val="24"/>
        </w:rPr>
        <w:t>)</w:t>
      </w:r>
    </w:p>
    <w:tbl>
      <w:tblPr>
        <w:tblStyle w:val="TableGrid"/>
        <w:tblW w:w="9214" w:type="dxa"/>
        <w:tblLook w:val="04A0" w:firstRow="1" w:lastRow="0" w:firstColumn="1" w:lastColumn="0" w:noHBand="0" w:noVBand="1"/>
      </w:tblPr>
      <w:tblGrid>
        <w:gridCol w:w="1502"/>
        <w:gridCol w:w="1502"/>
        <w:gridCol w:w="1503"/>
        <w:gridCol w:w="1503"/>
        <w:gridCol w:w="1701"/>
        <w:gridCol w:w="1503"/>
      </w:tblGrid>
      <w:tr w:rsidR="00E27975" w14:paraId="444A6058" w14:textId="77777777" w:rsidTr="00EC26BF">
        <w:tc>
          <w:tcPr>
            <w:tcW w:w="9214" w:type="dxa"/>
            <w:gridSpan w:val="6"/>
            <w:vAlign w:val="center"/>
          </w:tcPr>
          <w:p w14:paraId="4B09713F" w14:textId="0A2BB504" w:rsidR="00E65791" w:rsidRDefault="00E65791" w:rsidP="00EC26BF">
            <w:pPr>
              <w:jc w:val="center"/>
              <w:rPr>
                <w:rFonts w:ascii="Times New Roman" w:hAnsi="Times New Roman" w:cs="Times New Roman"/>
                <w:b/>
                <w:bCs/>
                <w:sz w:val="24"/>
                <w:szCs w:val="24"/>
              </w:rPr>
            </w:pPr>
            <w:r>
              <w:rPr>
                <w:rFonts w:ascii="Times New Roman" w:hAnsi="Times New Roman" w:cs="Times New Roman"/>
                <w:b/>
                <w:bCs/>
                <w:sz w:val="24"/>
                <w:szCs w:val="24"/>
              </w:rPr>
              <w:t>TS(</w:t>
            </w:r>
            <w:r w:rsidR="004A6B97">
              <w:rPr>
                <w:rFonts w:ascii="Times New Roman" w:hAnsi="Times New Roman" w:cs="Times New Roman"/>
                <w:b/>
                <w:bCs/>
                <w:sz w:val="24"/>
                <w:szCs w:val="24"/>
              </w:rPr>
              <w:t>E-F</w:t>
            </w:r>
            <w:r w:rsidR="004A6B97" w:rsidRPr="00D164B1">
              <w:rPr>
                <w:rFonts w:ascii="Times New Roman" w:hAnsi="Times New Roman" w:cs="Times New Roman"/>
                <w:b/>
                <w:bCs/>
                <w:sz w:val="24"/>
                <w:szCs w:val="24"/>
                <w:vertAlign w:val="subscript"/>
              </w:rPr>
              <w:t>S</w:t>
            </w:r>
            <w:r w:rsidR="004A6B97">
              <w:rPr>
                <w:rFonts w:ascii="Times New Roman" w:hAnsi="Times New Roman" w:cs="Times New Roman"/>
                <w:b/>
                <w:bCs/>
                <w:sz w:val="24"/>
                <w:szCs w:val="24"/>
              </w:rPr>
              <w:t>)</w:t>
            </w:r>
          </w:p>
        </w:tc>
      </w:tr>
      <w:tr w:rsidR="004F2CAD" w14:paraId="0D6F8401" w14:textId="77777777" w:rsidTr="00EC26BF">
        <w:tc>
          <w:tcPr>
            <w:tcW w:w="1502" w:type="dxa"/>
            <w:vAlign w:val="center"/>
          </w:tcPr>
          <w:p w14:paraId="65EF4E86" w14:textId="0C453D4B" w:rsidR="0024419B" w:rsidRDefault="00C90D16" w:rsidP="00EC26BF">
            <w:pPr>
              <w:jc w:val="center"/>
              <w:rPr>
                <w:rFonts w:ascii="Times New Roman" w:hAnsi="Times New Roman" w:cs="Times New Roman"/>
                <w:b/>
                <w:bCs/>
                <w:sz w:val="24"/>
                <w:szCs w:val="24"/>
              </w:rPr>
            </w:pPr>
            <w:r>
              <w:rPr>
                <w:rFonts w:ascii="Times New Roman" w:hAnsi="Times New Roman" w:cs="Times New Roman"/>
                <w:b/>
                <w:bCs/>
                <w:sz w:val="24"/>
                <w:szCs w:val="24"/>
              </w:rPr>
              <w:t>NCIs</w:t>
            </w:r>
          </w:p>
        </w:tc>
        <w:tc>
          <w:tcPr>
            <w:tcW w:w="1502" w:type="dxa"/>
            <w:vAlign w:val="center"/>
          </w:tcPr>
          <w:p w14:paraId="28A454B4" w14:textId="1A5A6657" w:rsidR="0024419B" w:rsidRDefault="00322B75" w:rsidP="00EC26BF">
            <w:pPr>
              <w:jc w:val="center"/>
              <w:rPr>
                <w:rFonts w:ascii="Times New Roman" w:hAnsi="Times New Roman" w:cs="Times New Roman"/>
                <w:b/>
                <w:bCs/>
                <w:sz w:val="24"/>
                <w:szCs w:val="24"/>
              </w:rPr>
            </w:pPr>
            <w:r>
              <w:rPr>
                <w:rFonts w:ascii="Times New Roman" w:hAnsi="Times New Roman" w:cs="Times New Roman"/>
                <w:b/>
                <w:bCs/>
                <w:sz w:val="24"/>
                <w:szCs w:val="24"/>
              </w:rPr>
              <w:t>ρ</w:t>
            </w:r>
          </w:p>
        </w:tc>
        <w:tc>
          <w:tcPr>
            <w:tcW w:w="1503" w:type="dxa"/>
            <w:vAlign w:val="center"/>
          </w:tcPr>
          <w:p w14:paraId="4352580E" w14:textId="1914E409" w:rsidR="0024419B" w:rsidRDefault="00322B75" w:rsidP="00EC26BF">
            <w:pPr>
              <w:jc w:val="center"/>
              <w:rPr>
                <w:rFonts w:ascii="Times New Roman" w:hAnsi="Times New Roman" w:cs="Times New Roman"/>
                <w:b/>
                <w:bCs/>
                <w:sz w:val="24"/>
                <w:szCs w:val="24"/>
              </w:rPr>
            </w:pPr>
            <w:r>
              <w:rPr>
                <w:rFonts w:ascii="Times New Roman" w:hAnsi="Times New Roman" w:cs="Times New Roman"/>
                <w:b/>
                <w:bCs/>
                <w:sz w:val="24"/>
                <w:szCs w:val="24"/>
              </w:rPr>
              <w:t>∆</w:t>
            </w:r>
            <w:r w:rsidRPr="0055667B">
              <w:rPr>
                <w:rFonts w:ascii="Times New Roman" w:hAnsi="Times New Roman" w:cs="Times New Roman"/>
                <w:b/>
                <w:bCs/>
                <w:sz w:val="24"/>
                <w:szCs w:val="24"/>
                <w:vertAlign w:val="superscript"/>
              </w:rPr>
              <w:t>2</w:t>
            </w:r>
            <w:r>
              <w:rPr>
                <w:rFonts w:ascii="Times New Roman" w:hAnsi="Times New Roman" w:cs="Times New Roman"/>
                <w:b/>
                <w:bCs/>
                <w:sz w:val="24"/>
                <w:szCs w:val="24"/>
              </w:rPr>
              <w:t>ρ</w:t>
            </w:r>
          </w:p>
        </w:tc>
        <w:tc>
          <w:tcPr>
            <w:tcW w:w="1503" w:type="dxa"/>
            <w:vAlign w:val="center"/>
          </w:tcPr>
          <w:p w14:paraId="4908E2AF" w14:textId="120C47A8" w:rsidR="0024419B" w:rsidRDefault="00322B75" w:rsidP="00EC26BF">
            <w:pPr>
              <w:jc w:val="center"/>
              <w:rPr>
                <w:rFonts w:ascii="Times New Roman" w:hAnsi="Times New Roman" w:cs="Times New Roman"/>
                <w:b/>
                <w:bCs/>
                <w:sz w:val="24"/>
                <w:szCs w:val="24"/>
              </w:rPr>
            </w:pPr>
            <w:r>
              <w:rPr>
                <w:rFonts w:ascii="Times New Roman" w:hAnsi="Times New Roman" w:cs="Times New Roman"/>
                <w:b/>
                <w:bCs/>
                <w:sz w:val="24"/>
                <w:szCs w:val="24"/>
              </w:rPr>
              <w:t>G</w:t>
            </w:r>
          </w:p>
        </w:tc>
        <w:tc>
          <w:tcPr>
            <w:tcW w:w="1701" w:type="dxa"/>
            <w:vAlign w:val="center"/>
          </w:tcPr>
          <w:p w14:paraId="74ED25FE" w14:textId="179AD23D" w:rsidR="0024419B" w:rsidRDefault="00322B75" w:rsidP="00EC26BF">
            <w:pPr>
              <w:jc w:val="center"/>
              <w:rPr>
                <w:rFonts w:ascii="Times New Roman" w:hAnsi="Times New Roman" w:cs="Times New Roman"/>
                <w:b/>
                <w:bCs/>
                <w:sz w:val="24"/>
                <w:szCs w:val="24"/>
              </w:rPr>
            </w:pPr>
            <w:r>
              <w:rPr>
                <w:rFonts w:ascii="Times New Roman" w:hAnsi="Times New Roman" w:cs="Times New Roman"/>
                <w:b/>
                <w:bCs/>
                <w:sz w:val="24"/>
                <w:szCs w:val="24"/>
              </w:rPr>
              <w:t>V=1/4</w:t>
            </w:r>
            <w:r w:rsidR="0055667B">
              <w:rPr>
                <w:rFonts w:ascii="Times New Roman" w:hAnsi="Times New Roman" w:cs="Times New Roman"/>
                <w:b/>
                <w:bCs/>
                <w:sz w:val="24"/>
                <w:szCs w:val="24"/>
              </w:rPr>
              <w:t>∆</w:t>
            </w:r>
            <w:r w:rsidR="0055667B" w:rsidRPr="0055667B">
              <w:rPr>
                <w:rFonts w:ascii="Times New Roman" w:hAnsi="Times New Roman" w:cs="Times New Roman"/>
                <w:b/>
                <w:bCs/>
                <w:sz w:val="24"/>
                <w:szCs w:val="24"/>
                <w:vertAlign w:val="superscript"/>
              </w:rPr>
              <w:t>2</w:t>
            </w:r>
            <w:r w:rsidR="0055667B">
              <w:rPr>
                <w:rFonts w:ascii="Times New Roman" w:hAnsi="Times New Roman" w:cs="Times New Roman"/>
                <w:b/>
                <w:bCs/>
                <w:sz w:val="24"/>
                <w:szCs w:val="24"/>
              </w:rPr>
              <w:t>ρ-2G</w:t>
            </w:r>
          </w:p>
        </w:tc>
        <w:tc>
          <w:tcPr>
            <w:tcW w:w="1503" w:type="dxa"/>
            <w:vAlign w:val="center"/>
          </w:tcPr>
          <w:p w14:paraId="3BB295B6" w14:textId="77777777" w:rsidR="0024419B" w:rsidRDefault="0055667B" w:rsidP="00EC26BF">
            <w:pPr>
              <w:jc w:val="center"/>
              <w:rPr>
                <w:rFonts w:ascii="Times New Roman" w:hAnsi="Times New Roman" w:cs="Times New Roman"/>
                <w:b/>
                <w:bCs/>
                <w:sz w:val="24"/>
                <w:szCs w:val="24"/>
              </w:rPr>
            </w:pPr>
            <w:r>
              <w:rPr>
                <w:rFonts w:ascii="Times New Roman" w:hAnsi="Times New Roman" w:cs="Times New Roman"/>
                <w:b/>
                <w:bCs/>
                <w:sz w:val="24"/>
                <w:szCs w:val="24"/>
              </w:rPr>
              <w:t>E=1/2(V)</w:t>
            </w:r>
          </w:p>
          <w:p w14:paraId="48D779FC" w14:textId="268A1528" w:rsidR="0055667B" w:rsidRDefault="0055667B" w:rsidP="00EC26BF">
            <w:pPr>
              <w:jc w:val="center"/>
              <w:rPr>
                <w:rFonts w:ascii="Times New Roman" w:hAnsi="Times New Roman" w:cs="Times New Roman"/>
                <w:b/>
                <w:bCs/>
                <w:sz w:val="24"/>
                <w:szCs w:val="24"/>
              </w:rPr>
            </w:pPr>
            <w:r>
              <w:rPr>
                <w:rFonts w:ascii="Times New Roman" w:hAnsi="Times New Roman" w:cs="Times New Roman"/>
                <w:b/>
                <w:bCs/>
                <w:sz w:val="24"/>
                <w:szCs w:val="24"/>
              </w:rPr>
              <w:t>(kcal/mol)</w:t>
            </w:r>
          </w:p>
        </w:tc>
      </w:tr>
      <w:tr w:rsidR="004F2CAD" w14:paraId="23020B4B" w14:textId="77777777" w:rsidTr="00EC26BF">
        <w:tc>
          <w:tcPr>
            <w:tcW w:w="1502" w:type="dxa"/>
            <w:vAlign w:val="center"/>
          </w:tcPr>
          <w:p w14:paraId="0A27CA79" w14:textId="49CBFFC4" w:rsidR="0024419B" w:rsidRDefault="004A6B97" w:rsidP="00EC26BF">
            <w:pPr>
              <w:jc w:val="center"/>
              <w:rPr>
                <w:rFonts w:ascii="Times New Roman" w:hAnsi="Times New Roman" w:cs="Times New Roman"/>
                <w:b/>
                <w:bCs/>
                <w:sz w:val="24"/>
                <w:szCs w:val="24"/>
              </w:rPr>
            </w:pPr>
            <w:r>
              <w:rPr>
                <w:rFonts w:ascii="Times New Roman" w:hAnsi="Times New Roman" w:cs="Times New Roman"/>
                <w:b/>
                <w:bCs/>
                <w:sz w:val="24"/>
                <w:szCs w:val="24"/>
              </w:rPr>
              <w:t>1</w:t>
            </w:r>
          </w:p>
        </w:tc>
        <w:tc>
          <w:tcPr>
            <w:tcW w:w="1502" w:type="dxa"/>
            <w:vAlign w:val="center"/>
          </w:tcPr>
          <w:p w14:paraId="338F2899" w14:textId="4036B60D" w:rsidR="0024419B" w:rsidRPr="006E7DBC" w:rsidRDefault="00A06EB3" w:rsidP="00EC26BF">
            <w:pPr>
              <w:jc w:val="center"/>
              <w:rPr>
                <w:rFonts w:ascii="Times New Roman" w:hAnsi="Times New Roman" w:cs="Times New Roman"/>
                <w:sz w:val="24"/>
                <w:szCs w:val="24"/>
              </w:rPr>
            </w:pPr>
            <w:r w:rsidRPr="006E7DBC">
              <w:rPr>
                <w:rFonts w:ascii="Times New Roman" w:hAnsi="Times New Roman" w:cs="Times New Roman"/>
                <w:sz w:val="24"/>
                <w:szCs w:val="24"/>
              </w:rPr>
              <w:t>0.0</w:t>
            </w:r>
            <w:r w:rsidR="00227A03">
              <w:rPr>
                <w:rFonts w:ascii="Times New Roman" w:hAnsi="Times New Roman" w:cs="Times New Roman"/>
                <w:sz w:val="24"/>
                <w:szCs w:val="24"/>
              </w:rPr>
              <w:t>0767</w:t>
            </w:r>
          </w:p>
        </w:tc>
        <w:tc>
          <w:tcPr>
            <w:tcW w:w="1503" w:type="dxa"/>
            <w:vAlign w:val="center"/>
          </w:tcPr>
          <w:p w14:paraId="1615489B" w14:textId="63AD0F07" w:rsidR="0024419B" w:rsidRPr="006E7DBC" w:rsidRDefault="00BA0491" w:rsidP="00EC26BF">
            <w:pPr>
              <w:jc w:val="center"/>
              <w:rPr>
                <w:rFonts w:ascii="Times New Roman" w:hAnsi="Times New Roman" w:cs="Times New Roman"/>
                <w:sz w:val="24"/>
                <w:szCs w:val="24"/>
              </w:rPr>
            </w:pPr>
            <w:r w:rsidRPr="006E7DBC">
              <w:rPr>
                <w:rFonts w:ascii="Times New Roman" w:hAnsi="Times New Roman" w:cs="Times New Roman"/>
                <w:sz w:val="24"/>
                <w:szCs w:val="24"/>
              </w:rPr>
              <w:t>0.0</w:t>
            </w:r>
            <w:r w:rsidR="00227A03">
              <w:rPr>
                <w:rFonts w:ascii="Times New Roman" w:hAnsi="Times New Roman" w:cs="Times New Roman"/>
                <w:sz w:val="24"/>
                <w:szCs w:val="24"/>
              </w:rPr>
              <w:t>298</w:t>
            </w:r>
            <w:r w:rsidR="0045631F">
              <w:rPr>
                <w:rFonts w:ascii="Times New Roman" w:hAnsi="Times New Roman" w:cs="Times New Roman"/>
                <w:sz w:val="24"/>
                <w:szCs w:val="24"/>
              </w:rPr>
              <w:t>7</w:t>
            </w:r>
          </w:p>
        </w:tc>
        <w:tc>
          <w:tcPr>
            <w:tcW w:w="1503" w:type="dxa"/>
            <w:vAlign w:val="center"/>
          </w:tcPr>
          <w:p w14:paraId="498F1FAD" w14:textId="2822043F" w:rsidR="0024419B" w:rsidRPr="006E7DBC" w:rsidRDefault="008C39E8" w:rsidP="00EC26BF">
            <w:pPr>
              <w:jc w:val="center"/>
              <w:rPr>
                <w:rFonts w:ascii="Times New Roman" w:hAnsi="Times New Roman" w:cs="Times New Roman"/>
                <w:sz w:val="24"/>
                <w:szCs w:val="24"/>
              </w:rPr>
            </w:pPr>
            <w:r w:rsidRPr="006E7DBC">
              <w:rPr>
                <w:rFonts w:ascii="Times New Roman" w:hAnsi="Times New Roman" w:cs="Times New Roman"/>
                <w:sz w:val="24"/>
                <w:szCs w:val="24"/>
              </w:rPr>
              <w:t>0.00</w:t>
            </w:r>
            <w:r w:rsidR="0045631F">
              <w:rPr>
                <w:rFonts w:ascii="Times New Roman" w:hAnsi="Times New Roman" w:cs="Times New Roman"/>
                <w:sz w:val="24"/>
                <w:szCs w:val="24"/>
              </w:rPr>
              <w:t>614</w:t>
            </w:r>
          </w:p>
        </w:tc>
        <w:tc>
          <w:tcPr>
            <w:tcW w:w="1701" w:type="dxa"/>
            <w:vAlign w:val="center"/>
          </w:tcPr>
          <w:p w14:paraId="12BF00A0" w14:textId="16438312" w:rsidR="0024419B" w:rsidRPr="006E7DBC" w:rsidRDefault="008C39E8" w:rsidP="00EC26BF">
            <w:pPr>
              <w:jc w:val="center"/>
              <w:rPr>
                <w:rFonts w:ascii="Times New Roman" w:hAnsi="Times New Roman" w:cs="Times New Roman"/>
                <w:sz w:val="24"/>
                <w:szCs w:val="24"/>
              </w:rPr>
            </w:pPr>
            <w:r w:rsidRPr="006E7DBC">
              <w:rPr>
                <w:rFonts w:ascii="Times New Roman" w:hAnsi="Times New Roman" w:cs="Times New Roman"/>
                <w:sz w:val="24"/>
                <w:szCs w:val="24"/>
              </w:rPr>
              <w:t>-0.00</w:t>
            </w:r>
            <w:r w:rsidR="0045631F">
              <w:rPr>
                <w:rFonts w:ascii="Times New Roman" w:hAnsi="Times New Roman" w:cs="Times New Roman"/>
                <w:sz w:val="24"/>
                <w:szCs w:val="24"/>
              </w:rPr>
              <w:t>481</w:t>
            </w:r>
          </w:p>
        </w:tc>
        <w:tc>
          <w:tcPr>
            <w:tcW w:w="1503" w:type="dxa"/>
            <w:vAlign w:val="center"/>
          </w:tcPr>
          <w:p w14:paraId="4487A642" w14:textId="2453EAFA" w:rsidR="0024419B" w:rsidRPr="00B83B5A" w:rsidRDefault="0096566E" w:rsidP="00EC26BF">
            <w:pPr>
              <w:jc w:val="center"/>
              <w:rPr>
                <w:rFonts w:ascii="Times New Roman" w:hAnsi="Times New Roman" w:cs="Times New Roman"/>
                <w:sz w:val="24"/>
                <w:szCs w:val="24"/>
              </w:rPr>
            </w:pPr>
            <w:r w:rsidRPr="00B83B5A">
              <w:rPr>
                <w:rFonts w:ascii="Times New Roman" w:hAnsi="Times New Roman" w:cs="Times New Roman"/>
                <w:sz w:val="24"/>
                <w:szCs w:val="24"/>
              </w:rPr>
              <w:t>-</w:t>
            </w:r>
            <w:r w:rsidR="006B77A4">
              <w:rPr>
                <w:rFonts w:ascii="Times New Roman" w:hAnsi="Times New Roman" w:cs="Times New Roman"/>
                <w:sz w:val="24"/>
                <w:szCs w:val="24"/>
              </w:rPr>
              <w:t>1.5</w:t>
            </w:r>
          </w:p>
        </w:tc>
      </w:tr>
      <w:tr w:rsidR="004F2CAD" w14:paraId="2ED2EA17" w14:textId="77777777" w:rsidTr="00EC26BF">
        <w:tc>
          <w:tcPr>
            <w:tcW w:w="1502" w:type="dxa"/>
            <w:vAlign w:val="center"/>
          </w:tcPr>
          <w:p w14:paraId="20780381" w14:textId="321FED94" w:rsidR="0024419B" w:rsidRDefault="004A6B97" w:rsidP="00EC26BF">
            <w:pPr>
              <w:jc w:val="center"/>
              <w:rPr>
                <w:rFonts w:ascii="Times New Roman" w:hAnsi="Times New Roman" w:cs="Times New Roman"/>
                <w:b/>
                <w:bCs/>
                <w:sz w:val="24"/>
                <w:szCs w:val="24"/>
              </w:rPr>
            </w:pPr>
            <w:r>
              <w:rPr>
                <w:rFonts w:ascii="Times New Roman" w:hAnsi="Times New Roman" w:cs="Times New Roman"/>
                <w:b/>
                <w:bCs/>
                <w:sz w:val="24"/>
                <w:szCs w:val="24"/>
              </w:rPr>
              <w:t>2</w:t>
            </w:r>
          </w:p>
        </w:tc>
        <w:tc>
          <w:tcPr>
            <w:tcW w:w="1502" w:type="dxa"/>
            <w:vAlign w:val="center"/>
          </w:tcPr>
          <w:p w14:paraId="372B3BBD" w14:textId="6A60F761" w:rsidR="0024419B" w:rsidRPr="006E7DBC" w:rsidRDefault="00B7330B" w:rsidP="00EC26BF">
            <w:pPr>
              <w:jc w:val="center"/>
              <w:rPr>
                <w:rFonts w:ascii="Times New Roman" w:hAnsi="Times New Roman" w:cs="Times New Roman"/>
                <w:sz w:val="24"/>
                <w:szCs w:val="24"/>
              </w:rPr>
            </w:pPr>
            <w:r w:rsidRPr="006E7DBC">
              <w:rPr>
                <w:rFonts w:ascii="Times New Roman" w:hAnsi="Times New Roman" w:cs="Times New Roman"/>
                <w:sz w:val="24"/>
                <w:szCs w:val="24"/>
              </w:rPr>
              <w:t>0.0</w:t>
            </w:r>
            <w:r w:rsidR="00CC6E52">
              <w:rPr>
                <w:rFonts w:ascii="Times New Roman" w:hAnsi="Times New Roman" w:cs="Times New Roman"/>
                <w:sz w:val="24"/>
                <w:szCs w:val="24"/>
              </w:rPr>
              <w:t>1222</w:t>
            </w:r>
          </w:p>
        </w:tc>
        <w:tc>
          <w:tcPr>
            <w:tcW w:w="1503" w:type="dxa"/>
            <w:vAlign w:val="center"/>
          </w:tcPr>
          <w:p w14:paraId="109F8D44" w14:textId="388DBD59" w:rsidR="0024419B" w:rsidRPr="006E7DBC" w:rsidRDefault="00B7330B" w:rsidP="00EC26BF">
            <w:pPr>
              <w:jc w:val="center"/>
              <w:rPr>
                <w:rFonts w:ascii="Times New Roman" w:hAnsi="Times New Roman" w:cs="Times New Roman"/>
                <w:sz w:val="24"/>
                <w:szCs w:val="24"/>
              </w:rPr>
            </w:pPr>
            <w:r w:rsidRPr="006E7DBC">
              <w:rPr>
                <w:rFonts w:ascii="Times New Roman" w:hAnsi="Times New Roman" w:cs="Times New Roman"/>
                <w:sz w:val="24"/>
                <w:szCs w:val="24"/>
              </w:rPr>
              <w:t>0.0</w:t>
            </w:r>
            <w:r w:rsidR="00CC6E52">
              <w:rPr>
                <w:rFonts w:ascii="Times New Roman" w:hAnsi="Times New Roman" w:cs="Times New Roman"/>
                <w:sz w:val="24"/>
                <w:szCs w:val="24"/>
              </w:rPr>
              <w:t>4678</w:t>
            </w:r>
          </w:p>
        </w:tc>
        <w:tc>
          <w:tcPr>
            <w:tcW w:w="1503" w:type="dxa"/>
            <w:vAlign w:val="center"/>
          </w:tcPr>
          <w:p w14:paraId="53FB27BE" w14:textId="15BCBB21" w:rsidR="0024419B" w:rsidRPr="006E7DBC" w:rsidRDefault="00B7330B" w:rsidP="00EC26BF">
            <w:pPr>
              <w:jc w:val="center"/>
              <w:rPr>
                <w:rFonts w:ascii="Times New Roman" w:hAnsi="Times New Roman" w:cs="Times New Roman"/>
                <w:sz w:val="24"/>
                <w:szCs w:val="24"/>
              </w:rPr>
            </w:pPr>
            <w:r w:rsidRPr="006E7DBC">
              <w:rPr>
                <w:rFonts w:ascii="Times New Roman" w:hAnsi="Times New Roman" w:cs="Times New Roman"/>
                <w:sz w:val="24"/>
                <w:szCs w:val="24"/>
              </w:rPr>
              <w:t>0.0</w:t>
            </w:r>
            <w:r w:rsidR="00CC6E52">
              <w:rPr>
                <w:rFonts w:ascii="Times New Roman" w:hAnsi="Times New Roman" w:cs="Times New Roman"/>
                <w:sz w:val="24"/>
                <w:szCs w:val="24"/>
              </w:rPr>
              <w:t>100</w:t>
            </w:r>
            <w:r w:rsidR="00475D39">
              <w:rPr>
                <w:rFonts w:ascii="Times New Roman" w:hAnsi="Times New Roman" w:cs="Times New Roman"/>
                <w:sz w:val="24"/>
                <w:szCs w:val="24"/>
              </w:rPr>
              <w:t>0</w:t>
            </w:r>
          </w:p>
        </w:tc>
        <w:tc>
          <w:tcPr>
            <w:tcW w:w="1701" w:type="dxa"/>
            <w:vAlign w:val="center"/>
          </w:tcPr>
          <w:p w14:paraId="65308D25" w14:textId="0ED33F0A" w:rsidR="0024419B" w:rsidRPr="006E7DBC" w:rsidRDefault="009454B6" w:rsidP="00EC26BF">
            <w:pPr>
              <w:jc w:val="center"/>
              <w:rPr>
                <w:rFonts w:ascii="Times New Roman" w:hAnsi="Times New Roman" w:cs="Times New Roman"/>
                <w:sz w:val="24"/>
                <w:szCs w:val="24"/>
              </w:rPr>
            </w:pPr>
            <w:r w:rsidRPr="006E7DBC">
              <w:rPr>
                <w:rFonts w:ascii="Times New Roman" w:hAnsi="Times New Roman" w:cs="Times New Roman"/>
                <w:sz w:val="24"/>
                <w:szCs w:val="24"/>
              </w:rPr>
              <w:t>-0.00</w:t>
            </w:r>
            <w:r w:rsidR="00CC6E52">
              <w:rPr>
                <w:rFonts w:ascii="Times New Roman" w:hAnsi="Times New Roman" w:cs="Times New Roman"/>
                <w:sz w:val="24"/>
                <w:szCs w:val="24"/>
              </w:rPr>
              <w:t>830</w:t>
            </w:r>
          </w:p>
        </w:tc>
        <w:tc>
          <w:tcPr>
            <w:tcW w:w="1503" w:type="dxa"/>
            <w:vAlign w:val="center"/>
          </w:tcPr>
          <w:p w14:paraId="12A3BE94" w14:textId="363D6769" w:rsidR="0024419B" w:rsidRPr="00B83B5A" w:rsidRDefault="0096566E" w:rsidP="00EC26BF">
            <w:pPr>
              <w:jc w:val="center"/>
              <w:rPr>
                <w:rFonts w:ascii="Times New Roman" w:hAnsi="Times New Roman" w:cs="Times New Roman"/>
                <w:sz w:val="24"/>
                <w:szCs w:val="24"/>
              </w:rPr>
            </w:pPr>
            <w:r w:rsidRPr="00B83B5A">
              <w:rPr>
                <w:rFonts w:ascii="Times New Roman" w:hAnsi="Times New Roman" w:cs="Times New Roman"/>
                <w:sz w:val="24"/>
                <w:szCs w:val="24"/>
              </w:rPr>
              <w:t>-</w:t>
            </w:r>
            <w:r w:rsidR="00D64ED2">
              <w:rPr>
                <w:rFonts w:ascii="Times New Roman" w:hAnsi="Times New Roman" w:cs="Times New Roman"/>
                <w:sz w:val="24"/>
                <w:szCs w:val="24"/>
              </w:rPr>
              <w:t>5.2</w:t>
            </w:r>
          </w:p>
        </w:tc>
      </w:tr>
      <w:tr w:rsidR="004F2CAD" w14:paraId="01FFE644" w14:textId="77777777" w:rsidTr="00EC26BF">
        <w:tc>
          <w:tcPr>
            <w:tcW w:w="1502" w:type="dxa"/>
            <w:vAlign w:val="center"/>
          </w:tcPr>
          <w:p w14:paraId="6C6B4247" w14:textId="19876F44" w:rsidR="0024419B" w:rsidRDefault="004A6B97" w:rsidP="00EC26BF">
            <w:pPr>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1502" w:type="dxa"/>
            <w:vAlign w:val="center"/>
          </w:tcPr>
          <w:p w14:paraId="69DA9A66" w14:textId="0E973D34" w:rsidR="0024419B" w:rsidRPr="006E7DBC" w:rsidRDefault="00DF5DDA" w:rsidP="00EC26BF">
            <w:pPr>
              <w:jc w:val="center"/>
              <w:rPr>
                <w:rFonts w:ascii="Times New Roman" w:hAnsi="Times New Roman" w:cs="Times New Roman"/>
                <w:sz w:val="24"/>
                <w:szCs w:val="24"/>
              </w:rPr>
            </w:pPr>
            <w:r w:rsidRPr="006E7DBC">
              <w:rPr>
                <w:rFonts w:ascii="Times New Roman" w:hAnsi="Times New Roman" w:cs="Times New Roman"/>
                <w:sz w:val="24"/>
                <w:szCs w:val="24"/>
              </w:rPr>
              <w:t>0.0</w:t>
            </w:r>
            <w:r w:rsidR="00CC6E52">
              <w:rPr>
                <w:rFonts w:ascii="Times New Roman" w:hAnsi="Times New Roman" w:cs="Times New Roman"/>
                <w:sz w:val="24"/>
                <w:szCs w:val="24"/>
              </w:rPr>
              <w:t>1018</w:t>
            </w:r>
          </w:p>
        </w:tc>
        <w:tc>
          <w:tcPr>
            <w:tcW w:w="1503" w:type="dxa"/>
            <w:vAlign w:val="center"/>
          </w:tcPr>
          <w:p w14:paraId="02621798" w14:textId="21C017A9" w:rsidR="0024419B" w:rsidRPr="006E7DBC" w:rsidRDefault="00DF5DDA" w:rsidP="00EC26BF">
            <w:pPr>
              <w:jc w:val="center"/>
              <w:rPr>
                <w:rFonts w:ascii="Times New Roman" w:hAnsi="Times New Roman" w:cs="Times New Roman"/>
                <w:sz w:val="24"/>
                <w:szCs w:val="24"/>
              </w:rPr>
            </w:pPr>
            <w:r w:rsidRPr="006E7DBC">
              <w:rPr>
                <w:rFonts w:ascii="Times New Roman" w:hAnsi="Times New Roman" w:cs="Times New Roman"/>
                <w:sz w:val="24"/>
                <w:szCs w:val="24"/>
              </w:rPr>
              <w:t>0.0</w:t>
            </w:r>
            <w:r w:rsidR="00CC6E52">
              <w:rPr>
                <w:rFonts w:ascii="Times New Roman" w:hAnsi="Times New Roman" w:cs="Times New Roman"/>
                <w:sz w:val="24"/>
                <w:szCs w:val="24"/>
              </w:rPr>
              <w:t>4237</w:t>
            </w:r>
          </w:p>
        </w:tc>
        <w:tc>
          <w:tcPr>
            <w:tcW w:w="1503" w:type="dxa"/>
            <w:vAlign w:val="center"/>
          </w:tcPr>
          <w:p w14:paraId="082FE236" w14:textId="6E7EE8FA" w:rsidR="0024419B" w:rsidRPr="006E7DBC" w:rsidRDefault="00DF5DDA" w:rsidP="00EC26BF">
            <w:pPr>
              <w:jc w:val="center"/>
              <w:rPr>
                <w:rFonts w:ascii="Times New Roman" w:hAnsi="Times New Roman" w:cs="Times New Roman"/>
                <w:sz w:val="24"/>
                <w:szCs w:val="24"/>
              </w:rPr>
            </w:pPr>
            <w:r w:rsidRPr="006E7DBC">
              <w:rPr>
                <w:rFonts w:ascii="Times New Roman" w:hAnsi="Times New Roman" w:cs="Times New Roman"/>
                <w:sz w:val="24"/>
                <w:szCs w:val="24"/>
              </w:rPr>
              <w:t>0.0</w:t>
            </w:r>
            <w:r w:rsidR="00CC6E52">
              <w:rPr>
                <w:rFonts w:ascii="Times New Roman" w:hAnsi="Times New Roman" w:cs="Times New Roman"/>
                <w:sz w:val="24"/>
                <w:szCs w:val="24"/>
              </w:rPr>
              <w:t>08</w:t>
            </w:r>
            <w:r w:rsidR="00475D39">
              <w:rPr>
                <w:rFonts w:ascii="Times New Roman" w:hAnsi="Times New Roman" w:cs="Times New Roman"/>
                <w:sz w:val="24"/>
                <w:szCs w:val="24"/>
              </w:rPr>
              <w:t>68</w:t>
            </w:r>
          </w:p>
        </w:tc>
        <w:tc>
          <w:tcPr>
            <w:tcW w:w="1701" w:type="dxa"/>
            <w:vAlign w:val="center"/>
          </w:tcPr>
          <w:p w14:paraId="3005E9BE" w14:textId="32FD9448" w:rsidR="0024419B" w:rsidRPr="006E7DBC" w:rsidRDefault="003162A2" w:rsidP="00EC26BF">
            <w:pPr>
              <w:jc w:val="center"/>
              <w:rPr>
                <w:rFonts w:ascii="Times New Roman" w:hAnsi="Times New Roman" w:cs="Times New Roman"/>
                <w:sz w:val="24"/>
                <w:szCs w:val="24"/>
              </w:rPr>
            </w:pPr>
            <w:r w:rsidRPr="006E7DBC">
              <w:rPr>
                <w:rFonts w:ascii="Times New Roman" w:hAnsi="Times New Roman" w:cs="Times New Roman"/>
                <w:sz w:val="24"/>
                <w:szCs w:val="24"/>
              </w:rPr>
              <w:t>-0.00</w:t>
            </w:r>
            <w:r w:rsidR="00CC6E52">
              <w:rPr>
                <w:rFonts w:ascii="Times New Roman" w:hAnsi="Times New Roman" w:cs="Times New Roman"/>
                <w:sz w:val="24"/>
                <w:szCs w:val="24"/>
              </w:rPr>
              <w:t>678</w:t>
            </w:r>
          </w:p>
        </w:tc>
        <w:tc>
          <w:tcPr>
            <w:tcW w:w="1503" w:type="dxa"/>
            <w:vAlign w:val="center"/>
          </w:tcPr>
          <w:p w14:paraId="6DE4EA5D" w14:textId="28904ED4" w:rsidR="0024419B" w:rsidRPr="00B83B5A" w:rsidRDefault="0096566E" w:rsidP="00EC26BF">
            <w:pPr>
              <w:jc w:val="center"/>
              <w:rPr>
                <w:rFonts w:ascii="Times New Roman" w:hAnsi="Times New Roman" w:cs="Times New Roman"/>
                <w:sz w:val="24"/>
                <w:szCs w:val="24"/>
              </w:rPr>
            </w:pPr>
            <w:r w:rsidRPr="00B83B5A">
              <w:rPr>
                <w:rFonts w:ascii="Times New Roman" w:hAnsi="Times New Roman" w:cs="Times New Roman"/>
                <w:sz w:val="24"/>
                <w:szCs w:val="24"/>
              </w:rPr>
              <w:t>-</w:t>
            </w:r>
            <w:r w:rsidR="00D64ED2">
              <w:rPr>
                <w:rFonts w:ascii="Times New Roman" w:hAnsi="Times New Roman" w:cs="Times New Roman"/>
                <w:sz w:val="24"/>
                <w:szCs w:val="24"/>
              </w:rPr>
              <w:t>4.</w:t>
            </w:r>
            <w:r w:rsidR="00835170">
              <w:rPr>
                <w:rFonts w:ascii="Times New Roman" w:hAnsi="Times New Roman" w:cs="Times New Roman"/>
                <w:sz w:val="24"/>
                <w:szCs w:val="24"/>
              </w:rPr>
              <w:t>3</w:t>
            </w:r>
          </w:p>
        </w:tc>
      </w:tr>
      <w:tr w:rsidR="004F2CAD" w14:paraId="1226AA5C" w14:textId="77777777" w:rsidTr="00EC26BF">
        <w:tc>
          <w:tcPr>
            <w:tcW w:w="1502" w:type="dxa"/>
            <w:vAlign w:val="center"/>
          </w:tcPr>
          <w:p w14:paraId="51316CEF" w14:textId="7BC43D05" w:rsidR="0024419B" w:rsidRDefault="004A6B97" w:rsidP="00EC26BF">
            <w:pPr>
              <w:jc w:val="center"/>
              <w:rPr>
                <w:rFonts w:ascii="Times New Roman" w:hAnsi="Times New Roman" w:cs="Times New Roman"/>
                <w:b/>
                <w:bCs/>
                <w:sz w:val="24"/>
                <w:szCs w:val="24"/>
              </w:rPr>
            </w:pPr>
            <w:r>
              <w:rPr>
                <w:rFonts w:ascii="Times New Roman" w:hAnsi="Times New Roman" w:cs="Times New Roman"/>
                <w:b/>
                <w:bCs/>
                <w:sz w:val="24"/>
                <w:szCs w:val="24"/>
              </w:rPr>
              <w:t>4</w:t>
            </w:r>
          </w:p>
        </w:tc>
        <w:tc>
          <w:tcPr>
            <w:tcW w:w="1502" w:type="dxa"/>
            <w:vAlign w:val="center"/>
          </w:tcPr>
          <w:p w14:paraId="702CE96F" w14:textId="5CD3CE00" w:rsidR="0024419B" w:rsidRPr="006E7DBC" w:rsidRDefault="003162A2" w:rsidP="00EC26BF">
            <w:pPr>
              <w:jc w:val="center"/>
              <w:rPr>
                <w:rFonts w:ascii="Times New Roman" w:hAnsi="Times New Roman" w:cs="Times New Roman"/>
                <w:sz w:val="24"/>
                <w:szCs w:val="24"/>
              </w:rPr>
            </w:pPr>
            <w:r w:rsidRPr="006E7DBC">
              <w:rPr>
                <w:rFonts w:ascii="Times New Roman" w:hAnsi="Times New Roman" w:cs="Times New Roman"/>
                <w:sz w:val="24"/>
                <w:szCs w:val="24"/>
              </w:rPr>
              <w:t>0.0</w:t>
            </w:r>
            <w:r w:rsidR="00475D39">
              <w:rPr>
                <w:rFonts w:ascii="Times New Roman" w:hAnsi="Times New Roman" w:cs="Times New Roman"/>
                <w:sz w:val="24"/>
                <w:szCs w:val="24"/>
              </w:rPr>
              <w:t>0961</w:t>
            </w:r>
          </w:p>
        </w:tc>
        <w:tc>
          <w:tcPr>
            <w:tcW w:w="1503" w:type="dxa"/>
            <w:vAlign w:val="center"/>
          </w:tcPr>
          <w:p w14:paraId="06044BA7" w14:textId="459AF876" w:rsidR="0024419B" w:rsidRPr="006E7DBC" w:rsidRDefault="003162A2" w:rsidP="00EC26BF">
            <w:pPr>
              <w:jc w:val="center"/>
              <w:rPr>
                <w:rFonts w:ascii="Times New Roman" w:hAnsi="Times New Roman" w:cs="Times New Roman"/>
                <w:sz w:val="24"/>
                <w:szCs w:val="24"/>
              </w:rPr>
            </w:pPr>
            <w:r w:rsidRPr="006E7DBC">
              <w:rPr>
                <w:rFonts w:ascii="Times New Roman" w:hAnsi="Times New Roman" w:cs="Times New Roman"/>
                <w:sz w:val="24"/>
                <w:szCs w:val="24"/>
              </w:rPr>
              <w:t>0.03</w:t>
            </w:r>
            <w:r w:rsidR="00475D39">
              <w:rPr>
                <w:rFonts w:ascii="Times New Roman" w:hAnsi="Times New Roman" w:cs="Times New Roman"/>
                <w:sz w:val="24"/>
                <w:szCs w:val="24"/>
              </w:rPr>
              <w:t>653</w:t>
            </w:r>
          </w:p>
        </w:tc>
        <w:tc>
          <w:tcPr>
            <w:tcW w:w="1503" w:type="dxa"/>
            <w:vAlign w:val="center"/>
          </w:tcPr>
          <w:p w14:paraId="6DD6F0C0" w14:textId="3C9A9741" w:rsidR="0024419B" w:rsidRPr="006E7DBC" w:rsidRDefault="00133DA1" w:rsidP="00EC26BF">
            <w:pPr>
              <w:jc w:val="center"/>
              <w:rPr>
                <w:rFonts w:ascii="Times New Roman" w:hAnsi="Times New Roman" w:cs="Times New Roman"/>
                <w:sz w:val="24"/>
                <w:szCs w:val="24"/>
              </w:rPr>
            </w:pPr>
            <w:r w:rsidRPr="006E7DBC">
              <w:rPr>
                <w:rFonts w:ascii="Times New Roman" w:hAnsi="Times New Roman" w:cs="Times New Roman"/>
                <w:sz w:val="24"/>
                <w:szCs w:val="24"/>
              </w:rPr>
              <w:t>0.00</w:t>
            </w:r>
            <w:r w:rsidR="00475D39">
              <w:rPr>
                <w:rFonts w:ascii="Times New Roman" w:hAnsi="Times New Roman" w:cs="Times New Roman"/>
                <w:sz w:val="24"/>
                <w:szCs w:val="24"/>
              </w:rPr>
              <w:t>764</w:t>
            </w:r>
          </w:p>
        </w:tc>
        <w:tc>
          <w:tcPr>
            <w:tcW w:w="1701" w:type="dxa"/>
            <w:vAlign w:val="center"/>
          </w:tcPr>
          <w:p w14:paraId="69DEE098" w14:textId="579DAB98" w:rsidR="0024419B" w:rsidRPr="006E7DBC" w:rsidRDefault="00133DA1" w:rsidP="00EC26BF">
            <w:pPr>
              <w:jc w:val="center"/>
              <w:rPr>
                <w:rFonts w:ascii="Times New Roman" w:hAnsi="Times New Roman" w:cs="Times New Roman"/>
                <w:sz w:val="24"/>
                <w:szCs w:val="24"/>
              </w:rPr>
            </w:pPr>
            <w:r w:rsidRPr="006E7DBC">
              <w:rPr>
                <w:rFonts w:ascii="Times New Roman" w:hAnsi="Times New Roman" w:cs="Times New Roman"/>
                <w:sz w:val="24"/>
                <w:szCs w:val="24"/>
              </w:rPr>
              <w:t>-0.006</w:t>
            </w:r>
            <w:r w:rsidR="00475D39">
              <w:rPr>
                <w:rFonts w:ascii="Times New Roman" w:hAnsi="Times New Roman" w:cs="Times New Roman"/>
                <w:sz w:val="24"/>
                <w:szCs w:val="24"/>
              </w:rPr>
              <w:t>16</w:t>
            </w:r>
          </w:p>
        </w:tc>
        <w:tc>
          <w:tcPr>
            <w:tcW w:w="1503" w:type="dxa"/>
            <w:vAlign w:val="center"/>
          </w:tcPr>
          <w:p w14:paraId="265B2852" w14:textId="0AA972FE" w:rsidR="0024419B" w:rsidRPr="00B83B5A" w:rsidRDefault="0096566E" w:rsidP="00EC26BF">
            <w:pPr>
              <w:jc w:val="center"/>
              <w:rPr>
                <w:rFonts w:ascii="Times New Roman" w:hAnsi="Times New Roman" w:cs="Times New Roman"/>
                <w:sz w:val="24"/>
                <w:szCs w:val="24"/>
              </w:rPr>
            </w:pPr>
            <w:r w:rsidRPr="00B83B5A">
              <w:rPr>
                <w:rFonts w:ascii="Times New Roman" w:hAnsi="Times New Roman" w:cs="Times New Roman"/>
                <w:sz w:val="24"/>
                <w:szCs w:val="24"/>
              </w:rPr>
              <w:t>-</w:t>
            </w:r>
            <w:r w:rsidR="00835170">
              <w:rPr>
                <w:rFonts w:ascii="Times New Roman" w:hAnsi="Times New Roman" w:cs="Times New Roman"/>
                <w:sz w:val="24"/>
                <w:szCs w:val="24"/>
              </w:rPr>
              <w:t>3.9</w:t>
            </w:r>
          </w:p>
        </w:tc>
      </w:tr>
    </w:tbl>
    <w:p w14:paraId="58848E70" w14:textId="09475ED0" w:rsidR="005D5FC4" w:rsidRDefault="005D5FC4" w:rsidP="00270E6B">
      <w:pPr>
        <w:jc w:val="both"/>
        <w:rPr>
          <w:rFonts w:ascii="Times New Roman" w:hAnsi="Times New Roman" w:cs="Times New Roman"/>
          <w:b/>
          <w:bCs/>
          <w:sz w:val="24"/>
          <w:szCs w:val="24"/>
        </w:rPr>
      </w:pPr>
    </w:p>
    <w:tbl>
      <w:tblPr>
        <w:tblStyle w:val="TableGrid"/>
        <w:tblW w:w="9214" w:type="dxa"/>
        <w:tblLook w:val="04A0" w:firstRow="1" w:lastRow="0" w:firstColumn="1" w:lastColumn="0" w:noHBand="0" w:noVBand="1"/>
      </w:tblPr>
      <w:tblGrid>
        <w:gridCol w:w="1502"/>
        <w:gridCol w:w="1502"/>
        <w:gridCol w:w="1503"/>
        <w:gridCol w:w="1503"/>
        <w:gridCol w:w="1701"/>
        <w:gridCol w:w="1503"/>
      </w:tblGrid>
      <w:tr w:rsidR="00E27975" w14:paraId="2A5DF9AC" w14:textId="77777777" w:rsidTr="00EC26BF">
        <w:tc>
          <w:tcPr>
            <w:tcW w:w="9214" w:type="dxa"/>
            <w:gridSpan w:val="6"/>
            <w:vAlign w:val="center"/>
          </w:tcPr>
          <w:p w14:paraId="6D3877EF" w14:textId="720EC5D7" w:rsidR="00595AA4" w:rsidRDefault="00595AA4" w:rsidP="00EC26BF">
            <w:pPr>
              <w:jc w:val="center"/>
              <w:rPr>
                <w:rFonts w:ascii="Times New Roman" w:hAnsi="Times New Roman" w:cs="Times New Roman"/>
                <w:b/>
                <w:bCs/>
                <w:sz w:val="24"/>
                <w:szCs w:val="24"/>
              </w:rPr>
            </w:pPr>
            <w:r>
              <w:rPr>
                <w:rFonts w:ascii="Times New Roman" w:hAnsi="Times New Roman" w:cs="Times New Roman"/>
                <w:b/>
                <w:bCs/>
                <w:sz w:val="24"/>
                <w:szCs w:val="24"/>
              </w:rPr>
              <w:t>TS(E-F</w:t>
            </w:r>
            <w:r>
              <w:rPr>
                <w:rFonts w:ascii="Times New Roman" w:hAnsi="Times New Roman" w:cs="Times New Roman"/>
                <w:b/>
                <w:bCs/>
                <w:sz w:val="24"/>
                <w:szCs w:val="24"/>
                <w:vertAlign w:val="subscript"/>
              </w:rPr>
              <w:t>R</w:t>
            </w:r>
            <w:r>
              <w:rPr>
                <w:rFonts w:ascii="Times New Roman" w:hAnsi="Times New Roman" w:cs="Times New Roman"/>
                <w:b/>
                <w:bCs/>
                <w:sz w:val="24"/>
                <w:szCs w:val="24"/>
              </w:rPr>
              <w:t>)</w:t>
            </w:r>
          </w:p>
        </w:tc>
      </w:tr>
      <w:tr w:rsidR="004F2CAD" w14:paraId="4AC93004" w14:textId="77777777" w:rsidTr="00EC26BF">
        <w:tc>
          <w:tcPr>
            <w:tcW w:w="1502" w:type="dxa"/>
            <w:vAlign w:val="center"/>
          </w:tcPr>
          <w:p w14:paraId="723FFA0C" w14:textId="77777777" w:rsidR="00595AA4" w:rsidRDefault="00595AA4" w:rsidP="00EC26BF">
            <w:pPr>
              <w:jc w:val="center"/>
              <w:rPr>
                <w:rFonts w:ascii="Times New Roman" w:hAnsi="Times New Roman" w:cs="Times New Roman"/>
                <w:b/>
                <w:bCs/>
                <w:sz w:val="24"/>
                <w:szCs w:val="24"/>
              </w:rPr>
            </w:pPr>
            <w:r>
              <w:rPr>
                <w:rFonts w:ascii="Times New Roman" w:hAnsi="Times New Roman" w:cs="Times New Roman"/>
                <w:b/>
                <w:bCs/>
                <w:sz w:val="24"/>
                <w:szCs w:val="24"/>
              </w:rPr>
              <w:t>NCIs</w:t>
            </w:r>
          </w:p>
        </w:tc>
        <w:tc>
          <w:tcPr>
            <w:tcW w:w="1502" w:type="dxa"/>
            <w:vAlign w:val="center"/>
          </w:tcPr>
          <w:p w14:paraId="1B6891E7" w14:textId="1DE17AD5" w:rsidR="00595AA4" w:rsidRDefault="00400691" w:rsidP="00EC26BF">
            <w:pPr>
              <w:jc w:val="center"/>
              <w:rPr>
                <w:rFonts w:ascii="Times New Roman" w:hAnsi="Times New Roman" w:cs="Times New Roman"/>
                <w:b/>
                <w:bCs/>
                <w:sz w:val="24"/>
                <w:szCs w:val="24"/>
              </w:rPr>
            </w:pPr>
            <w:r>
              <w:rPr>
                <w:rFonts w:ascii="Times New Roman" w:hAnsi="Times New Roman" w:cs="Times New Roman"/>
                <w:b/>
                <w:bCs/>
                <w:sz w:val="24"/>
                <w:szCs w:val="24"/>
              </w:rPr>
              <w:t>Ρ</w:t>
            </w:r>
          </w:p>
        </w:tc>
        <w:tc>
          <w:tcPr>
            <w:tcW w:w="1503" w:type="dxa"/>
            <w:vAlign w:val="center"/>
          </w:tcPr>
          <w:p w14:paraId="15B201FE" w14:textId="77777777" w:rsidR="00595AA4" w:rsidRDefault="00595AA4" w:rsidP="00EC26BF">
            <w:pPr>
              <w:jc w:val="center"/>
              <w:rPr>
                <w:rFonts w:ascii="Times New Roman" w:hAnsi="Times New Roman" w:cs="Times New Roman"/>
                <w:b/>
                <w:bCs/>
                <w:sz w:val="24"/>
                <w:szCs w:val="24"/>
              </w:rPr>
            </w:pPr>
            <w:r>
              <w:rPr>
                <w:rFonts w:ascii="Times New Roman" w:hAnsi="Times New Roman" w:cs="Times New Roman"/>
                <w:b/>
                <w:bCs/>
                <w:sz w:val="24"/>
                <w:szCs w:val="24"/>
              </w:rPr>
              <w:t>∆</w:t>
            </w:r>
            <w:r w:rsidRPr="0055667B">
              <w:rPr>
                <w:rFonts w:ascii="Times New Roman" w:hAnsi="Times New Roman" w:cs="Times New Roman"/>
                <w:b/>
                <w:bCs/>
                <w:sz w:val="24"/>
                <w:szCs w:val="24"/>
                <w:vertAlign w:val="superscript"/>
              </w:rPr>
              <w:t>2</w:t>
            </w:r>
            <w:r>
              <w:rPr>
                <w:rFonts w:ascii="Times New Roman" w:hAnsi="Times New Roman" w:cs="Times New Roman"/>
                <w:b/>
                <w:bCs/>
                <w:sz w:val="24"/>
                <w:szCs w:val="24"/>
              </w:rPr>
              <w:t>ρ</w:t>
            </w:r>
          </w:p>
        </w:tc>
        <w:tc>
          <w:tcPr>
            <w:tcW w:w="1503" w:type="dxa"/>
            <w:vAlign w:val="center"/>
          </w:tcPr>
          <w:p w14:paraId="69033427" w14:textId="77777777" w:rsidR="00595AA4" w:rsidRDefault="00595AA4" w:rsidP="00EC26BF">
            <w:pPr>
              <w:jc w:val="center"/>
              <w:rPr>
                <w:rFonts w:ascii="Times New Roman" w:hAnsi="Times New Roman" w:cs="Times New Roman"/>
                <w:b/>
                <w:bCs/>
                <w:sz w:val="24"/>
                <w:szCs w:val="24"/>
              </w:rPr>
            </w:pPr>
            <w:r>
              <w:rPr>
                <w:rFonts w:ascii="Times New Roman" w:hAnsi="Times New Roman" w:cs="Times New Roman"/>
                <w:b/>
                <w:bCs/>
                <w:sz w:val="24"/>
                <w:szCs w:val="24"/>
              </w:rPr>
              <w:t>G</w:t>
            </w:r>
          </w:p>
        </w:tc>
        <w:tc>
          <w:tcPr>
            <w:tcW w:w="1701" w:type="dxa"/>
            <w:vAlign w:val="center"/>
          </w:tcPr>
          <w:p w14:paraId="3AF4B5ED" w14:textId="77777777" w:rsidR="00595AA4" w:rsidRDefault="00595AA4" w:rsidP="00EC26BF">
            <w:pPr>
              <w:jc w:val="center"/>
              <w:rPr>
                <w:rFonts w:ascii="Times New Roman" w:hAnsi="Times New Roman" w:cs="Times New Roman"/>
                <w:b/>
                <w:bCs/>
                <w:sz w:val="24"/>
                <w:szCs w:val="24"/>
              </w:rPr>
            </w:pPr>
            <w:r>
              <w:rPr>
                <w:rFonts w:ascii="Times New Roman" w:hAnsi="Times New Roman" w:cs="Times New Roman"/>
                <w:b/>
                <w:bCs/>
                <w:sz w:val="24"/>
                <w:szCs w:val="24"/>
              </w:rPr>
              <w:t>V=1/4∆</w:t>
            </w:r>
            <w:r w:rsidRPr="0055667B">
              <w:rPr>
                <w:rFonts w:ascii="Times New Roman" w:hAnsi="Times New Roman" w:cs="Times New Roman"/>
                <w:b/>
                <w:bCs/>
                <w:sz w:val="24"/>
                <w:szCs w:val="24"/>
                <w:vertAlign w:val="superscript"/>
              </w:rPr>
              <w:t>2</w:t>
            </w:r>
            <w:r>
              <w:rPr>
                <w:rFonts w:ascii="Times New Roman" w:hAnsi="Times New Roman" w:cs="Times New Roman"/>
                <w:b/>
                <w:bCs/>
                <w:sz w:val="24"/>
                <w:szCs w:val="24"/>
              </w:rPr>
              <w:t>ρ-2G</w:t>
            </w:r>
          </w:p>
        </w:tc>
        <w:tc>
          <w:tcPr>
            <w:tcW w:w="1503" w:type="dxa"/>
            <w:vAlign w:val="center"/>
          </w:tcPr>
          <w:p w14:paraId="58F4254E" w14:textId="77777777" w:rsidR="00595AA4" w:rsidRDefault="00595AA4" w:rsidP="00EC26BF">
            <w:pPr>
              <w:jc w:val="center"/>
              <w:rPr>
                <w:rFonts w:ascii="Times New Roman" w:hAnsi="Times New Roman" w:cs="Times New Roman"/>
                <w:b/>
                <w:bCs/>
                <w:sz w:val="24"/>
                <w:szCs w:val="24"/>
              </w:rPr>
            </w:pPr>
            <w:r>
              <w:rPr>
                <w:rFonts w:ascii="Times New Roman" w:hAnsi="Times New Roman" w:cs="Times New Roman"/>
                <w:b/>
                <w:bCs/>
                <w:sz w:val="24"/>
                <w:szCs w:val="24"/>
              </w:rPr>
              <w:t>E=1/2(V)</w:t>
            </w:r>
          </w:p>
          <w:p w14:paraId="294803DE" w14:textId="77777777" w:rsidR="00595AA4" w:rsidRDefault="00595AA4" w:rsidP="00EC26BF">
            <w:pPr>
              <w:jc w:val="center"/>
              <w:rPr>
                <w:rFonts w:ascii="Times New Roman" w:hAnsi="Times New Roman" w:cs="Times New Roman"/>
                <w:b/>
                <w:bCs/>
                <w:sz w:val="24"/>
                <w:szCs w:val="24"/>
              </w:rPr>
            </w:pPr>
            <w:r>
              <w:rPr>
                <w:rFonts w:ascii="Times New Roman" w:hAnsi="Times New Roman" w:cs="Times New Roman"/>
                <w:b/>
                <w:bCs/>
                <w:sz w:val="24"/>
                <w:szCs w:val="24"/>
              </w:rPr>
              <w:t>(kcal/mol)</w:t>
            </w:r>
          </w:p>
        </w:tc>
      </w:tr>
      <w:tr w:rsidR="004F2CAD" w14:paraId="4656876F" w14:textId="77777777" w:rsidTr="00EC26BF">
        <w:tc>
          <w:tcPr>
            <w:tcW w:w="1502" w:type="dxa"/>
            <w:vAlign w:val="center"/>
          </w:tcPr>
          <w:p w14:paraId="2343F786" w14:textId="77777777" w:rsidR="00595AA4" w:rsidRDefault="00595AA4" w:rsidP="00EC26BF">
            <w:pPr>
              <w:jc w:val="center"/>
              <w:rPr>
                <w:rFonts w:ascii="Times New Roman" w:hAnsi="Times New Roman" w:cs="Times New Roman"/>
                <w:b/>
                <w:bCs/>
                <w:sz w:val="24"/>
                <w:szCs w:val="24"/>
              </w:rPr>
            </w:pPr>
            <w:r>
              <w:rPr>
                <w:rFonts w:ascii="Times New Roman" w:hAnsi="Times New Roman" w:cs="Times New Roman"/>
                <w:b/>
                <w:bCs/>
                <w:sz w:val="24"/>
                <w:szCs w:val="24"/>
              </w:rPr>
              <w:t>1</w:t>
            </w:r>
          </w:p>
        </w:tc>
        <w:tc>
          <w:tcPr>
            <w:tcW w:w="1502" w:type="dxa"/>
            <w:vAlign w:val="center"/>
          </w:tcPr>
          <w:p w14:paraId="017BA301" w14:textId="6E320C93" w:rsidR="00595AA4" w:rsidRPr="006E7DBC" w:rsidRDefault="003D0DC7" w:rsidP="00EC26BF">
            <w:pPr>
              <w:jc w:val="center"/>
              <w:rPr>
                <w:rFonts w:ascii="Times New Roman" w:hAnsi="Times New Roman" w:cs="Times New Roman"/>
                <w:sz w:val="24"/>
                <w:szCs w:val="24"/>
              </w:rPr>
            </w:pPr>
            <w:r w:rsidRPr="006E7DBC">
              <w:rPr>
                <w:rFonts w:ascii="Times New Roman" w:hAnsi="Times New Roman" w:cs="Times New Roman"/>
                <w:sz w:val="24"/>
                <w:szCs w:val="24"/>
              </w:rPr>
              <w:t>0.0</w:t>
            </w:r>
            <w:r w:rsidR="00FD74B0">
              <w:rPr>
                <w:rFonts w:ascii="Times New Roman" w:hAnsi="Times New Roman" w:cs="Times New Roman"/>
                <w:sz w:val="24"/>
                <w:szCs w:val="24"/>
              </w:rPr>
              <w:t>0956</w:t>
            </w:r>
          </w:p>
        </w:tc>
        <w:tc>
          <w:tcPr>
            <w:tcW w:w="1503" w:type="dxa"/>
            <w:vAlign w:val="center"/>
          </w:tcPr>
          <w:p w14:paraId="7F29103C" w14:textId="07C3F093" w:rsidR="00595AA4" w:rsidRPr="006E7DBC" w:rsidRDefault="00960B7C" w:rsidP="00EC26BF">
            <w:pPr>
              <w:jc w:val="center"/>
              <w:rPr>
                <w:rFonts w:ascii="Times New Roman" w:hAnsi="Times New Roman" w:cs="Times New Roman"/>
                <w:sz w:val="24"/>
                <w:szCs w:val="24"/>
              </w:rPr>
            </w:pPr>
            <w:r w:rsidRPr="006E7DBC">
              <w:rPr>
                <w:rFonts w:ascii="Times New Roman" w:hAnsi="Times New Roman" w:cs="Times New Roman"/>
                <w:sz w:val="24"/>
                <w:szCs w:val="24"/>
              </w:rPr>
              <w:t>0.0</w:t>
            </w:r>
            <w:r w:rsidR="004D18E5">
              <w:rPr>
                <w:rFonts w:ascii="Times New Roman" w:hAnsi="Times New Roman" w:cs="Times New Roman"/>
                <w:sz w:val="24"/>
                <w:szCs w:val="24"/>
              </w:rPr>
              <w:t>3156</w:t>
            </w:r>
          </w:p>
        </w:tc>
        <w:tc>
          <w:tcPr>
            <w:tcW w:w="1503" w:type="dxa"/>
            <w:vAlign w:val="center"/>
          </w:tcPr>
          <w:p w14:paraId="6560DAD0" w14:textId="330E5642" w:rsidR="00595AA4" w:rsidRPr="006E7DBC" w:rsidRDefault="00FE70AE" w:rsidP="00EC26BF">
            <w:pPr>
              <w:jc w:val="center"/>
              <w:rPr>
                <w:rFonts w:ascii="Times New Roman" w:hAnsi="Times New Roman" w:cs="Times New Roman"/>
                <w:sz w:val="24"/>
                <w:szCs w:val="24"/>
              </w:rPr>
            </w:pPr>
            <w:r w:rsidRPr="006E7DBC">
              <w:rPr>
                <w:rFonts w:ascii="Times New Roman" w:hAnsi="Times New Roman" w:cs="Times New Roman"/>
                <w:sz w:val="24"/>
                <w:szCs w:val="24"/>
              </w:rPr>
              <w:t>0.0</w:t>
            </w:r>
            <w:r w:rsidR="00974891">
              <w:rPr>
                <w:rFonts w:ascii="Times New Roman" w:hAnsi="Times New Roman" w:cs="Times New Roman"/>
                <w:sz w:val="24"/>
                <w:szCs w:val="24"/>
              </w:rPr>
              <w:t>0677</w:t>
            </w:r>
          </w:p>
        </w:tc>
        <w:tc>
          <w:tcPr>
            <w:tcW w:w="1701" w:type="dxa"/>
            <w:vAlign w:val="center"/>
          </w:tcPr>
          <w:p w14:paraId="4FB73D18" w14:textId="6EBF8DF3" w:rsidR="00595AA4" w:rsidRPr="006E7DBC" w:rsidRDefault="00715CDB" w:rsidP="00EC26BF">
            <w:pPr>
              <w:jc w:val="center"/>
              <w:rPr>
                <w:rFonts w:ascii="Times New Roman" w:hAnsi="Times New Roman" w:cs="Times New Roman"/>
                <w:sz w:val="24"/>
                <w:szCs w:val="24"/>
              </w:rPr>
            </w:pPr>
            <w:r w:rsidRPr="006E7DBC">
              <w:rPr>
                <w:rFonts w:ascii="Times New Roman" w:hAnsi="Times New Roman" w:cs="Times New Roman"/>
                <w:sz w:val="24"/>
                <w:szCs w:val="24"/>
              </w:rPr>
              <w:t>-0.00</w:t>
            </w:r>
            <w:r w:rsidR="004D18E5">
              <w:rPr>
                <w:rFonts w:ascii="Times New Roman" w:hAnsi="Times New Roman" w:cs="Times New Roman"/>
                <w:sz w:val="24"/>
                <w:szCs w:val="24"/>
              </w:rPr>
              <w:t>565</w:t>
            </w:r>
          </w:p>
        </w:tc>
        <w:tc>
          <w:tcPr>
            <w:tcW w:w="1503" w:type="dxa"/>
            <w:vAlign w:val="center"/>
          </w:tcPr>
          <w:p w14:paraId="43AFB243" w14:textId="5DA6DBBB" w:rsidR="00595AA4" w:rsidRPr="00B83B5A" w:rsidRDefault="000976AE" w:rsidP="00EC26BF">
            <w:pPr>
              <w:jc w:val="center"/>
              <w:rPr>
                <w:rFonts w:ascii="Times New Roman" w:hAnsi="Times New Roman" w:cs="Times New Roman"/>
                <w:sz w:val="24"/>
                <w:szCs w:val="24"/>
              </w:rPr>
            </w:pPr>
            <w:r w:rsidRPr="00B83B5A">
              <w:rPr>
                <w:rFonts w:ascii="Times New Roman" w:hAnsi="Times New Roman" w:cs="Times New Roman"/>
                <w:sz w:val="24"/>
                <w:szCs w:val="24"/>
              </w:rPr>
              <w:t>-</w:t>
            </w:r>
            <w:r w:rsidR="00835170">
              <w:rPr>
                <w:rFonts w:ascii="Times New Roman" w:hAnsi="Times New Roman" w:cs="Times New Roman"/>
                <w:sz w:val="24"/>
                <w:szCs w:val="24"/>
              </w:rPr>
              <w:t>3.5</w:t>
            </w:r>
          </w:p>
        </w:tc>
      </w:tr>
      <w:tr w:rsidR="004F2CAD" w14:paraId="20A7E54B" w14:textId="77777777" w:rsidTr="00EC26BF">
        <w:tc>
          <w:tcPr>
            <w:tcW w:w="1502" w:type="dxa"/>
            <w:vAlign w:val="center"/>
          </w:tcPr>
          <w:p w14:paraId="00969807" w14:textId="77777777" w:rsidR="00595AA4" w:rsidRDefault="00595AA4" w:rsidP="00EC26BF">
            <w:pPr>
              <w:jc w:val="center"/>
              <w:rPr>
                <w:rFonts w:ascii="Times New Roman" w:hAnsi="Times New Roman" w:cs="Times New Roman"/>
                <w:b/>
                <w:bCs/>
                <w:sz w:val="24"/>
                <w:szCs w:val="24"/>
              </w:rPr>
            </w:pPr>
            <w:r>
              <w:rPr>
                <w:rFonts w:ascii="Times New Roman" w:hAnsi="Times New Roman" w:cs="Times New Roman"/>
                <w:b/>
                <w:bCs/>
                <w:sz w:val="24"/>
                <w:szCs w:val="24"/>
              </w:rPr>
              <w:t>2</w:t>
            </w:r>
          </w:p>
        </w:tc>
        <w:tc>
          <w:tcPr>
            <w:tcW w:w="1502" w:type="dxa"/>
            <w:vAlign w:val="center"/>
          </w:tcPr>
          <w:p w14:paraId="2C52EAD5" w14:textId="546A83CE" w:rsidR="00595AA4" w:rsidRPr="006E7DBC" w:rsidRDefault="003D0DC7" w:rsidP="00EC26BF">
            <w:pPr>
              <w:jc w:val="center"/>
              <w:rPr>
                <w:rFonts w:ascii="Times New Roman" w:hAnsi="Times New Roman" w:cs="Times New Roman"/>
                <w:sz w:val="24"/>
                <w:szCs w:val="24"/>
              </w:rPr>
            </w:pPr>
            <w:r w:rsidRPr="006E7DBC">
              <w:rPr>
                <w:rFonts w:ascii="Times New Roman" w:hAnsi="Times New Roman" w:cs="Times New Roman"/>
                <w:sz w:val="24"/>
                <w:szCs w:val="24"/>
              </w:rPr>
              <w:t>0.01</w:t>
            </w:r>
            <w:r w:rsidR="00400691">
              <w:rPr>
                <w:rFonts w:ascii="Times New Roman" w:hAnsi="Times New Roman" w:cs="Times New Roman"/>
                <w:sz w:val="24"/>
                <w:szCs w:val="24"/>
              </w:rPr>
              <w:t>019</w:t>
            </w:r>
          </w:p>
        </w:tc>
        <w:tc>
          <w:tcPr>
            <w:tcW w:w="1503" w:type="dxa"/>
            <w:vAlign w:val="center"/>
          </w:tcPr>
          <w:p w14:paraId="0407C041" w14:textId="08B8A1BB" w:rsidR="00595AA4" w:rsidRPr="006E7DBC" w:rsidRDefault="00960B7C" w:rsidP="00EC26BF">
            <w:pPr>
              <w:jc w:val="center"/>
              <w:rPr>
                <w:rFonts w:ascii="Times New Roman" w:hAnsi="Times New Roman" w:cs="Times New Roman"/>
                <w:sz w:val="24"/>
                <w:szCs w:val="24"/>
              </w:rPr>
            </w:pPr>
            <w:r w:rsidRPr="006E7DBC">
              <w:rPr>
                <w:rFonts w:ascii="Times New Roman" w:hAnsi="Times New Roman" w:cs="Times New Roman"/>
                <w:sz w:val="24"/>
                <w:szCs w:val="24"/>
              </w:rPr>
              <w:t>0.0</w:t>
            </w:r>
            <w:r w:rsidR="00320182">
              <w:rPr>
                <w:rFonts w:ascii="Times New Roman" w:hAnsi="Times New Roman" w:cs="Times New Roman"/>
                <w:sz w:val="24"/>
                <w:szCs w:val="24"/>
              </w:rPr>
              <w:t>3796</w:t>
            </w:r>
          </w:p>
        </w:tc>
        <w:tc>
          <w:tcPr>
            <w:tcW w:w="1503" w:type="dxa"/>
            <w:vAlign w:val="center"/>
          </w:tcPr>
          <w:p w14:paraId="3867388C" w14:textId="384017AC" w:rsidR="00595AA4" w:rsidRPr="006E7DBC" w:rsidRDefault="00FE70AE" w:rsidP="00EC26BF">
            <w:pPr>
              <w:jc w:val="center"/>
              <w:rPr>
                <w:rFonts w:ascii="Times New Roman" w:hAnsi="Times New Roman" w:cs="Times New Roman"/>
                <w:sz w:val="24"/>
                <w:szCs w:val="24"/>
              </w:rPr>
            </w:pPr>
            <w:r w:rsidRPr="006E7DBC">
              <w:rPr>
                <w:rFonts w:ascii="Times New Roman" w:hAnsi="Times New Roman" w:cs="Times New Roman"/>
                <w:sz w:val="24"/>
                <w:szCs w:val="24"/>
              </w:rPr>
              <w:t>0.00</w:t>
            </w:r>
            <w:r w:rsidR="00974891">
              <w:rPr>
                <w:rFonts w:ascii="Times New Roman" w:hAnsi="Times New Roman" w:cs="Times New Roman"/>
                <w:sz w:val="24"/>
                <w:szCs w:val="24"/>
              </w:rPr>
              <w:t>817</w:t>
            </w:r>
          </w:p>
        </w:tc>
        <w:tc>
          <w:tcPr>
            <w:tcW w:w="1701" w:type="dxa"/>
            <w:vAlign w:val="center"/>
          </w:tcPr>
          <w:p w14:paraId="6AF11428" w14:textId="139E1D11" w:rsidR="00595AA4" w:rsidRPr="006E7DBC" w:rsidRDefault="00715CDB" w:rsidP="00EC26BF">
            <w:pPr>
              <w:jc w:val="center"/>
              <w:rPr>
                <w:rFonts w:ascii="Times New Roman" w:hAnsi="Times New Roman" w:cs="Times New Roman"/>
                <w:sz w:val="24"/>
                <w:szCs w:val="24"/>
              </w:rPr>
            </w:pPr>
            <w:r w:rsidRPr="006E7DBC">
              <w:rPr>
                <w:rFonts w:ascii="Times New Roman" w:hAnsi="Times New Roman" w:cs="Times New Roman"/>
                <w:sz w:val="24"/>
                <w:szCs w:val="24"/>
              </w:rPr>
              <w:t>-0.00</w:t>
            </w:r>
            <w:r w:rsidR="00320182">
              <w:rPr>
                <w:rFonts w:ascii="Times New Roman" w:hAnsi="Times New Roman" w:cs="Times New Roman"/>
                <w:sz w:val="24"/>
                <w:szCs w:val="24"/>
              </w:rPr>
              <w:t>685</w:t>
            </w:r>
          </w:p>
        </w:tc>
        <w:tc>
          <w:tcPr>
            <w:tcW w:w="1503" w:type="dxa"/>
            <w:vAlign w:val="center"/>
          </w:tcPr>
          <w:p w14:paraId="3D9F3B04" w14:textId="45C3077E" w:rsidR="00595AA4" w:rsidRPr="00B83B5A" w:rsidRDefault="008A07B5" w:rsidP="00EC26BF">
            <w:pPr>
              <w:jc w:val="center"/>
              <w:rPr>
                <w:rFonts w:ascii="Times New Roman" w:hAnsi="Times New Roman" w:cs="Times New Roman"/>
                <w:sz w:val="24"/>
                <w:szCs w:val="24"/>
              </w:rPr>
            </w:pPr>
            <w:r w:rsidRPr="00B83B5A">
              <w:rPr>
                <w:rFonts w:ascii="Times New Roman" w:hAnsi="Times New Roman" w:cs="Times New Roman"/>
                <w:sz w:val="24"/>
                <w:szCs w:val="24"/>
              </w:rPr>
              <w:t>-</w:t>
            </w:r>
            <w:r w:rsidR="00835170">
              <w:rPr>
                <w:rFonts w:ascii="Times New Roman" w:hAnsi="Times New Roman" w:cs="Times New Roman"/>
                <w:sz w:val="24"/>
                <w:szCs w:val="24"/>
              </w:rPr>
              <w:t>4.3</w:t>
            </w:r>
          </w:p>
        </w:tc>
      </w:tr>
      <w:tr w:rsidR="004F2CAD" w14:paraId="397DE77C" w14:textId="77777777" w:rsidTr="00EC26BF">
        <w:tc>
          <w:tcPr>
            <w:tcW w:w="1502" w:type="dxa"/>
            <w:vAlign w:val="center"/>
          </w:tcPr>
          <w:p w14:paraId="641423BE" w14:textId="77777777" w:rsidR="00595AA4" w:rsidRDefault="00595AA4" w:rsidP="00EC26BF">
            <w:pPr>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1502" w:type="dxa"/>
            <w:vAlign w:val="center"/>
          </w:tcPr>
          <w:p w14:paraId="73AC2462" w14:textId="5EA4B52D" w:rsidR="00595AA4" w:rsidRPr="006E7DBC" w:rsidRDefault="006C62CE" w:rsidP="00EC26BF">
            <w:pPr>
              <w:jc w:val="center"/>
              <w:rPr>
                <w:rFonts w:ascii="Times New Roman" w:hAnsi="Times New Roman" w:cs="Times New Roman"/>
                <w:sz w:val="24"/>
                <w:szCs w:val="24"/>
              </w:rPr>
            </w:pPr>
            <w:r w:rsidRPr="006E7DBC">
              <w:rPr>
                <w:rFonts w:ascii="Times New Roman" w:hAnsi="Times New Roman" w:cs="Times New Roman"/>
                <w:sz w:val="24"/>
                <w:szCs w:val="24"/>
              </w:rPr>
              <w:t>0.0</w:t>
            </w:r>
            <w:r w:rsidR="00400691">
              <w:rPr>
                <w:rFonts w:ascii="Times New Roman" w:hAnsi="Times New Roman" w:cs="Times New Roman"/>
                <w:sz w:val="24"/>
                <w:szCs w:val="24"/>
              </w:rPr>
              <w:t>1027</w:t>
            </w:r>
          </w:p>
        </w:tc>
        <w:tc>
          <w:tcPr>
            <w:tcW w:w="1503" w:type="dxa"/>
            <w:vAlign w:val="center"/>
          </w:tcPr>
          <w:p w14:paraId="2DFCC72D" w14:textId="13D12B05" w:rsidR="00595AA4" w:rsidRPr="006E7DBC" w:rsidRDefault="00960B7C" w:rsidP="00EC26BF">
            <w:pPr>
              <w:jc w:val="center"/>
              <w:rPr>
                <w:rFonts w:ascii="Times New Roman" w:hAnsi="Times New Roman" w:cs="Times New Roman"/>
                <w:sz w:val="24"/>
                <w:szCs w:val="24"/>
              </w:rPr>
            </w:pPr>
            <w:r w:rsidRPr="006E7DBC">
              <w:rPr>
                <w:rFonts w:ascii="Times New Roman" w:hAnsi="Times New Roman" w:cs="Times New Roman"/>
                <w:sz w:val="24"/>
                <w:szCs w:val="24"/>
              </w:rPr>
              <w:t>0.</w:t>
            </w:r>
            <w:r w:rsidR="00EA1D3F">
              <w:rPr>
                <w:rFonts w:ascii="Times New Roman" w:hAnsi="Times New Roman" w:cs="Times New Roman"/>
                <w:sz w:val="24"/>
                <w:szCs w:val="24"/>
              </w:rPr>
              <w:t>04037</w:t>
            </w:r>
          </w:p>
        </w:tc>
        <w:tc>
          <w:tcPr>
            <w:tcW w:w="1503" w:type="dxa"/>
            <w:vAlign w:val="center"/>
          </w:tcPr>
          <w:p w14:paraId="5571E1B0" w14:textId="72F6227C" w:rsidR="00595AA4" w:rsidRPr="006E7DBC" w:rsidRDefault="00FE70AE" w:rsidP="00EC26BF">
            <w:pPr>
              <w:jc w:val="center"/>
              <w:rPr>
                <w:rFonts w:ascii="Times New Roman" w:hAnsi="Times New Roman" w:cs="Times New Roman"/>
                <w:sz w:val="24"/>
                <w:szCs w:val="24"/>
              </w:rPr>
            </w:pPr>
            <w:r w:rsidRPr="006E7DBC">
              <w:rPr>
                <w:rFonts w:ascii="Times New Roman" w:hAnsi="Times New Roman" w:cs="Times New Roman"/>
                <w:sz w:val="24"/>
                <w:szCs w:val="24"/>
              </w:rPr>
              <w:t>0.0</w:t>
            </w:r>
            <w:r w:rsidR="00E22189">
              <w:rPr>
                <w:rFonts w:ascii="Times New Roman" w:hAnsi="Times New Roman" w:cs="Times New Roman"/>
                <w:sz w:val="24"/>
                <w:szCs w:val="24"/>
              </w:rPr>
              <w:t>0839</w:t>
            </w:r>
          </w:p>
        </w:tc>
        <w:tc>
          <w:tcPr>
            <w:tcW w:w="1701" w:type="dxa"/>
            <w:vAlign w:val="center"/>
          </w:tcPr>
          <w:p w14:paraId="0CEBFCB3" w14:textId="2479D309" w:rsidR="00595AA4" w:rsidRPr="006E7DBC" w:rsidRDefault="00715CDB" w:rsidP="00EC26BF">
            <w:pPr>
              <w:jc w:val="center"/>
              <w:rPr>
                <w:rFonts w:ascii="Times New Roman" w:hAnsi="Times New Roman" w:cs="Times New Roman"/>
                <w:sz w:val="24"/>
                <w:szCs w:val="24"/>
              </w:rPr>
            </w:pPr>
            <w:r w:rsidRPr="006E7DBC">
              <w:rPr>
                <w:rFonts w:ascii="Times New Roman" w:hAnsi="Times New Roman" w:cs="Times New Roman"/>
                <w:sz w:val="24"/>
                <w:szCs w:val="24"/>
              </w:rPr>
              <w:t>-0.0</w:t>
            </w:r>
            <w:r w:rsidR="00EA1D3F">
              <w:rPr>
                <w:rFonts w:ascii="Times New Roman" w:hAnsi="Times New Roman" w:cs="Times New Roman"/>
                <w:sz w:val="24"/>
                <w:szCs w:val="24"/>
              </w:rPr>
              <w:t>0669</w:t>
            </w:r>
          </w:p>
        </w:tc>
        <w:tc>
          <w:tcPr>
            <w:tcW w:w="1503" w:type="dxa"/>
            <w:vAlign w:val="center"/>
          </w:tcPr>
          <w:p w14:paraId="544A17BF" w14:textId="087DC812" w:rsidR="00595AA4" w:rsidRPr="00B83B5A" w:rsidRDefault="008A07B5" w:rsidP="00EC26BF">
            <w:pPr>
              <w:jc w:val="center"/>
              <w:rPr>
                <w:rFonts w:ascii="Times New Roman" w:hAnsi="Times New Roman" w:cs="Times New Roman"/>
                <w:sz w:val="24"/>
                <w:szCs w:val="24"/>
              </w:rPr>
            </w:pPr>
            <w:r w:rsidRPr="00B83B5A">
              <w:rPr>
                <w:rFonts w:ascii="Times New Roman" w:hAnsi="Times New Roman" w:cs="Times New Roman"/>
                <w:sz w:val="24"/>
                <w:szCs w:val="24"/>
              </w:rPr>
              <w:t>-</w:t>
            </w:r>
            <w:r w:rsidR="00CD0F5F">
              <w:rPr>
                <w:rFonts w:ascii="Times New Roman" w:hAnsi="Times New Roman" w:cs="Times New Roman"/>
                <w:sz w:val="24"/>
                <w:szCs w:val="24"/>
              </w:rPr>
              <w:t>4.2</w:t>
            </w:r>
          </w:p>
        </w:tc>
      </w:tr>
    </w:tbl>
    <w:p w14:paraId="7D08B065" w14:textId="77777777" w:rsidR="001F0C3A" w:rsidRDefault="001F0C3A" w:rsidP="00270E6B">
      <w:pPr>
        <w:jc w:val="both"/>
        <w:rPr>
          <w:rFonts w:ascii="Times New Roman" w:hAnsi="Times New Roman" w:cs="Times New Roman"/>
          <w:b/>
          <w:bCs/>
          <w:sz w:val="24"/>
          <w:szCs w:val="24"/>
        </w:rPr>
      </w:pPr>
    </w:p>
    <w:p w14:paraId="733FB95D" w14:textId="0CF4A39A" w:rsidR="005C74E7" w:rsidRDefault="005C74E7" w:rsidP="00270E6B">
      <w:pPr>
        <w:jc w:val="both"/>
        <w:rPr>
          <w:rFonts w:ascii="Times New Roman" w:hAnsi="Times New Roman" w:cs="Times New Roman"/>
          <w:b/>
          <w:bCs/>
          <w:sz w:val="24"/>
          <w:szCs w:val="24"/>
        </w:rPr>
      </w:pPr>
      <w:r>
        <w:rPr>
          <w:rFonts w:ascii="Times New Roman" w:hAnsi="Times New Roman" w:cs="Times New Roman"/>
          <w:b/>
          <w:bCs/>
          <w:sz w:val="24"/>
          <w:szCs w:val="24"/>
        </w:rPr>
        <w:t xml:space="preserve">18. Benchmarks Studies </w:t>
      </w:r>
    </w:p>
    <w:p w14:paraId="6A7B58E1" w14:textId="7CEA6541" w:rsidR="00F809D5" w:rsidRPr="004829BB" w:rsidRDefault="0039095B" w:rsidP="00270E6B">
      <w:pPr>
        <w:jc w:val="both"/>
        <w:rPr>
          <w:rFonts w:ascii="Times New Roman" w:hAnsi="Times New Roman" w:cs="Times New Roman"/>
          <w:sz w:val="24"/>
          <w:szCs w:val="24"/>
        </w:rPr>
      </w:pPr>
      <w:r w:rsidRPr="004829BB">
        <w:rPr>
          <w:rFonts w:ascii="Times New Roman" w:hAnsi="Times New Roman" w:cs="Times New Roman"/>
          <w:b/>
          <w:bCs/>
          <w:sz w:val="24"/>
          <w:szCs w:val="24"/>
        </w:rPr>
        <w:t xml:space="preserve">BS1 = </w:t>
      </w:r>
      <w:r w:rsidR="00574BA3" w:rsidRPr="004829BB">
        <w:rPr>
          <w:rFonts w:ascii="Times New Roman" w:hAnsi="Times New Roman" w:cs="Times New Roman"/>
          <w:sz w:val="24"/>
          <w:szCs w:val="24"/>
        </w:rPr>
        <w:t>B3LYP-D3(BJ)/6-31G(d,p), SDD (Rh, Fe)</w:t>
      </w:r>
    </w:p>
    <w:p w14:paraId="4E2E18A3" w14:textId="149488B9" w:rsidR="00574BA3" w:rsidRDefault="00574BA3" w:rsidP="00270E6B">
      <w:pPr>
        <w:jc w:val="both"/>
        <w:rPr>
          <w:rFonts w:ascii="Times New Roman" w:hAnsi="Times New Roman" w:cs="Times New Roman"/>
          <w:sz w:val="24"/>
          <w:szCs w:val="24"/>
        </w:rPr>
      </w:pPr>
      <w:r w:rsidRPr="008058E2">
        <w:rPr>
          <w:rFonts w:ascii="Times New Roman" w:hAnsi="Times New Roman" w:cs="Times New Roman"/>
          <w:b/>
          <w:bCs/>
          <w:sz w:val="24"/>
          <w:szCs w:val="24"/>
        </w:rPr>
        <w:t>BS2</w:t>
      </w:r>
      <w:r w:rsidRPr="008058E2">
        <w:rPr>
          <w:rFonts w:ascii="Times New Roman" w:hAnsi="Times New Roman" w:cs="Times New Roman"/>
          <w:sz w:val="24"/>
          <w:szCs w:val="24"/>
        </w:rPr>
        <w:t xml:space="preserve"> = B3LYP-D3(BJ)/6-311++G(d,p), SDD (Rh, Fe)</w:t>
      </w:r>
      <w:r w:rsidR="00F34C03">
        <w:rPr>
          <w:rFonts w:ascii="Times New Roman" w:hAnsi="Times New Roman" w:cs="Times New Roman"/>
          <w:sz w:val="24"/>
          <w:szCs w:val="24"/>
        </w:rPr>
        <w:t xml:space="preserve"> (given in table S</w:t>
      </w:r>
      <w:r w:rsidR="00EA7AA0">
        <w:rPr>
          <w:rFonts w:ascii="Times New Roman" w:hAnsi="Times New Roman" w:cs="Times New Roman"/>
          <w:sz w:val="24"/>
          <w:szCs w:val="24"/>
        </w:rPr>
        <w:t>8</w:t>
      </w:r>
      <w:r w:rsidR="00F34C03">
        <w:rPr>
          <w:rFonts w:ascii="Times New Roman" w:hAnsi="Times New Roman" w:cs="Times New Roman"/>
          <w:sz w:val="24"/>
          <w:szCs w:val="24"/>
        </w:rPr>
        <w:t>)</w:t>
      </w:r>
    </w:p>
    <w:p w14:paraId="678FD832" w14:textId="57BE07FB" w:rsidR="00407E13" w:rsidRPr="008058E2" w:rsidRDefault="00407E13" w:rsidP="00270E6B">
      <w:pPr>
        <w:jc w:val="both"/>
        <w:rPr>
          <w:rFonts w:ascii="Times New Roman" w:hAnsi="Times New Roman" w:cs="Times New Roman"/>
          <w:sz w:val="24"/>
          <w:szCs w:val="24"/>
        </w:rPr>
      </w:pPr>
      <w:r w:rsidRPr="004829BB">
        <w:rPr>
          <w:rFonts w:ascii="Times New Roman" w:hAnsi="Times New Roman" w:cs="Times New Roman"/>
          <w:b/>
          <w:bCs/>
          <w:sz w:val="24"/>
          <w:szCs w:val="24"/>
        </w:rPr>
        <w:t>BS</w:t>
      </w:r>
      <w:r>
        <w:rPr>
          <w:rFonts w:ascii="Times New Roman" w:hAnsi="Times New Roman" w:cs="Times New Roman"/>
          <w:b/>
          <w:bCs/>
          <w:sz w:val="24"/>
          <w:szCs w:val="24"/>
        </w:rPr>
        <w:t>3</w:t>
      </w:r>
      <w:r w:rsidRPr="004829BB">
        <w:rPr>
          <w:rFonts w:ascii="Times New Roman" w:hAnsi="Times New Roman" w:cs="Times New Roman"/>
          <w:b/>
          <w:bCs/>
          <w:sz w:val="24"/>
          <w:szCs w:val="24"/>
        </w:rPr>
        <w:t xml:space="preserve"> </w:t>
      </w:r>
      <w:r w:rsidRPr="004829BB">
        <w:rPr>
          <w:rFonts w:ascii="Times New Roman" w:hAnsi="Times New Roman" w:cs="Times New Roman"/>
          <w:sz w:val="24"/>
          <w:szCs w:val="24"/>
        </w:rPr>
        <w:t>= M06</w:t>
      </w:r>
      <w:r w:rsidR="001674B3">
        <w:rPr>
          <w:rFonts w:ascii="Times New Roman" w:hAnsi="Times New Roman" w:cs="Times New Roman"/>
          <w:sz w:val="24"/>
          <w:szCs w:val="24"/>
        </w:rPr>
        <w:t>-D3</w:t>
      </w:r>
      <w:r w:rsidRPr="004829BB">
        <w:rPr>
          <w:rFonts w:ascii="Times New Roman" w:hAnsi="Times New Roman" w:cs="Times New Roman"/>
          <w:sz w:val="24"/>
          <w:szCs w:val="24"/>
        </w:rPr>
        <w:t>/</w:t>
      </w:r>
      <w:r>
        <w:rPr>
          <w:rFonts w:ascii="Times New Roman" w:hAnsi="Times New Roman" w:cs="Times New Roman"/>
          <w:sz w:val="24"/>
          <w:szCs w:val="24"/>
        </w:rPr>
        <w:t>d</w:t>
      </w:r>
      <w:r w:rsidRPr="004829BB">
        <w:rPr>
          <w:rFonts w:ascii="Times New Roman" w:hAnsi="Times New Roman" w:cs="Times New Roman"/>
          <w:sz w:val="24"/>
          <w:szCs w:val="24"/>
        </w:rPr>
        <w:t>ef-2TZVP</w:t>
      </w:r>
    </w:p>
    <w:p w14:paraId="7385798D" w14:textId="422A7DAB" w:rsidR="00574BA3" w:rsidRDefault="00574BA3" w:rsidP="00270E6B">
      <w:pPr>
        <w:jc w:val="both"/>
        <w:rPr>
          <w:rFonts w:ascii="Times New Roman" w:hAnsi="Times New Roman" w:cs="Times New Roman"/>
          <w:sz w:val="24"/>
          <w:szCs w:val="24"/>
        </w:rPr>
      </w:pPr>
      <w:r w:rsidRPr="004829BB">
        <w:rPr>
          <w:rFonts w:ascii="Times New Roman" w:hAnsi="Times New Roman" w:cs="Times New Roman"/>
          <w:b/>
          <w:bCs/>
          <w:sz w:val="24"/>
          <w:szCs w:val="24"/>
        </w:rPr>
        <w:t>BS</w:t>
      </w:r>
      <w:r w:rsidR="00A07811">
        <w:rPr>
          <w:rFonts w:ascii="Times New Roman" w:hAnsi="Times New Roman" w:cs="Times New Roman"/>
          <w:b/>
          <w:bCs/>
          <w:sz w:val="24"/>
          <w:szCs w:val="24"/>
        </w:rPr>
        <w:t>4</w:t>
      </w:r>
      <w:r w:rsidRPr="004829BB">
        <w:rPr>
          <w:rFonts w:ascii="Times New Roman" w:hAnsi="Times New Roman" w:cs="Times New Roman"/>
          <w:sz w:val="24"/>
          <w:szCs w:val="24"/>
        </w:rPr>
        <w:t xml:space="preserve"> = </w:t>
      </w:r>
      <w:r w:rsidR="002B6C96" w:rsidRPr="004829BB">
        <w:rPr>
          <w:rFonts w:ascii="Times New Roman" w:hAnsi="Times New Roman" w:cs="Times New Roman"/>
          <w:sz w:val="24"/>
          <w:szCs w:val="24"/>
        </w:rPr>
        <w:t>M06</w:t>
      </w:r>
      <w:r w:rsidR="001674B3">
        <w:rPr>
          <w:rFonts w:ascii="Times New Roman" w:hAnsi="Times New Roman" w:cs="Times New Roman"/>
          <w:sz w:val="24"/>
          <w:szCs w:val="24"/>
        </w:rPr>
        <w:t>-D3</w:t>
      </w:r>
      <w:r w:rsidR="002B6C96" w:rsidRPr="004829BB">
        <w:rPr>
          <w:rFonts w:ascii="Times New Roman" w:hAnsi="Times New Roman" w:cs="Times New Roman"/>
          <w:sz w:val="24"/>
          <w:szCs w:val="24"/>
        </w:rPr>
        <w:t>/6-311++G(d,p), SDD (Rh, Fe)</w:t>
      </w:r>
    </w:p>
    <w:p w14:paraId="7AE41432" w14:textId="580DAD10" w:rsidR="00407E13" w:rsidRPr="004829BB" w:rsidRDefault="00407E13" w:rsidP="00270E6B">
      <w:pPr>
        <w:jc w:val="both"/>
        <w:rPr>
          <w:rFonts w:ascii="Times New Roman" w:hAnsi="Times New Roman" w:cs="Times New Roman"/>
          <w:sz w:val="24"/>
          <w:szCs w:val="24"/>
        </w:rPr>
      </w:pPr>
      <w:r w:rsidRPr="004829BB">
        <w:rPr>
          <w:rFonts w:ascii="Times New Roman" w:hAnsi="Times New Roman" w:cs="Times New Roman"/>
          <w:b/>
          <w:bCs/>
          <w:sz w:val="24"/>
          <w:szCs w:val="24"/>
        </w:rPr>
        <w:t>BS</w:t>
      </w:r>
      <w:r>
        <w:rPr>
          <w:rFonts w:ascii="Times New Roman" w:hAnsi="Times New Roman" w:cs="Times New Roman"/>
          <w:b/>
          <w:bCs/>
          <w:sz w:val="24"/>
          <w:szCs w:val="24"/>
        </w:rPr>
        <w:t>5</w:t>
      </w:r>
      <w:r w:rsidRPr="004829BB">
        <w:rPr>
          <w:rFonts w:ascii="Times New Roman" w:hAnsi="Times New Roman" w:cs="Times New Roman"/>
          <w:sz w:val="24"/>
          <w:szCs w:val="24"/>
        </w:rPr>
        <w:t xml:space="preserve"> = PBE1PBE/</w:t>
      </w:r>
      <w:r>
        <w:rPr>
          <w:rFonts w:ascii="Times New Roman" w:hAnsi="Times New Roman" w:cs="Times New Roman"/>
          <w:sz w:val="24"/>
          <w:szCs w:val="24"/>
        </w:rPr>
        <w:t>d</w:t>
      </w:r>
      <w:r w:rsidRPr="004829BB">
        <w:rPr>
          <w:rFonts w:ascii="Times New Roman" w:hAnsi="Times New Roman" w:cs="Times New Roman"/>
          <w:sz w:val="24"/>
          <w:szCs w:val="24"/>
        </w:rPr>
        <w:t>ef-2TZVP</w:t>
      </w:r>
    </w:p>
    <w:p w14:paraId="33AFDB46" w14:textId="7CD5CA35" w:rsidR="008269B3" w:rsidRPr="004829BB" w:rsidRDefault="008269B3" w:rsidP="00270E6B">
      <w:pPr>
        <w:jc w:val="both"/>
        <w:rPr>
          <w:rFonts w:ascii="Times New Roman" w:hAnsi="Times New Roman" w:cs="Times New Roman"/>
          <w:sz w:val="24"/>
          <w:szCs w:val="24"/>
        </w:rPr>
      </w:pPr>
      <w:r w:rsidRPr="004829BB">
        <w:rPr>
          <w:rFonts w:ascii="Times New Roman" w:hAnsi="Times New Roman" w:cs="Times New Roman"/>
          <w:b/>
          <w:bCs/>
          <w:sz w:val="24"/>
          <w:szCs w:val="24"/>
        </w:rPr>
        <w:t>BS</w:t>
      </w:r>
      <w:r w:rsidR="00444B35">
        <w:rPr>
          <w:rFonts w:ascii="Times New Roman" w:hAnsi="Times New Roman" w:cs="Times New Roman"/>
          <w:b/>
          <w:bCs/>
          <w:sz w:val="24"/>
          <w:szCs w:val="24"/>
        </w:rPr>
        <w:t>6</w:t>
      </w:r>
      <w:r w:rsidRPr="004829BB">
        <w:rPr>
          <w:rFonts w:ascii="Times New Roman" w:hAnsi="Times New Roman" w:cs="Times New Roman"/>
          <w:sz w:val="24"/>
          <w:szCs w:val="24"/>
        </w:rPr>
        <w:t xml:space="preserve"> = </w:t>
      </w:r>
      <w:r w:rsidR="00284024" w:rsidRPr="004829BB">
        <w:rPr>
          <w:rFonts w:ascii="Times New Roman" w:hAnsi="Times New Roman" w:cs="Times New Roman"/>
          <w:sz w:val="24"/>
          <w:szCs w:val="24"/>
        </w:rPr>
        <w:t>PBE1PBE/6-311++G(d,p), SDD (Rh, Fe)</w:t>
      </w:r>
    </w:p>
    <w:p w14:paraId="23D5841D" w14:textId="69BF187D" w:rsidR="00AC5B3D" w:rsidRDefault="00B14B52" w:rsidP="00270E6B">
      <w:pPr>
        <w:jc w:val="both"/>
        <w:rPr>
          <w:rFonts w:ascii="Times New Roman" w:hAnsi="Times New Roman" w:cs="Times New Roman"/>
          <w:sz w:val="24"/>
          <w:szCs w:val="24"/>
        </w:rPr>
      </w:pPr>
      <w:r w:rsidRPr="008C66F4">
        <w:rPr>
          <w:rFonts w:ascii="Times New Roman" w:hAnsi="Times New Roman" w:cs="Times New Roman"/>
          <w:b/>
          <w:bCs/>
          <w:sz w:val="24"/>
          <w:szCs w:val="24"/>
        </w:rPr>
        <w:t>BS7</w:t>
      </w:r>
      <w:r>
        <w:rPr>
          <w:rFonts w:ascii="Times New Roman" w:hAnsi="Times New Roman" w:cs="Times New Roman"/>
          <w:sz w:val="24"/>
          <w:szCs w:val="24"/>
        </w:rPr>
        <w:t xml:space="preserve"> = </w:t>
      </w:r>
      <w:r w:rsidR="008C66F4">
        <w:rPr>
          <w:rFonts w:ascii="Times New Roman" w:hAnsi="Times New Roman" w:cs="Times New Roman"/>
          <w:sz w:val="24"/>
          <w:szCs w:val="24"/>
        </w:rPr>
        <w:t>DLPNO-CCSD(T)/def2-TZVP</w:t>
      </w:r>
      <w:r w:rsidR="00853E15">
        <w:rPr>
          <w:rFonts w:ascii="Times New Roman" w:hAnsi="Times New Roman" w:cs="Times New Roman"/>
          <w:sz w:val="24"/>
          <w:szCs w:val="24"/>
        </w:rPr>
        <w:t xml:space="preserve"> (used only for diastereomeric TSs)</w:t>
      </w:r>
    </w:p>
    <w:p w14:paraId="2EDDA0BE" w14:textId="6823A37E" w:rsidR="00E075EE" w:rsidRPr="00711D80" w:rsidRDefault="00E075EE" w:rsidP="00270E6B">
      <w:pPr>
        <w:jc w:val="both"/>
        <w:rPr>
          <w:rFonts w:ascii="Times New Roman" w:hAnsi="Times New Roman" w:cs="Times New Roman"/>
          <w:b/>
          <w:bCs/>
          <w:sz w:val="24"/>
          <w:szCs w:val="24"/>
        </w:rPr>
      </w:pPr>
      <w:r w:rsidRPr="00711D80">
        <w:rPr>
          <w:rFonts w:ascii="Times New Roman" w:hAnsi="Times New Roman" w:cs="Times New Roman"/>
          <w:b/>
          <w:bCs/>
          <w:sz w:val="24"/>
          <w:szCs w:val="24"/>
        </w:rPr>
        <w:t xml:space="preserve">Table </w:t>
      </w:r>
      <w:r w:rsidR="00711D80" w:rsidRPr="00711D80">
        <w:rPr>
          <w:rFonts w:ascii="Times New Roman" w:hAnsi="Times New Roman" w:cs="Times New Roman"/>
          <w:b/>
          <w:bCs/>
          <w:sz w:val="24"/>
          <w:szCs w:val="24"/>
        </w:rPr>
        <w:t>S</w:t>
      </w:r>
      <w:r w:rsidR="003F41E0">
        <w:rPr>
          <w:rFonts w:ascii="Times New Roman" w:hAnsi="Times New Roman" w:cs="Times New Roman"/>
          <w:b/>
          <w:bCs/>
          <w:sz w:val="24"/>
          <w:szCs w:val="24"/>
        </w:rPr>
        <w:t>9</w:t>
      </w:r>
      <w:r w:rsidR="00711D80" w:rsidRPr="00711D80">
        <w:rPr>
          <w:rFonts w:ascii="Times New Roman" w:hAnsi="Times New Roman" w:cs="Times New Roman"/>
          <w:b/>
          <w:bCs/>
          <w:sz w:val="24"/>
          <w:szCs w:val="24"/>
        </w:rPr>
        <w:t xml:space="preserve">. </w:t>
      </w:r>
      <w:r w:rsidR="005B240B" w:rsidRPr="008236AE">
        <w:rPr>
          <w:rFonts w:ascii="Times New Roman" w:hAnsi="Times New Roman" w:cs="Times New Roman"/>
          <w:sz w:val="24"/>
          <w:szCs w:val="24"/>
        </w:rPr>
        <w:t>Total e</w:t>
      </w:r>
      <w:r w:rsidR="00753DA2" w:rsidRPr="008236AE">
        <w:rPr>
          <w:rFonts w:ascii="Times New Roman" w:hAnsi="Times New Roman" w:cs="Times New Roman"/>
          <w:sz w:val="24"/>
          <w:szCs w:val="24"/>
        </w:rPr>
        <w:t>lectronic energ</w:t>
      </w:r>
      <w:r w:rsidR="004531EE">
        <w:rPr>
          <w:rFonts w:ascii="Times New Roman" w:hAnsi="Times New Roman" w:cs="Times New Roman"/>
          <w:sz w:val="24"/>
          <w:szCs w:val="24"/>
        </w:rPr>
        <w:t>ies</w:t>
      </w:r>
      <w:r w:rsidR="005B240B" w:rsidRPr="008236AE">
        <w:rPr>
          <w:rFonts w:ascii="Times New Roman" w:hAnsi="Times New Roman" w:cs="Times New Roman"/>
          <w:sz w:val="24"/>
          <w:szCs w:val="24"/>
        </w:rPr>
        <w:t xml:space="preserve"> </w:t>
      </w:r>
      <w:r w:rsidR="0054295F" w:rsidRPr="008236AE">
        <w:rPr>
          <w:rFonts w:ascii="Times New Roman" w:hAnsi="Times New Roman" w:cs="Times New Roman"/>
          <w:sz w:val="24"/>
          <w:szCs w:val="24"/>
        </w:rPr>
        <w:t xml:space="preserve">(∆E) in </w:t>
      </w:r>
      <w:r w:rsidR="00753DA2" w:rsidRPr="008236AE">
        <w:rPr>
          <w:rFonts w:ascii="Times New Roman" w:hAnsi="Times New Roman" w:cs="Times New Roman"/>
          <w:sz w:val="24"/>
          <w:szCs w:val="24"/>
        </w:rPr>
        <w:t>a.u.</w:t>
      </w:r>
      <w:r w:rsidR="00E95792">
        <w:rPr>
          <w:rFonts w:ascii="Times New Roman" w:hAnsi="Times New Roman" w:cs="Times New Roman"/>
          <w:sz w:val="24"/>
          <w:szCs w:val="24"/>
        </w:rPr>
        <w:t xml:space="preserve"> </w:t>
      </w:r>
      <w:r w:rsidR="00753DA2" w:rsidRPr="008236AE">
        <w:rPr>
          <w:rFonts w:ascii="Times New Roman" w:hAnsi="Times New Roman" w:cs="Times New Roman"/>
          <w:sz w:val="24"/>
          <w:szCs w:val="24"/>
        </w:rPr>
        <w:t>of</w:t>
      </w:r>
      <w:r w:rsidR="0054295F" w:rsidRPr="008236AE">
        <w:rPr>
          <w:rFonts w:ascii="Times New Roman" w:hAnsi="Times New Roman" w:cs="Times New Roman"/>
          <w:sz w:val="24"/>
          <w:szCs w:val="24"/>
        </w:rPr>
        <w:t xml:space="preserve"> the </w:t>
      </w:r>
      <w:r w:rsidR="00753DA2" w:rsidRPr="008236AE">
        <w:rPr>
          <w:rFonts w:ascii="Times New Roman" w:hAnsi="Times New Roman" w:cs="Times New Roman"/>
          <w:sz w:val="24"/>
          <w:szCs w:val="24"/>
        </w:rPr>
        <w:t xml:space="preserve">key stationary points at the different </w:t>
      </w:r>
      <w:r w:rsidR="0054295F" w:rsidRPr="008236AE">
        <w:rPr>
          <w:rFonts w:ascii="Times New Roman" w:hAnsi="Times New Roman" w:cs="Times New Roman"/>
          <w:sz w:val="24"/>
          <w:szCs w:val="24"/>
        </w:rPr>
        <w:t>level</w:t>
      </w:r>
      <w:r w:rsidR="008236AE" w:rsidRPr="008236AE">
        <w:rPr>
          <w:rFonts w:ascii="Times New Roman" w:hAnsi="Times New Roman" w:cs="Times New Roman"/>
          <w:sz w:val="24"/>
          <w:szCs w:val="24"/>
        </w:rPr>
        <w:t xml:space="preserve"> of theories.</w:t>
      </w:r>
    </w:p>
    <w:tbl>
      <w:tblPr>
        <w:tblStyle w:val="TableGrid"/>
        <w:tblW w:w="0" w:type="auto"/>
        <w:tblLook w:val="04A0" w:firstRow="1" w:lastRow="0" w:firstColumn="1" w:lastColumn="0" w:noHBand="0" w:noVBand="1"/>
      </w:tblPr>
      <w:tblGrid>
        <w:gridCol w:w="1355"/>
        <w:gridCol w:w="1394"/>
        <w:gridCol w:w="1394"/>
        <w:gridCol w:w="1394"/>
        <w:gridCol w:w="1394"/>
        <w:gridCol w:w="1417"/>
      </w:tblGrid>
      <w:tr w:rsidR="00B33981" w14:paraId="33E27F76" w14:textId="11C6E719" w:rsidTr="00F53F68">
        <w:trPr>
          <w:trHeight w:val="624"/>
        </w:trPr>
        <w:tc>
          <w:tcPr>
            <w:tcW w:w="1355" w:type="dxa"/>
            <w:vAlign w:val="center"/>
          </w:tcPr>
          <w:p w14:paraId="6173D1C8" w14:textId="0A26FAE5" w:rsidR="00B33981" w:rsidRDefault="00B33981" w:rsidP="00B33981">
            <w:pPr>
              <w:jc w:val="center"/>
              <w:rPr>
                <w:rFonts w:ascii="Times New Roman" w:hAnsi="Times New Roman" w:cs="Times New Roman"/>
                <w:sz w:val="24"/>
                <w:szCs w:val="24"/>
              </w:rPr>
            </w:pPr>
          </w:p>
          <w:p w14:paraId="2E7B731C" w14:textId="4B49B829" w:rsidR="00B33981" w:rsidRDefault="00B33981" w:rsidP="00B33981">
            <w:pPr>
              <w:jc w:val="center"/>
              <w:rPr>
                <w:rFonts w:ascii="Times New Roman" w:hAnsi="Times New Roman" w:cs="Times New Roman"/>
                <w:sz w:val="24"/>
                <w:szCs w:val="24"/>
              </w:rPr>
            </w:pPr>
          </w:p>
        </w:tc>
        <w:tc>
          <w:tcPr>
            <w:tcW w:w="1394" w:type="dxa"/>
            <w:vAlign w:val="center"/>
          </w:tcPr>
          <w:p w14:paraId="015F4DDE" w14:textId="156DAFC6"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SMD</w:t>
            </w:r>
            <w:r w:rsidRPr="00D02EF1">
              <w:rPr>
                <w:rFonts w:ascii="Times New Roman" w:hAnsi="Times New Roman" w:cs="Times New Roman"/>
                <w:sz w:val="24"/>
                <w:szCs w:val="24"/>
                <w:vertAlign w:val="subscript"/>
              </w:rPr>
              <w:t>(Toluene: water)</w:t>
            </w:r>
          </w:p>
          <w:p w14:paraId="50FBC945" w14:textId="7794EC0B"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lastRenderedPageBreak/>
              <w:t>/BS3//BS1</w:t>
            </w:r>
          </w:p>
        </w:tc>
        <w:tc>
          <w:tcPr>
            <w:tcW w:w="1394" w:type="dxa"/>
            <w:vAlign w:val="center"/>
          </w:tcPr>
          <w:p w14:paraId="31A7BD3F" w14:textId="7D7531C2"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lastRenderedPageBreak/>
              <w:t>SMD</w:t>
            </w:r>
            <w:r w:rsidRPr="00D02EF1">
              <w:rPr>
                <w:rFonts w:ascii="Times New Roman" w:hAnsi="Times New Roman" w:cs="Times New Roman"/>
                <w:sz w:val="24"/>
                <w:szCs w:val="24"/>
                <w:vertAlign w:val="subscript"/>
              </w:rPr>
              <w:t>(Toluene: water)</w:t>
            </w:r>
          </w:p>
          <w:p w14:paraId="66653C92" w14:textId="032073B7"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lastRenderedPageBreak/>
              <w:t>/BS4//BS1</w:t>
            </w:r>
          </w:p>
        </w:tc>
        <w:tc>
          <w:tcPr>
            <w:tcW w:w="1394" w:type="dxa"/>
            <w:vAlign w:val="center"/>
          </w:tcPr>
          <w:p w14:paraId="15CA690C" w14:textId="72499B46"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lastRenderedPageBreak/>
              <w:t>SMD</w:t>
            </w:r>
            <w:r w:rsidRPr="00D02EF1">
              <w:rPr>
                <w:rFonts w:ascii="Times New Roman" w:hAnsi="Times New Roman" w:cs="Times New Roman"/>
                <w:sz w:val="24"/>
                <w:szCs w:val="24"/>
                <w:vertAlign w:val="subscript"/>
              </w:rPr>
              <w:t>(Toluene: water)</w:t>
            </w:r>
          </w:p>
          <w:p w14:paraId="54D1AB71" w14:textId="217890EF"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lastRenderedPageBreak/>
              <w:t>/BS5//BS1</w:t>
            </w:r>
          </w:p>
        </w:tc>
        <w:tc>
          <w:tcPr>
            <w:tcW w:w="1394" w:type="dxa"/>
            <w:vAlign w:val="center"/>
          </w:tcPr>
          <w:p w14:paraId="483638F1" w14:textId="3378FA26"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lastRenderedPageBreak/>
              <w:t>SMD</w:t>
            </w:r>
            <w:r w:rsidRPr="007B584D">
              <w:rPr>
                <w:rFonts w:ascii="Times New Roman" w:hAnsi="Times New Roman" w:cs="Times New Roman"/>
                <w:sz w:val="24"/>
                <w:szCs w:val="24"/>
                <w:vertAlign w:val="subscript"/>
              </w:rPr>
              <w:t>(Toluene: water)</w:t>
            </w:r>
          </w:p>
          <w:p w14:paraId="0AAAF84D" w14:textId="6B8E0585"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lastRenderedPageBreak/>
              <w:t>/BS6//BS1</w:t>
            </w:r>
          </w:p>
        </w:tc>
        <w:tc>
          <w:tcPr>
            <w:tcW w:w="1417" w:type="dxa"/>
            <w:vAlign w:val="center"/>
          </w:tcPr>
          <w:p w14:paraId="0716C5CB" w14:textId="626845B0" w:rsidR="00B33981" w:rsidRDefault="00B66A70" w:rsidP="00F53F68">
            <w:pPr>
              <w:jc w:val="center"/>
              <w:rPr>
                <w:rFonts w:ascii="Times New Roman" w:hAnsi="Times New Roman" w:cs="Times New Roman"/>
                <w:sz w:val="24"/>
                <w:szCs w:val="24"/>
              </w:rPr>
            </w:pPr>
            <w:r>
              <w:rPr>
                <w:rFonts w:ascii="Times New Roman" w:hAnsi="Times New Roman" w:cs="Times New Roman"/>
                <w:sz w:val="24"/>
                <w:szCs w:val="24"/>
              </w:rPr>
              <w:lastRenderedPageBreak/>
              <w:t>PCM</w:t>
            </w:r>
            <w:r w:rsidR="00B33981" w:rsidRPr="007B584D">
              <w:rPr>
                <w:rFonts w:ascii="Times New Roman" w:hAnsi="Times New Roman" w:cs="Times New Roman"/>
                <w:sz w:val="24"/>
                <w:szCs w:val="24"/>
                <w:vertAlign w:val="subscript"/>
              </w:rPr>
              <w:t>(Toluene: water)</w:t>
            </w:r>
          </w:p>
          <w:p w14:paraId="169C61FB" w14:textId="09EB09B4" w:rsidR="00B33981" w:rsidRDefault="00B33981" w:rsidP="00F53F68">
            <w:pPr>
              <w:jc w:val="center"/>
              <w:rPr>
                <w:rFonts w:ascii="Times New Roman" w:hAnsi="Times New Roman" w:cs="Times New Roman"/>
                <w:sz w:val="24"/>
                <w:szCs w:val="24"/>
              </w:rPr>
            </w:pPr>
            <w:r>
              <w:rPr>
                <w:rFonts w:ascii="Times New Roman" w:hAnsi="Times New Roman" w:cs="Times New Roman"/>
                <w:sz w:val="24"/>
                <w:szCs w:val="24"/>
              </w:rPr>
              <w:lastRenderedPageBreak/>
              <w:t>/BS</w:t>
            </w:r>
            <w:r w:rsidR="00B66A70">
              <w:rPr>
                <w:rFonts w:ascii="Times New Roman" w:hAnsi="Times New Roman" w:cs="Times New Roman"/>
                <w:sz w:val="24"/>
                <w:szCs w:val="24"/>
              </w:rPr>
              <w:t>7</w:t>
            </w:r>
            <w:r>
              <w:rPr>
                <w:rFonts w:ascii="Times New Roman" w:hAnsi="Times New Roman" w:cs="Times New Roman"/>
                <w:sz w:val="24"/>
                <w:szCs w:val="24"/>
              </w:rPr>
              <w:t>//BS1</w:t>
            </w:r>
          </w:p>
        </w:tc>
      </w:tr>
      <w:tr w:rsidR="00B33981" w14:paraId="10F953CA" w14:textId="70BFD599" w:rsidTr="00F53F68">
        <w:trPr>
          <w:trHeight w:val="624"/>
        </w:trPr>
        <w:tc>
          <w:tcPr>
            <w:tcW w:w="1355" w:type="dxa"/>
            <w:vAlign w:val="center"/>
          </w:tcPr>
          <w:p w14:paraId="134099A7" w14:textId="6D02FD39" w:rsidR="00B33981" w:rsidRPr="00813CE0" w:rsidRDefault="00B33981" w:rsidP="00B33981">
            <w:pPr>
              <w:jc w:val="center"/>
              <w:rPr>
                <w:rFonts w:ascii="Times New Roman" w:hAnsi="Times New Roman" w:cs="Times New Roman"/>
                <w:b/>
                <w:bCs/>
                <w:sz w:val="24"/>
                <w:szCs w:val="24"/>
              </w:rPr>
            </w:pPr>
            <w:r w:rsidRPr="00813CE0">
              <w:rPr>
                <w:rFonts w:ascii="Times New Roman" w:hAnsi="Times New Roman" w:cs="Times New Roman"/>
                <w:b/>
                <w:bCs/>
                <w:sz w:val="24"/>
                <w:szCs w:val="24"/>
              </w:rPr>
              <w:lastRenderedPageBreak/>
              <w:t>B</w:t>
            </w:r>
          </w:p>
        </w:tc>
        <w:tc>
          <w:tcPr>
            <w:tcW w:w="1394" w:type="dxa"/>
            <w:vAlign w:val="center"/>
          </w:tcPr>
          <w:p w14:paraId="30534F98" w14:textId="6AF115AE"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4139.6481</w:t>
            </w:r>
          </w:p>
        </w:tc>
        <w:tc>
          <w:tcPr>
            <w:tcW w:w="1394" w:type="dxa"/>
            <w:vAlign w:val="center"/>
          </w:tcPr>
          <w:p w14:paraId="07214F57" w14:textId="2D94B055"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2999.6163</w:t>
            </w:r>
          </w:p>
        </w:tc>
        <w:tc>
          <w:tcPr>
            <w:tcW w:w="1394" w:type="dxa"/>
            <w:vAlign w:val="center"/>
          </w:tcPr>
          <w:p w14:paraId="23ED7D45" w14:textId="0C4445D4"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4138.4730</w:t>
            </w:r>
          </w:p>
        </w:tc>
        <w:tc>
          <w:tcPr>
            <w:tcW w:w="1394" w:type="dxa"/>
            <w:vAlign w:val="center"/>
          </w:tcPr>
          <w:p w14:paraId="68EB908A" w14:textId="357445DE"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2998.5572</w:t>
            </w:r>
          </w:p>
        </w:tc>
        <w:tc>
          <w:tcPr>
            <w:tcW w:w="1417" w:type="dxa"/>
            <w:vAlign w:val="center"/>
          </w:tcPr>
          <w:p w14:paraId="0A72396F" w14:textId="1C052777" w:rsidR="00B33981" w:rsidRDefault="00D42155" w:rsidP="00F53F68">
            <w:pPr>
              <w:jc w:val="center"/>
              <w:rPr>
                <w:rFonts w:ascii="Times New Roman" w:hAnsi="Times New Roman" w:cs="Times New Roman"/>
                <w:sz w:val="24"/>
                <w:szCs w:val="24"/>
              </w:rPr>
            </w:pPr>
            <w:r>
              <w:rPr>
                <w:rFonts w:ascii="Times New Roman" w:hAnsi="Times New Roman" w:cs="Times New Roman"/>
                <w:sz w:val="24"/>
                <w:szCs w:val="24"/>
              </w:rPr>
              <w:t>-4135.5511</w:t>
            </w:r>
          </w:p>
        </w:tc>
      </w:tr>
      <w:tr w:rsidR="00B33981" w14:paraId="0775D53A" w14:textId="76D6A81E" w:rsidTr="00F53F68">
        <w:trPr>
          <w:trHeight w:val="624"/>
        </w:trPr>
        <w:tc>
          <w:tcPr>
            <w:tcW w:w="1355" w:type="dxa"/>
            <w:vAlign w:val="center"/>
          </w:tcPr>
          <w:p w14:paraId="481023FB" w14:textId="26B96380" w:rsidR="00B33981" w:rsidRPr="00813CE0" w:rsidRDefault="00B33981" w:rsidP="00B33981">
            <w:pPr>
              <w:jc w:val="center"/>
              <w:rPr>
                <w:rFonts w:ascii="Times New Roman" w:hAnsi="Times New Roman" w:cs="Times New Roman"/>
                <w:b/>
                <w:bCs/>
                <w:sz w:val="24"/>
                <w:szCs w:val="24"/>
              </w:rPr>
            </w:pPr>
            <w:r w:rsidRPr="00813CE0">
              <w:rPr>
                <w:rFonts w:ascii="Times New Roman" w:hAnsi="Times New Roman" w:cs="Times New Roman"/>
                <w:b/>
                <w:bCs/>
                <w:sz w:val="24"/>
                <w:szCs w:val="24"/>
              </w:rPr>
              <w:t>C</w:t>
            </w:r>
          </w:p>
        </w:tc>
        <w:tc>
          <w:tcPr>
            <w:tcW w:w="1394" w:type="dxa"/>
            <w:vAlign w:val="center"/>
          </w:tcPr>
          <w:p w14:paraId="2E41257B" w14:textId="654F5EA2"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4395.1768</w:t>
            </w:r>
          </w:p>
        </w:tc>
        <w:tc>
          <w:tcPr>
            <w:tcW w:w="1394" w:type="dxa"/>
            <w:vAlign w:val="center"/>
          </w:tcPr>
          <w:p w14:paraId="1447BC99" w14:textId="10946615"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3255.1270</w:t>
            </w:r>
          </w:p>
        </w:tc>
        <w:tc>
          <w:tcPr>
            <w:tcW w:w="1394" w:type="dxa"/>
            <w:vAlign w:val="center"/>
          </w:tcPr>
          <w:p w14:paraId="1F1AF60D" w14:textId="3E65F5B8"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4393.8865</w:t>
            </w:r>
          </w:p>
        </w:tc>
        <w:tc>
          <w:tcPr>
            <w:tcW w:w="1394" w:type="dxa"/>
            <w:vAlign w:val="center"/>
          </w:tcPr>
          <w:p w14:paraId="685E1A9A" w14:textId="21E493E6"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3253.9506</w:t>
            </w:r>
          </w:p>
        </w:tc>
        <w:tc>
          <w:tcPr>
            <w:tcW w:w="1417" w:type="dxa"/>
            <w:vAlign w:val="center"/>
          </w:tcPr>
          <w:p w14:paraId="23FC6E4D" w14:textId="231D98CF" w:rsidR="00B33981" w:rsidRDefault="00D42155" w:rsidP="00F53F68">
            <w:pPr>
              <w:jc w:val="center"/>
              <w:rPr>
                <w:rFonts w:ascii="Times New Roman" w:hAnsi="Times New Roman" w:cs="Times New Roman"/>
                <w:sz w:val="24"/>
                <w:szCs w:val="24"/>
              </w:rPr>
            </w:pPr>
            <w:r>
              <w:rPr>
                <w:rFonts w:ascii="Times New Roman" w:hAnsi="Times New Roman" w:cs="Times New Roman"/>
                <w:sz w:val="24"/>
                <w:szCs w:val="24"/>
              </w:rPr>
              <w:t>-4389</w:t>
            </w:r>
            <w:r w:rsidR="0007045E">
              <w:rPr>
                <w:rFonts w:ascii="Times New Roman" w:hAnsi="Times New Roman" w:cs="Times New Roman"/>
                <w:sz w:val="24"/>
                <w:szCs w:val="24"/>
              </w:rPr>
              <w:t>.7208</w:t>
            </w:r>
          </w:p>
        </w:tc>
      </w:tr>
      <w:tr w:rsidR="00B33981" w14:paraId="635FA174" w14:textId="6513B324" w:rsidTr="00F53F68">
        <w:trPr>
          <w:trHeight w:val="624"/>
        </w:trPr>
        <w:tc>
          <w:tcPr>
            <w:tcW w:w="1355" w:type="dxa"/>
            <w:vAlign w:val="center"/>
          </w:tcPr>
          <w:p w14:paraId="4E81CCAA" w14:textId="5485A988" w:rsidR="00B33981" w:rsidRPr="00813CE0" w:rsidRDefault="00B33981" w:rsidP="00B33981">
            <w:pPr>
              <w:jc w:val="center"/>
              <w:rPr>
                <w:rFonts w:ascii="Times New Roman" w:hAnsi="Times New Roman" w:cs="Times New Roman"/>
                <w:b/>
                <w:bCs/>
                <w:sz w:val="24"/>
                <w:szCs w:val="24"/>
              </w:rPr>
            </w:pPr>
            <w:r w:rsidRPr="00813CE0">
              <w:rPr>
                <w:rFonts w:ascii="Times New Roman" w:hAnsi="Times New Roman" w:cs="Times New Roman"/>
                <w:b/>
                <w:bCs/>
                <w:sz w:val="24"/>
                <w:szCs w:val="24"/>
              </w:rPr>
              <w:t>TS(C-D)</w:t>
            </w:r>
          </w:p>
        </w:tc>
        <w:tc>
          <w:tcPr>
            <w:tcW w:w="1394" w:type="dxa"/>
            <w:vAlign w:val="center"/>
          </w:tcPr>
          <w:p w14:paraId="6495713E" w14:textId="6E7E129A"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4395.1698</w:t>
            </w:r>
          </w:p>
        </w:tc>
        <w:tc>
          <w:tcPr>
            <w:tcW w:w="1394" w:type="dxa"/>
            <w:vAlign w:val="center"/>
          </w:tcPr>
          <w:p w14:paraId="54264F68" w14:textId="3F9EE3E0"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3255.1198</w:t>
            </w:r>
          </w:p>
        </w:tc>
        <w:tc>
          <w:tcPr>
            <w:tcW w:w="1394" w:type="dxa"/>
            <w:vAlign w:val="center"/>
          </w:tcPr>
          <w:p w14:paraId="5CC13A99" w14:textId="258F5325"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4393.8794</w:t>
            </w:r>
          </w:p>
        </w:tc>
        <w:tc>
          <w:tcPr>
            <w:tcW w:w="1394" w:type="dxa"/>
            <w:vAlign w:val="center"/>
          </w:tcPr>
          <w:p w14:paraId="7BF1D60C" w14:textId="5273F90D"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3253.9432</w:t>
            </w:r>
          </w:p>
        </w:tc>
        <w:tc>
          <w:tcPr>
            <w:tcW w:w="1417" w:type="dxa"/>
            <w:vAlign w:val="center"/>
          </w:tcPr>
          <w:p w14:paraId="3FCC4C70" w14:textId="29AD6138" w:rsidR="00B33981" w:rsidRDefault="0007045E" w:rsidP="00F53F68">
            <w:pPr>
              <w:jc w:val="center"/>
              <w:rPr>
                <w:rFonts w:ascii="Times New Roman" w:hAnsi="Times New Roman" w:cs="Times New Roman"/>
                <w:sz w:val="24"/>
                <w:szCs w:val="24"/>
              </w:rPr>
            </w:pPr>
            <w:r>
              <w:rPr>
                <w:rFonts w:ascii="Times New Roman" w:hAnsi="Times New Roman" w:cs="Times New Roman"/>
                <w:sz w:val="24"/>
                <w:szCs w:val="24"/>
              </w:rPr>
              <w:t>-4389.7149</w:t>
            </w:r>
          </w:p>
        </w:tc>
      </w:tr>
      <w:tr w:rsidR="00B33981" w14:paraId="44FCC529" w14:textId="2BABED17" w:rsidTr="00F53F68">
        <w:trPr>
          <w:trHeight w:val="624"/>
        </w:trPr>
        <w:tc>
          <w:tcPr>
            <w:tcW w:w="1355" w:type="dxa"/>
            <w:vAlign w:val="center"/>
          </w:tcPr>
          <w:p w14:paraId="66C1D227" w14:textId="26C5B36E" w:rsidR="00B33981" w:rsidRPr="00813CE0" w:rsidRDefault="00B33981" w:rsidP="00B33981">
            <w:pPr>
              <w:jc w:val="center"/>
              <w:rPr>
                <w:rFonts w:ascii="Times New Roman" w:hAnsi="Times New Roman" w:cs="Times New Roman"/>
                <w:b/>
                <w:bCs/>
                <w:sz w:val="24"/>
                <w:szCs w:val="24"/>
              </w:rPr>
            </w:pPr>
            <w:r w:rsidRPr="00813CE0">
              <w:rPr>
                <w:rFonts w:ascii="Times New Roman" w:hAnsi="Times New Roman" w:cs="Times New Roman"/>
                <w:b/>
                <w:bCs/>
                <w:sz w:val="24"/>
                <w:szCs w:val="24"/>
              </w:rPr>
              <w:t>D</w:t>
            </w:r>
          </w:p>
        </w:tc>
        <w:tc>
          <w:tcPr>
            <w:tcW w:w="1394" w:type="dxa"/>
            <w:vAlign w:val="center"/>
          </w:tcPr>
          <w:p w14:paraId="34A81B67" w14:textId="7C313C76"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4395.2128</w:t>
            </w:r>
          </w:p>
        </w:tc>
        <w:tc>
          <w:tcPr>
            <w:tcW w:w="1394" w:type="dxa"/>
            <w:vAlign w:val="center"/>
          </w:tcPr>
          <w:p w14:paraId="30301436" w14:textId="3634ADA5"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3255.1623</w:t>
            </w:r>
          </w:p>
        </w:tc>
        <w:tc>
          <w:tcPr>
            <w:tcW w:w="1394" w:type="dxa"/>
            <w:vAlign w:val="center"/>
          </w:tcPr>
          <w:p w14:paraId="3F8434A2" w14:textId="0C3F1EB4"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4393.9198</w:t>
            </w:r>
          </w:p>
        </w:tc>
        <w:tc>
          <w:tcPr>
            <w:tcW w:w="1394" w:type="dxa"/>
            <w:vAlign w:val="center"/>
          </w:tcPr>
          <w:p w14:paraId="4DE3FC99" w14:textId="240B3288"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3253.9829</w:t>
            </w:r>
          </w:p>
        </w:tc>
        <w:tc>
          <w:tcPr>
            <w:tcW w:w="1417" w:type="dxa"/>
            <w:vAlign w:val="center"/>
          </w:tcPr>
          <w:p w14:paraId="7DB34532" w14:textId="32E994D2" w:rsidR="00B33981" w:rsidRDefault="0007045E" w:rsidP="00F53F68">
            <w:pPr>
              <w:jc w:val="center"/>
              <w:rPr>
                <w:rFonts w:ascii="Times New Roman" w:hAnsi="Times New Roman" w:cs="Times New Roman"/>
                <w:sz w:val="24"/>
                <w:szCs w:val="24"/>
              </w:rPr>
            </w:pPr>
            <w:r>
              <w:rPr>
                <w:rFonts w:ascii="Times New Roman" w:hAnsi="Times New Roman" w:cs="Times New Roman"/>
                <w:sz w:val="24"/>
                <w:szCs w:val="24"/>
              </w:rPr>
              <w:t>-4389.7513</w:t>
            </w:r>
          </w:p>
        </w:tc>
      </w:tr>
      <w:tr w:rsidR="00B33981" w14:paraId="7D9A73EA" w14:textId="3622BD40" w:rsidTr="00F53F68">
        <w:trPr>
          <w:trHeight w:val="624"/>
        </w:trPr>
        <w:tc>
          <w:tcPr>
            <w:tcW w:w="1355" w:type="dxa"/>
            <w:vAlign w:val="center"/>
          </w:tcPr>
          <w:p w14:paraId="30247E5A" w14:textId="09814174" w:rsidR="00B33981" w:rsidRPr="00813CE0" w:rsidRDefault="00B33981" w:rsidP="00B33981">
            <w:pPr>
              <w:jc w:val="center"/>
              <w:rPr>
                <w:rFonts w:ascii="Times New Roman" w:hAnsi="Times New Roman" w:cs="Times New Roman"/>
                <w:b/>
                <w:bCs/>
                <w:sz w:val="24"/>
                <w:szCs w:val="24"/>
              </w:rPr>
            </w:pPr>
            <w:r w:rsidRPr="00813CE0">
              <w:rPr>
                <w:rFonts w:ascii="Times New Roman" w:hAnsi="Times New Roman" w:cs="Times New Roman"/>
                <w:b/>
                <w:bCs/>
                <w:sz w:val="24"/>
                <w:szCs w:val="24"/>
              </w:rPr>
              <w:t>E</w:t>
            </w:r>
          </w:p>
        </w:tc>
        <w:tc>
          <w:tcPr>
            <w:tcW w:w="1394" w:type="dxa"/>
            <w:vAlign w:val="center"/>
          </w:tcPr>
          <w:p w14:paraId="03100EFA" w14:textId="35CA5959"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4831.2730</w:t>
            </w:r>
          </w:p>
        </w:tc>
        <w:tc>
          <w:tcPr>
            <w:tcW w:w="1394" w:type="dxa"/>
            <w:vAlign w:val="center"/>
          </w:tcPr>
          <w:p w14:paraId="1A1B3CDA" w14:textId="28910410"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3691.1722</w:t>
            </w:r>
          </w:p>
        </w:tc>
        <w:tc>
          <w:tcPr>
            <w:tcW w:w="1394" w:type="dxa"/>
            <w:vAlign w:val="center"/>
          </w:tcPr>
          <w:p w14:paraId="21FA3B3C" w14:textId="6504EE98"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4829.8410</w:t>
            </w:r>
          </w:p>
        </w:tc>
        <w:tc>
          <w:tcPr>
            <w:tcW w:w="1394" w:type="dxa"/>
            <w:vAlign w:val="center"/>
          </w:tcPr>
          <w:p w14:paraId="17BF3495" w14:textId="64201858"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3689.8574</w:t>
            </w:r>
          </w:p>
        </w:tc>
        <w:tc>
          <w:tcPr>
            <w:tcW w:w="1417" w:type="dxa"/>
            <w:vAlign w:val="center"/>
          </w:tcPr>
          <w:p w14:paraId="6DC30D59" w14:textId="1188B85E" w:rsidR="00B33981" w:rsidRDefault="0007045E" w:rsidP="00F53F68">
            <w:pPr>
              <w:jc w:val="center"/>
              <w:rPr>
                <w:rFonts w:ascii="Times New Roman" w:hAnsi="Times New Roman" w:cs="Times New Roman"/>
                <w:sz w:val="24"/>
                <w:szCs w:val="24"/>
              </w:rPr>
            </w:pPr>
            <w:r>
              <w:rPr>
                <w:rFonts w:ascii="Times New Roman" w:hAnsi="Times New Roman" w:cs="Times New Roman"/>
                <w:sz w:val="24"/>
                <w:szCs w:val="24"/>
              </w:rPr>
              <w:t>-4825.1672</w:t>
            </w:r>
          </w:p>
        </w:tc>
      </w:tr>
      <w:tr w:rsidR="00B33981" w14:paraId="2611D35C" w14:textId="78B66CBB" w:rsidTr="00F53F68">
        <w:trPr>
          <w:trHeight w:val="624"/>
        </w:trPr>
        <w:tc>
          <w:tcPr>
            <w:tcW w:w="1355" w:type="dxa"/>
            <w:vAlign w:val="center"/>
          </w:tcPr>
          <w:p w14:paraId="4ACC6FA1" w14:textId="6FA2C08B" w:rsidR="00B33981" w:rsidRPr="00813CE0" w:rsidRDefault="00B33981" w:rsidP="00B33981">
            <w:pPr>
              <w:jc w:val="center"/>
              <w:rPr>
                <w:rFonts w:ascii="Times New Roman" w:hAnsi="Times New Roman" w:cs="Times New Roman"/>
                <w:b/>
                <w:bCs/>
                <w:sz w:val="24"/>
                <w:szCs w:val="24"/>
              </w:rPr>
            </w:pPr>
            <w:r w:rsidRPr="00813CE0">
              <w:rPr>
                <w:rFonts w:ascii="Times New Roman" w:hAnsi="Times New Roman" w:cs="Times New Roman"/>
                <w:b/>
                <w:bCs/>
                <w:sz w:val="24"/>
                <w:szCs w:val="24"/>
              </w:rPr>
              <w:t>TS(E-F</w:t>
            </w:r>
            <w:r w:rsidRPr="00F64735">
              <w:rPr>
                <w:rFonts w:ascii="Times New Roman" w:hAnsi="Times New Roman" w:cs="Times New Roman"/>
                <w:b/>
                <w:bCs/>
                <w:sz w:val="24"/>
                <w:szCs w:val="24"/>
                <w:vertAlign w:val="subscript"/>
              </w:rPr>
              <w:t>S</w:t>
            </w:r>
            <w:r w:rsidRPr="00813CE0">
              <w:rPr>
                <w:rFonts w:ascii="Times New Roman" w:hAnsi="Times New Roman" w:cs="Times New Roman"/>
                <w:b/>
                <w:bCs/>
                <w:sz w:val="24"/>
                <w:szCs w:val="24"/>
              </w:rPr>
              <w:t>)</w:t>
            </w:r>
          </w:p>
        </w:tc>
        <w:tc>
          <w:tcPr>
            <w:tcW w:w="1394" w:type="dxa"/>
            <w:vAlign w:val="center"/>
          </w:tcPr>
          <w:p w14:paraId="1FE35413" w14:textId="09FCA7A3"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4831.2388</w:t>
            </w:r>
          </w:p>
        </w:tc>
        <w:tc>
          <w:tcPr>
            <w:tcW w:w="1394" w:type="dxa"/>
            <w:vAlign w:val="center"/>
          </w:tcPr>
          <w:p w14:paraId="6F1D158C" w14:textId="49B4FD81"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3691.1376</w:t>
            </w:r>
          </w:p>
        </w:tc>
        <w:tc>
          <w:tcPr>
            <w:tcW w:w="1394" w:type="dxa"/>
            <w:vAlign w:val="center"/>
          </w:tcPr>
          <w:p w14:paraId="49D081FD" w14:textId="087C7C80"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4829.8102</w:t>
            </w:r>
          </w:p>
        </w:tc>
        <w:tc>
          <w:tcPr>
            <w:tcW w:w="1394" w:type="dxa"/>
            <w:vAlign w:val="center"/>
          </w:tcPr>
          <w:p w14:paraId="5F179090" w14:textId="157CF624"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3689.8260</w:t>
            </w:r>
          </w:p>
        </w:tc>
        <w:tc>
          <w:tcPr>
            <w:tcW w:w="1417" w:type="dxa"/>
            <w:vAlign w:val="center"/>
          </w:tcPr>
          <w:p w14:paraId="09763E2B" w14:textId="65FA796D" w:rsidR="00B33981" w:rsidRDefault="0078349D" w:rsidP="00F53F68">
            <w:pPr>
              <w:jc w:val="center"/>
              <w:rPr>
                <w:rFonts w:ascii="Times New Roman" w:hAnsi="Times New Roman" w:cs="Times New Roman"/>
                <w:sz w:val="24"/>
                <w:szCs w:val="24"/>
              </w:rPr>
            </w:pPr>
            <w:r>
              <w:rPr>
                <w:rFonts w:ascii="Times New Roman" w:hAnsi="Times New Roman" w:cs="Times New Roman"/>
                <w:sz w:val="24"/>
                <w:szCs w:val="24"/>
              </w:rPr>
              <w:t>-4825.1389</w:t>
            </w:r>
          </w:p>
        </w:tc>
      </w:tr>
      <w:tr w:rsidR="00B33981" w14:paraId="5DE756C2" w14:textId="37771AAA" w:rsidTr="00F53F68">
        <w:trPr>
          <w:trHeight w:val="624"/>
        </w:trPr>
        <w:tc>
          <w:tcPr>
            <w:tcW w:w="1355" w:type="dxa"/>
            <w:vAlign w:val="center"/>
          </w:tcPr>
          <w:p w14:paraId="3FE6F8D8" w14:textId="1B74FBA3" w:rsidR="00B33981" w:rsidRPr="00813CE0" w:rsidRDefault="00B33981" w:rsidP="00B33981">
            <w:pPr>
              <w:jc w:val="center"/>
              <w:rPr>
                <w:rFonts w:ascii="Times New Roman" w:hAnsi="Times New Roman" w:cs="Times New Roman"/>
                <w:b/>
                <w:bCs/>
                <w:sz w:val="24"/>
                <w:szCs w:val="24"/>
              </w:rPr>
            </w:pPr>
            <w:r w:rsidRPr="00813CE0">
              <w:rPr>
                <w:rFonts w:ascii="Times New Roman" w:hAnsi="Times New Roman" w:cs="Times New Roman"/>
                <w:b/>
                <w:bCs/>
                <w:sz w:val="24"/>
                <w:szCs w:val="24"/>
              </w:rPr>
              <w:t>F</w:t>
            </w:r>
            <w:r w:rsidRPr="00F64735">
              <w:rPr>
                <w:rFonts w:ascii="Times New Roman" w:hAnsi="Times New Roman" w:cs="Times New Roman"/>
                <w:b/>
                <w:bCs/>
                <w:sz w:val="24"/>
                <w:szCs w:val="24"/>
                <w:vertAlign w:val="subscript"/>
              </w:rPr>
              <w:t>S</w:t>
            </w:r>
          </w:p>
        </w:tc>
        <w:tc>
          <w:tcPr>
            <w:tcW w:w="1394" w:type="dxa"/>
            <w:vAlign w:val="center"/>
          </w:tcPr>
          <w:p w14:paraId="1AE54BBD" w14:textId="0406CEB9"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4831.2764</w:t>
            </w:r>
          </w:p>
        </w:tc>
        <w:tc>
          <w:tcPr>
            <w:tcW w:w="1394" w:type="dxa"/>
            <w:vAlign w:val="center"/>
          </w:tcPr>
          <w:p w14:paraId="69976042" w14:textId="69955246"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3691.1751</w:t>
            </w:r>
          </w:p>
        </w:tc>
        <w:tc>
          <w:tcPr>
            <w:tcW w:w="1394" w:type="dxa"/>
            <w:vAlign w:val="center"/>
          </w:tcPr>
          <w:p w14:paraId="6F54B291" w14:textId="1AB3ADF8"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4829.8501</w:t>
            </w:r>
          </w:p>
        </w:tc>
        <w:tc>
          <w:tcPr>
            <w:tcW w:w="1394" w:type="dxa"/>
            <w:vAlign w:val="center"/>
          </w:tcPr>
          <w:p w14:paraId="1F5368C7" w14:textId="280A3554"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3689.8657</w:t>
            </w:r>
          </w:p>
        </w:tc>
        <w:tc>
          <w:tcPr>
            <w:tcW w:w="1417" w:type="dxa"/>
            <w:vAlign w:val="center"/>
          </w:tcPr>
          <w:p w14:paraId="6F46AAFF" w14:textId="30AB83C2" w:rsidR="00B33981" w:rsidRDefault="0078349D" w:rsidP="00F53F68">
            <w:pPr>
              <w:jc w:val="center"/>
              <w:rPr>
                <w:rFonts w:ascii="Times New Roman" w:hAnsi="Times New Roman" w:cs="Times New Roman"/>
                <w:sz w:val="24"/>
                <w:szCs w:val="24"/>
              </w:rPr>
            </w:pPr>
            <w:r>
              <w:rPr>
                <w:rFonts w:ascii="Times New Roman" w:hAnsi="Times New Roman" w:cs="Times New Roman"/>
                <w:sz w:val="24"/>
                <w:szCs w:val="24"/>
              </w:rPr>
              <w:t>-4825.</w:t>
            </w:r>
            <w:r w:rsidR="00BD4C3A">
              <w:rPr>
                <w:rFonts w:ascii="Times New Roman" w:hAnsi="Times New Roman" w:cs="Times New Roman"/>
                <w:sz w:val="24"/>
                <w:szCs w:val="24"/>
              </w:rPr>
              <w:t>1792</w:t>
            </w:r>
          </w:p>
        </w:tc>
      </w:tr>
      <w:tr w:rsidR="00B33981" w14:paraId="719F4AB7" w14:textId="577AB191" w:rsidTr="00F53F68">
        <w:trPr>
          <w:trHeight w:val="624"/>
        </w:trPr>
        <w:tc>
          <w:tcPr>
            <w:tcW w:w="1355" w:type="dxa"/>
            <w:vAlign w:val="center"/>
          </w:tcPr>
          <w:p w14:paraId="0DC2686B" w14:textId="4673B82B" w:rsidR="00B33981" w:rsidRPr="00813CE0" w:rsidRDefault="00B33981" w:rsidP="00B33981">
            <w:pPr>
              <w:jc w:val="center"/>
              <w:rPr>
                <w:rFonts w:ascii="Times New Roman" w:hAnsi="Times New Roman" w:cs="Times New Roman"/>
                <w:b/>
                <w:bCs/>
                <w:sz w:val="24"/>
                <w:szCs w:val="24"/>
              </w:rPr>
            </w:pPr>
            <w:r w:rsidRPr="00813CE0">
              <w:rPr>
                <w:rFonts w:ascii="Times New Roman" w:hAnsi="Times New Roman" w:cs="Times New Roman"/>
                <w:b/>
                <w:bCs/>
                <w:sz w:val="24"/>
                <w:szCs w:val="24"/>
              </w:rPr>
              <w:t>PhB(OH)</w:t>
            </w:r>
            <w:r w:rsidRPr="00813CE0">
              <w:rPr>
                <w:rFonts w:ascii="Times New Roman" w:hAnsi="Times New Roman" w:cs="Times New Roman"/>
                <w:b/>
                <w:bCs/>
                <w:sz w:val="24"/>
                <w:szCs w:val="24"/>
                <w:vertAlign w:val="subscript"/>
              </w:rPr>
              <w:t>3</w:t>
            </w:r>
            <w:r w:rsidRPr="00813CE0">
              <w:rPr>
                <w:rFonts w:ascii="Times New Roman" w:hAnsi="Times New Roman" w:cs="Times New Roman"/>
                <w:b/>
                <w:bCs/>
                <w:sz w:val="24"/>
                <w:szCs w:val="24"/>
                <w:vertAlign w:val="superscript"/>
              </w:rPr>
              <w:t xml:space="preserve"> ̶</w:t>
            </w:r>
          </w:p>
        </w:tc>
        <w:tc>
          <w:tcPr>
            <w:tcW w:w="1394" w:type="dxa"/>
            <w:vAlign w:val="center"/>
          </w:tcPr>
          <w:p w14:paraId="762C7CED" w14:textId="3C204EAC"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484.1097</w:t>
            </w:r>
          </w:p>
        </w:tc>
        <w:tc>
          <w:tcPr>
            <w:tcW w:w="1394" w:type="dxa"/>
            <w:vAlign w:val="center"/>
          </w:tcPr>
          <w:p w14:paraId="23C188CF" w14:textId="0225FFBC"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484.0668</w:t>
            </w:r>
          </w:p>
        </w:tc>
        <w:tc>
          <w:tcPr>
            <w:tcW w:w="1394" w:type="dxa"/>
            <w:vAlign w:val="center"/>
          </w:tcPr>
          <w:p w14:paraId="52AA38A7" w14:textId="409A6FE0"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483.8696</w:t>
            </w:r>
          </w:p>
        </w:tc>
        <w:tc>
          <w:tcPr>
            <w:tcW w:w="1394" w:type="dxa"/>
            <w:vAlign w:val="center"/>
          </w:tcPr>
          <w:p w14:paraId="674C3522" w14:textId="40225FA8"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483.8222</w:t>
            </w:r>
          </w:p>
        </w:tc>
        <w:tc>
          <w:tcPr>
            <w:tcW w:w="1417" w:type="dxa"/>
            <w:vAlign w:val="center"/>
          </w:tcPr>
          <w:p w14:paraId="18FAE650" w14:textId="17C51E5C" w:rsidR="00B33981" w:rsidRDefault="00BD4C3A" w:rsidP="00F53F68">
            <w:pPr>
              <w:jc w:val="center"/>
              <w:rPr>
                <w:rFonts w:ascii="Times New Roman" w:hAnsi="Times New Roman" w:cs="Times New Roman"/>
                <w:sz w:val="24"/>
                <w:szCs w:val="24"/>
              </w:rPr>
            </w:pPr>
            <w:r>
              <w:rPr>
                <w:rFonts w:ascii="Times New Roman" w:hAnsi="Times New Roman" w:cs="Times New Roman"/>
                <w:sz w:val="24"/>
                <w:szCs w:val="24"/>
              </w:rPr>
              <w:t>-483.444</w:t>
            </w:r>
          </w:p>
        </w:tc>
      </w:tr>
      <w:tr w:rsidR="00B33981" w14:paraId="166F3C2F" w14:textId="02AB5B8E" w:rsidTr="00F53F68">
        <w:trPr>
          <w:trHeight w:val="624"/>
        </w:trPr>
        <w:tc>
          <w:tcPr>
            <w:tcW w:w="1355" w:type="dxa"/>
            <w:vAlign w:val="center"/>
          </w:tcPr>
          <w:p w14:paraId="070247DE" w14:textId="10DD37AA" w:rsidR="00B33981" w:rsidRPr="00813CE0" w:rsidRDefault="00B33981" w:rsidP="00B33981">
            <w:pPr>
              <w:jc w:val="center"/>
              <w:rPr>
                <w:rFonts w:ascii="Times New Roman" w:hAnsi="Times New Roman" w:cs="Times New Roman"/>
                <w:b/>
                <w:bCs/>
                <w:sz w:val="24"/>
                <w:szCs w:val="24"/>
              </w:rPr>
            </w:pPr>
            <w:r w:rsidRPr="00813CE0">
              <w:rPr>
                <w:rFonts w:ascii="Times New Roman" w:hAnsi="Times New Roman" w:cs="Times New Roman"/>
                <w:b/>
                <w:bCs/>
                <w:sz w:val="24"/>
                <w:szCs w:val="24"/>
              </w:rPr>
              <w:t>Substrate</w:t>
            </w:r>
          </w:p>
        </w:tc>
        <w:tc>
          <w:tcPr>
            <w:tcW w:w="1394" w:type="dxa"/>
            <w:vAlign w:val="center"/>
          </w:tcPr>
          <w:p w14:paraId="7D8BCD03" w14:textId="5F5B1042"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688.5357</w:t>
            </w:r>
          </w:p>
        </w:tc>
        <w:tc>
          <w:tcPr>
            <w:tcW w:w="1394" w:type="dxa"/>
            <w:vAlign w:val="center"/>
          </w:tcPr>
          <w:p w14:paraId="7744E339" w14:textId="36048AB8"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688.4586</w:t>
            </w:r>
          </w:p>
        </w:tc>
        <w:tc>
          <w:tcPr>
            <w:tcW w:w="1394" w:type="dxa"/>
            <w:vAlign w:val="center"/>
          </w:tcPr>
          <w:p w14:paraId="28CDFAB8" w14:textId="43EAF392"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688.2384</w:t>
            </w:r>
          </w:p>
        </w:tc>
        <w:tc>
          <w:tcPr>
            <w:tcW w:w="1394" w:type="dxa"/>
            <w:vAlign w:val="center"/>
          </w:tcPr>
          <w:p w14:paraId="011825D0" w14:textId="2135338A"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688.1619</w:t>
            </w:r>
          </w:p>
        </w:tc>
        <w:tc>
          <w:tcPr>
            <w:tcW w:w="1417" w:type="dxa"/>
            <w:vAlign w:val="center"/>
          </w:tcPr>
          <w:p w14:paraId="02E4184D" w14:textId="1F23293B" w:rsidR="00B33981" w:rsidRDefault="00F53F68" w:rsidP="00F53F68">
            <w:pPr>
              <w:jc w:val="center"/>
              <w:rPr>
                <w:rFonts w:ascii="Times New Roman" w:hAnsi="Times New Roman" w:cs="Times New Roman"/>
                <w:sz w:val="24"/>
                <w:szCs w:val="24"/>
              </w:rPr>
            </w:pPr>
            <w:r>
              <w:rPr>
                <w:rFonts w:ascii="Times New Roman" w:hAnsi="Times New Roman" w:cs="Times New Roman"/>
                <w:sz w:val="24"/>
                <w:szCs w:val="24"/>
              </w:rPr>
              <w:t>-687.5468</w:t>
            </w:r>
          </w:p>
        </w:tc>
      </w:tr>
      <w:tr w:rsidR="00B33981" w14:paraId="795722D8" w14:textId="29B2E538" w:rsidTr="00F53F68">
        <w:trPr>
          <w:trHeight w:val="624"/>
        </w:trPr>
        <w:tc>
          <w:tcPr>
            <w:tcW w:w="1355" w:type="dxa"/>
            <w:vAlign w:val="center"/>
          </w:tcPr>
          <w:p w14:paraId="501E89A3" w14:textId="4ADFA7E0" w:rsidR="00B33981" w:rsidRPr="00813CE0" w:rsidRDefault="00B33981" w:rsidP="00B33981">
            <w:pPr>
              <w:jc w:val="center"/>
              <w:rPr>
                <w:rFonts w:ascii="Times New Roman" w:hAnsi="Times New Roman" w:cs="Times New Roman"/>
                <w:b/>
                <w:bCs/>
                <w:sz w:val="24"/>
                <w:szCs w:val="24"/>
              </w:rPr>
            </w:pPr>
            <w:r w:rsidRPr="00813CE0">
              <w:rPr>
                <w:rFonts w:ascii="Times New Roman" w:hAnsi="Times New Roman" w:cs="Times New Roman"/>
                <w:b/>
                <w:bCs/>
                <w:sz w:val="24"/>
                <w:szCs w:val="24"/>
              </w:rPr>
              <w:t>CH</w:t>
            </w:r>
            <w:r w:rsidRPr="00813CE0">
              <w:rPr>
                <w:rFonts w:ascii="Times New Roman" w:hAnsi="Times New Roman" w:cs="Times New Roman"/>
                <w:b/>
                <w:bCs/>
                <w:sz w:val="24"/>
                <w:szCs w:val="24"/>
                <w:vertAlign w:val="subscript"/>
              </w:rPr>
              <w:t>3</w:t>
            </w:r>
            <w:r w:rsidRPr="00813CE0">
              <w:rPr>
                <w:rFonts w:ascii="Times New Roman" w:hAnsi="Times New Roman" w:cs="Times New Roman"/>
                <w:b/>
                <w:bCs/>
                <w:sz w:val="24"/>
                <w:szCs w:val="24"/>
              </w:rPr>
              <w:t>COO</w:t>
            </w:r>
            <w:r w:rsidRPr="00813CE0">
              <w:rPr>
                <w:rFonts w:ascii="Times New Roman" w:hAnsi="Times New Roman" w:cs="Times New Roman"/>
                <w:b/>
                <w:bCs/>
                <w:sz w:val="24"/>
                <w:szCs w:val="24"/>
                <w:vertAlign w:val="superscript"/>
              </w:rPr>
              <w:t xml:space="preserve"> ̶</w:t>
            </w:r>
          </w:p>
        </w:tc>
        <w:tc>
          <w:tcPr>
            <w:tcW w:w="1394" w:type="dxa"/>
            <w:vAlign w:val="center"/>
          </w:tcPr>
          <w:p w14:paraId="3E932561" w14:textId="0F3E1949"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228.5682</w:t>
            </w:r>
          </w:p>
        </w:tc>
        <w:tc>
          <w:tcPr>
            <w:tcW w:w="1394" w:type="dxa"/>
            <w:vAlign w:val="center"/>
          </w:tcPr>
          <w:p w14:paraId="2E0DDB0C" w14:textId="4DE3260C"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228.5502</w:t>
            </w:r>
          </w:p>
        </w:tc>
        <w:tc>
          <w:tcPr>
            <w:tcW w:w="1394" w:type="dxa"/>
            <w:vAlign w:val="center"/>
          </w:tcPr>
          <w:p w14:paraId="649928E9" w14:textId="1413A168"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228.4434</w:t>
            </w:r>
          </w:p>
        </w:tc>
        <w:tc>
          <w:tcPr>
            <w:tcW w:w="1394" w:type="dxa"/>
            <w:vAlign w:val="center"/>
          </w:tcPr>
          <w:p w14:paraId="62C34C68" w14:textId="4CF9D3AB"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228.4239</w:t>
            </w:r>
          </w:p>
        </w:tc>
        <w:tc>
          <w:tcPr>
            <w:tcW w:w="1417" w:type="dxa"/>
            <w:vAlign w:val="center"/>
          </w:tcPr>
          <w:p w14:paraId="4F1056FB" w14:textId="76887990" w:rsidR="00B33981" w:rsidRDefault="00F53F68" w:rsidP="00F53F68">
            <w:pPr>
              <w:jc w:val="center"/>
              <w:rPr>
                <w:rFonts w:ascii="Times New Roman" w:hAnsi="Times New Roman" w:cs="Times New Roman"/>
                <w:sz w:val="24"/>
                <w:szCs w:val="24"/>
              </w:rPr>
            </w:pPr>
            <w:r>
              <w:rPr>
                <w:rFonts w:ascii="Times New Roman" w:hAnsi="Times New Roman" w:cs="Times New Roman"/>
                <w:sz w:val="24"/>
                <w:szCs w:val="24"/>
              </w:rPr>
              <w:t>-228.2714</w:t>
            </w:r>
          </w:p>
        </w:tc>
      </w:tr>
      <w:tr w:rsidR="00B33981" w14:paraId="07800AA9" w14:textId="52519F19" w:rsidTr="00F53F68">
        <w:trPr>
          <w:trHeight w:val="624"/>
        </w:trPr>
        <w:tc>
          <w:tcPr>
            <w:tcW w:w="1355" w:type="dxa"/>
            <w:vAlign w:val="center"/>
          </w:tcPr>
          <w:p w14:paraId="1EE0BC58" w14:textId="4CD50C74" w:rsidR="00B33981" w:rsidRPr="00813CE0" w:rsidRDefault="00B33981" w:rsidP="00B33981">
            <w:pPr>
              <w:jc w:val="center"/>
              <w:rPr>
                <w:rFonts w:ascii="Times New Roman" w:hAnsi="Times New Roman" w:cs="Times New Roman"/>
                <w:b/>
                <w:bCs/>
                <w:sz w:val="24"/>
                <w:szCs w:val="24"/>
              </w:rPr>
            </w:pPr>
            <w:r w:rsidRPr="00813CE0">
              <w:rPr>
                <w:rFonts w:ascii="Times New Roman" w:hAnsi="Times New Roman" w:cs="Times New Roman"/>
                <w:b/>
                <w:bCs/>
                <w:sz w:val="24"/>
                <w:szCs w:val="24"/>
              </w:rPr>
              <w:t>PhB(OH)</w:t>
            </w:r>
            <w:r w:rsidRPr="00813CE0">
              <w:rPr>
                <w:rFonts w:ascii="Times New Roman" w:hAnsi="Times New Roman" w:cs="Times New Roman"/>
                <w:b/>
                <w:bCs/>
                <w:sz w:val="24"/>
                <w:szCs w:val="24"/>
                <w:vertAlign w:val="subscript"/>
              </w:rPr>
              <w:t>2</w:t>
            </w:r>
          </w:p>
        </w:tc>
        <w:tc>
          <w:tcPr>
            <w:tcW w:w="1394" w:type="dxa"/>
            <w:vAlign w:val="center"/>
          </w:tcPr>
          <w:p w14:paraId="2EA649D2" w14:textId="6493F527"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252.4912</w:t>
            </w:r>
          </w:p>
        </w:tc>
        <w:tc>
          <w:tcPr>
            <w:tcW w:w="1394" w:type="dxa"/>
            <w:vAlign w:val="center"/>
          </w:tcPr>
          <w:p w14:paraId="3C6ACC90" w14:textId="278A1E6C"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252.4660</w:t>
            </w:r>
          </w:p>
        </w:tc>
        <w:tc>
          <w:tcPr>
            <w:tcW w:w="1394" w:type="dxa"/>
            <w:vAlign w:val="center"/>
          </w:tcPr>
          <w:p w14:paraId="683690E5" w14:textId="54489C4A"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252.3350</w:t>
            </w:r>
          </w:p>
        </w:tc>
        <w:tc>
          <w:tcPr>
            <w:tcW w:w="1394" w:type="dxa"/>
            <w:vAlign w:val="center"/>
          </w:tcPr>
          <w:p w14:paraId="10618034" w14:textId="10FDF0B5" w:rsidR="00B33981" w:rsidRDefault="00B33981" w:rsidP="00B33981">
            <w:pPr>
              <w:jc w:val="center"/>
              <w:rPr>
                <w:rFonts w:ascii="Times New Roman" w:hAnsi="Times New Roman" w:cs="Times New Roman"/>
                <w:sz w:val="24"/>
                <w:szCs w:val="24"/>
              </w:rPr>
            </w:pPr>
            <w:r>
              <w:rPr>
                <w:rFonts w:ascii="Times New Roman" w:hAnsi="Times New Roman" w:cs="Times New Roman"/>
                <w:sz w:val="24"/>
                <w:szCs w:val="24"/>
              </w:rPr>
              <w:t>-252.3061</w:t>
            </w:r>
          </w:p>
        </w:tc>
        <w:tc>
          <w:tcPr>
            <w:tcW w:w="1417" w:type="dxa"/>
            <w:vAlign w:val="center"/>
          </w:tcPr>
          <w:p w14:paraId="20516849" w14:textId="207B5963" w:rsidR="00B33981" w:rsidRDefault="00F53F68" w:rsidP="00F53F68">
            <w:pPr>
              <w:jc w:val="center"/>
              <w:rPr>
                <w:rFonts w:ascii="Times New Roman" w:hAnsi="Times New Roman" w:cs="Times New Roman"/>
                <w:sz w:val="24"/>
                <w:szCs w:val="24"/>
              </w:rPr>
            </w:pPr>
            <w:r>
              <w:rPr>
                <w:rFonts w:ascii="Times New Roman" w:hAnsi="Times New Roman" w:cs="Times New Roman"/>
                <w:sz w:val="24"/>
                <w:szCs w:val="24"/>
              </w:rPr>
              <w:t>-252.1601</w:t>
            </w:r>
          </w:p>
        </w:tc>
      </w:tr>
    </w:tbl>
    <w:p w14:paraId="30D07BED" w14:textId="77777777" w:rsidR="00447DCE" w:rsidRDefault="00447DCE" w:rsidP="00270E6B">
      <w:pPr>
        <w:jc w:val="both"/>
        <w:rPr>
          <w:rFonts w:ascii="Times New Roman" w:hAnsi="Times New Roman" w:cs="Times New Roman"/>
          <w:b/>
          <w:bCs/>
          <w:sz w:val="24"/>
          <w:szCs w:val="24"/>
        </w:rPr>
      </w:pPr>
    </w:p>
    <w:p w14:paraId="37069F39" w14:textId="2F46FE88" w:rsidR="005B240B" w:rsidRDefault="005B240B" w:rsidP="00270E6B">
      <w:pPr>
        <w:jc w:val="both"/>
        <w:rPr>
          <w:rFonts w:ascii="Times New Roman" w:hAnsi="Times New Roman" w:cs="Times New Roman"/>
          <w:b/>
          <w:bCs/>
          <w:sz w:val="24"/>
          <w:szCs w:val="24"/>
        </w:rPr>
      </w:pPr>
      <w:r w:rsidRPr="00711D80">
        <w:rPr>
          <w:rFonts w:ascii="Times New Roman" w:hAnsi="Times New Roman" w:cs="Times New Roman"/>
          <w:b/>
          <w:bCs/>
          <w:sz w:val="24"/>
          <w:szCs w:val="24"/>
        </w:rPr>
        <w:t>Table S</w:t>
      </w:r>
      <w:r w:rsidR="003F41E0">
        <w:rPr>
          <w:rFonts w:ascii="Times New Roman" w:hAnsi="Times New Roman" w:cs="Times New Roman"/>
          <w:b/>
          <w:bCs/>
          <w:sz w:val="24"/>
          <w:szCs w:val="24"/>
        </w:rPr>
        <w:t>10</w:t>
      </w:r>
      <w:r w:rsidRPr="00711D80">
        <w:rPr>
          <w:rFonts w:ascii="Times New Roman" w:hAnsi="Times New Roman" w:cs="Times New Roman"/>
          <w:b/>
          <w:bCs/>
          <w:sz w:val="24"/>
          <w:szCs w:val="24"/>
        </w:rPr>
        <w:t xml:space="preserve">. </w:t>
      </w:r>
      <w:r w:rsidR="004531EE" w:rsidRPr="00E95792">
        <w:rPr>
          <w:rFonts w:ascii="Times New Roman" w:hAnsi="Times New Roman" w:cs="Times New Roman"/>
          <w:sz w:val="24"/>
          <w:szCs w:val="24"/>
        </w:rPr>
        <w:t>Relative free</w:t>
      </w:r>
      <w:r w:rsidRPr="00E95792">
        <w:rPr>
          <w:rFonts w:ascii="Times New Roman" w:hAnsi="Times New Roman" w:cs="Times New Roman"/>
          <w:sz w:val="24"/>
          <w:szCs w:val="24"/>
        </w:rPr>
        <w:t xml:space="preserve"> energ</w:t>
      </w:r>
      <w:r w:rsidR="004531EE" w:rsidRPr="00E95792">
        <w:rPr>
          <w:rFonts w:ascii="Times New Roman" w:hAnsi="Times New Roman" w:cs="Times New Roman"/>
          <w:sz w:val="24"/>
          <w:szCs w:val="24"/>
        </w:rPr>
        <w:t xml:space="preserve">ies (∆G) in </w:t>
      </w:r>
      <w:r w:rsidR="00E95792" w:rsidRPr="00E95792">
        <w:rPr>
          <w:rFonts w:ascii="Times New Roman" w:hAnsi="Times New Roman" w:cs="Times New Roman"/>
          <w:sz w:val="24"/>
          <w:szCs w:val="24"/>
        </w:rPr>
        <w:t>kcal/mol</w:t>
      </w:r>
      <w:r w:rsidRPr="00E95792">
        <w:rPr>
          <w:rFonts w:ascii="Times New Roman" w:hAnsi="Times New Roman" w:cs="Times New Roman"/>
          <w:sz w:val="24"/>
          <w:szCs w:val="24"/>
        </w:rPr>
        <w:t xml:space="preserve"> (a.u.) of</w:t>
      </w:r>
      <w:r w:rsidR="00E95792" w:rsidRPr="00E95792">
        <w:rPr>
          <w:rFonts w:ascii="Times New Roman" w:hAnsi="Times New Roman" w:cs="Times New Roman"/>
          <w:sz w:val="24"/>
          <w:szCs w:val="24"/>
        </w:rPr>
        <w:t xml:space="preserve"> the</w:t>
      </w:r>
      <w:r w:rsidRPr="00E95792">
        <w:rPr>
          <w:rFonts w:ascii="Times New Roman" w:hAnsi="Times New Roman" w:cs="Times New Roman"/>
          <w:sz w:val="24"/>
          <w:szCs w:val="24"/>
        </w:rPr>
        <w:t xml:space="preserve"> key stationary points at the different </w:t>
      </w:r>
      <w:r w:rsidR="00E95792" w:rsidRPr="00E95792">
        <w:rPr>
          <w:rFonts w:ascii="Times New Roman" w:hAnsi="Times New Roman" w:cs="Times New Roman"/>
          <w:sz w:val="24"/>
          <w:szCs w:val="24"/>
        </w:rPr>
        <w:t>level of theories.</w:t>
      </w:r>
    </w:p>
    <w:tbl>
      <w:tblPr>
        <w:tblStyle w:val="TableGrid"/>
        <w:tblW w:w="8402" w:type="dxa"/>
        <w:tblLook w:val="04A0" w:firstRow="1" w:lastRow="0" w:firstColumn="1" w:lastColumn="0" w:noHBand="0" w:noVBand="1"/>
      </w:tblPr>
      <w:tblGrid>
        <w:gridCol w:w="1417"/>
        <w:gridCol w:w="1406"/>
        <w:gridCol w:w="1406"/>
        <w:gridCol w:w="1406"/>
        <w:gridCol w:w="1406"/>
        <w:gridCol w:w="1361"/>
      </w:tblGrid>
      <w:tr w:rsidR="00086299" w14:paraId="04FCEDDF" w14:textId="0BEE1CB3" w:rsidTr="00A72706">
        <w:trPr>
          <w:trHeight w:val="567"/>
        </w:trPr>
        <w:tc>
          <w:tcPr>
            <w:tcW w:w="1417" w:type="dxa"/>
            <w:vAlign w:val="center"/>
          </w:tcPr>
          <w:p w14:paraId="046B86D6" w14:textId="77777777" w:rsidR="00086299" w:rsidRDefault="00086299" w:rsidP="00EC26BF">
            <w:pPr>
              <w:jc w:val="center"/>
              <w:rPr>
                <w:rFonts w:ascii="Times New Roman" w:hAnsi="Times New Roman" w:cs="Times New Roman"/>
                <w:sz w:val="24"/>
                <w:szCs w:val="24"/>
              </w:rPr>
            </w:pPr>
          </w:p>
          <w:p w14:paraId="2C2071B9" w14:textId="77777777" w:rsidR="00086299" w:rsidRDefault="00086299" w:rsidP="00EC26BF">
            <w:pPr>
              <w:jc w:val="center"/>
              <w:rPr>
                <w:rFonts w:ascii="Times New Roman" w:hAnsi="Times New Roman" w:cs="Times New Roman"/>
                <w:sz w:val="24"/>
                <w:szCs w:val="24"/>
              </w:rPr>
            </w:pPr>
          </w:p>
        </w:tc>
        <w:tc>
          <w:tcPr>
            <w:tcW w:w="1406" w:type="dxa"/>
            <w:vAlign w:val="center"/>
          </w:tcPr>
          <w:p w14:paraId="73B77F99" w14:textId="77777777"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SMD</w:t>
            </w:r>
            <w:r w:rsidRPr="00D02EF1">
              <w:rPr>
                <w:rFonts w:ascii="Times New Roman" w:hAnsi="Times New Roman" w:cs="Times New Roman"/>
                <w:sz w:val="24"/>
                <w:szCs w:val="24"/>
                <w:vertAlign w:val="subscript"/>
              </w:rPr>
              <w:t>(Toluene: water)</w:t>
            </w:r>
          </w:p>
          <w:p w14:paraId="61A71607" w14:textId="77777777"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BS3//BS1</w:t>
            </w:r>
          </w:p>
        </w:tc>
        <w:tc>
          <w:tcPr>
            <w:tcW w:w="1406" w:type="dxa"/>
            <w:vAlign w:val="center"/>
          </w:tcPr>
          <w:p w14:paraId="6204F7B6" w14:textId="77777777"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SMD</w:t>
            </w:r>
            <w:r w:rsidRPr="00D02EF1">
              <w:rPr>
                <w:rFonts w:ascii="Times New Roman" w:hAnsi="Times New Roman" w:cs="Times New Roman"/>
                <w:sz w:val="24"/>
                <w:szCs w:val="24"/>
                <w:vertAlign w:val="subscript"/>
              </w:rPr>
              <w:t>(Toluene: water)</w:t>
            </w:r>
          </w:p>
          <w:p w14:paraId="739FF3E8" w14:textId="77777777"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BS4//BS1</w:t>
            </w:r>
          </w:p>
        </w:tc>
        <w:tc>
          <w:tcPr>
            <w:tcW w:w="1406" w:type="dxa"/>
            <w:vAlign w:val="center"/>
          </w:tcPr>
          <w:p w14:paraId="5A5CEF9C" w14:textId="77777777"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SMD</w:t>
            </w:r>
            <w:r w:rsidRPr="00D02EF1">
              <w:rPr>
                <w:rFonts w:ascii="Times New Roman" w:hAnsi="Times New Roman" w:cs="Times New Roman"/>
                <w:sz w:val="24"/>
                <w:szCs w:val="24"/>
                <w:vertAlign w:val="subscript"/>
              </w:rPr>
              <w:t>(Toluene: water)</w:t>
            </w:r>
          </w:p>
          <w:p w14:paraId="3A6115E7" w14:textId="77777777"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BS5//BS1</w:t>
            </w:r>
          </w:p>
        </w:tc>
        <w:tc>
          <w:tcPr>
            <w:tcW w:w="1406" w:type="dxa"/>
            <w:vAlign w:val="center"/>
          </w:tcPr>
          <w:p w14:paraId="39921DC7" w14:textId="77777777"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SMD</w:t>
            </w:r>
            <w:r w:rsidRPr="007B584D">
              <w:rPr>
                <w:rFonts w:ascii="Times New Roman" w:hAnsi="Times New Roman" w:cs="Times New Roman"/>
                <w:sz w:val="24"/>
                <w:szCs w:val="24"/>
                <w:vertAlign w:val="subscript"/>
              </w:rPr>
              <w:t>(Toluene: water)</w:t>
            </w:r>
          </w:p>
          <w:p w14:paraId="358D337C" w14:textId="77777777"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BS6//BS1</w:t>
            </w:r>
          </w:p>
        </w:tc>
        <w:tc>
          <w:tcPr>
            <w:tcW w:w="1361" w:type="dxa"/>
            <w:vAlign w:val="center"/>
          </w:tcPr>
          <w:p w14:paraId="10F2B40E" w14:textId="0F8A61F3" w:rsidR="00086299" w:rsidRDefault="00086299" w:rsidP="00A72706">
            <w:pPr>
              <w:jc w:val="center"/>
              <w:rPr>
                <w:rFonts w:ascii="Times New Roman" w:hAnsi="Times New Roman" w:cs="Times New Roman"/>
                <w:sz w:val="24"/>
                <w:szCs w:val="24"/>
              </w:rPr>
            </w:pPr>
            <w:r>
              <w:rPr>
                <w:rFonts w:ascii="Times New Roman" w:hAnsi="Times New Roman" w:cs="Times New Roman"/>
                <w:sz w:val="24"/>
                <w:szCs w:val="24"/>
              </w:rPr>
              <w:t>PCM</w:t>
            </w:r>
            <w:r w:rsidRPr="007B584D">
              <w:rPr>
                <w:rFonts w:ascii="Times New Roman" w:hAnsi="Times New Roman" w:cs="Times New Roman"/>
                <w:sz w:val="24"/>
                <w:szCs w:val="24"/>
                <w:vertAlign w:val="subscript"/>
              </w:rPr>
              <w:t>(Toluene: water)</w:t>
            </w:r>
          </w:p>
          <w:p w14:paraId="48CFAC0F" w14:textId="05BA2B73" w:rsidR="00086299" w:rsidRDefault="00086299" w:rsidP="00A72706">
            <w:pPr>
              <w:jc w:val="center"/>
              <w:rPr>
                <w:rFonts w:ascii="Times New Roman" w:hAnsi="Times New Roman" w:cs="Times New Roman"/>
                <w:sz w:val="24"/>
                <w:szCs w:val="24"/>
              </w:rPr>
            </w:pPr>
            <w:r>
              <w:rPr>
                <w:rFonts w:ascii="Times New Roman" w:hAnsi="Times New Roman" w:cs="Times New Roman"/>
                <w:sz w:val="24"/>
                <w:szCs w:val="24"/>
              </w:rPr>
              <w:t>/BS7//BS1</w:t>
            </w:r>
          </w:p>
        </w:tc>
      </w:tr>
      <w:tr w:rsidR="00086299" w14:paraId="68308B08" w14:textId="23E42A02" w:rsidTr="00A72706">
        <w:trPr>
          <w:trHeight w:val="567"/>
        </w:trPr>
        <w:tc>
          <w:tcPr>
            <w:tcW w:w="1417" w:type="dxa"/>
            <w:vAlign w:val="center"/>
          </w:tcPr>
          <w:p w14:paraId="763E44F9" w14:textId="77777777" w:rsidR="00086299" w:rsidRPr="00813CE0" w:rsidRDefault="00086299" w:rsidP="00EC26BF">
            <w:pPr>
              <w:jc w:val="center"/>
              <w:rPr>
                <w:rFonts w:ascii="Times New Roman" w:hAnsi="Times New Roman" w:cs="Times New Roman"/>
                <w:b/>
                <w:bCs/>
                <w:sz w:val="24"/>
                <w:szCs w:val="24"/>
              </w:rPr>
            </w:pPr>
            <w:r w:rsidRPr="00813CE0">
              <w:rPr>
                <w:rFonts w:ascii="Times New Roman" w:hAnsi="Times New Roman" w:cs="Times New Roman"/>
                <w:b/>
                <w:bCs/>
                <w:sz w:val="24"/>
                <w:szCs w:val="24"/>
              </w:rPr>
              <w:t>B</w:t>
            </w:r>
          </w:p>
        </w:tc>
        <w:tc>
          <w:tcPr>
            <w:tcW w:w="1406" w:type="dxa"/>
            <w:vAlign w:val="center"/>
          </w:tcPr>
          <w:p w14:paraId="4DE8F0CE" w14:textId="12F33F20"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0.0</w:t>
            </w:r>
          </w:p>
        </w:tc>
        <w:tc>
          <w:tcPr>
            <w:tcW w:w="1406" w:type="dxa"/>
            <w:vAlign w:val="center"/>
          </w:tcPr>
          <w:p w14:paraId="7C6ADB7C" w14:textId="629D6012"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0.0</w:t>
            </w:r>
          </w:p>
        </w:tc>
        <w:tc>
          <w:tcPr>
            <w:tcW w:w="1406" w:type="dxa"/>
            <w:vAlign w:val="center"/>
          </w:tcPr>
          <w:p w14:paraId="2A731D48" w14:textId="444347C8"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0.0</w:t>
            </w:r>
          </w:p>
        </w:tc>
        <w:tc>
          <w:tcPr>
            <w:tcW w:w="1406" w:type="dxa"/>
            <w:vAlign w:val="center"/>
          </w:tcPr>
          <w:p w14:paraId="1D37291A" w14:textId="3A5B14F7"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0.0</w:t>
            </w:r>
          </w:p>
        </w:tc>
        <w:tc>
          <w:tcPr>
            <w:tcW w:w="1361" w:type="dxa"/>
            <w:vAlign w:val="center"/>
          </w:tcPr>
          <w:p w14:paraId="032C5BAF" w14:textId="7DEA73F3" w:rsidR="00086299" w:rsidRDefault="00086299" w:rsidP="00A72706">
            <w:pPr>
              <w:jc w:val="center"/>
              <w:rPr>
                <w:rFonts w:ascii="Times New Roman" w:hAnsi="Times New Roman" w:cs="Times New Roman"/>
                <w:sz w:val="24"/>
                <w:szCs w:val="24"/>
              </w:rPr>
            </w:pPr>
            <w:r>
              <w:rPr>
                <w:rFonts w:ascii="Times New Roman" w:hAnsi="Times New Roman" w:cs="Times New Roman"/>
                <w:sz w:val="24"/>
                <w:szCs w:val="24"/>
              </w:rPr>
              <w:t>0.0</w:t>
            </w:r>
          </w:p>
        </w:tc>
      </w:tr>
      <w:tr w:rsidR="00086299" w14:paraId="5DAA6F52" w14:textId="56B397CF" w:rsidTr="00A72706">
        <w:trPr>
          <w:trHeight w:val="567"/>
        </w:trPr>
        <w:tc>
          <w:tcPr>
            <w:tcW w:w="1417" w:type="dxa"/>
            <w:vAlign w:val="center"/>
          </w:tcPr>
          <w:p w14:paraId="2952A1C7" w14:textId="77777777" w:rsidR="00086299" w:rsidRPr="00813CE0" w:rsidRDefault="00086299" w:rsidP="00EC26BF">
            <w:pPr>
              <w:jc w:val="center"/>
              <w:rPr>
                <w:rFonts w:ascii="Times New Roman" w:hAnsi="Times New Roman" w:cs="Times New Roman"/>
                <w:b/>
                <w:bCs/>
                <w:sz w:val="24"/>
                <w:szCs w:val="24"/>
              </w:rPr>
            </w:pPr>
            <w:r w:rsidRPr="00813CE0">
              <w:rPr>
                <w:rFonts w:ascii="Times New Roman" w:hAnsi="Times New Roman" w:cs="Times New Roman"/>
                <w:b/>
                <w:bCs/>
                <w:sz w:val="24"/>
                <w:szCs w:val="24"/>
              </w:rPr>
              <w:t>C</w:t>
            </w:r>
          </w:p>
        </w:tc>
        <w:tc>
          <w:tcPr>
            <w:tcW w:w="1406" w:type="dxa"/>
            <w:vAlign w:val="center"/>
          </w:tcPr>
          <w:p w14:paraId="62150A09" w14:textId="5DC19E51"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11.4</w:t>
            </w:r>
          </w:p>
        </w:tc>
        <w:tc>
          <w:tcPr>
            <w:tcW w:w="1406" w:type="dxa"/>
            <w:vAlign w:val="center"/>
          </w:tcPr>
          <w:p w14:paraId="5C2EE4B1" w14:textId="1964E112"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7.1</w:t>
            </w:r>
          </w:p>
        </w:tc>
        <w:tc>
          <w:tcPr>
            <w:tcW w:w="1406" w:type="dxa"/>
            <w:vAlign w:val="center"/>
          </w:tcPr>
          <w:p w14:paraId="0E0849F3" w14:textId="2524CC60"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11.4</w:t>
            </w:r>
          </w:p>
        </w:tc>
        <w:tc>
          <w:tcPr>
            <w:tcW w:w="1406" w:type="dxa"/>
            <w:vAlign w:val="center"/>
          </w:tcPr>
          <w:p w14:paraId="6F09951D" w14:textId="11A43C79"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6.5</w:t>
            </w:r>
          </w:p>
        </w:tc>
        <w:tc>
          <w:tcPr>
            <w:tcW w:w="1361" w:type="dxa"/>
            <w:vAlign w:val="center"/>
          </w:tcPr>
          <w:p w14:paraId="42D3B6AB" w14:textId="39787219" w:rsidR="00086299" w:rsidRDefault="00DB690A" w:rsidP="00A72706">
            <w:pPr>
              <w:jc w:val="center"/>
              <w:rPr>
                <w:rFonts w:ascii="Times New Roman" w:hAnsi="Times New Roman" w:cs="Times New Roman"/>
                <w:sz w:val="24"/>
                <w:szCs w:val="24"/>
              </w:rPr>
            </w:pPr>
            <w:r>
              <w:rPr>
                <w:rFonts w:ascii="Times New Roman" w:hAnsi="Times New Roman" w:cs="Times New Roman"/>
                <w:sz w:val="24"/>
                <w:szCs w:val="24"/>
              </w:rPr>
              <w:t>5.1</w:t>
            </w:r>
          </w:p>
        </w:tc>
      </w:tr>
      <w:tr w:rsidR="00086299" w14:paraId="61E7C6A3" w14:textId="18F900A3" w:rsidTr="00A72706">
        <w:trPr>
          <w:trHeight w:val="567"/>
        </w:trPr>
        <w:tc>
          <w:tcPr>
            <w:tcW w:w="1417" w:type="dxa"/>
            <w:vAlign w:val="center"/>
          </w:tcPr>
          <w:p w14:paraId="6E7D8B4E" w14:textId="77777777" w:rsidR="00086299" w:rsidRPr="00813CE0" w:rsidRDefault="00086299" w:rsidP="00EC26BF">
            <w:pPr>
              <w:jc w:val="center"/>
              <w:rPr>
                <w:rFonts w:ascii="Times New Roman" w:hAnsi="Times New Roman" w:cs="Times New Roman"/>
                <w:b/>
                <w:bCs/>
                <w:sz w:val="24"/>
                <w:szCs w:val="24"/>
              </w:rPr>
            </w:pPr>
            <w:r w:rsidRPr="00813CE0">
              <w:rPr>
                <w:rFonts w:ascii="Times New Roman" w:hAnsi="Times New Roman" w:cs="Times New Roman"/>
                <w:b/>
                <w:bCs/>
                <w:sz w:val="24"/>
                <w:szCs w:val="24"/>
              </w:rPr>
              <w:t>TS(C-D)</w:t>
            </w:r>
          </w:p>
        </w:tc>
        <w:tc>
          <w:tcPr>
            <w:tcW w:w="1406" w:type="dxa"/>
            <w:vAlign w:val="center"/>
          </w:tcPr>
          <w:p w14:paraId="61562C77" w14:textId="7EDF1B56"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16.0</w:t>
            </w:r>
          </w:p>
        </w:tc>
        <w:tc>
          <w:tcPr>
            <w:tcW w:w="1406" w:type="dxa"/>
            <w:vAlign w:val="center"/>
          </w:tcPr>
          <w:p w14:paraId="41F4B842" w14:textId="5859E63D"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11.7</w:t>
            </w:r>
          </w:p>
        </w:tc>
        <w:tc>
          <w:tcPr>
            <w:tcW w:w="1406" w:type="dxa"/>
            <w:vAlign w:val="center"/>
          </w:tcPr>
          <w:p w14:paraId="644D8C73" w14:textId="0E107AB8"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16.0</w:t>
            </w:r>
          </w:p>
        </w:tc>
        <w:tc>
          <w:tcPr>
            <w:tcW w:w="1406" w:type="dxa"/>
            <w:vAlign w:val="center"/>
          </w:tcPr>
          <w:p w14:paraId="0E11F4C4" w14:textId="346434B9"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11.3</w:t>
            </w:r>
          </w:p>
        </w:tc>
        <w:tc>
          <w:tcPr>
            <w:tcW w:w="1361" w:type="dxa"/>
            <w:vAlign w:val="center"/>
          </w:tcPr>
          <w:p w14:paraId="239A1993" w14:textId="145279D4" w:rsidR="00086299" w:rsidRDefault="00DB690A" w:rsidP="00A72706">
            <w:pPr>
              <w:jc w:val="center"/>
              <w:rPr>
                <w:rFonts w:ascii="Times New Roman" w:hAnsi="Times New Roman" w:cs="Times New Roman"/>
                <w:sz w:val="24"/>
                <w:szCs w:val="24"/>
              </w:rPr>
            </w:pPr>
            <w:r>
              <w:rPr>
                <w:rFonts w:ascii="Times New Roman" w:hAnsi="Times New Roman" w:cs="Times New Roman"/>
                <w:sz w:val="24"/>
                <w:szCs w:val="24"/>
              </w:rPr>
              <w:t>9.0</w:t>
            </w:r>
          </w:p>
        </w:tc>
      </w:tr>
      <w:tr w:rsidR="00086299" w14:paraId="788B2022" w14:textId="02B60266" w:rsidTr="00A72706">
        <w:trPr>
          <w:trHeight w:val="567"/>
        </w:trPr>
        <w:tc>
          <w:tcPr>
            <w:tcW w:w="1417" w:type="dxa"/>
            <w:vAlign w:val="center"/>
          </w:tcPr>
          <w:p w14:paraId="13BC4757" w14:textId="77777777" w:rsidR="00086299" w:rsidRPr="00813CE0" w:rsidRDefault="00086299" w:rsidP="00EC26BF">
            <w:pPr>
              <w:jc w:val="center"/>
              <w:rPr>
                <w:rFonts w:ascii="Times New Roman" w:hAnsi="Times New Roman" w:cs="Times New Roman"/>
                <w:b/>
                <w:bCs/>
                <w:sz w:val="24"/>
                <w:szCs w:val="24"/>
              </w:rPr>
            </w:pPr>
            <w:r w:rsidRPr="00813CE0">
              <w:rPr>
                <w:rFonts w:ascii="Times New Roman" w:hAnsi="Times New Roman" w:cs="Times New Roman"/>
                <w:b/>
                <w:bCs/>
                <w:sz w:val="24"/>
                <w:szCs w:val="24"/>
              </w:rPr>
              <w:t>D</w:t>
            </w:r>
          </w:p>
        </w:tc>
        <w:tc>
          <w:tcPr>
            <w:tcW w:w="1406" w:type="dxa"/>
            <w:vAlign w:val="center"/>
          </w:tcPr>
          <w:p w14:paraId="39098C34" w14:textId="1D521B08"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11.3</w:t>
            </w:r>
          </w:p>
        </w:tc>
        <w:tc>
          <w:tcPr>
            <w:tcW w:w="1406" w:type="dxa"/>
            <w:vAlign w:val="center"/>
          </w:tcPr>
          <w:p w14:paraId="3E547830" w14:textId="7A9C9AB2"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15.2</w:t>
            </w:r>
          </w:p>
        </w:tc>
        <w:tc>
          <w:tcPr>
            <w:tcW w:w="1406" w:type="dxa"/>
            <w:vAlign w:val="center"/>
          </w:tcPr>
          <w:p w14:paraId="4993A659" w14:textId="291AE745"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9.7</w:t>
            </w:r>
          </w:p>
        </w:tc>
        <w:tc>
          <w:tcPr>
            <w:tcW w:w="1406" w:type="dxa"/>
            <w:vAlign w:val="center"/>
          </w:tcPr>
          <w:p w14:paraId="4061872A" w14:textId="75BFB4C0"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13.8</w:t>
            </w:r>
          </w:p>
        </w:tc>
        <w:tc>
          <w:tcPr>
            <w:tcW w:w="1361" w:type="dxa"/>
            <w:vAlign w:val="center"/>
          </w:tcPr>
          <w:p w14:paraId="1B86A42D" w14:textId="303545B7" w:rsidR="00086299" w:rsidRDefault="00DB690A" w:rsidP="00A72706">
            <w:pPr>
              <w:jc w:val="center"/>
              <w:rPr>
                <w:rFonts w:ascii="Times New Roman" w:hAnsi="Times New Roman" w:cs="Times New Roman"/>
                <w:sz w:val="24"/>
                <w:szCs w:val="24"/>
              </w:rPr>
            </w:pPr>
            <w:r>
              <w:rPr>
                <w:rFonts w:ascii="Times New Roman" w:hAnsi="Times New Roman" w:cs="Times New Roman"/>
                <w:sz w:val="24"/>
                <w:szCs w:val="24"/>
              </w:rPr>
              <w:t>-14.1</w:t>
            </w:r>
          </w:p>
        </w:tc>
      </w:tr>
      <w:tr w:rsidR="00086299" w14:paraId="0FD90CA0" w14:textId="36F2DCAE" w:rsidTr="00A72706">
        <w:trPr>
          <w:trHeight w:val="567"/>
        </w:trPr>
        <w:tc>
          <w:tcPr>
            <w:tcW w:w="1417" w:type="dxa"/>
            <w:vAlign w:val="center"/>
          </w:tcPr>
          <w:p w14:paraId="0C5CBC4E" w14:textId="77777777" w:rsidR="00086299" w:rsidRPr="00813CE0" w:rsidRDefault="00086299" w:rsidP="00EC26BF">
            <w:pPr>
              <w:jc w:val="center"/>
              <w:rPr>
                <w:rFonts w:ascii="Times New Roman" w:hAnsi="Times New Roman" w:cs="Times New Roman"/>
                <w:b/>
                <w:bCs/>
                <w:sz w:val="24"/>
                <w:szCs w:val="24"/>
              </w:rPr>
            </w:pPr>
            <w:r w:rsidRPr="00813CE0">
              <w:rPr>
                <w:rFonts w:ascii="Times New Roman" w:hAnsi="Times New Roman" w:cs="Times New Roman"/>
                <w:b/>
                <w:bCs/>
                <w:sz w:val="24"/>
                <w:szCs w:val="24"/>
              </w:rPr>
              <w:t>E</w:t>
            </w:r>
          </w:p>
        </w:tc>
        <w:tc>
          <w:tcPr>
            <w:tcW w:w="1406" w:type="dxa"/>
            <w:vAlign w:val="center"/>
          </w:tcPr>
          <w:p w14:paraId="5CB0AADD" w14:textId="5C98E2D7"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17.8</w:t>
            </w:r>
          </w:p>
        </w:tc>
        <w:tc>
          <w:tcPr>
            <w:tcW w:w="1406" w:type="dxa"/>
            <w:vAlign w:val="center"/>
          </w:tcPr>
          <w:p w14:paraId="0097D8C6" w14:textId="0CC9D840"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22.7</w:t>
            </w:r>
          </w:p>
        </w:tc>
        <w:tc>
          <w:tcPr>
            <w:tcW w:w="1406" w:type="dxa"/>
            <w:vAlign w:val="center"/>
          </w:tcPr>
          <w:p w14:paraId="5C63DA67" w14:textId="455E2B85"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17.4</w:t>
            </w:r>
          </w:p>
        </w:tc>
        <w:tc>
          <w:tcPr>
            <w:tcW w:w="1406" w:type="dxa"/>
            <w:vAlign w:val="center"/>
          </w:tcPr>
          <w:p w14:paraId="7DBE7D47" w14:textId="06CF9474"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22.2</w:t>
            </w:r>
          </w:p>
        </w:tc>
        <w:tc>
          <w:tcPr>
            <w:tcW w:w="1361" w:type="dxa"/>
            <w:vAlign w:val="center"/>
          </w:tcPr>
          <w:p w14:paraId="1E08D2E9" w14:textId="1C02550A" w:rsidR="00086299" w:rsidRDefault="00DB690A" w:rsidP="00A72706">
            <w:pPr>
              <w:jc w:val="center"/>
              <w:rPr>
                <w:rFonts w:ascii="Times New Roman" w:hAnsi="Times New Roman" w:cs="Times New Roman"/>
                <w:sz w:val="24"/>
                <w:szCs w:val="24"/>
              </w:rPr>
            </w:pPr>
            <w:r>
              <w:rPr>
                <w:rFonts w:ascii="Times New Roman" w:hAnsi="Times New Roman" w:cs="Times New Roman"/>
                <w:sz w:val="24"/>
                <w:szCs w:val="24"/>
              </w:rPr>
              <w:t>-29.1</w:t>
            </w:r>
          </w:p>
        </w:tc>
      </w:tr>
      <w:tr w:rsidR="00086299" w14:paraId="30744231" w14:textId="1C1F9AC8" w:rsidTr="00A72706">
        <w:trPr>
          <w:trHeight w:val="567"/>
        </w:trPr>
        <w:tc>
          <w:tcPr>
            <w:tcW w:w="1417" w:type="dxa"/>
            <w:vAlign w:val="center"/>
          </w:tcPr>
          <w:p w14:paraId="14C6051C" w14:textId="39B29514" w:rsidR="00086299" w:rsidRPr="00813CE0" w:rsidRDefault="00086299" w:rsidP="00EC26BF">
            <w:pPr>
              <w:jc w:val="center"/>
              <w:rPr>
                <w:rFonts w:ascii="Times New Roman" w:hAnsi="Times New Roman" w:cs="Times New Roman"/>
                <w:b/>
                <w:bCs/>
                <w:sz w:val="24"/>
                <w:szCs w:val="24"/>
              </w:rPr>
            </w:pPr>
            <w:r>
              <w:rPr>
                <w:rFonts w:ascii="Times New Roman" w:hAnsi="Times New Roman" w:cs="Times New Roman"/>
                <w:b/>
                <w:bCs/>
                <w:sz w:val="24"/>
                <w:szCs w:val="24"/>
              </w:rPr>
              <w:t>`</w:t>
            </w:r>
            <w:r w:rsidRPr="00813CE0">
              <w:rPr>
                <w:rFonts w:ascii="Times New Roman" w:hAnsi="Times New Roman" w:cs="Times New Roman"/>
                <w:b/>
                <w:bCs/>
                <w:sz w:val="24"/>
                <w:szCs w:val="24"/>
              </w:rPr>
              <w:t>TS(E-F</w:t>
            </w:r>
            <w:r w:rsidRPr="00F64735">
              <w:rPr>
                <w:rFonts w:ascii="Times New Roman" w:hAnsi="Times New Roman" w:cs="Times New Roman"/>
                <w:b/>
                <w:bCs/>
                <w:sz w:val="24"/>
                <w:szCs w:val="24"/>
                <w:vertAlign w:val="subscript"/>
              </w:rPr>
              <w:t>S</w:t>
            </w:r>
            <w:r w:rsidRPr="00813CE0">
              <w:rPr>
                <w:rFonts w:ascii="Times New Roman" w:hAnsi="Times New Roman" w:cs="Times New Roman"/>
                <w:b/>
                <w:bCs/>
                <w:sz w:val="24"/>
                <w:szCs w:val="24"/>
              </w:rPr>
              <w:t>)</w:t>
            </w:r>
          </w:p>
        </w:tc>
        <w:tc>
          <w:tcPr>
            <w:tcW w:w="1406" w:type="dxa"/>
            <w:vAlign w:val="center"/>
          </w:tcPr>
          <w:p w14:paraId="0BBEB261" w14:textId="7CBFF075"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3.4</w:t>
            </w:r>
          </w:p>
        </w:tc>
        <w:tc>
          <w:tcPr>
            <w:tcW w:w="1406" w:type="dxa"/>
            <w:vAlign w:val="center"/>
          </w:tcPr>
          <w:p w14:paraId="2DCDF759" w14:textId="7C215E30"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1.2</w:t>
            </w:r>
          </w:p>
        </w:tc>
        <w:tc>
          <w:tcPr>
            <w:tcW w:w="1406" w:type="dxa"/>
            <w:vAlign w:val="center"/>
          </w:tcPr>
          <w:p w14:paraId="5196EF71" w14:textId="28760460"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1.7</w:t>
            </w:r>
          </w:p>
        </w:tc>
        <w:tc>
          <w:tcPr>
            <w:tcW w:w="1406" w:type="dxa"/>
            <w:vAlign w:val="center"/>
          </w:tcPr>
          <w:p w14:paraId="266CA149" w14:textId="64DBDC14"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2.7</w:t>
            </w:r>
          </w:p>
        </w:tc>
        <w:tc>
          <w:tcPr>
            <w:tcW w:w="1361" w:type="dxa"/>
            <w:vAlign w:val="center"/>
          </w:tcPr>
          <w:p w14:paraId="0381A255" w14:textId="792A9E60" w:rsidR="00086299" w:rsidRDefault="00DB690A" w:rsidP="00A72706">
            <w:pPr>
              <w:jc w:val="center"/>
              <w:rPr>
                <w:rFonts w:ascii="Times New Roman" w:hAnsi="Times New Roman" w:cs="Times New Roman"/>
                <w:sz w:val="24"/>
                <w:szCs w:val="24"/>
              </w:rPr>
            </w:pPr>
            <w:r>
              <w:rPr>
                <w:rFonts w:ascii="Times New Roman" w:hAnsi="Times New Roman" w:cs="Times New Roman"/>
                <w:sz w:val="24"/>
                <w:szCs w:val="24"/>
              </w:rPr>
              <w:t>-11</w:t>
            </w:r>
            <w:r w:rsidR="00A72706">
              <w:rPr>
                <w:rFonts w:ascii="Times New Roman" w:hAnsi="Times New Roman" w:cs="Times New Roman"/>
                <w:sz w:val="24"/>
                <w:szCs w:val="24"/>
              </w:rPr>
              <w:t>.5</w:t>
            </w:r>
          </w:p>
        </w:tc>
      </w:tr>
      <w:tr w:rsidR="00086299" w14:paraId="287936DC" w14:textId="11CC77E4" w:rsidTr="00A72706">
        <w:trPr>
          <w:trHeight w:val="567"/>
        </w:trPr>
        <w:tc>
          <w:tcPr>
            <w:tcW w:w="1417" w:type="dxa"/>
            <w:vAlign w:val="center"/>
          </w:tcPr>
          <w:p w14:paraId="6445D042" w14:textId="77777777" w:rsidR="00086299" w:rsidRPr="00813CE0" w:rsidRDefault="00086299" w:rsidP="00EC26BF">
            <w:pPr>
              <w:jc w:val="center"/>
              <w:rPr>
                <w:rFonts w:ascii="Times New Roman" w:hAnsi="Times New Roman" w:cs="Times New Roman"/>
                <w:b/>
                <w:bCs/>
                <w:sz w:val="24"/>
                <w:szCs w:val="24"/>
              </w:rPr>
            </w:pPr>
            <w:r w:rsidRPr="00813CE0">
              <w:rPr>
                <w:rFonts w:ascii="Times New Roman" w:hAnsi="Times New Roman" w:cs="Times New Roman"/>
                <w:b/>
                <w:bCs/>
                <w:sz w:val="24"/>
                <w:szCs w:val="24"/>
              </w:rPr>
              <w:t>F</w:t>
            </w:r>
            <w:r w:rsidRPr="00F64735">
              <w:rPr>
                <w:rFonts w:ascii="Times New Roman" w:hAnsi="Times New Roman" w:cs="Times New Roman"/>
                <w:b/>
                <w:bCs/>
                <w:sz w:val="24"/>
                <w:szCs w:val="24"/>
                <w:vertAlign w:val="subscript"/>
              </w:rPr>
              <w:t>S</w:t>
            </w:r>
          </w:p>
        </w:tc>
        <w:tc>
          <w:tcPr>
            <w:tcW w:w="1406" w:type="dxa"/>
            <w:vAlign w:val="center"/>
          </w:tcPr>
          <w:p w14:paraId="6553553B" w14:textId="2F4FBB39"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18.4</w:t>
            </w:r>
          </w:p>
        </w:tc>
        <w:tc>
          <w:tcPr>
            <w:tcW w:w="1406" w:type="dxa"/>
            <w:vAlign w:val="center"/>
          </w:tcPr>
          <w:p w14:paraId="48F9AFCB" w14:textId="08E79ED9"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23.0</w:t>
            </w:r>
          </w:p>
        </w:tc>
        <w:tc>
          <w:tcPr>
            <w:tcW w:w="1406" w:type="dxa"/>
            <w:vAlign w:val="center"/>
          </w:tcPr>
          <w:p w14:paraId="2DD9E626" w14:textId="175F13F2"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21.6</w:t>
            </w:r>
          </w:p>
        </w:tc>
        <w:tc>
          <w:tcPr>
            <w:tcW w:w="1406" w:type="dxa"/>
            <w:vAlign w:val="center"/>
          </w:tcPr>
          <w:p w14:paraId="1B5F0CC2" w14:textId="4A6B103B" w:rsidR="00086299" w:rsidRDefault="00086299" w:rsidP="00EC26BF">
            <w:pPr>
              <w:jc w:val="center"/>
              <w:rPr>
                <w:rFonts w:ascii="Times New Roman" w:hAnsi="Times New Roman" w:cs="Times New Roman"/>
                <w:sz w:val="24"/>
                <w:szCs w:val="24"/>
              </w:rPr>
            </w:pPr>
            <w:r>
              <w:rPr>
                <w:rFonts w:ascii="Times New Roman" w:hAnsi="Times New Roman" w:cs="Times New Roman"/>
                <w:sz w:val="24"/>
                <w:szCs w:val="24"/>
              </w:rPr>
              <w:t>-26.0</w:t>
            </w:r>
          </w:p>
        </w:tc>
        <w:tc>
          <w:tcPr>
            <w:tcW w:w="1361" w:type="dxa"/>
            <w:vAlign w:val="center"/>
          </w:tcPr>
          <w:p w14:paraId="6C202C7C" w14:textId="5B51FE65" w:rsidR="00086299" w:rsidRDefault="00A72706" w:rsidP="00A72706">
            <w:pPr>
              <w:jc w:val="center"/>
              <w:rPr>
                <w:rFonts w:ascii="Times New Roman" w:hAnsi="Times New Roman" w:cs="Times New Roman"/>
                <w:sz w:val="24"/>
                <w:szCs w:val="24"/>
              </w:rPr>
            </w:pPr>
            <w:r>
              <w:rPr>
                <w:rFonts w:ascii="Times New Roman" w:hAnsi="Times New Roman" w:cs="Times New Roman"/>
                <w:sz w:val="24"/>
                <w:szCs w:val="24"/>
              </w:rPr>
              <w:t>-35.1</w:t>
            </w:r>
          </w:p>
        </w:tc>
      </w:tr>
    </w:tbl>
    <w:p w14:paraId="1ECBE370" w14:textId="31F2BB8F" w:rsidR="00C46B99" w:rsidRDefault="00C46B99" w:rsidP="00270E6B">
      <w:pPr>
        <w:jc w:val="both"/>
        <w:rPr>
          <w:rFonts w:ascii="Times New Roman" w:hAnsi="Times New Roman" w:cs="Times New Roman"/>
          <w:b/>
          <w:bCs/>
          <w:sz w:val="24"/>
          <w:szCs w:val="24"/>
        </w:rPr>
      </w:pPr>
    </w:p>
    <w:p w14:paraId="7E322170" w14:textId="413163BB" w:rsidR="00151386" w:rsidRPr="00151386" w:rsidRDefault="00151386" w:rsidP="00270E6B">
      <w:pPr>
        <w:jc w:val="both"/>
        <w:rPr>
          <w:rFonts w:ascii="Times New Roman" w:hAnsi="Times New Roman" w:cs="Times New Roman"/>
          <w:b/>
          <w:bCs/>
          <w:sz w:val="24"/>
          <w:szCs w:val="24"/>
        </w:rPr>
      </w:pPr>
      <w:r w:rsidRPr="00151386">
        <w:rPr>
          <w:rFonts w:ascii="Times New Roman" w:hAnsi="Times New Roman" w:cs="Times New Roman"/>
          <w:b/>
          <w:bCs/>
          <w:sz w:val="24"/>
          <w:szCs w:val="24"/>
        </w:rPr>
        <w:t>19. Electronic Energies of all the Stationary Points</w:t>
      </w:r>
    </w:p>
    <w:p w14:paraId="43FFA82F" w14:textId="5E4325BD" w:rsidR="00C70711" w:rsidRDefault="004E4C5E" w:rsidP="00270E6B">
      <w:pPr>
        <w:jc w:val="both"/>
        <w:rPr>
          <w:rFonts w:ascii="Times New Roman" w:hAnsi="Times New Roman" w:cs="Times New Roman"/>
        </w:rPr>
      </w:pPr>
      <w:r>
        <w:rPr>
          <w:rFonts w:ascii="Times New Roman" w:hAnsi="Times New Roman" w:cs="Times New Roman"/>
          <w:b/>
          <w:bCs/>
          <w:sz w:val="24"/>
          <w:szCs w:val="24"/>
        </w:rPr>
        <w:t>Table S</w:t>
      </w:r>
      <w:r w:rsidR="00EC26BF">
        <w:rPr>
          <w:rFonts w:ascii="Times New Roman" w:hAnsi="Times New Roman" w:cs="Times New Roman"/>
          <w:b/>
          <w:bCs/>
          <w:sz w:val="24"/>
          <w:szCs w:val="24"/>
        </w:rPr>
        <w:t>1</w:t>
      </w:r>
      <w:r w:rsidR="003F41E0">
        <w:rPr>
          <w:rFonts w:ascii="Times New Roman" w:hAnsi="Times New Roman" w:cs="Times New Roman"/>
          <w:b/>
          <w:bCs/>
          <w:sz w:val="24"/>
          <w:szCs w:val="24"/>
        </w:rPr>
        <w:t>1</w:t>
      </w:r>
      <w:r>
        <w:rPr>
          <w:rFonts w:ascii="Times New Roman" w:hAnsi="Times New Roman" w:cs="Times New Roman"/>
          <w:b/>
          <w:bCs/>
          <w:sz w:val="24"/>
          <w:szCs w:val="24"/>
        </w:rPr>
        <w:t>.</w:t>
      </w:r>
      <w:r w:rsidR="00AF3F5F">
        <w:rPr>
          <w:rFonts w:ascii="Times New Roman" w:hAnsi="Times New Roman" w:cs="Times New Roman"/>
          <w:b/>
          <w:bCs/>
          <w:sz w:val="24"/>
          <w:szCs w:val="24"/>
        </w:rPr>
        <w:t xml:space="preserve"> </w:t>
      </w:r>
      <w:r w:rsidR="004343A9">
        <w:rPr>
          <w:rFonts w:ascii="Times New Roman" w:hAnsi="Times New Roman" w:cs="Times New Roman"/>
          <w:sz w:val="24"/>
          <w:szCs w:val="24"/>
        </w:rPr>
        <w:t>Toal E</w:t>
      </w:r>
      <w:r w:rsidR="00AF3F5F" w:rsidRPr="00151386">
        <w:rPr>
          <w:rFonts w:ascii="Times New Roman" w:hAnsi="Times New Roman" w:cs="Times New Roman"/>
          <w:sz w:val="24"/>
          <w:szCs w:val="24"/>
        </w:rPr>
        <w:t>lectronic energies</w:t>
      </w:r>
      <w:r w:rsidR="00903156" w:rsidRPr="00151386">
        <w:rPr>
          <w:rFonts w:ascii="Times New Roman" w:hAnsi="Times New Roman" w:cs="Times New Roman"/>
          <w:sz w:val="24"/>
          <w:szCs w:val="24"/>
        </w:rPr>
        <w:t xml:space="preserve"> (∆</w:t>
      </w:r>
      <w:r w:rsidR="00290392" w:rsidRPr="00151386">
        <w:rPr>
          <w:rFonts w:ascii="Times New Roman" w:hAnsi="Times New Roman" w:cs="Times New Roman"/>
          <w:sz w:val="24"/>
          <w:szCs w:val="24"/>
        </w:rPr>
        <w:t>E)</w:t>
      </w:r>
      <w:r w:rsidR="00AF3F5F" w:rsidRPr="00151386">
        <w:rPr>
          <w:rFonts w:ascii="Times New Roman" w:hAnsi="Times New Roman" w:cs="Times New Roman"/>
          <w:sz w:val="24"/>
          <w:szCs w:val="24"/>
        </w:rPr>
        <w:t xml:space="preserve"> of all stationary points at </w:t>
      </w:r>
      <w:r w:rsidR="00F4616A" w:rsidRPr="00151386">
        <w:rPr>
          <w:rFonts w:ascii="Times New Roman" w:hAnsi="Times New Roman" w:cs="Times New Roman"/>
        </w:rPr>
        <w:t>SMD</w:t>
      </w:r>
      <w:r w:rsidR="00F4616A" w:rsidRPr="00151386">
        <w:rPr>
          <w:rFonts w:ascii="Times New Roman" w:hAnsi="Times New Roman" w:cs="Times New Roman"/>
          <w:vertAlign w:val="subscript"/>
        </w:rPr>
        <w:t>(toluene: water)</w:t>
      </w:r>
      <w:r w:rsidR="00F4616A" w:rsidRPr="00151386">
        <w:rPr>
          <w:rFonts w:ascii="Times New Roman" w:hAnsi="Times New Roman" w:cs="Times New Roman"/>
        </w:rPr>
        <w:t>/B3LYP-D3(BJ)/6-311++G(d,p),SDD(Rh, Fe)//B3LYP-D3(BJ)/6-31G(d,p),SDD(Rh, Fe)</w:t>
      </w:r>
      <w:r w:rsidR="00903156" w:rsidRPr="00151386">
        <w:rPr>
          <w:rFonts w:ascii="Times New Roman" w:hAnsi="Times New Roman" w:cs="Times New Roman"/>
        </w:rPr>
        <w:t xml:space="preserve"> level of theory.</w:t>
      </w:r>
    </w:p>
    <w:p w14:paraId="262C05A4" w14:textId="77777777" w:rsidR="00E95792" w:rsidRDefault="00E95792" w:rsidP="00270E6B">
      <w:pPr>
        <w:ind w:left="720"/>
        <w:jc w:val="both"/>
        <w:rPr>
          <w:rFonts w:ascii="Times New Roman" w:hAnsi="Times New Roman" w:cs="Times New Roman"/>
          <w:b/>
          <w:bCs/>
          <w:sz w:val="24"/>
          <w:szCs w:val="24"/>
        </w:rPr>
      </w:pPr>
    </w:p>
    <w:tbl>
      <w:tblPr>
        <w:tblStyle w:val="TableGrid"/>
        <w:tblW w:w="7030" w:type="dxa"/>
        <w:tblInd w:w="720" w:type="dxa"/>
        <w:tblLook w:val="04A0" w:firstRow="1" w:lastRow="0" w:firstColumn="1" w:lastColumn="0" w:noHBand="0" w:noVBand="1"/>
      </w:tblPr>
      <w:tblGrid>
        <w:gridCol w:w="3515"/>
        <w:gridCol w:w="3515"/>
      </w:tblGrid>
      <w:tr w:rsidR="00C70711" w:rsidRPr="00C70711" w14:paraId="19FE0B0C" w14:textId="77777777" w:rsidTr="00EC26BF">
        <w:trPr>
          <w:trHeight w:val="510"/>
        </w:trPr>
        <w:tc>
          <w:tcPr>
            <w:tcW w:w="3515" w:type="dxa"/>
            <w:vAlign w:val="center"/>
          </w:tcPr>
          <w:p w14:paraId="216509BD"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species</w:t>
            </w:r>
          </w:p>
        </w:tc>
        <w:tc>
          <w:tcPr>
            <w:tcW w:w="3515" w:type="dxa"/>
            <w:vAlign w:val="center"/>
          </w:tcPr>
          <w:p w14:paraId="3C336031"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E (a.u.)</w:t>
            </w:r>
          </w:p>
        </w:tc>
      </w:tr>
      <w:tr w:rsidR="00C70711" w:rsidRPr="00C70711" w14:paraId="6DDC21F5" w14:textId="77777777" w:rsidTr="00EC26BF">
        <w:trPr>
          <w:trHeight w:val="510"/>
        </w:trPr>
        <w:tc>
          <w:tcPr>
            <w:tcW w:w="3515" w:type="dxa"/>
            <w:vAlign w:val="center"/>
          </w:tcPr>
          <w:p w14:paraId="41FA9DA1"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L(Josiphos)</w:t>
            </w:r>
          </w:p>
        </w:tc>
        <w:tc>
          <w:tcPr>
            <w:tcW w:w="3515" w:type="dxa"/>
            <w:vAlign w:val="center"/>
          </w:tcPr>
          <w:p w14:paraId="467E1443"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2663.089366</w:t>
            </w:r>
          </w:p>
        </w:tc>
      </w:tr>
      <w:tr w:rsidR="00C70711" w:rsidRPr="00C70711" w14:paraId="2F0CD38A" w14:textId="77777777" w:rsidTr="00EC26BF">
        <w:trPr>
          <w:trHeight w:val="510"/>
        </w:trPr>
        <w:tc>
          <w:tcPr>
            <w:tcW w:w="3515" w:type="dxa"/>
            <w:vAlign w:val="center"/>
          </w:tcPr>
          <w:p w14:paraId="310FA91E"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K</w:t>
            </w:r>
            <w:r w:rsidRPr="00C70711">
              <w:rPr>
                <w:rFonts w:ascii="Times New Roman" w:hAnsi="Times New Roman" w:cs="Times New Roman"/>
                <w:b/>
                <w:bCs/>
                <w:sz w:val="24"/>
                <w:szCs w:val="24"/>
                <w:vertAlign w:val="subscript"/>
              </w:rPr>
              <w:t>2</w:t>
            </w:r>
            <w:r w:rsidRPr="00C70711">
              <w:rPr>
                <w:rFonts w:ascii="Times New Roman" w:hAnsi="Times New Roman" w:cs="Times New Roman"/>
                <w:b/>
                <w:bCs/>
                <w:sz w:val="24"/>
                <w:szCs w:val="24"/>
              </w:rPr>
              <w:t>CO</w:t>
            </w:r>
            <w:r w:rsidRPr="00C70711">
              <w:rPr>
                <w:rFonts w:ascii="Times New Roman" w:hAnsi="Times New Roman" w:cs="Times New Roman"/>
                <w:b/>
                <w:bCs/>
                <w:sz w:val="24"/>
                <w:szCs w:val="24"/>
                <w:vertAlign w:val="subscript"/>
              </w:rPr>
              <w:t>3</w:t>
            </w:r>
          </w:p>
        </w:tc>
        <w:tc>
          <w:tcPr>
            <w:tcW w:w="3515" w:type="dxa"/>
            <w:vAlign w:val="center"/>
          </w:tcPr>
          <w:p w14:paraId="40D7BA24"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1463.93074287</w:t>
            </w:r>
          </w:p>
        </w:tc>
      </w:tr>
      <w:tr w:rsidR="00C70711" w:rsidRPr="00C70711" w14:paraId="6DC4DF49" w14:textId="77777777" w:rsidTr="00EC26BF">
        <w:trPr>
          <w:trHeight w:val="510"/>
        </w:trPr>
        <w:tc>
          <w:tcPr>
            <w:tcW w:w="3515" w:type="dxa"/>
            <w:vAlign w:val="center"/>
          </w:tcPr>
          <w:p w14:paraId="1A1C3485"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PhB(OH)</w:t>
            </w:r>
            <w:r w:rsidRPr="00C70711">
              <w:rPr>
                <w:rFonts w:ascii="Times New Roman" w:hAnsi="Times New Roman" w:cs="Times New Roman"/>
                <w:b/>
                <w:bCs/>
                <w:sz w:val="24"/>
                <w:szCs w:val="24"/>
                <w:vertAlign w:val="subscript"/>
              </w:rPr>
              <w:t>2</w:t>
            </w:r>
          </w:p>
        </w:tc>
        <w:tc>
          <w:tcPr>
            <w:tcW w:w="3515" w:type="dxa"/>
            <w:vAlign w:val="center"/>
          </w:tcPr>
          <w:p w14:paraId="47178E8F"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252.5933451</w:t>
            </w:r>
          </w:p>
        </w:tc>
      </w:tr>
      <w:tr w:rsidR="00C70711" w:rsidRPr="00C70711" w14:paraId="4FC56457" w14:textId="77777777" w:rsidTr="00EC26BF">
        <w:trPr>
          <w:trHeight w:val="510"/>
        </w:trPr>
        <w:tc>
          <w:tcPr>
            <w:tcW w:w="3515" w:type="dxa"/>
            <w:vAlign w:val="center"/>
          </w:tcPr>
          <w:p w14:paraId="34B6DD78"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PhB(OH)</w:t>
            </w:r>
            <w:r w:rsidRPr="00C70711">
              <w:rPr>
                <w:rFonts w:ascii="Times New Roman" w:hAnsi="Times New Roman" w:cs="Times New Roman"/>
                <w:b/>
                <w:bCs/>
                <w:sz w:val="24"/>
                <w:szCs w:val="24"/>
                <w:vertAlign w:val="subscript"/>
              </w:rPr>
              <w:t>3</w:t>
            </w:r>
            <w:r w:rsidRPr="00C70711">
              <w:rPr>
                <w:rFonts w:ascii="Times New Roman" w:hAnsi="Times New Roman" w:cs="Times New Roman"/>
                <w:b/>
                <w:bCs/>
                <w:sz w:val="24"/>
                <w:szCs w:val="24"/>
                <w:vertAlign w:val="superscript"/>
              </w:rPr>
              <w:t xml:space="preserve"> ̶</w:t>
            </w:r>
          </w:p>
        </w:tc>
        <w:tc>
          <w:tcPr>
            <w:tcW w:w="3515" w:type="dxa"/>
            <w:vAlign w:val="center"/>
          </w:tcPr>
          <w:p w14:paraId="665B1870"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484.4111989</w:t>
            </w:r>
          </w:p>
        </w:tc>
      </w:tr>
      <w:tr w:rsidR="00C70711" w:rsidRPr="00C70711" w14:paraId="351382CD" w14:textId="77777777" w:rsidTr="00EC26BF">
        <w:trPr>
          <w:trHeight w:val="510"/>
        </w:trPr>
        <w:tc>
          <w:tcPr>
            <w:tcW w:w="3515" w:type="dxa"/>
            <w:vAlign w:val="center"/>
          </w:tcPr>
          <w:p w14:paraId="62A74DC5"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H</w:t>
            </w:r>
            <w:r w:rsidRPr="00C70711">
              <w:rPr>
                <w:rFonts w:ascii="Times New Roman" w:hAnsi="Times New Roman" w:cs="Times New Roman"/>
                <w:b/>
                <w:bCs/>
                <w:sz w:val="24"/>
                <w:szCs w:val="24"/>
                <w:vertAlign w:val="subscript"/>
              </w:rPr>
              <w:t>2</w:t>
            </w:r>
            <w:r w:rsidRPr="00C70711">
              <w:rPr>
                <w:rFonts w:ascii="Times New Roman" w:hAnsi="Times New Roman" w:cs="Times New Roman"/>
                <w:b/>
                <w:bCs/>
                <w:sz w:val="24"/>
                <w:szCs w:val="24"/>
              </w:rPr>
              <w:t>O</w:t>
            </w:r>
          </w:p>
        </w:tc>
        <w:tc>
          <w:tcPr>
            <w:tcW w:w="3515" w:type="dxa"/>
            <w:vAlign w:val="center"/>
          </w:tcPr>
          <w:p w14:paraId="475F7B8C"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76.4648446958</w:t>
            </w:r>
          </w:p>
        </w:tc>
      </w:tr>
      <w:tr w:rsidR="00C70711" w:rsidRPr="00C70711" w14:paraId="6767E3A9" w14:textId="77777777" w:rsidTr="00EC26BF">
        <w:trPr>
          <w:trHeight w:val="510"/>
        </w:trPr>
        <w:tc>
          <w:tcPr>
            <w:tcW w:w="3515" w:type="dxa"/>
            <w:vAlign w:val="center"/>
          </w:tcPr>
          <w:p w14:paraId="488DBD40"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CH</w:t>
            </w:r>
            <w:r w:rsidRPr="00C70711">
              <w:rPr>
                <w:rFonts w:ascii="Times New Roman" w:hAnsi="Times New Roman" w:cs="Times New Roman"/>
                <w:b/>
                <w:bCs/>
                <w:sz w:val="24"/>
                <w:szCs w:val="24"/>
                <w:vertAlign w:val="subscript"/>
              </w:rPr>
              <w:t>3</w:t>
            </w:r>
            <w:r w:rsidRPr="00C70711">
              <w:rPr>
                <w:rFonts w:ascii="Times New Roman" w:hAnsi="Times New Roman" w:cs="Times New Roman"/>
                <w:b/>
                <w:bCs/>
                <w:sz w:val="24"/>
                <w:szCs w:val="24"/>
              </w:rPr>
              <w:t>COO</w:t>
            </w:r>
            <w:r w:rsidRPr="00C70711">
              <w:rPr>
                <w:rFonts w:ascii="Times New Roman" w:hAnsi="Times New Roman" w:cs="Times New Roman"/>
                <w:b/>
                <w:bCs/>
                <w:sz w:val="24"/>
                <w:szCs w:val="24"/>
                <w:vertAlign w:val="superscript"/>
              </w:rPr>
              <w:t xml:space="preserve"> ̶</w:t>
            </w:r>
          </w:p>
        </w:tc>
        <w:tc>
          <w:tcPr>
            <w:tcW w:w="3515" w:type="dxa"/>
            <w:vAlign w:val="center"/>
          </w:tcPr>
          <w:p w14:paraId="00A224BC"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228.690380401</w:t>
            </w:r>
          </w:p>
        </w:tc>
      </w:tr>
      <w:tr w:rsidR="00C70711" w:rsidRPr="00C70711" w14:paraId="027A1F17" w14:textId="77777777" w:rsidTr="00EC26BF">
        <w:trPr>
          <w:trHeight w:val="510"/>
        </w:trPr>
        <w:tc>
          <w:tcPr>
            <w:tcW w:w="3515" w:type="dxa"/>
            <w:vAlign w:val="center"/>
          </w:tcPr>
          <w:p w14:paraId="1795C069"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CH</w:t>
            </w:r>
            <w:r w:rsidRPr="00C70711">
              <w:rPr>
                <w:rFonts w:ascii="Times New Roman" w:hAnsi="Times New Roman" w:cs="Times New Roman"/>
                <w:b/>
                <w:bCs/>
                <w:sz w:val="24"/>
                <w:szCs w:val="24"/>
                <w:vertAlign w:val="subscript"/>
              </w:rPr>
              <w:t>3</w:t>
            </w:r>
            <w:r w:rsidRPr="00C70711">
              <w:rPr>
                <w:rFonts w:ascii="Times New Roman" w:hAnsi="Times New Roman" w:cs="Times New Roman"/>
                <w:b/>
                <w:bCs/>
                <w:sz w:val="24"/>
                <w:szCs w:val="24"/>
              </w:rPr>
              <w:t>COOH</w:t>
            </w:r>
          </w:p>
        </w:tc>
        <w:tc>
          <w:tcPr>
            <w:tcW w:w="3515" w:type="dxa"/>
            <w:vAlign w:val="center"/>
          </w:tcPr>
          <w:p w14:paraId="67033E4E"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229.1785734</w:t>
            </w:r>
          </w:p>
        </w:tc>
      </w:tr>
      <w:tr w:rsidR="00C70711" w:rsidRPr="00C70711" w14:paraId="409C23D5" w14:textId="77777777" w:rsidTr="00EC26BF">
        <w:trPr>
          <w:trHeight w:val="510"/>
        </w:trPr>
        <w:tc>
          <w:tcPr>
            <w:tcW w:w="3515" w:type="dxa"/>
            <w:vAlign w:val="center"/>
          </w:tcPr>
          <w:p w14:paraId="22076649"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A</w:t>
            </w:r>
            <w:r w:rsidRPr="00C70711">
              <w:rPr>
                <w:rFonts w:ascii="Times New Roman" w:hAnsi="Times New Roman" w:cs="Times New Roman"/>
                <w:b/>
                <w:bCs/>
                <w:sz w:val="24"/>
                <w:szCs w:val="24"/>
                <w:vertAlign w:val="subscript"/>
              </w:rPr>
              <w:t>1</w:t>
            </w:r>
          </w:p>
        </w:tc>
        <w:tc>
          <w:tcPr>
            <w:tcW w:w="3515" w:type="dxa"/>
            <w:vAlign w:val="center"/>
          </w:tcPr>
          <w:p w14:paraId="10EBC974"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1135.63794535</w:t>
            </w:r>
          </w:p>
        </w:tc>
      </w:tr>
      <w:tr w:rsidR="00C70711" w:rsidRPr="00C70711" w14:paraId="7BE9B99F" w14:textId="77777777" w:rsidTr="00EC26BF">
        <w:trPr>
          <w:trHeight w:val="510"/>
        </w:trPr>
        <w:tc>
          <w:tcPr>
            <w:tcW w:w="3515" w:type="dxa"/>
            <w:vAlign w:val="center"/>
          </w:tcPr>
          <w:p w14:paraId="4117812A"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A</w:t>
            </w:r>
            <w:r w:rsidRPr="00C70711">
              <w:rPr>
                <w:rFonts w:ascii="Times New Roman" w:hAnsi="Times New Roman" w:cs="Times New Roman"/>
                <w:b/>
                <w:bCs/>
                <w:sz w:val="24"/>
                <w:szCs w:val="24"/>
                <w:vertAlign w:val="subscript"/>
              </w:rPr>
              <w:t>2</w:t>
            </w:r>
          </w:p>
        </w:tc>
        <w:tc>
          <w:tcPr>
            <w:tcW w:w="3515" w:type="dxa"/>
            <w:vAlign w:val="center"/>
          </w:tcPr>
          <w:p w14:paraId="3DC2F97B"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798.78386736</w:t>
            </w:r>
          </w:p>
        </w:tc>
      </w:tr>
      <w:tr w:rsidR="00C70711" w:rsidRPr="00C70711" w14:paraId="2FC6146B" w14:textId="77777777" w:rsidTr="00EC26BF">
        <w:trPr>
          <w:trHeight w:val="510"/>
        </w:trPr>
        <w:tc>
          <w:tcPr>
            <w:tcW w:w="3515" w:type="dxa"/>
            <w:vAlign w:val="center"/>
          </w:tcPr>
          <w:p w14:paraId="50831613"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A</w:t>
            </w:r>
            <w:r w:rsidRPr="00C70711">
              <w:rPr>
                <w:rFonts w:ascii="Times New Roman" w:hAnsi="Times New Roman" w:cs="Times New Roman"/>
                <w:b/>
                <w:bCs/>
                <w:sz w:val="24"/>
                <w:szCs w:val="24"/>
                <w:vertAlign w:val="subscript"/>
              </w:rPr>
              <w:t>3</w:t>
            </w:r>
          </w:p>
        </w:tc>
        <w:tc>
          <w:tcPr>
            <w:tcW w:w="3515" w:type="dxa"/>
            <w:vAlign w:val="center"/>
          </w:tcPr>
          <w:p w14:paraId="4FF2C6EB"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798.76481818</w:t>
            </w:r>
          </w:p>
        </w:tc>
      </w:tr>
      <w:tr w:rsidR="00C70711" w:rsidRPr="00C70711" w14:paraId="7B4C1109" w14:textId="77777777" w:rsidTr="00EC26BF">
        <w:trPr>
          <w:trHeight w:val="510"/>
        </w:trPr>
        <w:tc>
          <w:tcPr>
            <w:tcW w:w="3515" w:type="dxa"/>
            <w:vAlign w:val="center"/>
          </w:tcPr>
          <w:p w14:paraId="5D0A07B0"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A</w:t>
            </w:r>
            <w:r w:rsidRPr="00C70711">
              <w:rPr>
                <w:rFonts w:ascii="Times New Roman" w:hAnsi="Times New Roman" w:cs="Times New Roman"/>
                <w:b/>
                <w:bCs/>
                <w:sz w:val="24"/>
                <w:szCs w:val="24"/>
                <w:vertAlign w:val="subscript"/>
              </w:rPr>
              <w:t>4</w:t>
            </w:r>
          </w:p>
        </w:tc>
        <w:tc>
          <w:tcPr>
            <w:tcW w:w="3515" w:type="dxa"/>
            <w:vAlign w:val="center"/>
          </w:tcPr>
          <w:p w14:paraId="64D5DB54"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6461.92931081</w:t>
            </w:r>
          </w:p>
        </w:tc>
      </w:tr>
      <w:tr w:rsidR="00C70711" w:rsidRPr="00C70711" w14:paraId="6488FFF8" w14:textId="77777777" w:rsidTr="00EC26BF">
        <w:trPr>
          <w:trHeight w:val="510"/>
        </w:trPr>
        <w:tc>
          <w:tcPr>
            <w:tcW w:w="3515" w:type="dxa"/>
            <w:vAlign w:val="center"/>
          </w:tcPr>
          <w:p w14:paraId="30367936"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A</w:t>
            </w:r>
            <w:r w:rsidRPr="00C70711">
              <w:rPr>
                <w:rFonts w:ascii="Times New Roman" w:hAnsi="Times New Roman" w:cs="Times New Roman"/>
                <w:b/>
                <w:bCs/>
                <w:sz w:val="24"/>
                <w:szCs w:val="24"/>
                <w:vertAlign w:val="subscript"/>
              </w:rPr>
              <w:t>5</w:t>
            </w:r>
          </w:p>
        </w:tc>
        <w:tc>
          <w:tcPr>
            <w:tcW w:w="3515" w:type="dxa"/>
            <w:vAlign w:val="center"/>
          </w:tcPr>
          <w:p w14:paraId="34D4D8AC"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798.81496323</w:t>
            </w:r>
          </w:p>
        </w:tc>
      </w:tr>
      <w:tr w:rsidR="00C70711" w:rsidRPr="00C70711" w14:paraId="2862BB53" w14:textId="77777777" w:rsidTr="00EC26BF">
        <w:trPr>
          <w:trHeight w:val="510"/>
        </w:trPr>
        <w:tc>
          <w:tcPr>
            <w:tcW w:w="3515" w:type="dxa"/>
            <w:vAlign w:val="center"/>
          </w:tcPr>
          <w:p w14:paraId="76D0C3DA"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A</w:t>
            </w:r>
            <w:r w:rsidRPr="00C70711">
              <w:rPr>
                <w:rFonts w:ascii="Times New Roman" w:hAnsi="Times New Roman" w:cs="Times New Roman"/>
                <w:b/>
                <w:bCs/>
                <w:sz w:val="24"/>
                <w:szCs w:val="24"/>
                <w:vertAlign w:val="subscript"/>
              </w:rPr>
              <w:t>6</w:t>
            </w:r>
          </w:p>
        </w:tc>
        <w:tc>
          <w:tcPr>
            <w:tcW w:w="3515" w:type="dxa"/>
            <w:vAlign w:val="center"/>
          </w:tcPr>
          <w:p w14:paraId="41F67E94"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798.81466642</w:t>
            </w:r>
          </w:p>
        </w:tc>
      </w:tr>
      <w:tr w:rsidR="00C70711" w:rsidRPr="00C70711" w14:paraId="66C0E63A" w14:textId="77777777" w:rsidTr="00EC26BF">
        <w:trPr>
          <w:trHeight w:val="510"/>
        </w:trPr>
        <w:tc>
          <w:tcPr>
            <w:tcW w:w="3515" w:type="dxa"/>
            <w:vAlign w:val="center"/>
          </w:tcPr>
          <w:p w14:paraId="6EB92489"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A</w:t>
            </w:r>
            <w:r w:rsidRPr="00C70711">
              <w:rPr>
                <w:rFonts w:ascii="Times New Roman" w:hAnsi="Times New Roman" w:cs="Times New Roman"/>
                <w:b/>
                <w:bCs/>
                <w:sz w:val="24"/>
                <w:szCs w:val="24"/>
                <w:vertAlign w:val="subscript"/>
              </w:rPr>
              <w:t>7</w:t>
            </w:r>
          </w:p>
        </w:tc>
        <w:tc>
          <w:tcPr>
            <w:tcW w:w="3515" w:type="dxa"/>
            <w:vAlign w:val="center"/>
          </w:tcPr>
          <w:p w14:paraId="4FBB7D40"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569.62339398</w:t>
            </w:r>
          </w:p>
        </w:tc>
      </w:tr>
      <w:tr w:rsidR="00C70711" w:rsidRPr="00C70711" w14:paraId="6D9336E5" w14:textId="77777777" w:rsidTr="00EC26BF">
        <w:trPr>
          <w:trHeight w:val="510"/>
        </w:trPr>
        <w:tc>
          <w:tcPr>
            <w:tcW w:w="3515" w:type="dxa"/>
            <w:vAlign w:val="center"/>
          </w:tcPr>
          <w:p w14:paraId="114D2114"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A</w:t>
            </w:r>
            <w:r w:rsidRPr="00C70711">
              <w:rPr>
                <w:rFonts w:ascii="Times New Roman" w:hAnsi="Times New Roman" w:cs="Times New Roman"/>
                <w:b/>
                <w:bCs/>
                <w:sz w:val="24"/>
                <w:szCs w:val="24"/>
                <w:vertAlign w:val="subscript"/>
              </w:rPr>
              <w:t>8</w:t>
            </w:r>
          </w:p>
        </w:tc>
        <w:tc>
          <w:tcPr>
            <w:tcW w:w="3515" w:type="dxa"/>
            <w:vAlign w:val="center"/>
          </w:tcPr>
          <w:p w14:paraId="56FAC638"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875.28784288</w:t>
            </w:r>
          </w:p>
        </w:tc>
      </w:tr>
      <w:tr w:rsidR="00C70711" w:rsidRPr="00C70711" w14:paraId="6AF27D62" w14:textId="77777777" w:rsidTr="00EC26BF">
        <w:trPr>
          <w:trHeight w:val="510"/>
        </w:trPr>
        <w:tc>
          <w:tcPr>
            <w:tcW w:w="3515" w:type="dxa"/>
            <w:vAlign w:val="center"/>
          </w:tcPr>
          <w:p w14:paraId="43ADE641"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A</w:t>
            </w:r>
            <w:r w:rsidRPr="00C70711">
              <w:rPr>
                <w:rFonts w:ascii="Times New Roman" w:hAnsi="Times New Roman" w:cs="Times New Roman"/>
                <w:b/>
                <w:bCs/>
                <w:sz w:val="24"/>
                <w:szCs w:val="24"/>
                <w:vertAlign w:val="subscript"/>
              </w:rPr>
              <w:t>9</w:t>
            </w:r>
          </w:p>
        </w:tc>
        <w:tc>
          <w:tcPr>
            <w:tcW w:w="3515" w:type="dxa"/>
            <w:vAlign w:val="center"/>
          </w:tcPr>
          <w:p w14:paraId="01671738"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5262.78974703</w:t>
            </w:r>
          </w:p>
        </w:tc>
      </w:tr>
      <w:tr w:rsidR="00C70711" w:rsidRPr="00C70711" w14:paraId="24794253" w14:textId="77777777" w:rsidTr="00EC26BF">
        <w:trPr>
          <w:trHeight w:val="510"/>
        </w:trPr>
        <w:tc>
          <w:tcPr>
            <w:tcW w:w="3515" w:type="dxa"/>
            <w:vAlign w:val="center"/>
          </w:tcPr>
          <w:p w14:paraId="73C101B9"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A</w:t>
            </w:r>
            <w:r w:rsidRPr="00C70711">
              <w:rPr>
                <w:rFonts w:ascii="Times New Roman" w:hAnsi="Times New Roman" w:cs="Times New Roman"/>
                <w:b/>
                <w:bCs/>
                <w:sz w:val="24"/>
                <w:szCs w:val="24"/>
                <w:vertAlign w:val="subscript"/>
              </w:rPr>
              <w:t>10</w:t>
            </w:r>
          </w:p>
        </w:tc>
        <w:tc>
          <w:tcPr>
            <w:tcW w:w="3515" w:type="dxa"/>
            <w:vAlign w:val="center"/>
          </w:tcPr>
          <w:p w14:paraId="4E6C1BF4"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4207.27930130</w:t>
            </w:r>
          </w:p>
        </w:tc>
      </w:tr>
      <w:tr w:rsidR="00C70711" w:rsidRPr="00C70711" w14:paraId="6B016AED" w14:textId="77777777" w:rsidTr="00EC26BF">
        <w:trPr>
          <w:trHeight w:val="510"/>
        </w:trPr>
        <w:tc>
          <w:tcPr>
            <w:tcW w:w="3515" w:type="dxa"/>
            <w:vAlign w:val="center"/>
          </w:tcPr>
          <w:p w14:paraId="5AF22618"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A</w:t>
            </w:r>
            <w:r w:rsidRPr="00C70711">
              <w:rPr>
                <w:rFonts w:ascii="Times New Roman" w:hAnsi="Times New Roman" w:cs="Times New Roman"/>
                <w:b/>
                <w:bCs/>
                <w:sz w:val="24"/>
                <w:szCs w:val="24"/>
                <w:vertAlign w:val="subscript"/>
              </w:rPr>
              <w:t>11</w:t>
            </w:r>
          </w:p>
        </w:tc>
        <w:tc>
          <w:tcPr>
            <w:tcW w:w="3515" w:type="dxa"/>
            <w:vAlign w:val="center"/>
          </w:tcPr>
          <w:p w14:paraId="16AC4C8D"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798.78571379</w:t>
            </w:r>
          </w:p>
        </w:tc>
      </w:tr>
      <w:tr w:rsidR="00C70711" w:rsidRPr="00C70711" w14:paraId="56D8075A" w14:textId="77777777" w:rsidTr="00EC26BF">
        <w:trPr>
          <w:trHeight w:val="510"/>
        </w:trPr>
        <w:tc>
          <w:tcPr>
            <w:tcW w:w="3515" w:type="dxa"/>
            <w:vAlign w:val="center"/>
          </w:tcPr>
          <w:p w14:paraId="306FFEA9"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A</w:t>
            </w:r>
            <w:r w:rsidRPr="00C70711">
              <w:rPr>
                <w:rFonts w:ascii="Times New Roman" w:hAnsi="Times New Roman" w:cs="Times New Roman"/>
                <w:b/>
                <w:bCs/>
                <w:sz w:val="24"/>
                <w:szCs w:val="24"/>
                <w:vertAlign w:val="subscript"/>
              </w:rPr>
              <w:t>12</w:t>
            </w:r>
          </w:p>
        </w:tc>
        <w:tc>
          <w:tcPr>
            <w:tcW w:w="3515" w:type="dxa"/>
            <w:vAlign w:val="center"/>
          </w:tcPr>
          <w:p w14:paraId="538956E9"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4054.53443953</w:t>
            </w:r>
          </w:p>
        </w:tc>
      </w:tr>
      <w:tr w:rsidR="00C70711" w:rsidRPr="00C70711" w14:paraId="7CEA8533" w14:textId="77777777" w:rsidTr="00EC26BF">
        <w:trPr>
          <w:trHeight w:val="510"/>
        </w:trPr>
        <w:tc>
          <w:tcPr>
            <w:tcW w:w="3515" w:type="dxa"/>
            <w:vAlign w:val="center"/>
          </w:tcPr>
          <w:p w14:paraId="389EF850"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A</w:t>
            </w:r>
            <w:r w:rsidRPr="00C70711">
              <w:rPr>
                <w:rFonts w:ascii="Times New Roman" w:hAnsi="Times New Roman" w:cs="Times New Roman"/>
                <w:b/>
                <w:bCs/>
                <w:sz w:val="24"/>
                <w:szCs w:val="24"/>
                <w:vertAlign w:val="subscript"/>
              </w:rPr>
              <w:t>13</w:t>
            </w:r>
          </w:p>
        </w:tc>
        <w:tc>
          <w:tcPr>
            <w:tcW w:w="3515" w:type="dxa"/>
            <w:vAlign w:val="center"/>
          </w:tcPr>
          <w:p w14:paraId="45A8EF20"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798.81335220</w:t>
            </w:r>
          </w:p>
        </w:tc>
      </w:tr>
      <w:tr w:rsidR="00C70711" w:rsidRPr="00C70711" w14:paraId="03A0D066" w14:textId="77777777" w:rsidTr="00EC26BF">
        <w:trPr>
          <w:trHeight w:val="510"/>
        </w:trPr>
        <w:tc>
          <w:tcPr>
            <w:tcW w:w="3515" w:type="dxa"/>
            <w:vAlign w:val="center"/>
          </w:tcPr>
          <w:p w14:paraId="4C04E8EB"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A</w:t>
            </w:r>
            <w:r w:rsidRPr="00C70711">
              <w:rPr>
                <w:rFonts w:ascii="Times New Roman" w:hAnsi="Times New Roman" w:cs="Times New Roman"/>
                <w:b/>
                <w:bCs/>
                <w:sz w:val="24"/>
                <w:szCs w:val="24"/>
                <w:vertAlign w:val="subscript"/>
              </w:rPr>
              <w:t>14</w:t>
            </w:r>
          </w:p>
        </w:tc>
        <w:tc>
          <w:tcPr>
            <w:tcW w:w="3515" w:type="dxa"/>
            <w:vAlign w:val="center"/>
          </w:tcPr>
          <w:p w14:paraId="73684EB8"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5034.06763012</w:t>
            </w:r>
          </w:p>
        </w:tc>
      </w:tr>
      <w:tr w:rsidR="00C70711" w:rsidRPr="00C70711" w14:paraId="62C0E9E7" w14:textId="77777777" w:rsidTr="00EC26BF">
        <w:trPr>
          <w:trHeight w:val="510"/>
        </w:trPr>
        <w:tc>
          <w:tcPr>
            <w:tcW w:w="3515" w:type="dxa"/>
            <w:vAlign w:val="center"/>
          </w:tcPr>
          <w:p w14:paraId="4B678DBB"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lastRenderedPageBreak/>
              <w:t>A</w:t>
            </w:r>
            <w:r w:rsidRPr="00C70711">
              <w:rPr>
                <w:rFonts w:ascii="Times New Roman" w:hAnsi="Times New Roman" w:cs="Times New Roman"/>
                <w:b/>
                <w:bCs/>
                <w:sz w:val="24"/>
                <w:szCs w:val="24"/>
                <w:vertAlign w:val="subscript"/>
              </w:rPr>
              <w:t>15</w:t>
            </w:r>
          </w:p>
        </w:tc>
        <w:tc>
          <w:tcPr>
            <w:tcW w:w="3515" w:type="dxa"/>
            <w:vAlign w:val="center"/>
          </w:tcPr>
          <w:p w14:paraId="5EB50D02"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4054.51097102</w:t>
            </w:r>
          </w:p>
        </w:tc>
      </w:tr>
      <w:tr w:rsidR="00C70711" w:rsidRPr="00C70711" w14:paraId="4A411D6A" w14:textId="77777777" w:rsidTr="00EC26BF">
        <w:trPr>
          <w:trHeight w:val="510"/>
        </w:trPr>
        <w:tc>
          <w:tcPr>
            <w:tcW w:w="3515" w:type="dxa"/>
            <w:vAlign w:val="center"/>
          </w:tcPr>
          <w:p w14:paraId="1DDA3D81"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A</w:t>
            </w:r>
            <w:r w:rsidRPr="00C70711">
              <w:rPr>
                <w:rFonts w:ascii="Times New Roman" w:hAnsi="Times New Roman" w:cs="Times New Roman"/>
                <w:b/>
                <w:bCs/>
                <w:sz w:val="24"/>
                <w:szCs w:val="24"/>
                <w:vertAlign w:val="subscript"/>
              </w:rPr>
              <w:t>16</w:t>
            </w:r>
          </w:p>
        </w:tc>
        <w:tc>
          <w:tcPr>
            <w:tcW w:w="3515" w:type="dxa"/>
            <w:vAlign w:val="center"/>
          </w:tcPr>
          <w:p w14:paraId="587637A2"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6461.90232128</w:t>
            </w:r>
          </w:p>
        </w:tc>
      </w:tr>
      <w:tr w:rsidR="00C70711" w:rsidRPr="00C70711" w14:paraId="11D342B9" w14:textId="77777777" w:rsidTr="00EC26BF">
        <w:trPr>
          <w:trHeight w:val="510"/>
        </w:trPr>
        <w:tc>
          <w:tcPr>
            <w:tcW w:w="3515" w:type="dxa"/>
            <w:vAlign w:val="center"/>
          </w:tcPr>
          <w:p w14:paraId="3F124400"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A</w:t>
            </w:r>
            <w:r w:rsidRPr="00C70711">
              <w:rPr>
                <w:rFonts w:ascii="Times New Roman" w:hAnsi="Times New Roman" w:cs="Times New Roman"/>
                <w:b/>
                <w:bCs/>
                <w:sz w:val="24"/>
                <w:szCs w:val="24"/>
                <w:vertAlign w:val="subscript"/>
              </w:rPr>
              <w:t>17</w:t>
            </w:r>
          </w:p>
        </w:tc>
        <w:tc>
          <w:tcPr>
            <w:tcW w:w="3515" w:type="dxa"/>
            <w:vAlign w:val="center"/>
          </w:tcPr>
          <w:p w14:paraId="3AC77B55"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570.07938902</w:t>
            </w:r>
          </w:p>
        </w:tc>
      </w:tr>
      <w:tr w:rsidR="00C70711" w:rsidRPr="00C70711" w14:paraId="5080D028" w14:textId="77777777" w:rsidTr="00EC26BF">
        <w:trPr>
          <w:trHeight w:val="510"/>
        </w:trPr>
        <w:tc>
          <w:tcPr>
            <w:tcW w:w="3515" w:type="dxa"/>
            <w:vAlign w:val="center"/>
          </w:tcPr>
          <w:p w14:paraId="70B37AB0"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B</w:t>
            </w:r>
          </w:p>
        </w:tc>
        <w:tc>
          <w:tcPr>
            <w:tcW w:w="3515" w:type="dxa"/>
            <w:vAlign w:val="center"/>
          </w:tcPr>
          <w:p w14:paraId="307696B8"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001.623644</w:t>
            </w:r>
          </w:p>
        </w:tc>
      </w:tr>
      <w:tr w:rsidR="00C70711" w:rsidRPr="00C70711" w14:paraId="32C0A151" w14:textId="77777777" w:rsidTr="00EC26BF">
        <w:trPr>
          <w:trHeight w:val="510"/>
        </w:trPr>
        <w:tc>
          <w:tcPr>
            <w:tcW w:w="3515" w:type="dxa"/>
            <w:vAlign w:val="center"/>
          </w:tcPr>
          <w:p w14:paraId="78BE7B06"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C</w:t>
            </w:r>
          </w:p>
        </w:tc>
        <w:tc>
          <w:tcPr>
            <w:tcW w:w="3515" w:type="dxa"/>
            <w:vAlign w:val="center"/>
          </w:tcPr>
          <w:p w14:paraId="3E8295FB"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257.345097</w:t>
            </w:r>
          </w:p>
        </w:tc>
      </w:tr>
      <w:tr w:rsidR="00C70711" w:rsidRPr="00C70711" w14:paraId="789DBCDB" w14:textId="77777777" w:rsidTr="00EC26BF">
        <w:trPr>
          <w:trHeight w:val="510"/>
        </w:trPr>
        <w:tc>
          <w:tcPr>
            <w:tcW w:w="3515" w:type="dxa"/>
            <w:vAlign w:val="center"/>
          </w:tcPr>
          <w:p w14:paraId="22F95FD1"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C’</w:t>
            </w:r>
          </w:p>
        </w:tc>
        <w:tc>
          <w:tcPr>
            <w:tcW w:w="3515" w:type="dxa"/>
            <w:vAlign w:val="center"/>
          </w:tcPr>
          <w:p w14:paraId="53DDA207"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410.083138</w:t>
            </w:r>
          </w:p>
        </w:tc>
      </w:tr>
      <w:tr w:rsidR="00C70711" w:rsidRPr="00C70711" w14:paraId="7D54B3DA" w14:textId="77777777" w:rsidTr="00EC26BF">
        <w:trPr>
          <w:trHeight w:val="510"/>
        </w:trPr>
        <w:tc>
          <w:tcPr>
            <w:tcW w:w="3515" w:type="dxa"/>
            <w:vAlign w:val="center"/>
          </w:tcPr>
          <w:p w14:paraId="5663275A"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C’’</w:t>
            </w:r>
          </w:p>
        </w:tc>
        <w:tc>
          <w:tcPr>
            <w:tcW w:w="3515" w:type="dxa"/>
            <w:vAlign w:val="center"/>
          </w:tcPr>
          <w:p w14:paraId="34E98309"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410.062128</w:t>
            </w:r>
          </w:p>
        </w:tc>
      </w:tr>
      <w:tr w:rsidR="00C70711" w:rsidRPr="00C70711" w14:paraId="1848E1CC" w14:textId="77777777" w:rsidTr="00EC26BF">
        <w:trPr>
          <w:trHeight w:val="510"/>
        </w:trPr>
        <w:tc>
          <w:tcPr>
            <w:tcW w:w="3515" w:type="dxa"/>
            <w:vAlign w:val="center"/>
          </w:tcPr>
          <w:p w14:paraId="3584AC41"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D</w:t>
            </w:r>
          </w:p>
        </w:tc>
        <w:tc>
          <w:tcPr>
            <w:tcW w:w="3515" w:type="dxa"/>
            <w:vAlign w:val="center"/>
          </w:tcPr>
          <w:p w14:paraId="3DD10F68"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257.378073</w:t>
            </w:r>
          </w:p>
        </w:tc>
      </w:tr>
      <w:tr w:rsidR="00C70711" w:rsidRPr="00C70711" w14:paraId="596B6E79" w14:textId="77777777" w:rsidTr="00EC26BF">
        <w:trPr>
          <w:trHeight w:val="510"/>
        </w:trPr>
        <w:tc>
          <w:tcPr>
            <w:tcW w:w="3515" w:type="dxa"/>
            <w:vAlign w:val="center"/>
          </w:tcPr>
          <w:p w14:paraId="3F0B20DB"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D’</w:t>
            </w:r>
          </w:p>
        </w:tc>
        <w:tc>
          <w:tcPr>
            <w:tcW w:w="3515" w:type="dxa"/>
            <w:vAlign w:val="center"/>
          </w:tcPr>
          <w:p w14:paraId="28F851EB"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410.083018</w:t>
            </w:r>
          </w:p>
        </w:tc>
      </w:tr>
      <w:tr w:rsidR="00C70711" w:rsidRPr="00C70711" w14:paraId="69C91812" w14:textId="77777777" w:rsidTr="00EC26BF">
        <w:trPr>
          <w:trHeight w:val="510"/>
        </w:trPr>
        <w:tc>
          <w:tcPr>
            <w:tcW w:w="3515" w:type="dxa"/>
            <w:vAlign w:val="center"/>
          </w:tcPr>
          <w:p w14:paraId="097A0A73"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D’’</w:t>
            </w:r>
          </w:p>
        </w:tc>
        <w:tc>
          <w:tcPr>
            <w:tcW w:w="3515" w:type="dxa"/>
            <w:vAlign w:val="center"/>
          </w:tcPr>
          <w:p w14:paraId="29EFA63C" w14:textId="0958B088"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410.0</w:t>
            </w:r>
            <w:r w:rsidR="00776D5B">
              <w:rPr>
                <w:rFonts w:ascii="Times New Roman" w:hAnsi="Times New Roman" w:cs="Times New Roman"/>
                <w:sz w:val="24"/>
                <w:szCs w:val="24"/>
              </w:rPr>
              <w:t>74</w:t>
            </w:r>
            <w:r w:rsidRPr="00C70711">
              <w:rPr>
                <w:rFonts w:ascii="Times New Roman" w:hAnsi="Times New Roman" w:cs="Times New Roman"/>
                <w:sz w:val="24"/>
                <w:szCs w:val="24"/>
              </w:rPr>
              <w:t>95</w:t>
            </w:r>
          </w:p>
        </w:tc>
      </w:tr>
      <w:tr w:rsidR="00C70711" w:rsidRPr="00C70711" w14:paraId="60E69B15" w14:textId="77777777" w:rsidTr="00EC26BF">
        <w:trPr>
          <w:trHeight w:val="510"/>
        </w:trPr>
        <w:tc>
          <w:tcPr>
            <w:tcW w:w="3515" w:type="dxa"/>
            <w:vAlign w:val="center"/>
          </w:tcPr>
          <w:p w14:paraId="62AD674B"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E</w:t>
            </w:r>
          </w:p>
        </w:tc>
        <w:tc>
          <w:tcPr>
            <w:tcW w:w="3515" w:type="dxa"/>
            <w:vAlign w:val="center"/>
          </w:tcPr>
          <w:p w14:paraId="316092A5"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693.81236361</w:t>
            </w:r>
          </w:p>
        </w:tc>
      </w:tr>
      <w:tr w:rsidR="00C70711" w:rsidRPr="00C70711" w14:paraId="5B0F4935" w14:textId="77777777" w:rsidTr="00EC26BF">
        <w:trPr>
          <w:trHeight w:val="510"/>
        </w:trPr>
        <w:tc>
          <w:tcPr>
            <w:tcW w:w="3515" w:type="dxa"/>
            <w:vAlign w:val="center"/>
          </w:tcPr>
          <w:p w14:paraId="09D857FD"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E</w:t>
            </w:r>
            <w:r w:rsidRPr="00C70711">
              <w:rPr>
                <w:rFonts w:ascii="Times New Roman" w:hAnsi="Times New Roman" w:cs="Times New Roman"/>
                <w:b/>
                <w:bCs/>
                <w:sz w:val="24"/>
                <w:szCs w:val="24"/>
                <w:vertAlign w:val="subscript"/>
              </w:rPr>
              <w:t>1</w:t>
            </w:r>
          </w:p>
        </w:tc>
        <w:tc>
          <w:tcPr>
            <w:tcW w:w="3515" w:type="dxa"/>
            <w:vAlign w:val="center"/>
          </w:tcPr>
          <w:p w14:paraId="4BB432D7"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770.28169287</w:t>
            </w:r>
          </w:p>
        </w:tc>
      </w:tr>
      <w:tr w:rsidR="00C70711" w:rsidRPr="00C70711" w14:paraId="0C87EB5F" w14:textId="77777777" w:rsidTr="00EC26BF">
        <w:trPr>
          <w:trHeight w:val="510"/>
        </w:trPr>
        <w:tc>
          <w:tcPr>
            <w:tcW w:w="3515" w:type="dxa"/>
            <w:vAlign w:val="center"/>
          </w:tcPr>
          <w:p w14:paraId="74784DB1"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E</w:t>
            </w:r>
            <w:r w:rsidRPr="00C70711">
              <w:rPr>
                <w:rFonts w:ascii="Times New Roman" w:hAnsi="Times New Roman" w:cs="Times New Roman"/>
                <w:b/>
                <w:bCs/>
                <w:sz w:val="24"/>
                <w:szCs w:val="24"/>
                <w:vertAlign w:val="subscript"/>
              </w:rPr>
              <w:t>2</w:t>
            </w:r>
          </w:p>
        </w:tc>
        <w:tc>
          <w:tcPr>
            <w:tcW w:w="3515" w:type="dxa"/>
            <w:vAlign w:val="center"/>
          </w:tcPr>
          <w:p w14:paraId="46497E87"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770.26366828</w:t>
            </w:r>
          </w:p>
        </w:tc>
      </w:tr>
      <w:tr w:rsidR="00C70711" w:rsidRPr="00C70711" w14:paraId="0DAFFEA0" w14:textId="77777777" w:rsidTr="00EC26BF">
        <w:trPr>
          <w:trHeight w:val="510"/>
        </w:trPr>
        <w:tc>
          <w:tcPr>
            <w:tcW w:w="3515" w:type="dxa"/>
            <w:vAlign w:val="center"/>
          </w:tcPr>
          <w:p w14:paraId="555D4552"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E</w:t>
            </w:r>
            <w:r w:rsidRPr="00C70711">
              <w:rPr>
                <w:rFonts w:ascii="Times New Roman" w:hAnsi="Times New Roman" w:cs="Times New Roman"/>
                <w:b/>
                <w:bCs/>
                <w:sz w:val="24"/>
                <w:szCs w:val="24"/>
                <w:vertAlign w:val="subscript"/>
              </w:rPr>
              <w:t>3</w:t>
            </w:r>
          </w:p>
        </w:tc>
        <w:tc>
          <w:tcPr>
            <w:tcW w:w="3515" w:type="dxa"/>
            <w:vAlign w:val="center"/>
          </w:tcPr>
          <w:p w14:paraId="76394243"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946.414594</w:t>
            </w:r>
          </w:p>
        </w:tc>
      </w:tr>
      <w:tr w:rsidR="00C70711" w:rsidRPr="00C70711" w14:paraId="5C2E2A4C" w14:textId="77777777" w:rsidTr="00EC26BF">
        <w:trPr>
          <w:trHeight w:val="510"/>
        </w:trPr>
        <w:tc>
          <w:tcPr>
            <w:tcW w:w="3515" w:type="dxa"/>
            <w:vAlign w:val="center"/>
          </w:tcPr>
          <w:p w14:paraId="33C80463"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E</w:t>
            </w:r>
            <w:r w:rsidRPr="00C70711">
              <w:rPr>
                <w:rFonts w:ascii="Times New Roman" w:hAnsi="Times New Roman" w:cs="Times New Roman"/>
                <w:b/>
                <w:bCs/>
                <w:sz w:val="24"/>
                <w:szCs w:val="24"/>
                <w:vertAlign w:val="subscript"/>
              </w:rPr>
              <w:t>4</w:t>
            </w:r>
          </w:p>
        </w:tc>
        <w:tc>
          <w:tcPr>
            <w:tcW w:w="3515" w:type="dxa"/>
            <w:vAlign w:val="center"/>
          </w:tcPr>
          <w:p w14:paraId="1B5D0FA7"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946.405943</w:t>
            </w:r>
          </w:p>
        </w:tc>
      </w:tr>
      <w:tr w:rsidR="00C70711" w:rsidRPr="00C70711" w14:paraId="2A841DB2" w14:textId="77777777" w:rsidTr="00EC26BF">
        <w:trPr>
          <w:trHeight w:val="510"/>
        </w:trPr>
        <w:tc>
          <w:tcPr>
            <w:tcW w:w="3515" w:type="dxa"/>
            <w:vAlign w:val="center"/>
          </w:tcPr>
          <w:p w14:paraId="72197B06"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E</w:t>
            </w:r>
            <w:r w:rsidRPr="00C70711">
              <w:rPr>
                <w:rFonts w:ascii="Times New Roman" w:hAnsi="Times New Roman" w:cs="Times New Roman"/>
                <w:b/>
                <w:bCs/>
                <w:sz w:val="24"/>
                <w:szCs w:val="24"/>
                <w:vertAlign w:val="subscript"/>
              </w:rPr>
              <w:t>5</w:t>
            </w:r>
          </w:p>
        </w:tc>
        <w:tc>
          <w:tcPr>
            <w:tcW w:w="3515" w:type="dxa"/>
            <w:vAlign w:val="center"/>
          </w:tcPr>
          <w:p w14:paraId="56919814"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922.99858018</w:t>
            </w:r>
          </w:p>
        </w:tc>
      </w:tr>
      <w:tr w:rsidR="00C70711" w:rsidRPr="00C70711" w14:paraId="5F744B31" w14:textId="77777777" w:rsidTr="00EC26BF">
        <w:trPr>
          <w:trHeight w:val="510"/>
        </w:trPr>
        <w:tc>
          <w:tcPr>
            <w:tcW w:w="3515" w:type="dxa"/>
            <w:vAlign w:val="center"/>
          </w:tcPr>
          <w:p w14:paraId="2973F4C1"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E</w:t>
            </w:r>
            <w:r w:rsidRPr="00C70711">
              <w:rPr>
                <w:rFonts w:ascii="Times New Roman" w:hAnsi="Times New Roman" w:cs="Times New Roman"/>
                <w:b/>
                <w:bCs/>
                <w:sz w:val="24"/>
                <w:szCs w:val="24"/>
                <w:vertAlign w:val="subscript"/>
              </w:rPr>
              <w:t>6</w:t>
            </w:r>
          </w:p>
        </w:tc>
        <w:tc>
          <w:tcPr>
            <w:tcW w:w="3515" w:type="dxa"/>
            <w:vAlign w:val="center"/>
          </w:tcPr>
          <w:p w14:paraId="608167B4"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004.755997</w:t>
            </w:r>
          </w:p>
        </w:tc>
      </w:tr>
      <w:tr w:rsidR="00C70711" w:rsidRPr="00C70711" w14:paraId="4D43BDD5" w14:textId="77777777" w:rsidTr="00EC26BF">
        <w:trPr>
          <w:trHeight w:val="510"/>
        </w:trPr>
        <w:tc>
          <w:tcPr>
            <w:tcW w:w="3515" w:type="dxa"/>
            <w:vAlign w:val="center"/>
          </w:tcPr>
          <w:p w14:paraId="0B7578BC"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TS(C-D)</w:t>
            </w:r>
          </w:p>
        </w:tc>
        <w:tc>
          <w:tcPr>
            <w:tcW w:w="3515" w:type="dxa"/>
            <w:vAlign w:val="center"/>
          </w:tcPr>
          <w:p w14:paraId="34A58749"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257.335797</w:t>
            </w:r>
          </w:p>
        </w:tc>
      </w:tr>
      <w:tr w:rsidR="00C70711" w:rsidRPr="00C70711" w14:paraId="7669E6BA" w14:textId="77777777" w:rsidTr="00EC26BF">
        <w:trPr>
          <w:trHeight w:val="510"/>
        </w:trPr>
        <w:tc>
          <w:tcPr>
            <w:tcW w:w="3515" w:type="dxa"/>
            <w:vAlign w:val="center"/>
          </w:tcPr>
          <w:p w14:paraId="3AD664B4"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TS(C’-D’)</w:t>
            </w:r>
          </w:p>
        </w:tc>
        <w:tc>
          <w:tcPr>
            <w:tcW w:w="3515" w:type="dxa"/>
            <w:vAlign w:val="center"/>
          </w:tcPr>
          <w:p w14:paraId="4DE21C70"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410.060229</w:t>
            </w:r>
          </w:p>
        </w:tc>
      </w:tr>
      <w:tr w:rsidR="00C70711" w:rsidRPr="00C70711" w14:paraId="0628CD9B" w14:textId="77777777" w:rsidTr="00EC26BF">
        <w:trPr>
          <w:trHeight w:val="510"/>
        </w:trPr>
        <w:tc>
          <w:tcPr>
            <w:tcW w:w="3515" w:type="dxa"/>
            <w:vAlign w:val="center"/>
          </w:tcPr>
          <w:p w14:paraId="57C558F1"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TS(C’’-D’’)</w:t>
            </w:r>
          </w:p>
        </w:tc>
        <w:tc>
          <w:tcPr>
            <w:tcW w:w="3515" w:type="dxa"/>
            <w:vAlign w:val="center"/>
          </w:tcPr>
          <w:p w14:paraId="48F1FAA1"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410.044684</w:t>
            </w:r>
          </w:p>
        </w:tc>
      </w:tr>
      <w:tr w:rsidR="00C70711" w:rsidRPr="00C70711" w14:paraId="65E82CB0" w14:textId="77777777" w:rsidTr="00EC26BF">
        <w:trPr>
          <w:trHeight w:val="510"/>
        </w:trPr>
        <w:tc>
          <w:tcPr>
            <w:tcW w:w="3515" w:type="dxa"/>
            <w:vAlign w:val="center"/>
          </w:tcPr>
          <w:p w14:paraId="666461FD"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TS(E-G</w:t>
            </w:r>
            <w:r w:rsidRPr="00C70711">
              <w:rPr>
                <w:rFonts w:ascii="Times New Roman" w:hAnsi="Times New Roman" w:cs="Times New Roman"/>
                <w:b/>
                <w:bCs/>
                <w:sz w:val="24"/>
                <w:szCs w:val="24"/>
                <w:vertAlign w:val="subscript"/>
              </w:rPr>
              <w:t>S</w:t>
            </w:r>
            <w:r w:rsidRPr="00C70711">
              <w:rPr>
                <w:rFonts w:ascii="Times New Roman" w:hAnsi="Times New Roman" w:cs="Times New Roman"/>
                <w:b/>
                <w:bCs/>
                <w:sz w:val="24"/>
                <w:szCs w:val="24"/>
              </w:rPr>
              <w:t>)</w:t>
            </w:r>
          </w:p>
        </w:tc>
        <w:tc>
          <w:tcPr>
            <w:tcW w:w="3515" w:type="dxa"/>
            <w:vAlign w:val="center"/>
          </w:tcPr>
          <w:p w14:paraId="341006F8"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770.25296</w:t>
            </w:r>
          </w:p>
        </w:tc>
      </w:tr>
      <w:tr w:rsidR="00C70711" w:rsidRPr="00C70711" w14:paraId="2FD7FF13" w14:textId="77777777" w:rsidTr="00EC26BF">
        <w:trPr>
          <w:trHeight w:val="510"/>
        </w:trPr>
        <w:tc>
          <w:tcPr>
            <w:tcW w:w="3515" w:type="dxa"/>
            <w:vAlign w:val="center"/>
          </w:tcPr>
          <w:p w14:paraId="1707388D"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TS(E-H</w:t>
            </w:r>
            <w:r w:rsidRPr="00C70711">
              <w:rPr>
                <w:rFonts w:ascii="Times New Roman" w:hAnsi="Times New Roman" w:cs="Times New Roman"/>
                <w:b/>
                <w:bCs/>
                <w:sz w:val="24"/>
                <w:szCs w:val="24"/>
                <w:vertAlign w:val="subscript"/>
              </w:rPr>
              <w:t>S</w:t>
            </w:r>
            <w:r w:rsidRPr="00C70711">
              <w:rPr>
                <w:rFonts w:ascii="Times New Roman" w:hAnsi="Times New Roman" w:cs="Times New Roman"/>
                <w:b/>
                <w:bCs/>
                <w:sz w:val="24"/>
                <w:szCs w:val="24"/>
              </w:rPr>
              <w:t>)</w:t>
            </w:r>
          </w:p>
        </w:tc>
        <w:tc>
          <w:tcPr>
            <w:tcW w:w="3515" w:type="dxa"/>
            <w:vAlign w:val="center"/>
          </w:tcPr>
          <w:p w14:paraId="0B11402F"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946.3889</w:t>
            </w:r>
          </w:p>
        </w:tc>
      </w:tr>
      <w:tr w:rsidR="00C70711" w:rsidRPr="00C70711" w14:paraId="05908DC7" w14:textId="77777777" w:rsidTr="00EC26BF">
        <w:trPr>
          <w:trHeight w:val="510"/>
        </w:trPr>
        <w:tc>
          <w:tcPr>
            <w:tcW w:w="3515" w:type="dxa"/>
            <w:vAlign w:val="center"/>
          </w:tcPr>
          <w:p w14:paraId="0C6157FE"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TS(E-I</w:t>
            </w:r>
            <w:r w:rsidRPr="00C70711">
              <w:rPr>
                <w:rFonts w:ascii="Times New Roman" w:hAnsi="Times New Roman" w:cs="Times New Roman"/>
                <w:b/>
                <w:bCs/>
                <w:sz w:val="24"/>
                <w:szCs w:val="24"/>
                <w:vertAlign w:val="subscript"/>
              </w:rPr>
              <w:t>S</w:t>
            </w:r>
            <w:r w:rsidRPr="00C70711">
              <w:rPr>
                <w:rFonts w:ascii="Times New Roman" w:hAnsi="Times New Roman" w:cs="Times New Roman"/>
                <w:b/>
                <w:bCs/>
                <w:sz w:val="24"/>
                <w:szCs w:val="24"/>
              </w:rPr>
              <w:t>)</w:t>
            </w:r>
          </w:p>
        </w:tc>
        <w:tc>
          <w:tcPr>
            <w:tcW w:w="3515" w:type="dxa"/>
            <w:vAlign w:val="center"/>
          </w:tcPr>
          <w:p w14:paraId="0D7967D2"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946.39081</w:t>
            </w:r>
          </w:p>
        </w:tc>
      </w:tr>
      <w:tr w:rsidR="00C70711" w:rsidRPr="00C70711" w14:paraId="4F8FB518" w14:textId="77777777" w:rsidTr="00EC26BF">
        <w:trPr>
          <w:trHeight w:val="510"/>
        </w:trPr>
        <w:tc>
          <w:tcPr>
            <w:tcW w:w="3515" w:type="dxa"/>
            <w:vAlign w:val="center"/>
          </w:tcPr>
          <w:p w14:paraId="159BBE66"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TS(E-J</w:t>
            </w:r>
            <w:r w:rsidRPr="00C70711">
              <w:rPr>
                <w:rFonts w:ascii="Times New Roman" w:hAnsi="Times New Roman" w:cs="Times New Roman"/>
                <w:b/>
                <w:bCs/>
                <w:sz w:val="24"/>
                <w:szCs w:val="24"/>
                <w:vertAlign w:val="subscript"/>
              </w:rPr>
              <w:t>S</w:t>
            </w:r>
            <w:r w:rsidRPr="00C70711">
              <w:rPr>
                <w:rFonts w:ascii="Times New Roman" w:hAnsi="Times New Roman" w:cs="Times New Roman"/>
                <w:b/>
                <w:bCs/>
                <w:sz w:val="24"/>
                <w:szCs w:val="24"/>
              </w:rPr>
              <w:t>)</w:t>
            </w:r>
          </w:p>
        </w:tc>
        <w:tc>
          <w:tcPr>
            <w:tcW w:w="3515" w:type="dxa"/>
            <w:vAlign w:val="center"/>
          </w:tcPr>
          <w:p w14:paraId="12E3FDE3"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922.97652</w:t>
            </w:r>
          </w:p>
        </w:tc>
      </w:tr>
      <w:tr w:rsidR="00C70711" w:rsidRPr="00C70711" w14:paraId="038AEEDB" w14:textId="77777777" w:rsidTr="00EC26BF">
        <w:trPr>
          <w:trHeight w:val="510"/>
        </w:trPr>
        <w:tc>
          <w:tcPr>
            <w:tcW w:w="3515" w:type="dxa"/>
            <w:vAlign w:val="center"/>
          </w:tcPr>
          <w:p w14:paraId="57234C6F" w14:textId="7777777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TS(E-F</w:t>
            </w:r>
            <w:r w:rsidRPr="00C70711">
              <w:rPr>
                <w:rFonts w:ascii="Times New Roman" w:hAnsi="Times New Roman" w:cs="Times New Roman"/>
                <w:b/>
                <w:bCs/>
                <w:sz w:val="24"/>
                <w:szCs w:val="24"/>
                <w:vertAlign w:val="subscript"/>
              </w:rPr>
              <w:t>S</w:t>
            </w:r>
            <w:r w:rsidRPr="00C70711">
              <w:rPr>
                <w:rFonts w:ascii="Times New Roman" w:hAnsi="Times New Roman" w:cs="Times New Roman"/>
                <w:b/>
                <w:bCs/>
                <w:sz w:val="24"/>
                <w:szCs w:val="24"/>
              </w:rPr>
              <w:t>)</w:t>
            </w:r>
          </w:p>
        </w:tc>
        <w:tc>
          <w:tcPr>
            <w:tcW w:w="3515" w:type="dxa"/>
            <w:vAlign w:val="center"/>
          </w:tcPr>
          <w:p w14:paraId="00381BB0" w14:textId="77777777"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693.778532</w:t>
            </w:r>
          </w:p>
        </w:tc>
      </w:tr>
      <w:tr w:rsidR="00C70711" w:rsidRPr="00C70711" w14:paraId="23C7D687" w14:textId="77777777" w:rsidTr="00EC26BF">
        <w:trPr>
          <w:trHeight w:val="510"/>
        </w:trPr>
        <w:tc>
          <w:tcPr>
            <w:tcW w:w="3515" w:type="dxa"/>
            <w:vAlign w:val="center"/>
          </w:tcPr>
          <w:p w14:paraId="03F9F8B8" w14:textId="6A67D997" w:rsidR="00C70711" w:rsidRPr="00C70711" w:rsidRDefault="00C70711" w:rsidP="00EC26BF">
            <w:pPr>
              <w:spacing w:after="160" w:line="259" w:lineRule="auto"/>
              <w:jc w:val="center"/>
              <w:rPr>
                <w:rFonts w:ascii="Times New Roman" w:hAnsi="Times New Roman" w:cs="Times New Roman"/>
                <w:b/>
                <w:bCs/>
                <w:sz w:val="24"/>
                <w:szCs w:val="24"/>
              </w:rPr>
            </w:pPr>
            <w:r w:rsidRPr="00C70711">
              <w:rPr>
                <w:rFonts w:ascii="Times New Roman" w:hAnsi="Times New Roman" w:cs="Times New Roman"/>
                <w:b/>
                <w:bCs/>
                <w:sz w:val="24"/>
                <w:szCs w:val="24"/>
              </w:rPr>
              <w:t>F</w:t>
            </w:r>
            <w:r w:rsidR="00AB695D" w:rsidRPr="00AB695D">
              <w:rPr>
                <w:rFonts w:ascii="Times New Roman" w:hAnsi="Times New Roman" w:cs="Times New Roman"/>
                <w:b/>
                <w:bCs/>
                <w:sz w:val="24"/>
                <w:szCs w:val="24"/>
                <w:vertAlign w:val="subscript"/>
              </w:rPr>
              <w:t>S</w:t>
            </w:r>
          </w:p>
        </w:tc>
        <w:tc>
          <w:tcPr>
            <w:tcW w:w="3515" w:type="dxa"/>
            <w:vAlign w:val="center"/>
          </w:tcPr>
          <w:p w14:paraId="27C74C53" w14:textId="4B564715" w:rsidR="00C70711" w:rsidRPr="00C70711" w:rsidRDefault="00C70711" w:rsidP="00EC26BF">
            <w:pPr>
              <w:spacing w:after="160" w:line="259" w:lineRule="auto"/>
              <w:jc w:val="center"/>
              <w:rPr>
                <w:rFonts w:ascii="Times New Roman" w:hAnsi="Times New Roman" w:cs="Times New Roman"/>
                <w:sz w:val="24"/>
                <w:szCs w:val="24"/>
              </w:rPr>
            </w:pPr>
            <w:r w:rsidRPr="00C70711">
              <w:rPr>
                <w:rFonts w:ascii="Times New Roman" w:hAnsi="Times New Roman" w:cs="Times New Roman"/>
                <w:sz w:val="24"/>
                <w:szCs w:val="24"/>
              </w:rPr>
              <w:t>-3693.</w:t>
            </w:r>
            <w:r w:rsidR="00C829CF">
              <w:rPr>
                <w:rFonts w:ascii="Times New Roman" w:hAnsi="Times New Roman" w:cs="Times New Roman"/>
                <w:sz w:val="24"/>
                <w:szCs w:val="24"/>
              </w:rPr>
              <w:t>8157</w:t>
            </w:r>
          </w:p>
        </w:tc>
      </w:tr>
    </w:tbl>
    <w:p w14:paraId="76743662" w14:textId="7550AD3C" w:rsidR="00C87B7C" w:rsidRDefault="00C87B7C" w:rsidP="00270E6B">
      <w:pPr>
        <w:jc w:val="both"/>
        <w:rPr>
          <w:rFonts w:ascii="Times New Roman" w:hAnsi="Times New Roman" w:cs="Times New Roman"/>
          <w:sz w:val="24"/>
          <w:szCs w:val="24"/>
        </w:rPr>
      </w:pPr>
    </w:p>
    <w:p w14:paraId="019FF54C" w14:textId="1E134B65" w:rsidR="003448A4" w:rsidRPr="003448A4" w:rsidRDefault="00C51BF4" w:rsidP="003448A4">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0. </w:t>
      </w:r>
      <w:r w:rsidR="003448A4" w:rsidRPr="003448A4">
        <w:rPr>
          <w:rFonts w:ascii="Times New Roman" w:hAnsi="Times New Roman" w:cs="Times New Roman"/>
          <w:b/>
          <w:bCs/>
          <w:sz w:val="24"/>
          <w:szCs w:val="24"/>
        </w:rPr>
        <w:t>References</w:t>
      </w:r>
    </w:p>
    <w:p w14:paraId="70920DD1" w14:textId="77777777" w:rsidR="003448A4" w:rsidRPr="00D2148F" w:rsidRDefault="003448A4" w:rsidP="00D2148F">
      <w:pPr>
        <w:pStyle w:val="Bibliography"/>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 xml:space="preserve">Shi, L.; Xue, X.; Hong, B.; Li, Q.; Gu, Z. Dirhodium(II)/Phosphine Catalyst with Chiral Environment at Bridging Site and Its Application in Enantioselective Atropisomer Synthesis. </w:t>
      </w:r>
      <w:r w:rsidRPr="00D2148F">
        <w:rPr>
          <w:rFonts w:ascii="Times New Roman" w:hAnsi="Times New Roman" w:cs="Times New Roman"/>
          <w:i/>
          <w:iCs/>
          <w:sz w:val="24"/>
          <w:szCs w:val="24"/>
        </w:rPr>
        <w:t>ACS Cent. Sci.</w:t>
      </w:r>
      <w:r w:rsidRPr="00D2148F">
        <w:rPr>
          <w:rFonts w:ascii="Times New Roman" w:hAnsi="Times New Roman" w:cs="Times New Roman"/>
          <w:sz w:val="24"/>
          <w:szCs w:val="24"/>
        </w:rPr>
        <w:t xml:space="preserve"> </w:t>
      </w:r>
      <w:r w:rsidRPr="00D2148F">
        <w:rPr>
          <w:rFonts w:ascii="Times New Roman" w:hAnsi="Times New Roman" w:cs="Times New Roman"/>
          <w:b/>
          <w:bCs/>
          <w:sz w:val="24"/>
          <w:szCs w:val="24"/>
        </w:rPr>
        <w:t>2023</w:t>
      </w:r>
      <w:r w:rsidRPr="00D2148F">
        <w:rPr>
          <w:rFonts w:ascii="Times New Roman" w:hAnsi="Times New Roman" w:cs="Times New Roman"/>
          <w:sz w:val="24"/>
          <w:szCs w:val="24"/>
        </w:rPr>
        <w:t xml:space="preserve">, </w:t>
      </w:r>
      <w:r w:rsidRPr="00D2148F">
        <w:rPr>
          <w:rFonts w:ascii="Times New Roman" w:hAnsi="Times New Roman" w:cs="Times New Roman"/>
          <w:i/>
          <w:iCs/>
          <w:sz w:val="24"/>
          <w:szCs w:val="24"/>
        </w:rPr>
        <w:t>9</w:t>
      </w:r>
      <w:r w:rsidRPr="00D2148F">
        <w:rPr>
          <w:rFonts w:ascii="Times New Roman" w:hAnsi="Times New Roman" w:cs="Times New Roman"/>
          <w:sz w:val="24"/>
          <w:szCs w:val="24"/>
        </w:rPr>
        <w:t xml:space="preserve"> (4), 748–755.</w:t>
      </w:r>
    </w:p>
    <w:p w14:paraId="2E290762" w14:textId="77777777" w:rsidR="003448A4" w:rsidRPr="00D2148F" w:rsidRDefault="003448A4" w:rsidP="00D2148F">
      <w:pPr>
        <w:pStyle w:val="ListParagraph"/>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 xml:space="preserve">Yang, L.; Wu, X.; Lu, W.; Lu, Y.; Zhang, Z. Dirhodium(II)/DPPM Catalyzed 1,2-Hydrosilylation of Conjugated Dienes with Tertiary Silanes. </w:t>
      </w:r>
      <w:r w:rsidRPr="00D2148F">
        <w:rPr>
          <w:rFonts w:ascii="Times New Roman" w:hAnsi="Times New Roman" w:cs="Times New Roman"/>
          <w:i/>
          <w:iCs/>
          <w:sz w:val="24"/>
          <w:szCs w:val="24"/>
        </w:rPr>
        <w:t>Org. Lett.</w:t>
      </w:r>
      <w:r w:rsidRPr="00D2148F">
        <w:rPr>
          <w:rFonts w:ascii="Times New Roman" w:hAnsi="Times New Roman" w:cs="Times New Roman"/>
          <w:sz w:val="24"/>
          <w:szCs w:val="24"/>
        </w:rPr>
        <w:t xml:space="preserve"> </w:t>
      </w:r>
      <w:r w:rsidRPr="00D2148F">
        <w:rPr>
          <w:rFonts w:ascii="Times New Roman" w:hAnsi="Times New Roman" w:cs="Times New Roman"/>
          <w:b/>
          <w:bCs/>
          <w:sz w:val="24"/>
          <w:szCs w:val="24"/>
        </w:rPr>
        <w:t>2024</w:t>
      </w:r>
      <w:r w:rsidRPr="00D2148F">
        <w:rPr>
          <w:rFonts w:ascii="Times New Roman" w:hAnsi="Times New Roman" w:cs="Times New Roman"/>
          <w:sz w:val="24"/>
          <w:szCs w:val="24"/>
        </w:rPr>
        <w:t xml:space="preserve">, </w:t>
      </w:r>
      <w:r w:rsidRPr="00D2148F">
        <w:rPr>
          <w:rFonts w:ascii="Times New Roman" w:hAnsi="Times New Roman" w:cs="Times New Roman"/>
          <w:i/>
          <w:iCs/>
          <w:sz w:val="24"/>
          <w:szCs w:val="24"/>
        </w:rPr>
        <w:t>26</w:t>
      </w:r>
      <w:r w:rsidRPr="00D2148F">
        <w:rPr>
          <w:rFonts w:ascii="Times New Roman" w:hAnsi="Times New Roman" w:cs="Times New Roman"/>
          <w:sz w:val="24"/>
          <w:szCs w:val="24"/>
        </w:rPr>
        <w:t xml:space="preserve"> (11), 2287–2291.</w:t>
      </w:r>
    </w:p>
    <w:p w14:paraId="770D14BD" w14:textId="77777777" w:rsidR="003448A4" w:rsidRPr="00D2148F" w:rsidRDefault="003448A4" w:rsidP="00D2148F">
      <w:pPr>
        <w:pStyle w:val="ListParagraph"/>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Lu, W. K.; Zhu, X. Y.; Yang, L. Q.; Wu, X. Y.; Xie, X. M.; Zhang, Z. G. Distinct Catalytic Performance of Dirhodium(II) Complexes with </w:t>
      </w:r>
      <w:r w:rsidRPr="00D2148F">
        <w:rPr>
          <w:rFonts w:ascii="Times New Roman" w:hAnsi="Times New Roman" w:cs="Times New Roman"/>
          <w:i/>
          <w:iCs/>
          <w:sz w:val="24"/>
          <w:szCs w:val="24"/>
        </w:rPr>
        <w:t>ortho</w:t>
      </w:r>
      <w:r w:rsidRPr="00D2148F">
        <w:rPr>
          <w:rFonts w:ascii="Times New Roman" w:hAnsi="Times New Roman" w:cs="Times New Roman"/>
          <w:sz w:val="24"/>
          <w:szCs w:val="24"/>
        </w:rPr>
        <w:t>-Metalated DPPP in Dehydrosilylation of Styrene Derivatives with Alkoxysilanes. </w:t>
      </w:r>
      <w:r w:rsidRPr="00D2148F">
        <w:rPr>
          <w:rFonts w:ascii="Times New Roman" w:hAnsi="Times New Roman" w:cs="Times New Roman"/>
          <w:i/>
          <w:iCs/>
          <w:sz w:val="24"/>
          <w:szCs w:val="24"/>
        </w:rPr>
        <w:t>ACS Catal.</w:t>
      </w:r>
      <w:r w:rsidRPr="00D2148F">
        <w:rPr>
          <w:rFonts w:ascii="Times New Roman" w:hAnsi="Times New Roman" w:cs="Times New Roman"/>
          <w:sz w:val="24"/>
          <w:szCs w:val="24"/>
        </w:rPr>
        <w:t> </w:t>
      </w:r>
      <w:r w:rsidRPr="00D2148F">
        <w:rPr>
          <w:rFonts w:ascii="Times New Roman" w:hAnsi="Times New Roman" w:cs="Times New Roman"/>
          <w:b/>
          <w:bCs/>
          <w:sz w:val="24"/>
          <w:szCs w:val="24"/>
        </w:rPr>
        <w:t>2021</w:t>
      </w:r>
      <w:r w:rsidRPr="00D2148F">
        <w:rPr>
          <w:rFonts w:ascii="Times New Roman" w:hAnsi="Times New Roman" w:cs="Times New Roman"/>
          <w:sz w:val="24"/>
          <w:szCs w:val="24"/>
        </w:rPr>
        <w:t>, </w:t>
      </w:r>
      <w:r w:rsidRPr="00D2148F">
        <w:rPr>
          <w:rFonts w:ascii="Times New Roman" w:hAnsi="Times New Roman" w:cs="Times New Roman"/>
          <w:i/>
          <w:iCs/>
          <w:sz w:val="24"/>
          <w:szCs w:val="24"/>
        </w:rPr>
        <w:t>11</w:t>
      </w:r>
      <w:r w:rsidRPr="00D2148F">
        <w:rPr>
          <w:rFonts w:ascii="Times New Roman" w:hAnsi="Times New Roman" w:cs="Times New Roman"/>
          <w:sz w:val="24"/>
          <w:szCs w:val="24"/>
        </w:rPr>
        <w:t>, 10190– 10197.</w:t>
      </w:r>
    </w:p>
    <w:p w14:paraId="4BE18434" w14:textId="77777777" w:rsidR="003448A4" w:rsidRPr="00D2148F" w:rsidRDefault="003448A4" w:rsidP="00D2148F">
      <w:pPr>
        <w:pStyle w:val="ListParagraph"/>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 xml:space="preserve">Lu, B.; Liang, X.; Zhang, J.; Wang, Z.; Peng, Q.; Wang, X. Dirhodium(II)/Xantphos-Catalyzed Relay Carbene Insertion and Allylic Alkylation Process: Reaction Development and Mechanistic Insights. </w:t>
      </w:r>
      <w:r w:rsidRPr="00D2148F">
        <w:rPr>
          <w:rFonts w:ascii="Times New Roman" w:hAnsi="Times New Roman" w:cs="Times New Roman"/>
          <w:i/>
          <w:iCs/>
          <w:sz w:val="24"/>
          <w:szCs w:val="24"/>
        </w:rPr>
        <w:t>J. Am. Chem. Soc.</w:t>
      </w:r>
      <w:r w:rsidRPr="00D2148F">
        <w:rPr>
          <w:rFonts w:ascii="Times New Roman" w:hAnsi="Times New Roman" w:cs="Times New Roman"/>
          <w:sz w:val="24"/>
          <w:szCs w:val="24"/>
        </w:rPr>
        <w:t xml:space="preserve"> </w:t>
      </w:r>
      <w:r w:rsidRPr="00D2148F">
        <w:rPr>
          <w:rFonts w:ascii="Times New Roman" w:hAnsi="Times New Roman" w:cs="Times New Roman"/>
          <w:b/>
          <w:bCs/>
          <w:sz w:val="24"/>
          <w:szCs w:val="24"/>
        </w:rPr>
        <w:t>2021</w:t>
      </w:r>
      <w:r w:rsidRPr="00D2148F">
        <w:rPr>
          <w:rFonts w:ascii="Times New Roman" w:hAnsi="Times New Roman" w:cs="Times New Roman"/>
          <w:sz w:val="24"/>
          <w:szCs w:val="24"/>
        </w:rPr>
        <w:t xml:space="preserve">, </w:t>
      </w:r>
      <w:r w:rsidRPr="00D2148F">
        <w:rPr>
          <w:rFonts w:ascii="Times New Roman" w:hAnsi="Times New Roman" w:cs="Times New Roman"/>
          <w:i/>
          <w:iCs/>
          <w:sz w:val="24"/>
          <w:szCs w:val="24"/>
        </w:rPr>
        <w:t>143</w:t>
      </w:r>
      <w:r w:rsidRPr="00D2148F">
        <w:rPr>
          <w:rFonts w:ascii="Times New Roman" w:hAnsi="Times New Roman" w:cs="Times New Roman"/>
          <w:sz w:val="24"/>
          <w:szCs w:val="24"/>
        </w:rPr>
        <w:t xml:space="preserve"> (30), 11799–11810.</w:t>
      </w:r>
    </w:p>
    <w:p w14:paraId="2599AE50" w14:textId="77777777" w:rsidR="003448A4" w:rsidRPr="00D2148F" w:rsidRDefault="003448A4" w:rsidP="00D2148F">
      <w:pPr>
        <w:pStyle w:val="Bibliography"/>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Lahuerta, P.; Paya, J.; Solans, X.; Ubeda, M. A. Ortho-Metalation Reactions in Binuclear Dirhodium Compounds. Molecular Structure and Reactivity of a Monometalated Compound with the Phosphine P(</w:t>
      </w:r>
      <w:r w:rsidRPr="00D2148F">
        <w:rPr>
          <w:rFonts w:ascii="Times New Roman" w:hAnsi="Times New Roman" w:cs="Times New Roman"/>
          <w:i/>
          <w:iCs/>
          <w:sz w:val="24"/>
          <w:szCs w:val="24"/>
        </w:rPr>
        <w:t>o</w:t>
      </w:r>
      <w:r w:rsidRPr="00D2148F">
        <w:rPr>
          <w:rFonts w:ascii="Times New Roman" w:hAnsi="Times New Roman" w:cs="Times New Roman"/>
          <w:sz w:val="24"/>
          <w:szCs w:val="24"/>
        </w:rPr>
        <w:t>-ClC</w:t>
      </w:r>
      <w:r w:rsidRPr="00D2148F">
        <w:rPr>
          <w:rFonts w:ascii="Times New Roman" w:hAnsi="Times New Roman" w:cs="Times New Roman"/>
          <w:sz w:val="24"/>
          <w:szCs w:val="24"/>
          <w:vertAlign w:val="subscript"/>
        </w:rPr>
        <w:t>6</w:t>
      </w:r>
      <w:r w:rsidRPr="00D2148F">
        <w:rPr>
          <w:rFonts w:ascii="Times New Roman" w:hAnsi="Times New Roman" w:cs="Times New Roman"/>
          <w:sz w:val="24"/>
          <w:szCs w:val="24"/>
        </w:rPr>
        <w:t>H</w:t>
      </w:r>
      <w:r w:rsidRPr="00D2148F">
        <w:rPr>
          <w:rFonts w:ascii="Times New Roman" w:hAnsi="Times New Roman" w:cs="Times New Roman"/>
          <w:sz w:val="24"/>
          <w:szCs w:val="24"/>
          <w:vertAlign w:val="subscript"/>
        </w:rPr>
        <w:t>4</w:t>
      </w:r>
      <w:r w:rsidRPr="00D2148F">
        <w:rPr>
          <w:rFonts w:ascii="Times New Roman" w:hAnsi="Times New Roman" w:cs="Times New Roman"/>
          <w:sz w:val="24"/>
          <w:szCs w:val="24"/>
        </w:rPr>
        <w:t>)(C</w:t>
      </w:r>
      <w:r w:rsidRPr="00D2148F">
        <w:rPr>
          <w:rFonts w:ascii="Times New Roman" w:hAnsi="Times New Roman" w:cs="Times New Roman"/>
          <w:sz w:val="24"/>
          <w:szCs w:val="24"/>
          <w:vertAlign w:val="subscript"/>
        </w:rPr>
        <w:t>6</w:t>
      </w:r>
      <w:r w:rsidRPr="00D2148F">
        <w:rPr>
          <w:rFonts w:ascii="Times New Roman" w:hAnsi="Times New Roman" w:cs="Times New Roman"/>
          <w:sz w:val="24"/>
          <w:szCs w:val="24"/>
        </w:rPr>
        <w:t>H</w:t>
      </w:r>
      <w:r w:rsidRPr="00D2148F">
        <w:rPr>
          <w:rFonts w:ascii="Times New Roman" w:hAnsi="Times New Roman" w:cs="Times New Roman"/>
          <w:sz w:val="24"/>
          <w:szCs w:val="24"/>
          <w:vertAlign w:val="subscript"/>
        </w:rPr>
        <w:t>5</w:t>
      </w:r>
      <w:r w:rsidRPr="00D2148F">
        <w:rPr>
          <w:rFonts w:ascii="Times New Roman" w:hAnsi="Times New Roman" w:cs="Times New Roman"/>
          <w:sz w:val="24"/>
          <w:szCs w:val="24"/>
        </w:rPr>
        <w:t>)</w:t>
      </w:r>
      <w:r w:rsidRPr="00D2148F">
        <w:rPr>
          <w:rFonts w:ascii="Times New Roman" w:hAnsi="Times New Roman" w:cs="Times New Roman"/>
          <w:sz w:val="24"/>
          <w:szCs w:val="24"/>
          <w:vertAlign w:val="subscript"/>
        </w:rPr>
        <w:t>2</w:t>
      </w:r>
      <w:r w:rsidRPr="00D2148F">
        <w:rPr>
          <w:rFonts w:ascii="Times New Roman" w:hAnsi="Times New Roman" w:cs="Times New Roman"/>
          <w:sz w:val="24"/>
          <w:szCs w:val="24"/>
        </w:rPr>
        <w:t xml:space="preserve">. </w:t>
      </w:r>
      <w:r w:rsidRPr="00D2148F">
        <w:rPr>
          <w:rFonts w:ascii="Times New Roman" w:hAnsi="Times New Roman" w:cs="Times New Roman"/>
          <w:i/>
          <w:iCs/>
          <w:sz w:val="24"/>
          <w:szCs w:val="24"/>
        </w:rPr>
        <w:t>Inorg. Chem.</w:t>
      </w:r>
      <w:r w:rsidRPr="00D2148F">
        <w:rPr>
          <w:rFonts w:ascii="Times New Roman" w:hAnsi="Times New Roman" w:cs="Times New Roman"/>
          <w:sz w:val="24"/>
          <w:szCs w:val="24"/>
        </w:rPr>
        <w:t xml:space="preserve"> </w:t>
      </w:r>
      <w:r w:rsidRPr="00D2148F">
        <w:rPr>
          <w:rFonts w:ascii="Times New Roman" w:hAnsi="Times New Roman" w:cs="Times New Roman"/>
          <w:b/>
          <w:bCs/>
          <w:sz w:val="24"/>
          <w:szCs w:val="24"/>
        </w:rPr>
        <w:t>1992</w:t>
      </w:r>
      <w:r w:rsidRPr="00D2148F">
        <w:rPr>
          <w:rFonts w:ascii="Times New Roman" w:hAnsi="Times New Roman" w:cs="Times New Roman"/>
          <w:sz w:val="24"/>
          <w:szCs w:val="24"/>
        </w:rPr>
        <w:t xml:space="preserve">, </w:t>
      </w:r>
      <w:r w:rsidRPr="00D2148F">
        <w:rPr>
          <w:rFonts w:ascii="Times New Roman" w:hAnsi="Times New Roman" w:cs="Times New Roman"/>
          <w:i/>
          <w:iCs/>
          <w:sz w:val="24"/>
          <w:szCs w:val="24"/>
        </w:rPr>
        <w:t>31</w:t>
      </w:r>
      <w:r w:rsidRPr="00D2148F">
        <w:rPr>
          <w:rFonts w:ascii="Times New Roman" w:hAnsi="Times New Roman" w:cs="Times New Roman"/>
          <w:sz w:val="24"/>
          <w:szCs w:val="24"/>
        </w:rPr>
        <w:t xml:space="preserve">, 385–391. </w:t>
      </w:r>
    </w:p>
    <w:p w14:paraId="13C0EA5D" w14:textId="77777777" w:rsidR="003448A4" w:rsidRPr="00D2148F" w:rsidRDefault="003448A4" w:rsidP="00D2148F">
      <w:pPr>
        <w:pStyle w:val="Bibliography"/>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Lloret, J.; Estevan, F.; Lahuerta, P.; Hirva, P.; Pérez-Prieto, J.; Sanaú, M. Dirhodium(II) Compounds with Bridging Thienylphosphines: Studies on Reversible P,C/P,S Coordination </w:t>
      </w:r>
      <w:r w:rsidRPr="00D2148F">
        <w:rPr>
          <w:rFonts w:ascii="Times New Roman" w:hAnsi="Times New Roman" w:cs="Times New Roman"/>
          <w:i/>
          <w:iCs/>
          <w:sz w:val="24"/>
          <w:szCs w:val="24"/>
        </w:rPr>
        <w:t>Chem. - Eur. J</w:t>
      </w:r>
      <w:r w:rsidRPr="00D2148F">
        <w:rPr>
          <w:rFonts w:ascii="Times New Roman" w:hAnsi="Times New Roman" w:cs="Times New Roman"/>
          <w:sz w:val="24"/>
          <w:szCs w:val="24"/>
        </w:rPr>
        <w:t>. </w:t>
      </w:r>
      <w:r w:rsidRPr="00D2148F">
        <w:rPr>
          <w:rFonts w:ascii="Times New Roman" w:hAnsi="Times New Roman" w:cs="Times New Roman"/>
          <w:b/>
          <w:bCs/>
          <w:sz w:val="24"/>
          <w:szCs w:val="24"/>
        </w:rPr>
        <w:t>2009</w:t>
      </w:r>
      <w:r w:rsidRPr="00D2148F">
        <w:rPr>
          <w:rFonts w:ascii="Times New Roman" w:hAnsi="Times New Roman" w:cs="Times New Roman"/>
          <w:sz w:val="24"/>
          <w:szCs w:val="24"/>
        </w:rPr>
        <w:t>, </w:t>
      </w:r>
      <w:r w:rsidRPr="00D2148F">
        <w:rPr>
          <w:rFonts w:ascii="Times New Roman" w:hAnsi="Times New Roman" w:cs="Times New Roman"/>
          <w:i/>
          <w:iCs/>
          <w:sz w:val="24"/>
          <w:szCs w:val="24"/>
        </w:rPr>
        <w:t>15</w:t>
      </w:r>
      <w:r w:rsidRPr="00D2148F">
        <w:rPr>
          <w:rFonts w:ascii="Times New Roman" w:hAnsi="Times New Roman" w:cs="Times New Roman"/>
          <w:sz w:val="24"/>
          <w:szCs w:val="24"/>
        </w:rPr>
        <w:t>, 7706– 7716.</w:t>
      </w:r>
    </w:p>
    <w:p w14:paraId="6AEBA735" w14:textId="77777777" w:rsidR="003448A4" w:rsidRPr="00D2148F" w:rsidRDefault="003448A4" w:rsidP="00D2148F">
      <w:pPr>
        <w:pStyle w:val="ListParagraph"/>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 xml:space="preserve">Estevan, F.; Lahuerta, P.; Pérez-Prieto, J.; Sanaú, M.; Stiriba, S.-E.; Ubeda, M. A. Ligand Effects on the Chemoselectivity of Ortho-Metalated Rhodium(II) Catalyzed α-Diazo Ketone Transformations. </w:t>
      </w:r>
      <w:r w:rsidRPr="00D2148F">
        <w:rPr>
          <w:rFonts w:ascii="Times New Roman" w:hAnsi="Times New Roman" w:cs="Times New Roman"/>
          <w:i/>
          <w:iCs/>
          <w:sz w:val="24"/>
          <w:szCs w:val="24"/>
        </w:rPr>
        <w:t>Organometallics</w:t>
      </w:r>
      <w:r w:rsidRPr="00D2148F">
        <w:rPr>
          <w:rFonts w:ascii="Times New Roman" w:hAnsi="Times New Roman" w:cs="Times New Roman"/>
          <w:sz w:val="24"/>
          <w:szCs w:val="24"/>
        </w:rPr>
        <w:t xml:space="preserve"> </w:t>
      </w:r>
      <w:r w:rsidRPr="00D2148F">
        <w:rPr>
          <w:rFonts w:ascii="Times New Roman" w:hAnsi="Times New Roman" w:cs="Times New Roman"/>
          <w:b/>
          <w:bCs/>
          <w:sz w:val="24"/>
          <w:szCs w:val="24"/>
        </w:rPr>
        <w:t>1997</w:t>
      </w:r>
      <w:r w:rsidRPr="00D2148F">
        <w:rPr>
          <w:rFonts w:ascii="Times New Roman" w:hAnsi="Times New Roman" w:cs="Times New Roman"/>
          <w:sz w:val="24"/>
          <w:szCs w:val="24"/>
        </w:rPr>
        <w:t xml:space="preserve">, </w:t>
      </w:r>
      <w:r w:rsidRPr="00D2148F">
        <w:rPr>
          <w:rFonts w:ascii="Times New Roman" w:hAnsi="Times New Roman" w:cs="Times New Roman"/>
          <w:i/>
          <w:iCs/>
          <w:sz w:val="24"/>
          <w:szCs w:val="24"/>
        </w:rPr>
        <w:t>16</w:t>
      </w:r>
      <w:r w:rsidRPr="00D2148F">
        <w:rPr>
          <w:rFonts w:ascii="Times New Roman" w:hAnsi="Times New Roman" w:cs="Times New Roman"/>
          <w:sz w:val="24"/>
          <w:szCs w:val="24"/>
        </w:rPr>
        <w:t>, 880–886.</w:t>
      </w:r>
    </w:p>
    <w:p w14:paraId="6D7A89A6" w14:textId="77777777" w:rsidR="003448A4" w:rsidRPr="00D2148F" w:rsidRDefault="003448A4" w:rsidP="00D2148F">
      <w:pPr>
        <w:pStyle w:val="ListParagraph"/>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 xml:space="preserve">Sheldrick, G., SHELXT - Integrated space-group and crystal-structure determination. Acta Crystallographica Section A </w:t>
      </w:r>
      <w:r w:rsidRPr="00D2148F">
        <w:rPr>
          <w:rFonts w:ascii="Times New Roman" w:hAnsi="Times New Roman" w:cs="Times New Roman"/>
          <w:b/>
          <w:bCs/>
          <w:sz w:val="24"/>
          <w:szCs w:val="24"/>
        </w:rPr>
        <w:t>2015</w:t>
      </w:r>
      <w:r w:rsidRPr="00D2148F">
        <w:rPr>
          <w:rFonts w:ascii="Times New Roman" w:hAnsi="Times New Roman" w:cs="Times New Roman"/>
          <w:sz w:val="24"/>
          <w:szCs w:val="24"/>
        </w:rPr>
        <w:t xml:space="preserve">, </w:t>
      </w:r>
      <w:r w:rsidRPr="00D2148F">
        <w:rPr>
          <w:rFonts w:ascii="Times New Roman" w:hAnsi="Times New Roman" w:cs="Times New Roman"/>
          <w:i/>
          <w:iCs/>
          <w:sz w:val="24"/>
          <w:szCs w:val="24"/>
        </w:rPr>
        <w:t>71</w:t>
      </w:r>
      <w:r w:rsidRPr="00D2148F">
        <w:rPr>
          <w:rFonts w:ascii="Times New Roman" w:hAnsi="Times New Roman" w:cs="Times New Roman"/>
          <w:sz w:val="24"/>
          <w:szCs w:val="24"/>
        </w:rPr>
        <w:t>, 3-8.</w:t>
      </w:r>
    </w:p>
    <w:p w14:paraId="10FF86A4" w14:textId="77777777" w:rsidR="003448A4" w:rsidRPr="00D2148F" w:rsidRDefault="003448A4" w:rsidP="00D2148F">
      <w:pPr>
        <w:pStyle w:val="ListParagraph"/>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 xml:space="preserve">Sheldrick, G., Crystal structure refinement with SHELXL. Acta Crystallographica Section C </w:t>
      </w:r>
      <w:r w:rsidRPr="00D2148F">
        <w:rPr>
          <w:rFonts w:ascii="Times New Roman" w:hAnsi="Times New Roman" w:cs="Times New Roman"/>
          <w:b/>
          <w:bCs/>
          <w:sz w:val="24"/>
          <w:szCs w:val="24"/>
        </w:rPr>
        <w:t>2015</w:t>
      </w:r>
      <w:r w:rsidRPr="00D2148F">
        <w:rPr>
          <w:rFonts w:ascii="Times New Roman" w:hAnsi="Times New Roman" w:cs="Times New Roman"/>
          <w:sz w:val="24"/>
          <w:szCs w:val="24"/>
        </w:rPr>
        <w:t xml:space="preserve">, </w:t>
      </w:r>
      <w:r w:rsidRPr="00D2148F">
        <w:rPr>
          <w:rFonts w:ascii="Times New Roman" w:hAnsi="Times New Roman" w:cs="Times New Roman"/>
          <w:i/>
          <w:iCs/>
          <w:sz w:val="24"/>
          <w:szCs w:val="24"/>
        </w:rPr>
        <w:t>71</w:t>
      </w:r>
      <w:r w:rsidRPr="00D2148F">
        <w:rPr>
          <w:rFonts w:ascii="Times New Roman" w:hAnsi="Times New Roman" w:cs="Times New Roman"/>
          <w:sz w:val="24"/>
          <w:szCs w:val="24"/>
        </w:rPr>
        <w:t>, 3-8.</w:t>
      </w:r>
    </w:p>
    <w:p w14:paraId="35DCF342" w14:textId="12BA032D" w:rsidR="003448A4" w:rsidRPr="00D2148F" w:rsidRDefault="003448A4" w:rsidP="00D2148F">
      <w:pPr>
        <w:pStyle w:val="ListParagraph"/>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 xml:space="preserve">Llunell, M.; Casanova, D.; Cirera, J.; Alemany, P.; Alvarez, S. J. U. d. B., Barcelona, Spain, SHAPE, version 2.1. </w:t>
      </w:r>
      <w:r w:rsidRPr="00D2148F">
        <w:rPr>
          <w:rFonts w:ascii="Times New Roman" w:hAnsi="Times New Roman" w:cs="Times New Roman"/>
          <w:b/>
          <w:bCs/>
          <w:sz w:val="24"/>
          <w:szCs w:val="24"/>
        </w:rPr>
        <w:t>2013</w:t>
      </w:r>
      <w:r w:rsidRPr="00D2148F">
        <w:rPr>
          <w:rFonts w:ascii="Times New Roman" w:hAnsi="Times New Roman" w:cs="Times New Roman"/>
          <w:sz w:val="24"/>
          <w:szCs w:val="24"/>
        </w:rPr>
        <w:t>, 2103.</w:t>
      </w:r>
    </w:p>
    <w:p w14:paraId="31F65E9E" w14:textId="77777777" w:rsidR="00834085" w:rsidRPr="00D2148F" w:rsidRDefault="00834085" w:rsidP="00D2148F">
      <w:pPr>
        <w:pStyle w:val="Bibliography"/>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 xml:space="preserve">Gaussian 16, Revision C.01, Frisch, M. J.; Trucks, G. W.; Schle-gel, H. B.; Scuseria, G. E.; Robb, M. A.; Cheeseman, J. R.; Scal-mani, G.; Barone, V.; Petersson, G. A.; Nakatsuji, H.; Li, X.; Caricato, M.; Marenich, A. V.; Bloino, J.; Janesko, B. G.; Gom-perts, R.; Mennucci, B.; Hratchian, H. P.; Ortiz, J. V.; Izmaylov, A. F.; Sonnenberg, J. L.; Williams-Young, D.; Ding, F.; Lippa-rini, F.; Egidi, F.; Goings, J.; Peng, B.; Petrone, A.; Henderson, T.; Ranasinghe, D.; Zakrzewski, V. G.; Gao, J.; Rega, N.; Zheng, G.; Liang, W.; Hada, M.; Ehara, M.; Toyota, K.; Fukuda, R.; Ha-segawa, J.; Ishida, M.; Nakajima, T.; Honda, Y.; Kitao, O.; Nakai, H.; Vreven, T.; Throssell, K.; Montgomery, J. A., Jr.; Peralta, J. E.; Ogliaro, F.; Bearpark, M. J.; Heyd, J. J.; Brothers, E. N.; Kudin, K. N.; Staroverov, V. N.; Keith, T. A.; Kobayashi, R.; Normand, J.; Raghavachari, K.; Rendell, A. P.; Burant, J. C.; Iyengar, S. S.; Tomasi, J.; Cossi, M.; Millam, J. M.; Klene, </w:t>
      </w:r>
      <w:r w:rsidRPr="00D2148F">
        <w:rPr>
          <w:rFonts w:ascii="Times New Roman" w:hAnsi="Times New Roman" w:cs="Times New Roman"/>
          <w:sz w:val="24"/>
          <w:szCs w:val="24"/>
        </w:rPr>
        <w:lastRenderedPageBreak/>
        <w:t xml:space="preserve">M.; Adamo, C.; Cammi, R.; Ochterski, J. W.; Martin, R. L.; Morokuma, K.; Farkas, O.; Foresman, J. B.; Fox, D. J. Gaussian, Inc., Wallingford CT, </w:t>
      </w:r>
      <w:r w:rsidRPr="00D2148F">
        <w:rPr>
          <w:rFonts w:ascii="Times New Roman" w:hAnsi="Times New Roman" w:cs="Times New Roman"/>
          <w:b/>
          <w:bCs/>
          <w:sz w:val="24"/>
          <w:szCs w:val="24"/>
        </w:rPr>
        <w:t>2016</w:t>
      </w:r>
      <w:r w:rsidRPr="00D2148F">
        <w:rPr>
          <w:rFonts w:ascii="Times New Roman" w:hAnsi="Times New Roman" w:cs="Times New Roman"/>
          <w:sz w:val="24"/>
          <w:szCs w:val="24"/>
        </w:rPr>
        <w:t>.</w:t>
      </w:r>
    </w:p>
    <w:p w14:paraId="4C60C1BD" w14:textId="77777777" w:rsidR="00FA6286" w:rsidRPr="00D2148F" w:rsidRDefault="00FA6286" w:rsidP="00D2148F">
      <w:pPr>
        <w:pStyle w:val="Bibliography"/>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 xml:space="preserve">Grimme, S.; Antony, J.; Ehrlich, S.; Krieg, H. A Consistent and Accurate Ab Initio Parametrization of Density Functional Dispersion Correction (DFT-D) for the 94 Elements H-Pu. </w:t>
      </w:r>
      <w:r w:rsidRPr="00D2148F">
        <w:rPr>
          <w:rFonts w:ascii="Times New Roman" w:hAnsi="Times New Roman" w:cs="Times New Roman"/>
          <w:i/>
          <w:iCs/>
          <w:sz w:val="24"/>
          <w:szCs w:val="24"/>
        </w:rPr>
        <w:t>J. Chem. Phys.</w:t>
      </w:r>
      <w:r w:rsidRPr="00D2148F">
        <w:rPr>
          <w:rFonts w:ascii="Times New Roman" w:hAnsi="Times New Roman" w:cs="Times New Roman"/>
          <w:sz w:val="24"/>
          <w:szCs w:val="24"/>
        </w:rPr>
        <w:t xml:space="preserve"> </w:t>
      </w:r>
      <w:r w:rsidRPr="00D2148F">
        <w:rPr>
          <w:rFonts w:ascii="Times New Roman" w:hAnsi="Times New Roman" w:cs="Times New Roman"/>
          <w:b/>
          <w:bCs/>
          <w:sz w:val="24"/>
          <w:szCs w:val="24"/>
        </w:rPr>
        <w:t>2010</w:t>
      </w:r>
      <w:r w:rsidRPr="00D2148F">
        <w:rPr>
          <w:rFonts w:ascii="Times New Roman" w:hAnsi="Times New Roman" w:cs="Times New Roman"/>
          <w:sz w:val="24"/>
          <w:szCs w:val="24"/>
        </w:rPr>
        <w:t xml:space="preserve">, </w:t>
      </w:r>
      <w:r w:rsidRPr="00D2148F">
        <w:rPr>
          <w:rFonts w:ascii="Times New Roman" w:hAnsi="Times New Roman" w:cs="Times New Roman"/>
          <w:i/>
          <w:iCs/>
          <w:sz w:val="24"/>
          <w:szCs w:val="24"/>
        </w:rPr>
        <w:t>132</w:t>
      </w:r>
      <w:r w:rsidRPr="00D2148F">
        <w:rPr>
          <w:rFonts w:ascii="Times New Roman" w:hAnsi="Times New Roman" w:cs="Times New Roman"/>
          <w:sz w:val="24"/>
          <w:szCs w:val="24"/>
        </w:rPr>
        <w:t xml:space="preserve">, 154104. </w:t>
      </w:r>
    </w:p>
    <w:p w14:paraId="1295D2F2" w14:textId="77777777" w:rsidR="00977C75" w:rsidRPr="00D2148F" w:rsidRDefault="00977C75" w:rsidP="00D2148F">
      <w:pPr>
        <w:pStyle w:val="Bibliography"/>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 xml:space="preserve">Becke, A. D. Density‐functional Thermochemistry. III. The Role of Exact Exchange. </w:t>
      </w:r>
      <w:r w:rsidRPr="00D2148F">
        <w:rPr>
          <w:rFonts w:ascii="Times New Roman" w:hAnsi="Times New Roman" w:cs="Times New Roman"/>
          <w:i/>
          <w:iCs/>
          <w:sz w:val="24"/>
          <w:szCs w:val="24"/>
        </w:rPr>
        <w:t>J. Chem. Phys.</w:t>
      </w:r>
      <w:r w:rsidRPr="00D2148F">
        <w:rPr>
          <w:rFonts w:ascii="Times New Roman" w:hAnsi="Times New Roman" w:cs="Times New Roman"/>
          <w:sz w:val="24"/>
          <w:szCs w:val="24"/>
        </w:rPr>
        <w:t xml:space="preserve"> </w:t>
      </w:r>
      <w:r w:rsidRPr="00D2148F">
        <w:rPr>
          <w:rFonts w:ascii="Times New Roman" w:hAnsi="Times New Roman" w:cs="Times New Roman"/>
          <w:b/>
          <w:bCs/>
          <w:sz w:val="24"/>
          <w:szCs w:val="24"/>
        </w:rPr>
        <w:t>1993</w:t>
      </w:r>
      <w:r w:rsidRPr="00D2148F">
        <w:rPr>
          <w:rFonts w:ascii="Times New Roman" w:hAnsi="Times New Roman" w:cs="Times New Roman"/>
          <w:sz w:val="24"/>
          <w:szCs w:val="24"/>
        </w:rPr>
        <w:t xml:space="preserve">, </w:t>
      </w:r>
      <w:r w:rsidRPr="00D2148F">
        <w:rPr>
          <w:rFonts w:ascii="Times New Roman" w:hAnsi="Times New Roman" w:cs="Times New Roman"/>
          <w:i/>
          <w:iCs/>
          <w:sz w:val="24"/>
          <w:szCs w:val="24"/>
        </w:rPr>
        <w:t>98</w:t>
      </w:r>
      <w:r w:rsidRPr="00D2148F">
        <w:rPr>
          <w:rFonts w:ascii="Times New Roman" w:hAnsi="Times New Roman" w:cs="Times New Roman"/>
          <w:sz w:val="24"/>
          <w:szCs w:val="24"/>
        </w:rPr>
        <w:t xml:space="preserve"> (7), 5648–5652. </w:t>
      </w:r>
    </w:p>
    <w:p w14:paraId="0CBEE64D" w14:textId="508B75D0" w:rsidR="00977C75" w:rsidRPr="00D2148F" w:rsidRDefault="00977C75" w:rsidP="00D2148F">
      <w:pPr>
        <w:pStyle w:val="Bibliography"/>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 xml:space="preserve">Lee, C.; Yang, W.; Parr, R. G. Development of the Colle-Salvetti Correlation-Energy Formula into a Functional of the Electron Density. </w:t>
      </w:r>
      <w:r w:rsidRPr="00D2148F">
        <w:rPr>
          <w:rFonts w:ascii="Times New Roman" w:hAnsi="Times New Roman" w:cs="Times New Roman"/>
          <w:i/>
          <w:iCs/>
          <w:sz w:val="24"/>
          <w:szCs w:val="24"/>
        </w:rPr>
        <w:t>Phys. Rev. B</w:t>
      </w:r>
      <w:r w:rsidRPr="00D2148F">
        <w:rPr>
          <w:rFonts w:ascii="Times New Roman" w:hAnsi="Times New Roman" w:cs="Times New Roman"/>
          <w:sz w:val="24"/>
          <w:szCs w:val="24"/>
        </w:rPr>
        <w:t xml:space="preserve"> </w:t>
      </w:r>
      <w:r w:rsidRPr="00D2148F">
        <w:rPr>
          <w:rFonts w:ascii="Times New Roman" w:hAnsi="Times New Roman" w:cs="Times New Roman"/>
          <w:b/>
          <w:bCs/>
          <w:sz w:val="24"/>
          <w:szCs w:val="24"/>
        </w:rPr>
        <w:t>1988</w:t>
      </w:r>
      <w:r w:rsidRPr="00D2148F">
        <w:rPr>
          <w:rFonts w:ascii="Times New Roman" w:hAnsi="Times New Roman" w:cs="Times New Roman"/>
          <w:sz w:val="24"/>
          <w:szCs w:val="24"/>
        </w:rPr>
        <w:t xml:space="preserve">, </w:t>
      </w:r>
      <w:r w:rsidRPr="00D2148F">
        <w:rPr>
          <w:rFonts w:ascii="Times New Roman" w:hAnsi="Times New Roman" w:cs="Times New Roman"/>
          <w:i/>
          <w:iCs/>
          <w:sz w:val="24"/>
          <w:szCs w:val="24"/>
        </w:rPr>
        <w:t>37</w:t>
      </w:r>
      <w:r w:rsidRPr="00D2148F">
        <w:rPr>
          <w:rFonts w:ascii="Times New Roman" w:hAnsi="Times New Roman" w:cs="Times New Roman"/>
          <w:sz w:val="24"/>
          <w:szCs w:val="24"/>
        </w:rPr>
        <w:t xml:space="preserve">, 785–789. </w:t>
      </w:r>
    </w:p>
    <w:p w14:paraId="15B2B633" w14:textId="77777777" w:rsidR="00247C87" w:rsidRPr="00D2148F" w:rsidRDefault="00247C87" w:rsidP="00D2148F">
      <w:pPr>
        <w:pStyle w:val="Bibliography"/>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 xml:space="preserve">Hay, P. J.; Wadt, W. R. Ab Initio Effective Core Potentials for Molecular Calculations. Potentials for K to Au Including the Outermost Core Orbitals. </w:t>
      </w:r>
      <w:r w:rsidRPr="00D2148F">
        <w:rPr>
          <w:rFonts w:ascii="Times New Roman" w:hAnsi="Times New Roman" w:cs="Times New Roman"/>
          <w:i/>
          <w:iCs/>
          <w:sz w:val="24"/>
          <w:szCs w:val="24"/>
        </w:rPr>
        <w:t>J. Chem. Phys.</w:t>
      </w:r>
      <w:r w:rsidRPr="00D2148F">
        <w:rPr>
          <w:rFonts w:ascii="Times New Roman" w:hAnsi="Times New Roman" w:cs="Times New Roman"/>
          <w:sz w:val="24"/>
          <w:szCs w:val="24"/>
        </w:rPr>
        <w:t xml:space="preserve"> </w:t>
      </w:r>
      <w:r w:rsidRPr="00D2148F">
        <w:rPr>
          <w:rFonts w:ascii="Times New Roman" w:hAnsi="Times New Roman" w:cs="Times New Roman"/>
          <w:b/>
          <w:bCs/>
          <w:sz w:val="24"/>
          <w:szCs w:val="24"/>
        </w:rPr>
        <w:t>1985</w:t>
      </w:r>
      <w:r w:rsidRPr="00D2148F">
        <w:rPr>
          <w:rFonts w:ascii="Times New Roman" w:hAnsi="Times New Roman" w:cs="Times New Roman"/>
          <w:sz w:val="24"/>
          <w:szCs w:val="24"/>
        </w:rPr>
        <w:t xml:space="preserve">, </w:t>
      </w:r>
      <w:r w:rsidRPr="00D2148F">
        <w:rPr>
          <w:rFonts w:ascii="Times New Roman" w:hAnsi="Times New Roman" w:cs="Times New Roman"/>
          <w:i/>
          <w:iCs/>
          <w:sz w:val="24"/>
          <w:szCs w:val="24"/>
        </w:rPr>
        <w:t>82</w:t>
      </w:r>
      <w:r w:rsidRPr="00D2148F">
        <w:rPr>
          <w:rFonts w:ascii="Times New Roman" w:hAnsi="Times New Roman" w:cs="Times New Roman"/>
          <w:sz w:val="24"/>
          <w:szCs w:val="24"/>
        </w:rPr>
        <w:t xml:space="preserve">, 299–310. </w:t>
      </w:r>
    </w:p>
    <w:p w14:paraId="18B61D2A" w14:textId="3BE4A6AB" w:rsidR="004A7FA3" w:rsidRPr="00D2148F" w:rsidRDefault="004A7FA3" w:rsidP="00D2148F">
      <w:pPr>
        <w:pStyle w:val="Bibliography"/>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 xml:space="preserve">Dolg, M.; Wedig, U.; Stoll, H.; Preuss, H. Energy‐adjusted Ab Initio Pseudopotentials for the First Row Transition Elements. </w:t>
      </w:r>
      <w:r w:rsidRPr="00D2148F">
        <w:rPr>
          <w:rFonts w:ascii="Times New Roman" w:hAnsi="Times New Roman" w:cs="Times New Roman"/>
          <w:i/>
          <w:iCs/>
          <w:sz w:val="24"/>
          <w:szCs w:val="24"/>
        </w:rPr>
        <w:t>J. Chem. Phys.</w:t>
      </w:r>
      <w:r w:rsidRPr="00D2148F">
        <w:rPr>
          <w:rFonts w:ascii="Times New Roman" w:hAnsi="Times New Roman" w:cs="Times New Roman"/>
          <w:sz w:val="24"/>
          <w:szCs w:val="24"/>
        </w:rPr>
        <w:t xml:space="preserve"> </w:t>
      </w:r>
      <w:r w:rsidRPr="00D2148F">
        <w:rPr>
          <w:rFonts w:ascii="Times New Roman" w:hAnsi="Times New Roman" w:cs="Times New Roman"/>
          <w:b/>
          <w:bCs/>
          <w:sz w:val="24"/>
          <w:szCs w:val="24"/>
        </w:rPr>
        <w:t>1987</w:t>
      </w:r>
      <w:r w:rsidRPr="00D2148F">
        <w:rPr>
          <w:rFonts w:ascii="Times New Roman" w:hAnsi="Times New Roman" w:cs="Times New Roman"/>
          <w:sz w:val="24"/>
          <w:szCs w:val="24"/>
        </w:rPr>
        <w:t xml:space="preserve">, </w:t>
      </w:r>
      <w:r w:rsidRPr="00D2148F">
        <w:rPr>
          <w:rFonts w:ascii="Times New Roman" w:hAnsi="Times New Roman" w:cs="Times New Roman"/>
          <w:i/>
          <w:iCs/>
          <w:sz w:val="24"/>
          <w:szCs w:val="24"/>
        </w:rPr>
        <w:t>86</w:t>
      </w:r>
      <w:r w:rsidRPr="00D2148F">
        <w:rPr>
          <w:rFonts w:ascii="Times New Roman" w:hAnsi="Times New Roman" w:cs="Times New Roman"/>
          <w:sz w:val="24"/>
          <w:szCs w:val="24"/>
        </w:rPr>
        <w:t xml:space="preserve">, 866–872. </w:t>
      </w:r>
    </w:p>
    <w:p w14:paraId="1534BDE9" w14:textId="77777777" w:rsidR="00754E96" w:rsidRPr="00D2148F" w:rsidRDefault="00754E96" w:rsidP="00D2148F">
      <w:pPr>
        <w:pStyle w:val="Bibliography"/>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 xml:space="preserve">Gonzalez, C.; Schlegel, H. B. An Improved Algorithm for Reaction Path Following. </w:t>
      </w:r>
      <w:r w:rsidRPr="00D2148F">
        <w:rPr>
          <w:rFonts w:ascii="Times New Roman" w:hAnsi="Times New Roman" w:cs="Times New Roman"/>
          <w:i/>
          <w:iCs/>
          <w:sz w:val="24"/>
          <w:szCs w:val="24"/>
        </w:rPr>
        <w:t>J. Chem. Phys.</w:t>
      </w:r>
      <w:r w:rsidRPr="00D2148F">
        <w:rPr>
          <w:rFonts w:ascii="Times New Roman" w:hAnsi="Times New Roman" w:cs="Times New Roman"/>
          <w:sz w:val="24"/>
          <w:szCs w:val="24"/>
        </w:rPr>
        <w:t xml:space="preserve"> </w:t>
      </w:r>
      <w:r w:rsidRPr="00D2148F">
        <w:rPr>
          <w:rFonts w:ascii="Times New Roman" w:hAnsi="Times New Roman" w:cs="Times New Roman"/>
          <w:b/>
          <w:bCs/>
          <w:sz w:val="24"/>
          <w:szCs w:val="24"/>
        </w:rPr>
        <w:t>1989</w:t>
      </w:r>
      <w:r w:rsidRPr="00D2148F">
        <w:rPr>
          <w:rFonts w:ascii="Times New Roman" w:hAnsi="Times New Roman" w:cs="Times New Roman"/>
          <w:sz w:val="24"/>
          <w:szCs w:val="24"/>
        </w:rPr>
        <w:t xml:space="preserve">, </w:t>
      </w:r>
      <w:r w:rsidRPr="00D2148F">
        <w:rPr>
          <w:rFonts w:ascii="Times New Roman" w:hAnsi="Times New Roman" w:cs="Times New Roman"/>
          <w:i/>
          <w:iCs/>
          <w:sz w:val="24"/>
          <w:szCs w:val="24"/>
        </w:rPr>
        <w:t>90</w:t>
      </w:r>
      <w:r w:rsidRPr="00D2148F">
        <w:rPr>
          <w:rFonts w:ascii="Times New Roman" w:hAnsi="Times New Roman" w:cs="Times New Roman"/>
          <w:sz w:val="24"/>
          <w:szCs w:val="24"/>
        </w:rPr>
        <w:t xml:space="preserve">, 2154–2161. </w:t>
      </w:r>
    </w:p>
    <w:p w14:paraId="1CF1762E" w14:textId="589FC511" w:rsidR="00884ED4" w:rsidRPr="00D2148F" w:rsidRDefault="00884ED4" w:rsidP="00D2148F">
      <w:pPr>
        <w:pStyle w:val="Bibliography"/>
        <w:numPr>
          <w:ilvl w:val="0"/>
          <w:numId w:val="15"/>
        </w:numPr>
        <w:jc w:val="both"/>
        <w:rPr>
          <w:rFonts w:ascii="Times New Roman" w:hAnsi="Times New Roman" w:cs="Times New Roman"/>
          <w:i/>
          <w:iCs/>
          <w:sz w:val="24"/>
          <w:szCs w:val="24"/>
        </w:rPr>
      </w:pPr>
      <w:r w:rsidRPr="00D2148F">
        <w:rPr>
          <w:rFonts w:ascii="Times New Roman" w:hAnsi="Times New Roman" w:cs="Times New Roman"/>
          <w:sz w:val="24"/>
          <w:szCs w:val="24"/>
        </w:rPr>
        <w:t xml:space="preserve">Fukui, K. The Path of Chemical Reactions - the IRC Approach. </w:t>
      </w:r>
      <w:r w:rsidRPr="00D2148F">
        <w:rPr>
          <w:rFonts w:ascii="Times New Roman" w:hAnsi="Times New Roman" w:cs="Times New Roman"/>
          <w:i/>
          <w:iCs/>
          <w:sz w:val="24"/>
          <w:szCs w:val="24"/>
        </w:rPr>
        <w:t xml:space="preserve">Acc. Chem. Res. </w:t>
      </w:r>
      <w:r w:rsidRPr="00D2148F">
        <w:rPr>
          <w:rFonts w:ascii="Times New Roman" w:hAnsi="Times New Roman" w:cs="Times New Roman"/>
          <w:b/>
          <w:bCs/>
          <w:sz w:val="24"/>
          <w:szCs w:val="24"/>
        </w:rPr>
        <w:t>1981</w:t>
      </w:r>
      <w:r w:rsidRPr="00D2148F">
        <w:rPr>
          <w:rFonts w:ascii="Times New Roman" w:hAnsi="Times New Roman" w:cs="Times New Roman"/>
          <w:sz w:val="24"/>
          <w:szCs w:val="24"/>
        </w:rPr>
        <w:t xml:space="preserve">, </w:t>
      </w:r>
      <w:r w:rsidRPr="00D2148F">
        <w:rPr>
          <w:rFonts w:ascii="Times New Roman" w:hAnsi="Times New Roman" w:cs="Times New Roman"/>
          <w:i/>
          <w:iCs/>
          <w:sz w:val="24"/>
          <w:szCs w:val="24"/>
        </w:rPr>
        <w:t>14</w:t>
      </w:r>
      <w:r w:rsidRPr="00D2148F">
        <w:rPr>
          <w:rFonts w:ascii="Times New Roman" w:hAnsi="Times New Roman" w:cs="Times New Roman"/>
          <w:sz w:val="24"/>
          <w:szCs w:val="24"/>
        </w:rPr>
        <w:t xml:space="preserve">, 363–36. </w:t>
      </w:r>
    </w:p>
    <w:p w14:paraId="786CEEDC" w14:textId="22FCD5B8" w:rsidR="003448A4" w:rsidRPr="00D2148F" w:rsidRDefault="009543B7" w:rsidP="00D2148F">
      <w:pPr>
        <w:pStyle w:val="ListParagraph"/>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 xml:space="preserve">Marenich, A. V.; Cramer, C. J.; Truhlar, D. G. Universal Solvation Model Based on Solute Electron Density and on a Continuum Model of the Solvent Defined by the Bulk Dielectric Constant and Atomic Surface Tensions. </w:t>
      </w:r>
      <w:r w:rsidRPr="00D2148F">
        <w:rPr>
          <w:rFonts w:ascii="Times New Roman" w:hAnsi="Times New Roman" w:cs="Times New Roman"/>
          <w:i/>
          <w:iCs/>
          <w:sz w:val="24"/>
          <w:szCs w:val="24"/>
        </w:rPr>
        <w:t>J. Phys. Chem. B</w:t>
      </w:r>
      <w:r w:rsidRPr="00D2148F">
        <w:rPr>
          <w:rFonts w:ascii="Times New Roman" w:hAnsi="Times New Roman" w:cs="Times New Roman"/>
          <w:sz w:val="24"/>
          <w:szCs w:val="24"/>
        </w:rPr>
        <w:t xml:space="preserve"> </w:t>
      </w:r>
      <w:r w:rsidRPr="00D2148F">
        <w:rPr>
          <w:rFonts w:ascii="Times New Roman" w:hAnsi="Times New Roman" w:cs="Times New Roman"/>
          <w:b/>
          <w:bCs/>
          <w:sz w:val="24"/>
          <w:szCs w:val="24"/>
        </w:rPr>
        <w:t>2009</w:t>
      </w:r>
      <w:r w:rsidRPr="00D2148F">
        <w:rPr>
          <w:rFonts w:ascii="Times New Roman" w:hAnsi="Times New Roman" w:cs="Times New Roman"/>
          <w:sz w:val="24"/>
          <w:szCs w:val="24"/>
        </w:rPr>
        <w:t xml:space="preserve">, </w:t>
      </w:r>
      <w:r w:rsidRPr="00D2148F">
        <w:rPr>
          <w:rFonts w:ascii="Times New Roman" w:hAnsi="Times New Roman" w:cs="Times New Roman"/>
          <w:i/>
          <w:iCs/>
          <w:sz w:val="24"/>
          <w:szCs w:val="24"/>
        </w:rPr>
        <w:t>113</w:t>
      </w:r>
      <w:r w:rsidRPr="00D2148F">
        <w:rPr>
          <w:rFonts w:ascii="Times New Roman" w:hAnsi="Times New Roman" w:cs="Times New Roman"/>
          <w:sz w:val="24"/>
          <w:szCs w:val="24"/>
        </w:rPr>
        <w:t>, 6378–639.</w:t>
      </w:r>
    </w:p>
    <w:p w14:paraId="26D94FD5" w14:textId="7C9D3F48" w:rsidR="000304B8" w:rsidRPr="00D2148F" w:rsidRDefault="0045715D" w:rsidP="00D2148F">
      <w:pPr>
        <w:pStyle w:val="ListParagraph"/>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 xml:space="preserve">P. Winget, D. M. Dolney, D. J. Giesen, C. J. Cramer, D. G. Truhlar. Minnesota Solvent Descriptor Database, version </w:t>
      </w:r>
      <w:r w:rsidRPr="00D2148F">
        <w:rPr>
          <w:rFonts w:ascii="Times New Roman" w:hAnsi="Times New Roman" w:cs="Times New Roman"/>
          <w:b/>
          <w:bCs/>
          <w:sz w:val="24"/>
          <w:szCs w:val="24"/>
        </w:rPr>
        <w:t>2010</w:t>
      </w:r>
      <w:r w:rsidRPr="00D2148F">
        <w:rPr>
          <w:rFonts w:ascii="Times New Roman" w:hAnsi="Times New Roman" w:cs="Times New Roman"/>
          <w:sz w:val="24"/>
          <w:szCs w:val="24"/>
        </w:rPr>
        <w:t>. University of Minnesota: Minneapolis, MN.</w:t>
      </w:r>
    </w:p>
    <w:p w14:paraId="53151BEC" w14:textId="48B898C8" w:rsidR="00A60635" w:rsidRPr="00D2148F" w:rsidRDefault="007F12B2" w:rsidP="00D2148F">
      <w:pPr>
        <w:pStyle w:val="ListParagraph"/>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Riplinger, C.; Neese, F. An efficient and near linear scaling pair natural orbital based local coupled cluster method. </w:t>
      </w:r>
      <w:r w:rsidRPr="00D2148F">
        <w:rPr>
          <w:rFonts w:ascii="Times New Roman" w:hAnsi="Times New Roman" w:cs="Times New Roman"/>
          <w:i/>
          <w:iCs/>
          <w:sz w:val="24"/>
          <w:szCs w:val="24"/>
        </w:rPr>
        <w:t>J. Chem. Phys.</w:t>
      </w:r>
      <w:r w:rsidRPr="00D2148F">
        <w:rPr>
          <w:rFonts w:ascii="Times New Roman" w:hAnsi="Times New Roman" w:cs="Times New Roman"/>
          <w:sz w:val="24"/>
          <w:szCs w:val="24"/>
        </w:rPr>
        <w:t> </w:t>
      </w:r>
      <w:r w:rsidRPr="00D2148F">
        <w:rPr>
          <w:rFonts w:ascii="Times New Roman" w:hAnsi="Times New Roman" w:cs="Times New Roman"/>
          <w:b/>
          <w:bCs/>
          <w:sz w:val="24"/>
          <w:szCs w:val="24"/>
        </w:rPr>
        <w:t>2013</w:t>
      </w:r>
      <w:r w:rsidRPr="00D2148F">
        <w:rPr>
          <w:rFonts w:ascii="Times New Roman" w:hAnsi="Times New Roman" w:cs="Times New Roman"/>
          <w:sz w:val="24"/>
          <w:szCs w:val="24"/>
        </w:rPr>
        <w:t>, </w:t>
      </w:r>
      <w:r w:rsidRPr="00D2148F">
        <w:rPr>
          <w:rFonts w:ascii="Times New Roman" w:hAnsi="Times New Roman" w:cs="Times New Roman"/>
          <w:i/>
          <w:iCs/>
          <w:sz w:val="24"/>
          <w:szCs w:val="24"/>
        </w:rPr>
        <w:t>138</w:t>
      </w:r>
      <w:r w:rsidRPr="00D2148F">
        <w:rPr>
          <w:rFonts w:ascii="Times New Roman" w:hAnsi="Times New Roman" w:cs="Times New Roman"/>
          <w:sz w:val="24"/>
          <w:szCs w:val="24"/>
        </w:rPr>
        <w:t>, 034106.</w:t>
      </w:r>
    </w:p>
    <w:p w14:paraId="2906FA63" w14:textId="77777777" w:rsidR="00065C1D" w:rsidRPr="00D2148F" w:rsidRDefault="00065C1D" w:rsidP="00D2148F">
      <w:pPr>
        <w:pStyle w:val="ListParagraph"/>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Weigend, F.; Ahlrichs, R. Balanced basis sets of split valence, triple zeta valence and quadruple zeta valence quality for H to Rn: Design and assessment of accuracy. </w:t>
      </w:r>
      <w:r w:rsidRPr="00D2148F">
        <w:rPr>
          <w:rFonts w:ascii="Times New Roman" w:hAnsi="Times New Roman" w:cs="Times New Roman"/>
          <w:i/>
          <w:iCs/>
          <w:sz w:val="24"/>
          <w:szCs w:val="24"/>
        </w:rPr>
        <w:t>Phys. Chem. Chem. Phys.</w:t>
      </w:r>
      <w:r w:rsidRPr="00D2148F">
        <w:rPr>
          <w:rFonts w:ascii="Times New Roman" w:hAnsi="Times New Roman" w:cs="Times New Roman"/>
          <w:sz w:val="24"/>
          <w:szCs w:val="24"/>
        </w:rPr>
        <w:t> </w:t>
      </w:r>
      <w:r w:rsidRPr="00D2148F">
        <w:rPr>
          <w:rFonts w:ascii="Times New Roman" w:hAnsi="Times New Roman" w:cs="Times New Roman"/>
          <w:b/>
          <w:bCs/>
          <w:sz w:val="24"/>
          <w:szCs w:val="24"/>
        </w:rPr>
        <w:t>2005</w:t>
      </w:r>
      <w:r w:rsidRPr="00D2148F">
        <w:rPr>
          <w:rFonts w:ascii="Times New Roman" w:hAnsi="Times New Roman" w:cs="Times New Roman"/>
          <w:sz w:val="24"/>
          <w:szCs w:val="24"/>
        </w:rPr>
        <w:t>, </w:t>
      </w:r>
      <w:r w:rsidRPr="00D2148F">
        <w:rPr>
          <w:rFonts w:ascii="Times New Roman" w:hAnsi="Times New Roman" w:cs="Times New Roman"/>
          <w:i/>
          <w:iCs/>
          <w:sz w:val="24"/>
          <w:szCs w:val="24"/>
        </w:rPr>
        <w:t>7</w:t>
      </w:r>
      <w:r w:rsidRPr="00D2148F">
        <w:rPr>
          <w:rFonts w:ascii="Times New Roman" w:hAnsi="Times New Roman" w:cs="Times New Roman"/>
          <w:sz w:val="24"/>
          <w:szCs w:val="24"/>
        </w:rPr>
        <w:t>, 3297– 3305.</w:t>
      </w:r>
    </w:p>
    <w:p w14:paraId="4F0FB7B2" w14:textId="55306E09" w:rsidR="00065C1D" w:rsidRPr="00D2148F" w:rsidRDefault="0071290A" w:rsidP="00D2148F">
      <w:pPr>
        <w:pStyle w:val="ListParagraph"/>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Tomasi</w:t>
      </w:r>
      <w:r w:rsidR="00931B8C" w:rsidRPr="00D2148F">
        <w:rPr>
          <w:rFonts w:ascii="Times New Roman" w:hAnsi="Times New Roman" w:cs="Times New Roman"/>
          <w:sz w:val="24"/>
          <w:szCs w:val="24"/>
        </w:rPr>
        <w:t>, J</w:t>
      </w:r>
      <w:r w:rsidR="00784E11" w:rsidRPr="00D2148F">
        <w:rPr>
          <w:rFonts w:ascii="Times New Roman" w:hAnsi="Times New Roman" w:cs="Times New Roman"/>
          <w:sz w:val="24"/>
          <w:szCs w:val="24"/>
        </w:rPr>
        <w:t xml:space="preserve">.; </w:t>
      </w:r>
      <w:r w:rsidRPr="00D2148F">
        <w:rPr>
          <w:rFonts w:ascii="Times New Roman" w:hAnsi="Times New Roman" w:cs="Times New Roman"/>
          <w:sz w:val="24"/>
          <w:szCs w:val="24"/>
        </w:rPr>
        <w:t>Mennucci</w:t>
      </w:r>
      <w:r w:rsidR="00784E11" w:rsidRPr="00D2148F">
        <w:rPr>
          <w:rFonts w:ascii="Times New Roman" w:hAnsi="Times New Roman" w:cs="Times New Roman"/>
          <w:sz w:val="24"/>
          <w:szCs w:val="24"/>
        </w:rPr>
        <w:t>, B.;</w:t>
      </w:r>
      <w:r w:rsidRPr="00D2148F">
        <w:rPr>
          <w:rFonts w:ascii="Times New Roman" w:hAnsi="Times New Roman" w:cs="Times New Roman"/>
          <w:sz w:val="24"/>
          <w:szCs w:val="24"/>
        </w:rPr>
        <w:t xml:space="preserve"> Cammi,</w:t>
      </w:r>
      <w:r w:rsidR="00DB7E51" w:rsidRPr="00D2148F">
        <w:rPr>
          <w:rFonts w:ascii="Times New Roman" w:hAnsi="Times New Roman" w:cs="Times New Roman"/>
          <w:sz w:val="24"/>
          <w:szCs w:val="24"/>
        </w:rPr>
        <w:t xml:space="preserve"> R.</w:t>
      </w:r>
      <w:r w:rsidRPr="00D2148F">
        <w:rPr>
          <w:rFonts w:ascii="Times New Roman" w:hAnsi="Times New Roman" w:cs="Times New Roman"/>
          <w:sz w:val="24"/>
          <w:szCs w:val="24"/>
        </w:rPr>
        <w:t xml:space="preserve"> Chem</w:t>
      </w:r>
      <w:r w:rsidR="00091729" w:rsidRPr="00D2148F">
        <w:rPr>
          <w:rFonts w:ascii="Times New Roman" w:hAnsi="Times New Roman" w:cs="Times New Roman"/>
          <w:sz w:val="24"/>
          <w:szCs w:val="24"/>
        </w:rPr>
        <w:t xml:space="preserve">. Rev. </w:t>
      </w:r>
      <w:r w:rsidR="00091729" w:rsidRPr="00D2148F">
        <w:rPr>
          <w:rFonts w:ascii="Times New Roman" w:hAnsi="Times New Roman" w:cs="Times New Roman"/>
          <w:b/>
          <w:bCs/>
          <w:sz w:val="24"/>
          <w:szCs w:val="24"/>
        </w:rPr>
        <w:t>2005</w:t>
      </w:r>
      <w:r w:rsidR="00091729" w:rsidRPr="00D2148F">
        <w:rPr>
          <w:rFonts w:ascii="Times New Roman" w:hAnsi="Times New Roman" w:cs="Times New Roman"/>
          <w:sz w:val="24"/>
          <w:szCs w:val="24"/>
        </w:rPr>
        <w:t xml:space="preserve">, </w:t>
      </w:r>
      <w:r w:rsidR="00091729" w:rsidRPr="00D2148F">
        <w:rPr>
          <w:rFonts w:ascii="Times New Roman" w:hAnsi="Times New Roman" w:cs="Times New Roman"/>
          <w:i/>
          <w:iCs/>
          <w:sz w:val="24"/>
          <w:szCs w:val="24"/>
        </w:rPr>
        <w:t>105</w:t>
      </w:r>
      <w:r w:rsidR="00091729" w:rsidRPr="00D2148F">
        <w:rPr>
          <w:rFonts w:ascii="Times New Roman" w:hAnsi="Times New Roman" w:cs="Times New Roman"/>
          <w:sz w:val="24"/>
          <w:szCs w:val="24"/>
        </w:rPr>
        <w:t>, 2999-3094.</w:t>
      </w:r>
    </w:p>
    <w:p w14:paraId="60AFD3AC" w14:textId="33FDB179" w:rsidR="00BE3F66" w:rsidRPr="00D2148F" w:rsidRDefault="00BE3F66" w:rsidP="00D2148F">
      <w:pPr>
        <w:pStyle w:val="ListParagraph"/>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Zhao, Y.; Truhlar, D. The M06 suite of density functionals for main group thermochemistry, thermochemical kinetics, noncovalent interactions, excited states, and transition elements: two new functionals and systematic testing of four M06-class functionals and 12 other functionals. </w:t>
      </w:r>
      <w:r w:rsidRPr="00D2148F">
        <w:rPr>
          <w:rFonts w:ascii="Times New Roman" w:hAnsi="Times New Roman" w:cs="Times New Roman"/>
          <w:i/>
          <w:iCs/>
          <w:sz w:val="24"/>
          <w:szCs w:val="24"/>
        </w:rPr>
        <w:t>Theor. Chem. Acc.</w:t>
      </w:r>
      <w:r w:rsidRPr="00D2148F">
        <w:rPr>
          <w:rFonts w:ascii="Times New Roman" w:hAnsi="Times New Roman" w:cs="Times New Roman"/>
          <w:sz w:val="24"/>
          <w:szCs w:val="24"/>
        </w:rPr>
        <w:t> </w:t>
      </w:r>
      <w:r w:rsidRPr="00D2148F">
        <w:rPr>
          <w:rFonts w:ascii="Times New Roman" w:hAnsi="Times New Roman" w:cs="Times New Roman"/>
          <w:b/>
          <w:bCs/>
          <w:sz w:val="24"/>
          <w:szCs w:val="24"/>
        </w:rPr>
        <w:t>2008</w:t>
      </w:r>
      <w:r w:rsidRPr="00D2148F">
        <w:rPr>
          <w:rFonts w:ascii="Times New Roman" w:hAnsi="Times New Roman" w:cs="Times New Roman"/>
          <w:sz w:val="24"/>
          <w:szCs w:val="24"/>
        </w:rPr>
        <w:t>, </w:t>
      </w:r>
      <w:r w:rsidRPr="00D2148F">
        <w:rPr>
          <w:rFonts w:ascii="Times New Roman" w:hAnsi="Times New Roman" w:cs="Times New Roman"/>
          <w:i/>
          <w:iCs/>
          <w:sz w:val="24"/>
          <w:szCs w:val="24"/>
        </w:rPr>
        <w:t>120</w:t>
      </w:r>
      <w:r w:rsidRPr="00D2148F">
        <w:rPr>
          <w:rFonts w:ascii="Times New Roman" w:hAnsi="Times New Roman" w:cs="Times New Roman"/>
          <w:sz w:val="24"/>
          <w:szCs w:val="24"/>
        </w:rPr>
        <w:t>, 215– 241.</w:t>
      </w:r>
    </w:p>
    <w:p w14:paraId="3CA53F1C" w14:textId="4AAF5A9E" w:rsidR="00BE3F66" w:rsidRPr="00D2148F" w:rsidRDefault="003252B1" w:rsidP="00D2148F">
      <w:pPr>
        <w:pStyle w:val="ListParagraph"/>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Perdew, J. P.; Burke, K.; Ernzerhof, M. Generalized Gradient Approximation Made Simple. </w:t>
      </w:r>
      <w:r w:rsidRPr="00D2148F">
        <w:rPr>
          <w:rFonts w:ascii="Times New Roman" w:hAnsi="Times New Roman" w:cs="Times New Roman"/>
          <w:i/>
          <w:iCs/>
          <w:sz w:val="24"/>
          <w:szCs w:val="24"/>
        </w:rPr>
        <w:t>Phys. Rev. Lett.</w:t>
      </w:r>
      <w:r w:rsidRPr="00D2148F">
        <w:rPr>
          <w:rFonts w:ascii="Times New Roman" w:hAnsi="Times New Roman" w:cs="Times New Roman"/>
          <w:sz w:val="24"/>
          <w:szCs w:val="24"/>
        </w:rPr>
        <w:t> </w:t>
      </w:r>
      <w:r w:rsidRPr="00D2148F">
        <w:rPr>
          <w:rFonts w:ascii="Times New Roman" w:hAnsi="Times New Roman" w:cs="Times New Roman"/>
          <w:b/>
          <w:bCs/>
          <w:sz w:val="24"/>
          <w:szCs w:val="24"/>
        </w:rPr>
        <w:t>1996</w:t>
      </w:r>
      <w:r w:rsidRPr="00D2148F">
        <w:rPr>
          <w:rFonts w:ascii="Times New Roman" w:hAnsi="Times New Roman" w:cs="Times New Roman"/>
          <w:sz w:val="24"/>
          <w:szCs w:val="24"/>
        </w:rPr>
        <w:t>, </w:t>
      </w:r>
      <w:r w:rsidRPr="00D2148F">
        <w:rPr>
          <w:rFonts w:ascii="Times New Roman" w:hAnsi="Times New Roman" w:cs="Times New Roman"/>
          <w:i/>
          <w:iCs/>
          <w:sz w:val="24"/>
          <w:szCs w:val="24"/>
        </w:rPr>
        <w:t>77</w:t>
      </w:r>
      <w:r w:rsidRPr="00D2148F">
        <w:rPr>
          <w:rFonts w:ascii="Times New Roman" w:hAnsi="Times New Roman" w:cs="Times New Roman"/>
          <w:sz w:val="24"/>
          <w:szCs w:val="24"/>
        </w:rPr>
        <w:t>, 3865– 3868.</w:t>
      </w:r>
    </w:p>
    <w:p w14:paraId="227EEB18" w14:textId="07B531E1" w:rsidR="003252B1" w:rsidRPr="00D2148F" w:rsidRDefault="00E221F2" w:rsidP="00D2148F">
      <w:pPr>
        <w:pStyle w:val="ListParagraph"/>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Perdew, J. P.; Burke, K.; Ernzerhof, M. Generalized Gradient Approximation Made Simple [Phys. Rev. Lett. 77, 3865 (1996)] Phys. Rev. Lett. </w:t>
      </w:r>
      <w:r w:rsidRPr="00D2148F">
        <w:rPr>
          <w:rFonts w:ascii="Times New Roman" w:hAnsi="Times New Roman" w:cs="Times New Roman"/>
          <w:b/>
          <w:bCs/>
          <w:sz w:val="24"/>
          <w:szCs w:val="24"/>
        </w:rPr>
        <w:t>1997</w:t>
      </w:r>
      <w:r w:rsidRPr="00D2148F">
        <w:rPr>
          <w:rFonts w:ascii="Times New Roman" w:hAnsi="Times New Roman" w:cs="Times New Roman"/>
          <w:sz w:val="24"/>
          <w:szCs w:val="24"/>
        </w:rPr>
        <w:t>, 78, 1396– 1396.</w:t>
      </w:r>
    </w:p>
    <w:p w14:paraId="421612B4" w14:textId="50B2CC47" w:rsidR="00E221F2" w:rsidRPr="00D2148F" w:rsidRDefault="005B510A" w:rsidP="00D2148F">
      <w:pPr>
        <w:pStyle w:val="ListParagraph"/>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Adamo, C.; Barone, V. Toward reliable density functional methods without adjustable parameters: The PBE0 model J. Chem. Phys. </w:t>
      </w:r>
      <w:r w:rsidRPr="00D2148F">
        <w:rPr>
          <w:rFonts w:ascii="Times New Roman" w:hAnsi="Times New Roman" w:cs="Times New Roman"/>
          <w:b/>
          <w:bCs/>
          <w:sz w:val="24"/>
          <w:szCs w:val="24"/>
        </w:rPr>
        <w:t>1999</w:t>
      </w:r>
      <w:r w:rsidRPr="00D2148F">
        <w:rPr>
          <w:rFonts w:ascii="Times New Roman" w:hAnsi="Times New Roman" w:cs="Times New Roman"/>
          <w:sz w:val="24"/>
          <w:szCs w:val="24"/>
        </w:rPr>
        <w:t>, 110, 6158– 6170</w:t>
      </w:r>
      <w:r w:rsidR="00F74BA4" w:rsidRPr="00D2148F">
        <w:rPr>
          <w:rFonts w:ascii="Times New Roman" w:hAnsi="Times New Roman" w:cs="Times New Roman"/>
          <w:sz w:val="24"/>
          <w:szCs w:val="24"/>
        </w:rPr>
        <w:t>.</w:t>
      </w:r>
    </w:p>
    <w:p w14:paraId="7E7661D3" w14:textId="3BF78E15" w:rsidR="00F74BA4" w:rsidRPr="00D2148F" w:rsidRDefault="00F74BA4" w:rsidP="00D2148F">
      <w:pPr>
        <w:pStyle w:val="ListParagraph"/>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t xml:space="preserve">AIMAll (Version 19.10.12), Todd A. Keith, TK Gristmill Software, Overland Park KS, USA, </w:t>
      </w:r>
      <w:r w:rsidRPr="00D2148F">
        <w:rPr>
          <w:rFonts w:ascii="Times New Roman" w:hAnsi="Times New Roman" w:cs="Times New Roman"/>
          <w:b/>
          <w:bCs/>
          <w:sz w:val="24"/>
          <w:szCs w:val="24"/>
        </w:rPr>
        <w:t>2019</w:t>
      </w:r>
      <w:r w:rsidRPr="00D2148F">
        <w:rPr>
          <w:rFonts w:ascii="Times New Roman" w:hAnsi="Times New Roman" w:cs="Times New Roman"/>
          <w:sz w:val="24"/>
          <w:szCs w:val="24"/>
        </w:rPr>
        <w:t>.</w:t>
      </w:r>
    </w:p>
    <w:p w14:paraId="1864EC25" w14:textId="5A481409" w:rsidR="00DC4CF4" w:rsidRPr="00D2148F" w:rsidRDefault="00D2148F" w:rsidP="00D2148F">
      <w:pPr>
        <w:pStyle w:val="ListParagraph"/>
        <w:numPr>
          <w:ilvl w:val="0"/>
          <w:numId w:val="15"/>
        </w:numPr>
        <w:jc w:val="both"/>
        <w:rPr>
          <w:rFonts w:ascii="Times New Roman" w:hAnsi="Times New Roman" w:cs="Times New Roman"/>
          <w:sz w:val="24"/>
          <w:szCs w:val="24"/>
        </w:rPr>
      </w:pPr>
      <w:r w:rsidRPr="00D2148F">
        <w:rPr>
          <w:rFonts w:ascii="Times New Roman" w:hAnsi="Times New Roman" w:cs="Times New Roman"/>
          <w:sz w:val="24"/>
          <w:szCs w:val="24"/>
        </w:rPr>
        <w:lastRenderedPageBreak/>
        <w:t>Legault, C. Y. </w:t>
      </w:r>
      <w:r w:rsidRPr="00D2148F">
        <w:rPr>
          <w:rFonts w:ascii="Times New Roman" w:hAnsi="Times New Roman" w:cs="Times New Roman"/>
          <w:i/>
          <w:iCs/>
          <w:sz w:val="24"/>
          <w:szCs w:val="24"/>
        </w:rPr>
        <w:t>CYLview, 1.0b</w:t>
      </w:r>
      <w:r w:rsidRPr="00D2148F">
        <w:rPr>
          <w:rFonts w:ascii="Times New Roman" w:hAnsi="Times New Roman" w:cs="Times New Roman"/>
          <w:sz w:val="24"/>
          <w:szCs w:val="24"/>
        </w:rPr>
        <w:t>; Université de Sherbrooke: </w:t>
      </w:r>
      <w:r w:rsidRPr="00D2148F">
        <w:rPr>
          <w:rFonts w:ascii="Times New Roman" w:hAnsi="Times New Roman" w:cs="Times New Roman"/>
          <w:b/>
          <w:bCs/>
          <w:sz w:val="24"/>
          <w:szCs w:val="24"/>
        </w:rPr>
        <w:t>2009.</w:t>
      </w:r>
    </w:p>
    <w:p w14:paraId="0DDA0FE1" w14:textId="77777777" w:rsidR="003448A4" w:rsidRDefault="003448A4" w:rsidP="00270E6B">
      <w:pPr>
        <w:jc w:val="both"/>
        <w:rPr>
          <w:rFonts w:ascii="Times New Roman" w:hAnsi="Times New Roman" w:cs="Times New Roman"/>
          <w:sz w:val="24"/>
          <w:szCs w:val="24"/>
        </w:rPr>
      </w:pPr>
    </w:p>
    <w:p w14:paraId="6A5838C9" w14:textId="389AA9FC" w:rsidR="003D77B3" w:rsidRPr="00C51BF4" w:rsidRDefault="00C51BF4" w:rsidP="00C51BF4">
      <w:pPr>
        <w:rPr>
          <w:rFonts w:ascii="Times New Roman" w:hAnsi="Times New Roman" w:cs="Times New Roman"/>
          <w:b/>
          <w:bCs/>
          <w:sz w:val="24"/>
          <w:szCs w:val="24"/>
        </w:rPr>
      </w:pPr>
      <w:r>
        <w:rPr>
          <w:rFonts w:ascii="Times New Roman" w:hAnsi="Times New Roman" w:cs="Times New Roman"/>
          <w:b/>
          <w:bCs/>
          <w:sz w:val="24"/>
          <w:szCs w:val="24"/>
        </w:rPr>
        <w:t xml:space="preserve">21. </w:t>
      </w:r>
      <w:r w:rsidR="005A2D92" w:rsidRPr="00C51BF4">
        <w:rPr>
          <w:rFonts w:ascii="Times New Roman" w:hAnsi="Times New Roman" w:cs="Times New Roman"/>
          <w:b/>
          <w:bCs/>
          <w:sz w:val="24"/>
          <w:szCs w:val="24"/>
        </w:rPr>
        <w:t xml:space="preserve">Cartesian Coordinates of </w:t>
      </w:r>
      <w:r w:rsidR="00151386" w:rsidRPr="00C51BF4">
        <w:rPr>
          <w:rFonts w:ascii="Times New Roman" w:hAnsi="Times New Roman" w:cs="Times New Roman"/>
          <w:b/>
          <w:bCs/>
          <w:sz w:val="24"/>
          <w:szCs w:val="24"/>
        </w:rPr>
        <w:t xml:space="preserve">all </w:t>
      </w:r>
      <w:r w:rsidR="005A2D92" w:rsidRPr="00C51BF4">
        <w:rPr>
          <w:rFonts w:ascii="Times New Roman" w:hAnsi="Times New Roman" w:cs="Times New Roman"/>
          <w:b/>
          <w:bCs/>
          <w:sz w:val="24"/>
          <w:szCs w:val="24"/>
        </w:rPr>
        <w:t>Optimized Geometries</w:t>
      </w:r>
    </w:p>
    <w:p w14:paraId="6FE9107B" w14:textId="06DF9EC1" w:rsidR="004E422D" w:rsidRPr="004E422D" w:rsidRDefault="004E422D" w:rsidP="00BC0BED">
      <w:pPr>
        <w:jc w:val="both"/>
        <w:rPr>
          <w:rFonts w:ascii="Times New Roman" w:hAnsi="Times New Roman" w:cs="Times New Roman"/>
          <w:sz w:val="24"/>
          <w:szCs w:val="24"/>
        </w:rPr>
      </w:pPr>
      <w:r w:rsidRPr="004E422D">
        <w:rPr>
          <w:rFonts w:ascii="Times New Roman" w:hAnsi="Times New Roman" w:cs="Times New Roman"/>
          <w:sz w:val="24"/>
          <w:szCs w:val="24"/>
        </w:rPr>
        <w:t>----------------------------------------------------------------------------------------------------------------</w:t>
      </w:r>
    </w:p>
    <w:p w14:paraId="5B2A354B" w14:textId="1E153832" w:rsidR="004E422D" w:rsidRPr="004E422D" w:rsidRDefault="004E422D" w:rsidP="00BC0BED">
      <w:pPr>
        <w:jc w:val="both"/>
        <w:rPr>
          <w:rFonts w:ascii="Times New Roman" w:hAnsi="Times New Roman" w:cs="Times New Roman"/>
          <w:b/>
          <w:bCs/>
          <w:sz w:val="24"/>
          <w:szCs w:val="24"/>
        </w:rPr>
      </w:pPr>
      <w:r w:rsidRPr="004E422D">
        <w:rPr>
          <w:rFonts w:ascii="Times New Roman" w:hAnsi="Times New Roman" w:cs="Times New Roman"/>
          <w:b/>
          <w:bCs/>
          <w:sz w:val="24"/>
          <w:szCs w:val="24"/>
        </w:rPr>
        <w:t>K</w:t>
      </w:r>
      <w:r w:rsidRPr="004E422D">
        <w:rPr>
          <w:rFonts w:ascii="Times New Roman" w:hAnsi="Times New Roman" w:cs="Times New Roman"/>
          <w:b/>
          <w:bCs/>
          <w:sz w:val="24"/>
          <w:szCs w:val="24"/>
          <w:vertAlign w:val="subscript"/>
        </w:rPr>
        <w:t>2</w:t>
      </w:r>
      <w:r w:rsidRPr="004E422D">
        <w:rPr>
          <w:rFonts w:ascii="Times New Roman" w:hAnsi="Times New Roman" w:cs="Times New Roman"/>
          <w:b/>
          <w:bCs/>
          <w:sz w:val="24"/>
          <w:szCs w:val="24"/>
        </w:rPr>
        <w:t>CO</w:t>
      </w:r>
      <w:r w:rsidRPr="004E422D">
        <w:rPr>
          <w:rFonts w:ascii="Times New Roman" w:hAnsi="Times New Roman" w:cs="Times New Roman"/>
          <w:b/>
          <w:bCs/>
          <w:sz w:val="24"/>
          <w:szCs w:val="24"/>
          <w:vertAlign w:val="subscript"/>
        </w:rPr>
        <w:t>3</w:t>
      </w:r>
    </w:p>
    <w:p w14:paraId="519871F8" w14:textId="7B3D42FA" w:rsidR="004E422D" w:rsidRPr="004E422D" w:rsidRDefault="004E422D" w:rsidP="00BC0BED">
      <w:pPr>
        <w:jc w:val="both"/>
        <w:rPr>
          <w:rFonts w:ascii="Times New Roman" w:hAnsi="Times New Roman" w:cs="Times New Roman"/>
          <w:sz w:val="24"/>
          <w:szCs w:val="24"/>
        </w:rPr>
      </w:pPr>
      <w:r w:rsidRPr="004E422D">
        <w:rPr>
          <w:rFonts w:ascii="Times New Roman" w:hAnsi="Times New Roman" w:cs="Times New Roman"/>
          <w:sz w:val="24"/>
          <w:szCs w:val="24"/>
        </w:rPr>
        <w:t>----------------------------------------------------------------------------------------------------------------</w:t>
      </w:r>
    </w:p>
    <w:p w14:paraId="04320531" w14:textId="613A4E87" w:rsidR="004E422D" w:rsidRDefault="004E422D" w:rsidP="00BC0BED">
      <w:pPr>
        <w:jc w:val="both"/>
        <w:rPr>
          <w:rFonts w:ascii="Times New Roman" w:hAnsi="Times New Roman" w:cs="Times New Roman"/>
          <w:sz w:val="24"/>
          <w:szCs w:val="24"/>
        </w:rPr>
      </w:pPr>
      <w:r w:rsidRPr="004E422D">
        <w:rPr>
          <w:rFonts w:ascii="Times New Roman" w:hAnsi="Times New Roman" w:cs="Times New Roman"/>
          <w:sz w:val="24"/>
          <w:szCs w:val="24"/>
        </w:rPr>
        <w:t xml:space="preserve"> Number of imaginary frequencies: 0</w:t>
      </w:r>
    </w:p>
    <w:p w14:paraId="60591E1E" w14:textId="745168B8" w:rsidR="004E422D" w:rsidRPr="004E422D" w:rsidRDefault="004E422D" w:rsidP="00BC0BED">
      <w:pPr>
        <w:jc w:val="both"/>
        <w:rPr>
          <w:rFonts w:ascii="Times New Roman" w:hAnsi="Times New Roman" w:cs="Times New Roman"/>
          <w:sz w:val="24"/>
          <w:szCs w:val="24"/>
        </w:rPr>
      </w:pPr>
      <w:r w:rsidRPr="004E422D">
        <w:rPr>
          <w:rFonts w:ascii="Times New Roman" w:hAnsi="Times New Roman" w:cs="Times New Roman"/>
          <w:sz w:val="24"/>
          <w:szCs w:val="24"/>
        </w:rPr>
        <w:t xml:space="preserve"> Electronic energy: HF=-1463.7007749</w:t>
      </w:r>
    </w:p>
    <w:p w14:paraId="55E55BBC" w14:textId="489E2FB7" w:rsidR="004E422D" w:rsidRPr="004E422D" w:rsidRDefault="004E422D" w:rsidP="00BC0BED">
      <w:pPr>
        <w:jc w:val="both"/>
        <w:rPr>
          <w:rFonts w:ascii="Times New Roman" w:hAnsi="Times New Roman" w:cs="Times New Roman"/>
          <w:sz w:val="24"/>
          <w:szCs w:val="24"/>
        </w:rPr>
      </w:pPr>
      <w:r w:rsidRPr="004E422D">
        <w:rPr>
          <w:rFonts w:ascii="Times New Roman" w:hAnsi="Times New Roman" w:cs="Times New Roman"/>
          <w:sz w:val="24"/>
          <w:szCs w:val="24"/>
        </w:rPr>
        <w:t xml:space="preserve"> Zero-point correction</w:t>
      </w:r>
      <w:r>
        <w:rPr>
          <w:rFonts w:ascii="Times New Roman" w:hAnsi="Times New Roman" w:cs="Times New Roman"/>
          <w:sz w:val="24"/>
          <w:szCs w:val="24"/>
        </w:rPr>
        <w:t xml:space="preserve"> </w:t>
      </w:r>
      <w:r w:rsidRPr="004E422D">
        <w:rPr>
          <w:rFonts w:ascii="Times New Roman" w:hAnsi="Times New Roman" w:cs="Times New Roman"/>
          <w:sz w:val="24"/>
          <w:szCs w:val="24"/>
        </w:rPr>
        <w:t>= 0.016688 (Hartree/Particle)</w:t>
      </w:r>
    </w:p>
    <w:p w14:paraId="5AFD1848" w14:textId="2BE0DC19" w:rsidR="004E422D" w:rsidRPr="004E422D" w:rsidRDefault="004E422D" w:rsidP="00BC0BED">
      <w:pPr>
        <w:jc w:val="both"/>
        <w:rPr>
          <w:rFonts w:ascii="Times New Roman" w:hAnsi="Times New Roman" w:cs="Times New Roman"/>
          <w:sz w:val="24"/>
          <w:szCs w:val="24"/>
        </w:rPr>
      </w:pPr>
      <w:r w:rsidRPr="004E422D">
        <w:rPr>
          <w:rFonts w:ascii="Times New Roman" w:hAnsi="Times New Roman" w:cs="Times New Roman"/>
          <w:sz w:val="24"/>
          <w:szCs w:val="24"/>
        </w:rPr>
        <w:t xml:space="preserve"> Thermal correction to Energy</w:t>
      </w:r>
      <w:r>
        <w:rPr>
          <w:rFonts w:ascii="Times New Roman" w:hAnsi="Times New Roman" w:cs="Times New Roman"/>
          <w:sz w:val="24"/>
          <w:szCs w:val="24"/>
        </w:rPr>
        <w:t xml:space="preserve"> </w:t>
      </w:r>
      <w:r w:rsidRPr="004E422D">
        <w:rPr>
          <w:rFonts w:ascii="Times New Roman" w:hAnsi="Times New Roman" w:cs="Times New Roman"/>
          <w:sz w:val="24"/>
          <w:szCs w:val="24"/>
        </w:rPr>
        <w:t>= 0.023368</w:t>
      </w:r>
    </w:p>
    <w:p w14:paraId="3A996BF5" w14:textId="199BBAC3" w:rsidR="004E422D" w:rsidRPr="004E422D" w:rsidRDefault="004E422D" w:rsidP="00BC0BED">
      <w:pPr>
        <w:jc w:val="both"/>
        <w:rPr>
          <w:rFonts w:ascii="Times New Roman" w:hAnsi="Times New Roman" w:cs="Times New Roman"/>
          <w:sz w:val="24"/>
          <w:szCs w:val="24"/>
        </w:rPr>
      </w:pPr>
      <w:r w:rsidRPr="004E422D">
        <w:rPr>
          <w:rFonts w:ascii="Times New Roman" w:hAnsi="Times New Roman" w:cs="Times New Roman"/>
          <w:sz w:val="24"/>
          <w:szCs w:val="24"/>
        </w:rPr>
        <w:t xml:space="preserve"> Thermal correction to Enthalpy</w:t>
      </w:r>
      <w:r>
        <w:rPr>
          <w:rFonts w:ascii="Times New Roman" w:hAnsi="Times New Roman" w:cs="Times New Roman"/>
          <w:sz w:val="24"/>
          <w:szCs w:val="24"/>
        </w:rPr>
        <w:t xml:space="preserve"> </w:t>
      </w:r>
      <w:r w:rsidRPr="004E422D">
        <w:rPr>
          <w:rFonts w:ascii="Times New Roman" w:hAnsi="Times New Roman" w:cs="Times New Roman"/>
          <w:sz w:val="24"/>
          <w:szCs w:val="24"/>
        </w:rPr>
        <w:t>= 0.024312</w:t>
      </w:r>
    </w:p>
    <w:p w14:paraId="2ACF5BC4" w14:textId="6359033F" w:rsidR="004E422D" w:rsidRPr="004E422D" w:rsidRDefault="004E422D" w:rsidP="00BC0BED">
      <w:pPr>
        <w:jc w:val="both"/>
        <w:rPr>
          <w:rFonts w:ascii="Times New Roman" w:hAnsi="Times New Roman" w:cs="Times New Roman"/>
          <w:sz w:val="24"/>
          <w:szCs w:val="24"/>
        </w:rPr>
      </w:pPr>
      <w:r w:rsidRPr="004E422D">
        <w:rPr>
          <w:rFonts w:ascii="Times New Roman" w:hAnsi="Times New Roman" w:cs="Times New Roman"/>
          <w:sz w:val="24"/>
          <w:szCs w:val="24"/>
        </w:rPr>
        <w:t xml:space="preserve"> Thermal correction to Gibbs Free Energy</w:t>
      </w:r>
      <w:r>
        <w:rPr>
          <w:rFonts w:ascii="Times New Roman" w:hAnsi="Times New Roman" w:cs="Times New Roman"/>
          <w:sz w:val="24"/>
          <w:szCs w:val="24"/>
        </w:rPr>
        <w:t xml:space="preserve"> </w:t>
      </w:r>
      <w:r w:rsidRPr="004E422D">
        <w:rPr>
          <w:rFonts w:ascii="Times New Roman" w:hAnsi="Times New Roman" w:cs="Times New Roman"/>
          <w:sz w:val="24"/>
          <w:szCs w:val="24"/>
        </w:rPr>
        <w:t>= -0.016326</w:t>
      </w:r>
    </w:p>
    <w:p w14:paraId="700025CC" w14:textId="5177287C" w:rsidR="004E422D" w:rsidRPr="004E422D" w:rsidRDefault="004E422D" w:rsidP="00BC0BED">
      <w:pPr>
        <w:jc w:val="both"/>
        <w:rPr>
          <w:rFonts w:ascii="Times New Roman" w:hAnsi="Times New Roman" w:cs="Times New Roman"/>
          <w:sz w:val="24"/>
          <w:szCs w:val="24"/>
        </w:rPr>
      </w:pPr>
      <w:r w:rsidRPr="004E422D">
        <w:rPr>
          <w:rFonts w:ascii="Times New Roman" w:hAnsi="Times New Roman" w:cs="Times New Roman"/>
          <w:sz w:val="24"/>
          <w:szCs w:val="24"/>
        </w:rPr>
        <w:t xml:space="preserve"> Sum of electronic and zero-point Energies</w:t>
      </w:r>
      <w:r>
        <w:rPr>
          <w:rFonts w:ascii="Times New Roman" w:hAnsi="Times New Roman" w:cs="Times New Roman"/>
          <w:sz w:val="24"/>
          <w:szCs w:val="24"/>
        </w:rPr>
        <w:t xml:space="preserve"> </w:t>
      </w:r>
      <w:r w:rsidRPr="004E422D">
        <w:rPr>
          <w:rFonts w:ascii="Times New Roman" w:hAnsi="Times New Roman" w:cs="Times New Roman"/>
          <w:sz w:val="24"/>
          <w:szCs w:val="24"/>
        </w:rPr>
        <w:t>=</w:t>
      </w:r>
      <w:r>
        <w:rPr>
          <w:rFonts w:ascii="Times New Roman" w:hAnsi="Times New Roman" w:cs="Times New Roman"/>
          <w:sz w:val="24"/>
          <w:szCs w:val="24"/>
        </w:rPr>
        <w:t xml:space="preserve"> </w:t>
      </w:r>
      <w:r w:rsidRPr="004E422D">
        <w:rPr>
          <w:rFonts w:ascii="Times New Roman" w:hAnsi="Times New Roman" w:cs="Times New Roman"/>
          <w:sz w:val="24"/>
          <w:szCs w:val="24"/>
        </w:rPr>
        <w:t>-1463.684087</w:t>
      </w:r>
    </w:p>
    <w:p w14:paraId="50B6FAC5" w14:textId="0C574066" w:rsidR="004E422D" w:rsidRPr="004E422D" w:rsidRDefault="004E422D" w:rsidP="00BC0BED">
      <w:pPr>
        <w:jc w:val="both"/>
        <w:rPr>
          <w:rFonts w:ascii="Times New Roman" w:hAnsi="Times New Roman" w:cs="Times New Roman"/>
          <w:sz w:val="24"/>
          <w:szCs w:val="24"/>
        </w:rPr>
      </w:pPr>
      <w:r w:rsidRPr="004E422D">
        <w:rPr>
          <w:rFonts w:ascii="Times New Roman" w:hAnsi="Times New Roman" w:cs="Times New Roman"/>
          <w:sz w:val="24"/>
          <w:szCs w:val="24"/>
        </w:rPr>
        <w:t xml:space="preserve"> Sum of electronic and thermal Energies</w:t>
      </w:r>
      <w:r>
        <w:rPr>
          <w:rFonts w:ascii="Times New Roman" w:hAnsi="Times New Roman" w:cs="Times New Roman"/>
          <w:sz w:val="24"/>
          <w:szCs w:val="24"/>
        </w:rPr>
        <w:t xml:space="preserve"> </w:t>
      </w:r>
      <w:r w:rsidRPr="004E422D">
        <w:rPr>
          <w:rFonts w:ascii="Times New Roman" w:hAnsi="Times New Roman" w:cs="Times New Roman"/>
          <w:sz w:val="24"/>
          <w:szCs w:val="24"/>
        </w:rPr>
        <w:t>= -1463.677407</w:t>
      </w:r>
    </w:p>
    <w:p w14:paraId="16BF348E" w14:textId="6F00EB3B" w:rsidR="004E422D" w:rsidRPr="004E422D" w:rsidRDefault="004E422D" w:rsidP="00BC0BED">
      <w:pPr>
        <w:jc w:val="both"/>
        <w:rPr>
          <w:rFonts w:ascii="Times New Roman" w:hAnsi="Times New Roman" w:cs="Times New Roman"/>
          <w:sz w:val="24"/>
          <w:szCs w:val="24"/>
        </w:rPr>
      </w:pPr>
      <w:r w:rsidRPr="004E422D">
        <w:rPr>
          <w:rFonts w:ascii="Times New Roman" w:hAnsi="Times New Roman" w:cs="Times New Roman"/>
          <w:sz w:val="24"/>
          <w:szCs w:val="24"/>
        </w:rPr>
        <w:t xml:space="preserve"> Sum of electronic and thermal Enthalpies</w:t>
      </w:r>
      <w:r>
        <w:rPr>
          <w:rFonts w:ascii="Times New Roman" w:hAnsi="Times New Roman" w:cs="Times New Roman"/>
          <w:sz w:val="24"/>
          <w:szCs w:val="24"/>
        </w:rPr>
        <w:t xml:space="preserve"> </w:t>
      </w:r>
      <w:r w:rsidRPr="004E422D">
        <w:rPr>
          <w:rFonts w:ascii="Times New Roman" w:hAnsi="Times New Roman" w:cs="Times New Roman"/>
          <w:sz w:val="24"/>
          <w:szCs w:val="24"/>
        </w:rPr>
        <w:t>= -1463.676463</w:t>
      </w:r>
    </w:p>
    <w:p w14:paraId="404FEF06" w14:textId="65C7E081" w:rsidR="004E422D" w:rsidRPr="004E422D" w:rsidRDefault="004E422D" w:rsidP="00BC0BED">
      <w:pPr>
        <w:jc w:val="both"/>
        <w:rPr>
          <w:rFonts w:ascii="Times New Roman" w:hAnsi="Times New Roman" w:cs="Times New Roman"/>
          <w:sz w:val="24"/>
          <w:szCs w:val="24"/>
        </w:rPr>
      </w:pPr>
      <w:r w:rsidRPr="004E422D">
        <w:rPr>
          <w:rFonts w:ascii="Times New Roman" w:hAnsi="Times New Roman" w:cs="Times New Roman"/>
          <w:sz w:val="24"/>
          <w:szCs w:val="24"/>
        </w:rPr>
        <w:t xml:space="preserve"> Sum of electronic and thermal Free Energies</w:t>
      </w:r>
      <w:r>
        <w:rPr>
          <w:rFonts w:ascii="Times New Roman" w:hAnsi="Times New Roman" w:cs="Times New Roman"/>
          <w:sz w:val="24"/>
          <w:szCs w:val="24"/>
        </w:rPr>
        <w:t xml:space="preserve"> </w:t>
      </w:r>
      <w:r w:rsidRPr="004E422D">
        <w:rPr>
          <w:rFonts w:ascii="Times New Roman" w:hAnsi="Times New Roman" w:cs="Times New Roman"/>
          <w:sz w:val="24"/>
          <w:szCs w:val="24"/>
        </w:rPr>
        <w:t>= -1463.717101</w:t>
      </w:r>
    </w:p>
    <w:p w14:paraId="55917EF0" w14:textId="045FE93F" w:rsidR="004E422D" w:rsidRPr="004E422D" w:rsidRDefault="004E422D" w:rsidP="00BC0BED">
      <w:pPr>
        <w:jc w:val="both"/>
        <w:rPr>
          <w:rFonts w:ascii="Times New Roman" w:hAnsi="Times New Roman" w:cs="Times New Roman"/>
          <w:sz w:val="24"/>
          <w:szCs w:val="24"/>
        </w:rPr>
      </w:pPr>
      <w:r w:rsidRPr="004E422D">
        <w:rPr>
          <w:rFonts w:ascii="Times New Roman" w:hAnsi="Times New Roman" w:cs="Times New Roman"/>
          <w:sz w:val="24"/>
          <w:szCs w:val="24"/>
        </w:rPr>
        <w:t>.....................................................</w:t>
      </w:r>
      <w:r>
        <w:rPr>
          <w:rFonts w:ascii="Times New Roman" w:hAnsi="Times New Roman" w:cs="Times New Roman"/>
          <w:sz w:val="24"/>
          <w:szCs w:val="24"/>
        </w:rPr>
        <w:t>.................................................................................................</w:t>
      </w:r>
    </w:p>
    <w:p w14:paraId="49BF9B26" w14:textId="1F3E3F4B" w:rsidR="004E422D" w:rsidRPr="004E422D" w:rsidRDefault="004E422D" w:rsidP="00BC0BED">
      <w:pPr>
        <w:jc w:val="both"/>
        <w:rPr>
          <w:rFonts w:ascii="Times New Roman" w:hAnsi="Times New Roman" w:cs="Times New Roman"/>
          <w:sz w:val="24"/>
          <w:szCs w:val="24"/>
        </w:rPr>
      </w:pPr>
      <w:r w:rsidRPr="004E422D">
        <w:rPr>
          <w:rFonts w:ascii="Times New Roman" w:hAnsi="Times New Roman" w:cs="Times New Roman"/>
          <w:sz w:val="24"/>
          <w:szCs w:val="24"/>
        </w:rPr>
        <w:t>Cartesian Coordinates</w:t>
      </w:r>
    </w:p>
    <w:p w14:paraId="56AFD21A" w14:textId="19A9B981" w:rsidR="004E422D" w:rsidRPr="004E422D" w:rsidRDefault="004E422D" w:rsidP="00BC0BED">
      <w:pPr>
        <w:jc w:val="both"/>
        <w:rPr>
          <w:rFonts w:ascii="Times New Roman" w:hAnsi="Times New Roman" w:cs="Times New Roman"/>
          <w:sz w:val="24"/>
          <w:szCs w:val="24"/>
        </w:rPr>
      </w:pPr>
      <w:r w:rsidRPr="004E422D">
        <w:rPr>
          <w:rFonts w:ascii="Times New Roman" w:hAnsi="Times New Roman" w:cs="Times New Roman"/>
          <w:sz w:val="24"/>
          <w:szCs w:val="24"/>
        </w:rPr>
        <w:t>.....................................................</w:t>
      </w:r>
      <w:r>
        <w:rPr>
          <w:rFonts w:ascii="Times New Roman" w:hAnsi="Times New Roman" w:cs="Times New Roman"/>
          <w:sz w:val="24"/>
          <w:szCs w:val="24"/>
        </w:rPr>
        <w:t>.................................................................................................</w:t>
      </w:r>
    </w:p>
    <w:p w14:paraId="321C0C5C" w14:textId="77777777" w:rsidR="004E422D" w:rsidRPr="004E422D" w:rsidRDefault="004E422D" w:rsidP="00BC0BED">
      <w:pPr>
        <w:jc w:val="both"/>
        <w:rPr>
          <w:rFonts w:ascii="Times New Roman" w:hAnsi="Times New Roman" w:cs="Times New Roman"/>
          <w:sz w:val="24"/>
          <w:szCs w:val="24"/>
        </w:rPr>
      </w:pPr>
      <w:r w:rsidRPr="004E422D">
        <w:rPr>
          <w:rFonts w:ascii="Times New Roman" w:hAnsi="Times New Roman" w:cs="Times New Roman"/>
          <w:sz w:val="24"/>
          <w:szCs w:val="24"/>
        </w:rPr>
        <w:t xml:space="preserve">     6          -0.000262    0.803567    0.000616</w:t>
      </w:r>
    </w:p>
    <w:p w14:paraId="7912E1E3" w14:textId="77777777" w:rsidR="004E422D" w:rsidRPr="004E422D" w:rsidRDefault="004E422D" w:rsidP="00BC0BED">
      <w:pPr>
        <w:jc w:val="both"/>
        <w:rPr>
          <w:rFonts w:ascii="Times New Roman" w:hAnsi="Times New Roman" w:cs="Times New Roman"/>
          <w:sz w:val="24"/>
          <w:szCs w:val="24"/>
        </w:rPr>
      </w:pPr>
      <w:r w:rsidRPr="004E422D">
        <w:rPr>
          <w:rFonts w:ascii="Times New Roman" w:hAnsi="Times New Roman" w:cs="Times New Roman"/>
          <w:sz w:val="24"/>
          <w:szCs w:val="24"/>
        </w:rPr>
        <w:t xml:space="preserve">     8          -0.000345   -0.548546    0.000895</w:t>
      </w:r>
    </w:p>
    <w:p w14:paraId="6470B1B5" w14:textId="77777777" w:rsidR="004E422D" w:rsidRPr="004E422D" w:rsidRDefault="004E422D" w:rsidP="00BC0BED">
      <w:pPr>
        <w:jc w:val="both"/>
        <w:rPr>
          <w:rFonts w:ascii="Times New Roman" w:hAnsi="Times New Roman" w:cs="Times New Roman"/>
          <w:sz w:val="24"/>
          <w:szCs w:val="24"/>
        </w:rPr>
      </w:pPr>
      <w:r w:rsidRPr="004E422D">
        <w:rPr>
          <w:rFonts w:ascii="Times New Roman" w:hAnsi="Times New Roman" w:cs="Times New Roman"/>
          <w:sz w:val="24"/>
          <w:szCs w:val="24"/>
        </w:rPr>
        <w:t xml:space="preserve">     8           1.127303    1.414502    0.018638</w:t>
      </w:r>
    </w:p>
    <w:p w14:paraId="525E4A7D" w14:textId="77777777" w:rsidR="004E422D" w:rsidRPr="004E422D" w:rsidRDefault="004E422D" w:rsidP="00BC0BED">
      <w:pPr>
        <w:jc w:val="both"/>
        <w:rPr>
          <w:rFonts w:ascii="Times New Roman" w:hAnsi="Times New Roman" w:cs="Times New Roman"/>
          <w:sz w:val="24"/>
          <w:szCs w:val="24"/>
        </w:rPr>
      </w:pPr>
      <w:r w:rsidRPr="004E422D">
        <w:rPr>
          <w:rFonts w:ascii="Times New Roman" w:hAnsi="Times New Roman" w:cs="Times New Roman"/>
          <w:sz w:val="24"/>
          <w:szCs w:val="24"/>
        </w:rPr>
        <w:t xml:space="preserve">     8          -1.127220    1.415234   -0.018979</w:t>
      </w:r>
    </w:p>
    <w:p w14:paraId="065C802B"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9           2.475823   -0.607048   -0.003820</w:t>
      </w:r>
    </w:p>
    <w:p w14:paraId="25ADB489"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9          -2.475630   -0.607211    0.003392</w:t>
      </w:r>
    </w:p>
    <w:p w14:paraId="13F3A71E" w14:textId="4C072AF9"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w:t>
      </w:r>
    </w:p>
    <w:p w14:paraId="0A68B490" w14:textId="6DE3B527" w:rsidR="00B70B19" w:rsidRDefault="00B70B19" w:rsidP="00270E6B">
      <w:pPr>
        <w:jc w:val="both"/>
        <w:rPr>
          <w:rFonts w:ascii="Times New Roman" w:hAnsi="Times New Roman" w:cs="Times New Roman"/>
          <w:sz w:val="24"/>
          <w:szCs w:val="24"/>
        </w:rPr>
      </w:pPr>
      <w:r w:rsidRPr="00C70711">
        <w:rPr>
          <w:rFonts w:ascii="Times New Roman" w:hAnsi="Times New Roman" w:cs="Times New Roman"/>
          <w:b/>
          <w:bCs/>
          <w:sz w:val="24"/>
          <w:szCs w:val="24"/>
        </w:rPr>
        <w:t>CH</w:t>
      </w:r>
      <w:r w:rsidRPr="00C70711">
        <w:rPr>
          <w:rFonts w:ascii="Times New Roman" w:hAnsi="Times New Roman" w:cs="Times New Roman"/>
          <w:b/>
          <w:bCs/>
          <w:sz w:val="24"/>
          <w:szCs w:val="24"/>
          <w:vertAlign w:val="subscript"/>
        </w:rPr>
        <w:t>3</w:t>
      </w:r>
      <w:r w:rsidRPr="00C70711">
        <w:rPr>
          <w:rFonts w:ascii="Times New Roman" w:hAnsi="Times New Roman" w:cs="Times New Roman"/>
          <w:b/>
          <w:bCs/>
          <w:sz w:val="24"/>
          <w:szCs w:val="24"/>
        </w:rPr>
        <w:t>COO</w:t>
      </w:r>
      <w:r w:rsidRPr="00C70711">
        <w:rPr>
          <w:rFonts w:ascii="Times New Roman" w:hAnsi="Times New Roman" w:cs="Times New Roman"/>
          <w:b/>
          <w:bCs/>
          <w:sz w:val="24"/>
          <w:szCs w:val="24"/>
          <w:vertAlign w:val="superscript"/>
        </w:rPr>
        <w:t xml:space="preserve"> ̶</w:t>
      </w:r>
    </w:p>
    <w:p w14:paraId="1D927520" w14:textId="05996FC4"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w:t>
      </w:r>
    </w:p>
    <w:p w14:paraId="35ED0FFC" w14:textId="752C0253" w:rsidR="00B70B19"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Number of imaginary </w:t>
      </w:r>
      <w:r w:rsidR="008E5AC2" w:rsidRPr="004E422D">
        <w:rPr>
          <w:rFonts w:ascii="Times New Roman" w:hAnsi="Times New Roman" w:cs="Times New Roman"/>
          <w:sz w:val="24"/>
          <w:szCs w:val="24"/>
        </w:rPr>
        <w:t>frequencies:</w:t>
      </w:r>
      <w:r w:rsidRPr="004E422D">
        <w:rPr>
          <w:rFonts w:ascii="Times New Roman" w:hAnsi="Times New Roman" w:cs="Times New Roman"/>
          <w:sz w:val="24"/>
          <w:szCs w:val="24"/>
        </w:rPr>
        <w:t xml:space="preserve"> 0 </w:t>
      </w:r>
    </w:p>
    <w:p w14:paraId="16A3FFE1" w14:textId="7C6E09F1" w:rsidR="004E422D" w:rsidRPr="004E422D" w:rsidRDefault="00B70B19" w:rsidP="00270E6B">
      <w:pPr>
        <w:jc w:val="both"/>
        <w:rPr>
          <w:rFonts w:ascii="Times New Roman" w:hAnsi="Times New Roman" w:cs="Times New Roman"/>
          <w:sz w:val="24"/>
          <w:szCs w:val="24"/>
        </w:rPr>
      </w:pPr>
      <w:r>
        <w:rPr>
          <w:rFonts w:ascii="Times New Roman" w:hAnsi="Times New Roman" w:cs="Times New Roman"/>
          <w:sz w:val="24"/>
          <w:szCs w:val="24"/>
        </w:rPr>
        <w:t xml:space="preserve"> </w:t>
      </w:r>
      <w:r w:rsidR="004E422D" w:rsidRPr="004E422D">
        <w:rPr>
          <w:rFonts w:ascii="Times New Roman" w:hAnsi="Times New Roman" w:cs="Times New Roman"/>
          <w:sz w:val="24"/>
          <w:szCs w:val="24"/>
        </w:rPr>
        <w:t>Electronic energy: HF</w:t>
      </w:r>
      <w:r>
        <w:rPr>
          <w:rFonts w:ascii="Times New Roman" w:hAnsi="Times New Roman" w:cs="Times New Roman"/>
          <w:sz w:val="24"/>
          <w:szCs w:val="24"/>
        </w:rPr>
        <w:t xml:space="preserve"> </w:t>
      </w:r>
      <w:r w:rsidR="004E422D" w:rsidRPr="004E422D">
        <w:rPr>
          <w:rFonts w:ascii="Times New Roman" w:hAnsi="Times New Roman" w:cs="Times New Roman"/>
          <w:sz w:val="24"/>
          <w:szCs w:val="24"/>
        </w:rPr>
        <w:t>=</w:t>
      </w:r>
      <w:r>
        <w:rPr>
          <w:rFonts w:ascii="Times New Roman" w:hAnsi="Times New Roman" w:cs="Times New Roman"/>
          <w:sz w:val="24"/>
          <w:szCs w:val="24"/>
        </w:rPr>
        <w:t xml:space="preserve"> </w:t>
      </w:r>
      <w:r w:rsidR="004E422D" w:rsidRPr="004E422D">
        <w:rPr>
          <w:rFonts w:ascii="Times New Roman" w:hAnsi="Times New Roman" w:cs="Times New Roman"/>
          <w:sz w:val="24"/>
          <w:szCs w:val="24"/>
        </w:rPr>
        <w:t>-228.5036264</w:t>
      </w:r>
    </w:p>
    <w:p w14:paraId="2C9C1782" w14:textId="1EF9BF33"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lastRenderedPageBreak/>
        <w:t xml:space="preserve"> Zero-point </w:t>
      </w:r>
      <w:r w:rsidR="008E5AC2">
        <w:rPr>
          <w:rFonts w:ascii="Times New Roman" w:hAnsi="Times New Roman" w:cs="Times New Roman"/>
          <w:sz w:val="24"/>
          <w:szCs w:val="24"/>
        </w:rPr>
        <w:t>correction =</w:t>
      </w:r>
      <w:r w:rsidRPr="004E422D">
        <w:rPr>
          <w:rFonts w:ascii="Times New Roman" w:hAnsi="Times New Roman" w:cs="Times New Roman"/>
          <w:sz w:val="24"/>
          <w:szCs w:val="24"/>
        </w:rPr>
        <w:t xml:space="preserve"> 0.048100 (Hartree/Particle)</w:t>
      </w:r>
    </w:p>
    <w:p w14:paraId="7B3E959D" w14:textId="4C8DB23D"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Thermal correction to Energy</w:t>
      </w:r>
      <w:r w:rsidR="008E5AC2">
        <w:rPr>
          <w:rFonts w:ascii="Times New Roman" w:hAnsi="Times New Roman" w:cs="Times New Roman"/>
          <w:sz w:val="24"/>
          <w:szCs w:val="24"/>
        </w:rPr>
        <w:t xml:space="preserve"> </w:t>
      </w:r>
      <w:r w:rsidRPr="004E422D">
        <w:rPr>
          <w:rFonts w:ascii="Times New Roman" w:hAnsi="Times New Roman" w:cs="Times New Roman"/>
          <w:sz w:val="24"/>
          <w:szCs w:val="24"/>
        </w:rPr>
        <w:t>= 0.052589</w:t>
      </w:r>
    </w:p>
    <w:p w14:paraId="2AFE9B80" w14:textId="40F04DD2"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Thermal correction to Enthalpy</w:t>
      </w:r>
      <w:r w:rsidR="008E5AC2">
        <w:rPr>
          <w:rFonts w:ascii="Times New Roman" w:hAnsi="Times New Roman" w:cs="Times New Roman"/>
          <w:sz w:val="24"/>
          <w:szCs w:val="24"/>
        </w:rPr>
        <w:t xml:space="preserve"> </w:t>
      </w:r>
      <w:r w:rsidRPr="004E422D">
        <w:rPr>
          <w:rFonts w:ascii="Times New Roman" w:hAnsi="Times New Roman" w:cs="Times New Roman"/>
          <w:sz w:val="24"/>
          <w:szCs w:val="24"/>
        </w:rPr>
        <w:t>= 0.053534</w:t>
      </w:r>
    </w:p>
    <w:p w14:paraId="04A053E5" w14:textId="40302519"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Thermal correction to Gibbs Free Energy</w:t>
      </w:r>
      <w:r w:rsidR="008E5AC2">
        <w:rPr>
          <w:rFonts w:ascii="Times New Roman" w:hAnsi="Times New Roman" w:cs="Times New Roman"/>
          <w:sz w:val="24"/>
          <w:szCs w:val="24"/>
        </w:rPr>
        <w:t xml:space="preserve"> </w:t>
      </w:r>
      <w:r w:rsidRPr="004E422D">
        <w:rPr>
          <w:rFonts w:ascii="Times New Roman" w:hAnsi="Times New Roman" w:cs="Times New Roman"/>
          <w:sz w:val="24"/>
          <w:szCs w:val="24"/>
        </w:rPr>
        <w:t>=</w:t>
      </w:r>
      <w:r w:rsidR="008E5AC2">
        <w:rPr>
          <w:rFonts w:ascii="Times New Roman" w:hAnsi="Times New Roman" w:cs="Times New Roman"/>
          <w:sz w:val="24"/>
          <w:szCs w:val="24"/>
        </w:rPr>
        <w:t xml:space="preserve"> </w:t>
      </w:r>
      <w:r w:rsidRPr="004E422D">
        <w:rPr>
          <w:rFonts w:ascii="Times New Roman" w:hAnsi="Times New Roman" w:cs="Times New Roman"/>
          <w:sz w:val="24"/>
          <w:szCs w:val="24"/>
        </w:rPr>
        <w:t>0.020120</w:t>
      </w:r>
    </w:p>
    <w:p w14:paraId="15BF3C3B" w14:textId="0550A042"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Sum of electronic and zero-point Energies</w:t>
      </w:r>
      <w:r w:rsidR="008E5AC2">
        <w:rPr>
          <w:rFonts w:ascii="Times New Roman" w:hAnsi="Times New Roman" w:cs="Times New Roman"/>
          <w:sz w:val="24"/>
          <w:szCs w:val="24"/>
        </w:rPr>
        <w:t xml:space="preserve"> </w:t>
      </w:r>
      <w:r w:rsidRPr="004E422D">
        <w:rPr>
          <w:rFonts w:ascii="Times New Roman" w:hAnsi="Times New Roman" w:cs="Times New Roman"/>
          <w:sz w:val="24"/>
          <w:szCs w:val="24"/>
        </w:rPr>
        <w:t>= -228.455526</w:t>
      </w:r>
    </w:p>
    <w:p w14:paraId="64765436" w14:textId="2561AD1D"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Sum of electronic and thermal Energies</w:t>
      </w:r>
      <w:r w:rsidR="008E5AC2">
        <w:rPr>
          <w:rFonts w:ascii="Times New Roman" w:hAnsi="Times New Roman" w:cs="Times New Roman"/>
          <w:sz w:val="24"/>
          <w:szCs w:val="24"/>
        </w:rPr>
        <w:t xml:space="preserve"> </w:t>
      </w:r>
      <w:r w:rsidRPr="004E422D">
        <w:rPr>
          <w:rFonts w:ascii="Times New Roman" w:hAnsi="Times New Roman" w:cs="Times New Roman"/>
          <w:sz w:val="24"/>
          <w:szCs w:val="24"/>
        </w:rPr>
        <w:t>= -228.451037</w:t>
      </w:r>
    </w:p>
    <w:p w14:paraId="2A897EF9" w14:textId="5BDE01BC"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Sum of electronic and thermal Enthalpies</w:t>
      </w:r>
      <w:r w:rsidR="008E5AC2">
        <w:rPr>
          <w:rFonts w:ascii="Times New Roman" w:hAnsi="Times New Roman" w:cs="Times New Roman"/>
          <w:sz w:val="24"/>
          <w:szCs w:val="24"/>
        </w:rPr>
        <w:t xml:space="preserve"> </w:t>
      </w:r>
      <w:r w:rsidRPr="004E422D">
        <w:rPr>
          <w:rFonts w:ascii="Times New Roman" w:hAnsi="Times New Roman" w:cs="Times New Roman"/>
          <w:sz w:val="24"/>
          <w:szCs w:val="24"/>
        </w:rPr>
        <w:t>= -228.450093</w:t>
      </w:r>
    </w:p>
    <w:p w14:paraId="77D8EAC0" w14:textId="022D5C0E"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Sum of electronic and thermal Free Energies</w:t>
      </w:r>
      <w:r w:rsidR="008E5AC2">
        <w:rPr>
          <w:rFonts w:ascii="Times New Roman" w:hAnsi="Times New Roman" w:cs="Times New Roman"/>
          <w:sz w:val="24"/>
          <w:szCs w:val="24"/>
        </w:rPr>
        <w:t xml:space="preserve"> </w:t>
      </w:r>
      <w:r w:rsidRPr="004E422D">
        <w:rPr>
          <w:rFonts w:ascii="Times New Roman" w:hAnsi="Times New Roman" w:cs="Times New Roman"/>
          <w:sz w:val="24"/>
          <w:szCs w:val="24"/>
        </w:rPr>
        <w:t>= -228.483507</w:t>
      </w:r>
    </w:p>
    <w:p w14:paraId="51D55CAB" w14:textId="77777777" w:rsidR="008E5AC2" w:rsidRPr="008E5AC2" w:rsidRDefault="008E5AC2" w:rsidP="00270E6B">
      <w:pPr>
        <w:jc w:val="both"/>
        <w:rPr>
          <w:rFonts w:ascii="Times New Roman" w:hAnsi="Times New Roman" w:cs="Times New Roman"/>
          <w:sz w:val="24"/>
          <w:szCs w:val="24"/>
        </w:rPr>
      </w:pPr>
      <w:r w:rsidRPr="008E5AC2">
        <w:rPr>
          <w:rFonts w:ascii="Times New Roman" w:hAnsi="Times New Roman" w:cs="Times New Roman"/>
          <w:sz w:val="24"/>
          <w:szCs w:val="24"/>
        </w:rPr>
        <w:t>......................................................................................................................................................</w:t>
      </w:r>
    </w:p>
    <w:p w14:paraId="0150F16E" w14:textId="77777777" w:rsidR="008E5AC2" w:rsidRPr="008E5AC2" w:rsidRDefault="008E5AC2" w:rsidP="00270E6B">
      <w:pPr>
        <w:jc w:val="both"/>
        <w:rPr>
          <w:rFonts w:ascii="Times New Roman" w:hAnsi="Times New Roman" w:cs="Times New Roman"/>
          <w:sz w:val="24"/>
          <w:szCs w:val="24"/>
        </w:rPr>
      </w:pPr>
      <w:r w:rsidRPr="008E5AC2">
        <w:rPr>
          <w:rFonts w:ascii="Times New Roman" w:hAnsi="Times New Roman" w:cs="Times New Roman"/>
          <w:sz w:val="24"/>
          <w:szCs w:val="24"/>
        </w:rPr>
        <w:t>Cartesian Coordinates</w:t>
      </w:r>
    </w:p>
    <w:p w14:paraId="13408149" w14:textId="77777777" w:rsidR="00BC0BED" w:rsidRDefault="008E5AC2" w:rsidP="00270E6B">
      <w:pPr>
        <w:jc w:val="both"/>
        <w:rPr>
          <w:rFonts w:ascii="Times New Roman" w:hAnsi="Times New Roman" w:cs="Times New Roman"/>
          <w:sz w:val="24"/>
          <w:szCs w:val="24"/>
        </w:rPr>
      </w:pPr>
      <w:r w:rsidRPr="008E5AC2">
        <w:rPr>
          <w:rFonts w:ascii="Times New Roman" w:hAnsi="Times New Roman" w:cs="Times New Roman"/>
          <w:sz w:val="24"/>
          <w:szCs w:val="24"/>
        </w:rPr>
        <w:t>......................................................................................................................................................</w:t>
      </w:r>
      <w:r w:rsidR="004E422D" w:rsidRPr="004E422D">
        <w:rPr>
          <w:rFonts w:ascii="Times New Roman" w:hAnsi="Times New Roman" w:cs="Times New Roman"/>
          <w:sz w:val="24"/>
          <w:szCs w:val="24"/>
        </w:rPr>
        <w:t xml:space="preserve">    </w:t>
      </w:r>
    </w:p>
    <w:p w14:paraId="2620CF97" w14:textId="43B85FD0"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w:t>
      </w:r>
      <w:r w:rsidR="00BC0BED">
        <w:rPr>
          <w:rFonts w:ascii="Times New Roman" w:hAnsi="Times New Roman" w:cs="Times New Roman"/>
          <w:sz w:val="24"/>
          <w:szCs w:val="24"/>
        </w:rPr>
        <w:t xml:space="preserve">     </w:t>
      </w:r>
      <w:r w:rsidRPr="004E422D">
        <w:rPr>
          <w:rFonts w:ascii="Times New Roman" w:hAnsi="Times New Roman" w:cs="Times New Roman"/>
          <w:sz w:val="24"/>
          <w:szCs w:val="24"/>
        </w:rPr>
        <w:t>8           0.805088   -1.110289   -0.000167</w:t>
      </w:r>
    </w:p>
    <w:p w14:paraId="53C8A407"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0.220276    0.001713    0.000002</w:t>
      </w:r>
    </w:p>
    <w:p w14:paraId="53498805"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8           0.697686    1.165237   -0.000092</w:t>
      </w:r>
    </w:p>
    <w:p w14:paraId="46F3FBBC"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1.353051   -0.053013    0.000025</w:t>
      </w:r>
    </w:p>
    <w:p w14:paraId="190D45EC"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1.732288   -1.081680   -0.008864</w:t>
      </w:r>
    </w:p>
    <w:p w14:paraId="2D40346B"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1.745951    0.466605    0.884928</w:t>
      </w:r>
    </w:p>
    <w:p w14:paraId="1327C3DE"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1.747302    0.483293   -0.874150</w:t>
      </w:r>
    </w:p>
    <w:p w14:paraId="7791CAB3" w14:textId="7E363ACB"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w:t>
      </w:r>
    </w:p>
    <w:p w14:paraId="2F1A37EE" w14:textId="6A273C03" w:rsidR="004E422D" w:rsidRPr="0085720E" w:rsidRDefault="0085720E" w:rsidP="00270E6B">
      <w:pPr>
        <w:jc w:val="both"/>
        <w:rPr>
          <w:rFonts w:ascii="Times New Roman" w:hAnsi="Times New Roman" w:cs="Times New Roman"/>
          <w:b/>
          <w:bCs/>
          <w:sz w:val="24"/>
          <w:szCs w:val="24"/>
        </w:rPr>
      </w:pPr>
      <w:r w:rsidRPr="0085720E">
        <w:rPr>
          <w:rFonts w:ascii="Times New Roman" w:hAnsi="Times New Roman" w:cs="Times New Roman"/>
          <w:b/>
          <w:bCs/>
          <w:sz w:val="24"/>
          <w:szCs w:val="24"/>
        </w:rPr>
        <w:t>CH</w:t>
      </w:r>
      <w:r w:rsidRPr="0085720E">
        <w:rPr>
          <w:rFonts w:ascii="Times New Roman" w:hAnsi="Times New Roman" w:cs="Times New Roman"/>
          <w:b/>
          <w:bCs/>
          <w:sz w:val="24"/>
          <w:szCs w:val="24"/>
          <w:vertAlign w:val="subscript"/>
        </w:rPr>
        <w:t>3</w:t>
      </w:r>
      <w:r w:rsidRPr="0085720E">
        <w:rPr>
          <w:rFonts w:ascii="Times New Roman" w:hAnsi="Times New Roman" w:cs="Times New Roman"/>
          <w:b/>
          <w:bCs/>
          <w:sz w:val="24"/>
          <w:szCs w:val="24"/>
        </w:rPr>
        <w:t>COOH</w:t>
      </w:r>
    </w:p>
    <w:p w14:paraId="1BE06587" w14:textId="686F8370"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w:t>
      </w:r>
    </w:p>
    <w:p w14:paraId="06429F04" w14:textId="2191DF8F" w:rsidR="0085720E"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Number of imaginary frequencies: 0 </w:t>
      </w:r>
    </w:p>
    <w:p w14:paraId="43E90EF1" w14:textId="44DB066A" w:rsidR="004E422D" w:rsidRPr="004E422D" w:rsidRDefault="0085720E" w:rsidP="00270E6B">
      <w:pPr>
        <w:jc w:val="both"/>
        <w:rPr>
          <w:rFonts w:ascii="Times New Roman" w:hAnsi="Times New Roman" w:cs="Times New Roman"/>
          <w:sz w:val="24"/>
          <w:szCs w:val="24"/>
        </w:rPr>
      </w:pPr>
      <w:r>
        <w:rPr>
          <w:rFonts w:ascii="Times New Roman" w:hAnsi="Times New Roman" w:cs="Times New Roman"/>
          <w:sz w:val="24"/>
          <w:szCs w:val="24"/>
        </w:rPr>
        <w:t xml:space="preserve"> </w:t>
      </w:r>
      <w:r w:rsidR="004E422D" w:rsidRPr="004E422D">
        <w:rPr>
          <w:rFonts w:ascii="Times New Roman" w:hAnsi="Times New Roman" w:cs="Times New Roman"/>
          <w:sz w:val="24"/>
          <w:szCs w:val="24"/>
        </w:rPr>
        <w:t xml:space="preserve">Electronic </w:t>
      </w:r>
      <w:r w:rsidRPr="004E422D">
        <w:rPr>
          <w:rFonts w:ascii="Times New Roman" w:hAnsi="Times New Roman" w:cs="Times New Roman"/>
          <w:sz w:val="24"/>
          <w:szCs w:val="24"/>
        </w:rPr>
        <w:t>energy:</w:t>
      </w:r>
      <w:r w:rsidR="004E422D" w:rsidRPr="004E422D">
        <w:rPr>
          <w:rFonts w:ascii="Times New Roman" w:hAnsi="Times New Roman" w:cs="Times New Roman"/>
          <w:sz w:val="24"/>
          <w:szCs w:val="24"/>
        </w:rPr>
        <w:t xml:space="preserve">         HF=-229.0944138</w:t>
      </w:r>
    </w:p>
    <w:p w14:paraId="5EEF1A5A" w14:textId="69E0F551"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Zero-point correction</w:t>
      </w:r>
      <w:r w:rsidR="000C4735">
        <w:rPr>
          <w:rFonts w:ascii="Times New Roman" w:hAnsi="Times New Roman" w:cs="Times New Roman"/>
          <w:sz w:val="24"/>
          <w:szCs w:val="24"/>
        </w:rPr>
        <w:t xml:space="preserve"> </w:t>
      </w:r>
      <w:r w:rsidRPr="004E422D">
        <w:rPr>
          <w:rFonts w:ascii="Times New Roman" w:hAnsi="Times New Roman" w:cs="Times New Roman"/>
          <w:sz w:val="24"/>
          <w:szCs w:val="24"/>
        </w:rPr>
        <w:t>= 0.062036 (Hartree/Particle)</w:t>
      </w:r>
    </w:p>
    <w:p w14:paraId="15D2D0A1" w14:textId="0553C096"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Thermal correction to Energy</w:t>
      </w:r>
      <w:r w:rsidR="000C4735">
        <w:rPr>
          <w:rFonts w:ascii="Times New Roman" w:hAnsi="Times New Roman" w:cs="Times New Roman"/>
          <w:sz w:val="24"/>
          <w:szCs w:val="24"/>
        </w:rPr>
        <w:t xml:space="preserve"> </w:t>
      </w:r>
      <w:r w:rsidRPr="004E422D">
        <w:rPr>
          <w:rFonts w:ascii="Times New Roman" w:hAnsi="Times New Roman" w:cs="Times New Roman"/>
          <w:sz w:val="24"/>
          <w:szCs w:val="24"/>
        </w:rPr>
        <w:t>= 0.066590</w:t>
      </w:r>
    </w:p>
    <w:p w14:paraId="539A7379" w14:textId="65F6A7BC"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Thermal correction to Enthalpy</w:t>
      </w:r>
      <w:r w:rsidR="000C4735">
        <w:rPr>
          <w:rFonts w:ascii="Times New Roman" w:hAnsi="Times New Roman" w:cs="Times New Roman"/>
          <w:sz w:val="24"/>
          <w:szCs w:val="24"/>
        </w:rPr>
        <w:t xml:space="preserve"> </w:t>
      </w:r>
      <w:r w:rsidRPr="004E422D">
        <w:rPr>
          <w:rFonts w:ascii="Times New Roman" w:hAnsi="Times New Roman" w:cs="Times New Roman"/>
          <w:sz w:val="24"/>
          <w:szCs w:val="24"/>
        </w:rPr>
        <w:t>= 0.067534</w:t>
      </w:r>
    </w:p>
    <w:p w14:paraId="674CD1A1" w14:textId="39D11E68"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Thermal correction to Gibbs Free Energy</w:t>
      </w:r>
      <w:r w:rsidR="000C4735">
        <w:rPr>
          <w:rFonts w:ascii="Times New Roman" w:hAnsi="Times New Roman" w:cs="Times New Roman"/>
          <w:sz w:val="24"/>
          <w:szCs w:val="24"/>
        </w:rPr>
        <w:t xml:space="preserve"> </w:t>
      </w:r>
      <w:r w:rsidRPr="004E422D">
        <w:rPr>
          <w:rFonts w:ascii="Times New Roman" w:hAnsi="Times New Roman" w:cs="Times New Roman"/>
          <w:sz w:val="24"/>
          <w:szCs w:val="24"/>
        </w:rPr>
        <w:t>= 0.034886</w:t>
      </w:r>
    </w:p>
    <w:p w14:paraId="0913042E" w14:textId="1ABB045D"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Sum of electronic and zero-point Energies</w:t>
      </w:r>
      <w:r w:rsidR="000C4735">
        <w:rPr>
          <w:rFonts w:ascii="Times New Roman" w:hAnsi="Times New Roman" w:cs="Times New Roman"/>
          <w:sz w:val="24"/>
          <w:szCs w:val="24"/>
        </w:rPr>
        <w:t xml:space="preserve"> </w:t>
      </w:r>
      <w:r w:rsidRPr="004E422D">
        <w:rPr>
          <w:rFonts w:ascii="Times New Roman" w:hAnsi="Times New Roman" w:cs="Times New Roman"/>
          <w:sz w:val="24"/>
          <w:szCs w:val="24"/>
        </w:rPr>
        <w:t>= -229.032378</w:t>
      </w:r>
    </w:p>
    <w:p w14:paraId="39940166" w14:textId="03DF30BC"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Sum of electronic and thermal Energies</w:t>
      </w:r>
      <w:r w:rsidR="00712A4B">
        <w:rPr>
          <w:rFonts w:ascii="Times New Roman" w:hAnsi="Times New Roman" w:cs="Times New Roman"/>
          <w:sz w:val="24"/>
          <w:szCs w:val="24"/>
        </w:rPr>
        <w:t xml:space="preserve"> </w:t>
      </w:r>
      <w:r w:rsidRPr="004E422D">
        <w:rPr>
          <w:rFonts w:ascii="Times New Roman" w:hAnsi="Times New Roman" w:cs="Times New Roman"/>
          <w:sz w:val="24"/>
          <w:szCs w:val="24"/>
        </w:rPr>
        <w:t>= -229.027824</w:t>
      </w:r>
    </w:p>
    <w:p w14:paraId="7E0671BB" w14:textId="543CF34F"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Sum of electronic and thermal Enthalpies</w:t>
      </w:r>
      <w:r w:rsidR="00712A4B">
        <w:rPr>
          <w:rFonts w:ascii="Times New Roman" w:hAnsi="Times New Roman" w:cs="Times New Roman"/>
          <w:sz w:val="24"/>
          <w:szCs w:val="24"/>
        </w:rPr>
        <w:t xml:space="preserve"> </w:t>
      </w:r>
      <w:r w:rsidRPr="004E422D">
        <w:rPr>
          <w:rFonts w:ascii="Times New Roman" w:hAnsi="Times New Roman" w:cs="Times New Roman"/>
          <w:sz w:val="24"/>
          <w:szCs w:val="24"/>
        </w:rPr>
        <w:t>= -229.026879</w:t>
      </w:r>
    </w:p>
    <w:p w14:paraId="5845FE4E" w14:textId="7F26F9DF"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lastRenderedPageBreak/>
        <w:t xml:space="preserve"> Sum of electronic and thermal Free Energi</w:t>
      </w:r>
      <w:r w:rsidR="00712A4B">
        <w:rPr>
          <w:rFonts w:ascii="Times New Roman" w:hAnsi="Times New Roman" w:cs="Times New Roman"/>
          <w:sz w:val="24"/>
          <w:szCs w:val="24"/>
        </w:rPr>
        <w:t>es =</w:t>
      </w:r>
      <w:r w:rsidRPr="004E422D">
        <w:rPr>
          <w:rFonts w:ascii="Times New Roman" w:hAnsi="Times New Roman" w:cs="Times New Roman"/>
          <w:sz w:val="24"/>
          <w:szCs w:val="24"/>
        </w:rPr>
        <w:t xml:space="preserve"> -229.059528</w:t>
      </w:r>
    </w:p>
    <w:p w14:paraId="759D5F69" w14:textId="77777777" w:rsidR="008E5AC2" w:rsidRPr="008E5AC2" w:rsidRDefault="008E5AC2" w:rsidP="00270E6B">
      <w:pPr>
        <w:jc w:val="both"/>
        <w:rPr>
          <w:rFonts w:ascii="Times New Roman" w:hAnsi="Times New Roman" w:cs="Times New Roman"/>
          <w:sz w:val="24"/>
          <w:szCs w:val="24"/>
        </w:rPr>
      </w:pPr>
      <w:r w:rsidRPr="008E5AC2">
        <w:rPr>
          <w:rFonts w:ascii="Times New Roman" w:hAnsi="Times New Roman" w:cs="Times New Roman"/>
          <w:sz w:val="24"/>
          <w:szCs w:val="24"/>
        </w:rPr>
        <w:t>......................................................................................................................................................</w:t>
      </w:r>
    </w:p>
    <w:p w14:paraId="3162441B" w14:textId="77777777" w:rsidR="008E5AC2" w:rsidRPr="008E5AC2" w:rsidRDefault="008E5AC2" w:rsidP="00270E6B">
      <w:pPr>
        <w:jc w:val="both"/>
        <w:rPr>
          <w:rFonts w:ascii="Times New Roman" w:hAnsi="Times New Roman" w:cs="Times New Roman"/>
          <w:sz w:val="24"/>
          <w:szCs w:val="24"/>
        </w:rPr>
      </w:pPr>
      <w:r w:rsidRPr="008E5AC2">
        <w:rPr>
          <w:rFonts w:ascii="Times New Roman" w:hAnsi="Times New Roman" w:cs="Times New Roman"/>
          <w:sz w:val="24"/>
          <w:szCs w:val="24"/>
        </w:rPr>
        <w:t>Cartesian Coordinates</w:t>
      </w:r>
    </w:p>
    <w:p w14:paraId="4932B6C6" w14:textId="77777777" w:rsidR="008E5AC2" w:rsidRDefault="008E5AC2" w:rsidP="00270E6B">
      <w:pPr>
        <w:jc w:val="both"/>
        <w:rPr>
          <w:rFonts w:ascii="Times New Roman" w:hAnsi="Times New Roman" w:cs="Times New Roman"/>
          <w:sz w:val="24"/>
          <w:szCs w:val="24"/>
        </w:rPr>
      </w:pPr>
      <w:r w:rsidRPr="008E5AC2">
        <w:rPr>
          <w:rFonts w:ascii="Times New Roman" w:hAnsi="Times New Roman" w:cs="Times New Roman"/>
          <w:sz w:val="24"/>
          <w:szCs w:val="24"/>
        </w:rPr>
        <w:t>......................................................................................................................................................</w:t>
      </w:r>
      <w:r w:rsidR="004E422D" w:rsidRPr="004E422D">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1BF72E4" w14:textId="58E3D94D" w:rsidR="004E422D" w:rsidRPr="004E422D" w:rsidRDefault="008E5AC2" w:rsidP="00270E6B">
      <w:pPr>
        <w:jc w:val="both"/>
        <w:rPr>
          <w:rFonts w:ascii="Times New Roman" w:hAnsi="Times New Roman" w:cs="Times New Roman"/>
          <w:sz w:val="24"/>
          <w:szCs w:val="24"/>
        </w:rPr>
      </w:pPr>
      <w:r>
        <w:rPr>
          <w:rFonts w:ascii="Times New Roman" w:hAnsi="Times New Roman" w:cs="Times New Roman"/>
          <w:sz w:val="24"/>
          <w:szCs w:val="24"/>
        </w:rPr>
        <w:t xml:space="preserve">     </w:t>
      </w:r>
      <w:r w:rsidR="004E422D" w:rsidRPr="004E422D">
        <w:rPr>
          <w:rFonts w:ascii="Times New Roman" w:hAnsi="Times New Roman" w:cs="Times New Roman"/>
          <w:sz w:val="24"/>
          <w:szCs w:val="24"/>
        </w:rPr>
        <w:t>6          -0.092302    0.125138    0.000007</w:t>
      </w:r>
    </w:p>
    <w:p w14:paraId="58A78FC9"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1.396211   -0.109856    0.000011</w:t>
      </w:r>
    </w:p>
    <w:p w14:paraId="2F43EEB5"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1.914992    0.847599   -0.000166</w:t>
      </w:r>
    </w:p>
    <w:p w14:paraId="5C2963AE"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1.681174   -0.691819    0.881246</w:t>
      </w:r>
    </w:p>
    <w:p w14:paraId="3AE1E074"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1.681117   -0.691956   -0.881192</w:t>
      </w:r>
    </w:p>
    <w:p w14:paraId="066C9E9B"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8          -0.644661    1.202007    0.000005</w:t>
      </w:r>
    </w:p>
    <w:p w14:paraId="100D5955"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8          -0.778048   -1.046031    0.000008</w:t>
      </w:r>
    </w:p>
    <w:p w14:paraId="6B28CE1E"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1.719074   -0.803329   -0.000099</w:t>
      </w:r>
    </w:p>
    <w:p w14:paraId="1778569A" w14:textId="3EE5BB54"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w:t>
      </w:r>
    </w:p>
    <w:p w14:paraId="484B9DA0" w14:textId="09B95BF7" w:rsidR="007410C0" w:rsidRPr="00712A4B" w:rsidRDefault="007410C0" w:rsidP="00270E6B">
      <w:pPr>
        <w:jc w:val="both"/>
        <w:rPr>
          <w:rFonts w:ascii="Times New Roman" w:hAnsi="Times New Roman" w:cs="Times New Roman"/>
          <w:b/>
          <w:bCs/>
          <w:sz w:val="24"/>
          <w:szCs w:val="24"/>
        </w:rPr>
      </w:pPr>
      <w:r w:rsidRPr="00712A4B">
        <w:rPr>
          <w:rFonts w:ascii="Times New Roman" w:hAnsi="Times New Roman" w:cs="Times New Roman"/>
          <w:b/>
          <w:bCs/>
          <w:sz w:val="24"/>
          <w:szCs w:val="24"/>
        </w:rPr>
        <w:t>PhB(OH)</w:t>
      </w:r>
      <w:r w:rsidRPr="00712A4B">
        <w:rPr>
          <w:rFonts w:ascii="Times New Roman" w:hAnsi="Times New Roman" w:cs="Times New Roman"/>
          <w:b/>
          <w:bCs/>
          <w:sz w:val="24"/>
          <w:szCs w:val="24"/>
          <w:vertAlign w:val="subscript"/>
        </w:rPr>
        <w:t>2</w:t>
      </w:r>
    </w:p>
    <w:p w14:paraId="380CB5F9" w14:textId="2709D2B9"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w:t>
      </w:r>
    </w:p>
    <w:p w14:paraId="5AADE334" w14:textId="77777777" w:rsidR="004E422D" w:rsidRPr="004E422D" w:rsidRDefault="004E422D" w:rsidP="00270E6B">
      <w:pPr>
        <w:jc w:val="both"/>
        <w:rPr>
          <w:rFonts w:ascii="Times New Roman" w:hAnsi="Times New Roman" w:cs="Times New Roman"/>
          <w:sz w:val="24"/>
          <w:szCs w:val="24"/>
        </w:rPr>
      </w:pPr>
    </w:p>
    <w:p w14:paraId="1A8294BC" w14:textId="37B72BCE" w:rsidR="008225E2"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Number of imaginary frequencies: 0</w:t>
      </w:r>
    </w:p>
    <w:p w14:paraId="5BF2223F" w14:textId="6DE4AE2F"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Electronic energy:</w:t>
      </w:r>
      <w:r w:rsidR="008225E2">
        <w:rPr>
          <w:rFonts w:ascii="Times New Roman" w:hAnsi="Times New Roman" w:cs="Times New Roman"/>
          <w:sz w:val="24"/>
          <w:szCs w:val="24"/>
        </w:rPr>
        <w:t xml:space="preserve"> </w:t>
      </w:r>
      <w:r w:rsidRPr="004E422D">
        <w:rPr>
          <w:rFonts w:ascii="Times New Roman" w:hAnsi="Times New Roman" w:cs="Times New Roman"/>
          <w:sz w:val="24"/>
          <w:szCs w:val="24"/>
        </w:rPr>
        <w:t>HF</w:t>
      </w:r>
      <w:r w:rsidR="00712A4B">
        <w:rPr>
          <w:rFonts w:ascii="Times New Roman" w:hAnsi="Times New Roman" w:cs="Times New Roman"/>
          <w:sz w:val="24"/>
          <w:szCs w:val="24"/>
        </w:rPr>
        <w:t xml:space="preserve"> </w:t>
      </w:r>
      <w:r w:rsidRPr="004E422D">
        <w:rPr>
          <w:rFonts w:ascii="Times New Roman" w:hAnsi="Times New Roman" w:cs="Times New Roman"/>
          <w:sz w:val="24"/>
          <w:szCs w:val="24"/>
        </w:rPr>
        <w:t>=</w:t>
      </w:r>
      <w:r w:rsidR="00712A4B">
        <w:rPr>
          <w:rFonts w:ascii="Times New Roman" w:hAnsi="Times New Roman" w:cs="Times New Roman"/>
          <w:sz w:val="24"/>
          <w:szCs w:val="24"/>
        </w:rPr>
        <w:t xml:space="preserve"> </w:t>
      </w:r>
      <w:r w:rsidRPr="004E422D">
        <w:rPr>
          <w:rFonts w:ascii="Times New Roman" w:hAnsi="Times New Roman" w:cs="Times New Roman"/>
          <w:sz w:val="24"/>
          <w:szCs w:val="24"/>
        </w:rPr>
        <w:t>-252.4862696</w:t>
      </w:r>
    </w:p>
    <w:p w14:paraId="7318BB5A" w14:textId="2D4B39CF"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Zero-point correction</w:t>
      </w:r>
      <w:r w:rsidR="008225E2">
        <w:rPr>
          <w:rFonts w:ascii="Times New Roman" w:hAnsi="Times New Roman" w:cs="Times New Roman"/>
          <w:sz w:val="24"/>
          <w:szCs w:val="24"/>
        </w:rPr>
        <w:t xml:space="preserve"> </w:t>
      </w:r>
      <w:r w:rsidRPr="004E422D">
        <w:rPr>
          <w:rFonts w:ascii="Times New Roman" w:hAnsi="Times New Roman" w:cs="Times New Roman"/>
          <w:sz w:val="24"/>
          <w:szCs w:val="24"/>
        </w:rPr>
        <w:t>= 0.048655 (Hartree/Particle)</w:t>
      </w:r>
    </w:p>
    <w:p w14:paraId="16D85E30" w14:textId="5E045EB6"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Thermal correction to Energy</w:t>
      </w:r>
      <w:r w:rsidR="008225E2">
        <w:rPr>
          <w:rFonts w:ascii="Times New Roman" w:hAnsi="Times New Roman" w:cs="Times New Roman"/>
          <w:sz w:val="24"/>
          <w:szCs w:val="24"/>
        </w:rPr>
        <w:t xml:space="preserve"> </w:t>
      </w:r>
      <w:r w:rsidRPr="004E422D">
        <w:rPr>
          <w:rFonts w:ascii="Times New Roman" w:hAnsi="Times New Roman" w:cs="Times New Roman"/>
          <w:sz w:val="24"/>
          <w:szCs w:val="24"/>
        </w:rPr>
        <w:t>= 0.053236</w:t>
      </w:r>
    </w:p>
    <w:p w14:paraId="05A21FE6" w14:textId="518AE0DC"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Thermal correction to Enthalpy</w:t>
      </w:r>
      <w:r w:rsidR="008225E2">
        <w:rPr>
          <w:rFonts w:ascii="Times New Roman" w:hAnsi="Times New Roman" w:cs="Times New Roman"/>
          <w:sz w:val="24"/>
          <w:szCs w:val="24"/>
        </w:rPr>
        <w:t xml:space="preserve"> </w:t>
      </w:r>
      <w:r w:rsidRPr="004E422D">
        <w:rPr>
          <w:rFonts w:ascii="Times New Roman" w:hAnsi="Times New Roman" w:cs="Times New Roman"/>
          <w:sz w:val="24"/>
          <w:szCs w:val="24"/>
        </w:rPr>
        <w:t>= 0.054181</w:t>
      </w:r>
    </w:p>
    <w:p w14:paraId="37AE6078" w14:textId="7D830FA1"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Thermal correction to Gibbs Free Energy</w:t>
      </w:r>
      <w:r w:rsidR="008225E2">
        <w:rPr>
          <w:rFonts w:ascii="Times New Roman" w:hAnsi="Times New Roman" w:cs="Times New Roman"/>
          <w:sz w:val="24"/>
          <w:szCs w:val="24"/>
        </w:rPr>
        <w:t xml:space="preserve"> </w:t>
      </w:r>
      <w:r w:rsidRPr="004E422D">
        <w:rPr>
          <w:rFonts w:ascii="Times New Roman" w:hAnsi="Times New Roman" w:cs="Times New Roman"/>
          <w:sz w:val="24"/>
          <w:szCs w:val="24"/>
        </w:rPr>
        <w:t>=</w:t>
      </w:r>
      <w:r w:rsidR="008225E2">
        <w:rPr>
          <w:rFonts w:ascii="Times New Roman" w:hAnsi="Times New Roman" w:cs="Times New Roman"/>
          <w:sz w:val="24"/>
          <w:szCs w:val="24"/>
        </w:rPr>
        <w:t xml:space="preserve"> </w:t>
      </w:r>
      <w:r w:rsidRPr="004E422D">
        <w:rPr>
          <w:rFonts w:ascii="Times New Roman" w:hAnsi="Times New Roman" w:cs="Times New Roman"/>
          <w:sz w:val="24"/>
          <w:szCs w:val="24"/>
        </w:rPr>
        <w:t>0.022039</w:t>
      </w:r>
    </w:p>
    <w:p w14:paraId="37B7B1FD" w14:textId="15DCDF02"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Sum of electronic and zero-point Energies</w:t>
      </w:r>
      <w:r w:rsidR="008225E2">
        <w:rPr>
          <w:rFonts w:ascii="Times New Roman" w:hAnsi="Times New Roman" w:cs="Times New Roman"/>
          <w:sz w:val="24"/>
          <w:szCs w:val="24"/>
        </w:rPr>
        <w:t xml:space="preserve"> </w:t>
      </w:r>
      <w:r w:rsidRPr="004E422D">
        <w:rPr>
          <w:rFonts w:ascii="Times New Roman" w:hAnsi="Times New Roman" w:cs="Times New Roman"/>
          <w:sz w:val="24"/>
          <w:szCs w:val="24"/>
        </w:rPr>
        <w:t>= -252.437614</w:t>
      </w:r>
    </w:p>
    <w:p w14:paraId="1D33FAF3" w14:textId="566037E2"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Sum of electronic and thermal Energies</w:t>
      </w:r>
      <w:r w:rsidR="008225E2">
        <w:rPr>
          <w:rFonts w:ascii="Times New Roman" w:hAnsi="Times New Roman" w:cs="Times New Roman"/>
          <w:sz w:val="24"/>
          <w:szCs w:val="24"/>
        </w:rPr>
        <w:t xml:space="preserve"> </w:t>
      </w:r>
      <w:r w:rsidRPr="004E422D">
        <w:rPr>
          <w:rFonts w:ascii="Times New Roman" w:hAnsi="Times New Roman" w:cs="Times New Roman"/>
          <w:sz w:val="24"/>
          <w:szCs w:val="24"/>
        </w:rPr>
        <w:t>= -252.433033</w:t>
      </w:r>
    </w:p>
    <w:p w14:paraId="6E2EED0E" w14:textId="02459CD9"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Sum of electronic and thermal Enthalpies</w:t>
      </w:r>
      <w:r w:rsidR="007410C0">
        <w:rPr>
          <w:rFonts w:ascii="Times New Roman" w:hAnsi="Times New Roman" w:cs="Times New Roman"/>
          <w:sz w:val="24"/>
          <w:szCs w:val="24"/>
        </w:rPr>
        <w:t xml:space="preserve"> </w:t>
      </w:r>
      <w:r w:rsidRPr="004E422D">
        <w:rPr>
          <w:rFonts w:ascii="Times New Roman" w:hAnsi="Times New Roman" w:cs="Times New Roman"/>
          <w:sz w:val="24"/>
          <w:szCs w:val="24"/>
        </w:rPr>
        <w:t>= -252.432089</w:t>
      </w:r>
    </w:p>
    <w:p w14:paraId="19491572" w14:textId="68572476"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Sum of electronic and thermal Free Energies</w:t>
      </w:r>
      <w:r w:rsidR="007410C0">
        <w:rPr>
          <w:rFonts w:ascii="Times New Roman" w:hAnsi="Times New Roman" w:cs="Times New Roman"/>
          <w:sz w:val="24"/>
          <w:szCs w:val="24"/>
        </w:rPr>
        <w:t xml:space="preserve"> </w:t>
      </w:r>
      <w:r w:rsidRPr="004E422D">
        <w:rPr>
          <w:rFonts w:ascii="Times New Roman" w:hAnsi="Times New Roman" w:cs="Times New Roman"/>
          <w:sz w:val="24"/>
          <w:szCs w:val="24"/>
        </w:rPr>
        <w:t>= -252.464230</w:t>
      </w:r>
    </w:p>
    <w:p w14:paraId="5A9E9300" w14:textId="77777777" w:rsidR="008E5AC2" w:rsidRPr="008E5AC2" w:rsidRDefault="008E5AC2" w:rsidP="00270E6B">
      <w:pPr>
        <w:jc w:val="both"/>
        <w:rPr>
          <w:rFonts w:ascii="Times New Roman" w:hAnsi="Times New Roman" w:cs="Times New Roman"/>
          <w:sz w:val="24"/>
          <w:szCs w:val="24"/>
        </w:rPr>
      </w:pPr>
      <w:r w:rsidRPr="008E5AC2">
        <w:rPr>
          <w:rFonts w:ascii="Times New Roman" w:hAnsi="Times New Roman" w:cs="Times New Roman"/>
          <w:sz w:val="24"/>
          <w:szCs w:val="24"/>
        </w:rPr>
        <w:t>......................................................................................................................................................</w:t>
      </w:r>
    </w:p>
    <w:p w14:paraId="107A41BE" w14:textId="77777777" w:rsidR="008E5AC2" w:rsidRPr="008E5AC2" w:rsidRDefault="008E5AC2" w:rsidP="00270E6B">
      <w:pPr>
        <w:jc w:val="both"/>
        <w:rPr>
          <w:rFonts w:ascii="Times New Roman" w:hAnsi="Times New Roman" w:cs="Times New Roman"/>
          <w:sz w:val="24"/>
          <w:szCs w:val="24"/>
        </w:rPr>
      </w:pPr>
      <w:r w:rsidRPr="008E5AC2">
        <w:rPr>
          <w:rFonts w:ascii="Times New Roman" w:hAnsi="Times New Roman" w:cs="Times New Roman"/>
          <w:sz w:val="24"/>
          <w:szCs w:val="24"/>
        </w:rPr>
        <w:t>Cartesian Coordinates</w:t>
      </w:r>
    </w:p>
    <w:p w14:paraId="3D38C83A" w14:textId="77777777" w:rsidR="008E5AC2" w:rsidRPr="008E5AC2" w:rsidRDefault="008E5AC2" w:rsidP="00270E6B">
      <w:pPr>
        <w:jc w:val="both"/>
        <w:rPr>
          <w:rFonts w:ascii="Times New Roman" w:hAnsi="Times New Roman" w:cs="Times New Roman"/>
          <w:sz w:val="24"/>
          <w:szCs w:val="24"/>
        </w:rPr>
      </w:pPr>
      <w:r w:rsidRPr="008E5AC2">
        <w:rPr>
          <w:rFonts w:ascii="Times New Roman" w:hAnsi="Times New Roman" w:cs="Times New Roman"/>
          <w:sz w:val="24"/>
          <w:szCs w:val="24"/>
        </w:rPr>
        <w:t>......................................................................................................................................................</w:t>
      </w:r>
    </w:p>
    <w:p w14:paraId="2546DE75"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5          -0.008788   -0.032123   -0.000019</w:t>
      </w:r>
    </w:p>
    <w:p w14:paraId="2AD0EB46"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lastRenderedPageBreak/>
        <w:t xml:space="preserve">     8           1.087026   -0.857775   -0.000109</w:t>
      </w:r>
    </w:p>
    <w:p w14:paraId="2BDE9BD2"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1.932939   -0.401749    0.000610</w:t>
      </w:r>
    </w:p>
    <w:p w14:paraId="160C9465"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8          -1.231143   -0.639078    0.000114</w:t>
      </w:r>
    </w:p>
    <w:p w14:paraId="7BA596A4"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1.937601    0.015773   -0.000924</w:t>
      </w:r>
    </w:p>
    <w:p w14:paraId="1A911B60"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8           0.035397    1.348931    0.000175</w:t>
      </w:r>
    </w:p>
    <w:p w14:paraId="4BD3E6D9"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0.918359    1.729972   -0.001037</w:t>
      </w:r>
    </w:p>
    <w:p w14:paraId="1B4BFCC8" w14:textId="67684B92"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w:t>
      </w:r>
    </w:p>
    <w:p w14:paraId="28283F48" w14:textId="2FE4A6AE" w:rsidR="007410C0" w:rsidRPr="007410C0" w:rsidRDefault="007410C0" w:rsidP="00270E6B">
      <w:pPr>
        <w:jc w:val="both"/>
        <w:rPr>
          <w:rFonts w:ascii="Times New Roman" w:hAnsi="Times New Roman" w:cs="Times New Roman"/>
          <w:b/>
          <w:bCs/>
          <w:sz w:val="24"/>
          <w:szCs w:val="24"/>
          <w:vertAlign w:val="superscript"/>
        </w:rPr>
      </w:pPr>
      <w:r w:rsidRPr="007410C0">
        <w:rPr>
          <w:rFonts w:ascii="Times New Roman" w:hAnsi="Times New Roman" w:cs="Times New Roman"/>
          <w:b/>
          <w:bCs/>
          <w:sz w:val="24"/>
          <w:szCs w:val="24"/>
        </w:rPr>
        <w:t>PhB(OH)</w:t>
      </w:r>
      <w:r w:rsidRPr="007410C0">
        <w:rPr>
          <w:rFonts w:ascii="Times New Roman" w:hAnsi="Times New Roman" w:cs="Times New Roman"/>
          <w:b/>
          <w:bCs/>
          <w:sz w:val="24"/>
          <w:szCs w:val="24"/>
          <w:vertAlign w:val="subscript"/>
        </w:rPr>
        <w:t>3</w:t>
      </w:r>
      <w:r w:rsidRPr="007410C0">
        <w:rPr>
          <w:rFonts w:ascii="Times New Roman" w:hAnsi="Times New Roman" w:cs="Times New Roman"/>
          <w:b/>
          <w:bCs/>
          <w:sz w:val="24"/>
          <w:szCs w:val="24"/>
          <w:vertAlign w:val="superscript"/>
        </w:rPr>
        <w:t xml:space="preserve"> ̶</w:t>
      </w:r>
    </w:p>
    <w:p w14:paraId="166A968F" w14:textId="16B13AC4"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w:t>
      </w:r>
    </w:p>
    <w:p w14:paraId="7E110568" w14:textId="7282F7E4" w:rsidR="004D34BB"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Number of imaginary frequencies: 0 </w:t>
      </w:r>
    </w:p>
    <w:p w14:paraId="121E9B75" w14:textId="5BF5A758" w:rsidR="004E422D" w:rsidRPr="004E422D" w:rsidRDefault="004D34BB" w:rsidP="00270E6B">
      <w:pPr>
        <w:jc w:val="both"/>
        <w:rPr>
          <w:rFonts w:ascii="Times New Roman" w:hAnsi="Times New Roman" w:cs="Times New Roman"/>
          <w:sz w:val="24"/>
          <w:szCs w:val="24"/>
        </w:rPr>
      </w:pPr>
      <w:r>
        <w:rPr>
          <w:rFonts w:ascii="Times New Roman" w:hAnsi="Times New Roman" w:cs="Times New Roman"/>
          <w:sz w:val="24"/>
          <w:szCs w:val="24"/>
        </w:rPr>
        <w:t xml:space="preserve"> </w:t>
      </w:r>
      <w:r w:rsidR="004E422D" w:rsidRPr="004E422D">
        <w:rPr>
          <w:rFonts w:ascii="Times New Roman" w:hAnsi="Times New Roman" w:cs="Times New Roman"/>
          <w:sz w:val="24"/>
          <w:szCs w:val="24"/>
        </w:rPr>
        <w:t>Electronic energy: HF</w:t>
      </w:r>
      <w:r>
        <w:rPr>
          <w:rFonts w:ascii="Times New Roman" w:hAnsi="Times New Roman" w:cs="Times New Roman"/>
          <w:sz w:val="24"/>
          <w:szCs w:val="24"/>
        </w:rPr>
        <w:t xml:space="preserve"> </w:t>
      </w:r>
      <w:r w:rsidR="004E422D" w:rsidRPr="004E422D">
        <w:rPr>
          <w:rFonts w:ascii="Times New Roman" w:hAnsi="Times New Roman" w:cs="Times New Roman"/>
          <w:sz w:val="24"/>
          <w:szCs w:val="24"/>
        </w:rPr>
        <w:t>=</w:t>
      </w:r>
      <w:r>
        <w:rPr>
          <w:rFonts w:ascii="Times New Roman" w:hAnsi="Times New Roman" w:cs="Times New Roman"/>
          <w:sz w:val="24"/>
          <w:szCs w:val="24"/>
        </w:rPr>
        <w:t xml:space="preserve"> </w:t>
      </w:r>
      <w:r w:rsidR="004E422D" w:rsidRPr="004E422D">
        <w:rPr>
          <w:rFonts w:ascii="Times New Roman" w:hAnsi="Times New Roman" w:cs="Times New Roman"/>
          <w:sz w:val="24"/>
          <w:szCs w:val="24"/>
        </w:rPr>
        <w:t>-484.1650157</w:t>
      </w:r>
    </w:p>
    <w:p w14:paraId="3B3E9120" w14:textId="2DD53379"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Zero-point correction</w:t>
      </w:r>
      <w:r w:rsidR="004D34BB">
        <w:rPr>
          <w:rFonts w:ascii="Times New Roman" w:hAnsi="Times New Roman" w:cs="Times New Roman"/>
          <w:sz w:val="24"/>
          <w:szCs w:val="24"/>
        </w:rPr>
        <w:t xml:space="preserve"> </w:t>
      </w:r>
      <w:r w:rsidRPr="004E422D">
        <w:rPr>
          <w:rFonts w:ascii="Times New Roman" w:hAnsi="Times New Roman" w:cs="Times New Roman"/>
          <w:sz w:val="24"/>
          <w:szCs w:val="24"/>
        </w:rPr>
        <w:t>=</w:t>
      </w:r>
      <w:r w:rsidR="004D34BB">
        <w:rPr>
          <w:rFonts w:ascii="Times New Roman" w:hAnsi="Times New Roman" w:cs="Times New Roman"/>
          <w:sz w:val="24"/>
          <w:szCs w:val="24"/>
        </w:rPr>
        <w:t xml:space="preserve"> </w:t>
      </w:r>
      <w:r w:rsidRPr="004E422D">
        <w:rPr>
          <w:rFonts w:ascii="Times New Roman" w:hAnsi="Times New Roman" w:cs="Times New Roman"/>
          <w:sz w:val="24"/>
          <w:szCs w:val="24"/>
        </w:rPr>
        <w:t>0.136490 (Hartree/Particle)</w:t>
      </w:r>
    </w:p>
    <w:p w14:paraId="6A524640" w14:textId="28870A23"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Thermal correction to Energy</w:t>
      </w:r>
      <w:r w:rsidR="004D34BB">
        <w:rPr>
          <w:rFonts w:ascii="Times New Roman" w:hAnsi="Times New Roman" w:cs="Times New Roman"/>
          <w:sz w:val="24"/>
          <w:szCs w:val="24"/>
        </w:rPr>
        <w:t xml:space="preserve"> </w:t>
      </w:r>
      <w:r w:rsidRPr="004E422D">
        <w:rPr>
          <w:rFonts w:ascii="Times New Roman" w:hAnsi="Times New Roman" w:cs="Times New Roman"/>
          <w:sz w:val="24"/>
          <w:szCs w:val="24"/>
        </w:rPr>
        <w:t>= 0.146583</w:t>
      </w:r>
    </w:p>
    <w:p w14:paraId="715DE5FB" w14:textId="75812C30"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Thermal correction to Enthalpy</w:t>
      </w:r>
      <w:r w:rsidR="008E5AC2">
        <w:rPr>
          <w:rFonts w:ascii="Times New Roman" w:hAnsi="Times New Roman" w:cs="Times New Roman"/>
          <w:sz w:val="24"/>
          <w:szCs w:val="24"/>
        </w:rPr>
        <w:t xml:space="preserve"> </w:t>
      </w:r>
      <w:r w:rsidRPr="004E422D">
        <w:rPr>
          <w:rFonts w:ascii="Times New Roman" w:hAnsi="Times New Roman" w:cs="Times New Roman"/>
          <w:sz w:val="24"/>
          <w:szCs w:val="24"/>
        </w:rPr>
        <w:t>= 0.147527</w:t>
      </w:r>
    </w:p>
    <w:p w14:paraId="3A4CBB21" w14:textId="2422795F"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Thermal correction to Gibbs Free Energy</w:t>
      </w:r>
      <w:r w:rsidR="008E5AC2">
        <w:rPr>
          <w:rFonts w:ascii="Times New Roman" w:hAnsi="Times New Roman" w:cs="Times New Roman"/>
          <w:sz w:val="24"/>
          <w:szCs w:val="24"/>
        </w:rPr>
        <w:t xml:space="preserve"> = </w:t>
      </w:r>
      <w:r w:rsidRPr="004E422D">
        <w:rPr>
          <w:rFonts w:ascii="Times New Roman" w:hAnsi="Times New Roman" w:cs="Times New Roman"/>
          <w:sz w:val="24"/>
          <w:szCs w:val="24"/>
        </w:rPr>
        <w:t>0.100795</w:t>
      </w:r>
    </w:p>
    <w:p w14:paraId="2CB3BF06" w14:textId="5B181A1C"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Sum of electronic and zero-point Energies</w:t>
      </w:r>
      <w:r w:rsidR="008E5AC2">
        <w:rPr>
          <w:rFonts w:ascii="Times New Roman" w:hAnsi="Times New Roman" w:cs="Times New Roman"/>
          <w:sz w:val="24"/>
          <w:szCs w:val="24"/>
        </w:rPr>
        <w:t xml:space="preserve"> </w:t>
      </w:r>
      <w:r w:rsidRPr="004E422D">
        <w:rPr>
          <w:rFonts w:ascii="Times New Roman" w:hAnsi="Times New Roman" w:cs="Times New Roman"/>
          <w:sz w:val="24"/>
          <w:szCs w:val="24"/>
        </w:rPr>
        <w:t>= -484.028526</w:t>
      </w:r>
    </w:p>
    <w:p w14:paraId="06B42173" w14:textId="7113DCD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Sum of electronic and thermal Energies</w:t>
      </w:r>
      <w:r w:rsidR="008E5AC2">
        <w:rPr>
          <w:rFonts w:ascii="Times New Roman" w:hAnsi="Times New Roman" w:cs="Times New Roman"/>
          <w:sz w:val="24"/>
          <w:szCs w:val="24"/>
        </w:rPr>
        <w:t xml:space="preserve"> </w:t>
      </w:r>
      <w:r w:rsidRPr="004E422D">
        <w:rPr>
          <w:rFonts w:ascii="Times New Roman" w:hAnsi="Times New Roman" w:cs="Times New Roman"/>
          <w:sz w:val="24"/>
          <w:szCs w:val="24"/>
        </w:rPr>
        <w:t>= -484.018432</w:t>
      </w:r>
    </w:p>
    <w:p w14:paraId="4773EB34" w14:textId="2FC4C6CD"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Sum of electronic and thermal Enthalpies</w:t>
      </w:r>
      <w:r w:rsidR="008E5AC2">
        <w:rPr>
          <w:rFonts w:ascii="Times New Roman" w:hAnsi="Times New Roman" w:cs="Times New Roman"/>
          <w:sz w:val="24"/>
          <w:szCs w:val="24"/>
        </w:rPr>
        <w:t xml:space="preserve"> </w:t>
      </w:r>
      <w:r w:rsidRPr="004E422D">
        <w:rPr>
          <w:rFonts w:ascii="Times New Roman" w:hAnsi="Times New Roman" w:cs="Times New Roman"/>
          <w:sz w:val="24"/>
          <w:szCs w:val="24"/>
        </w:rPr>
        <w:t>=</w:t>
      </w:r>
      <w:r w:rsidR="008E5AC2">
        <w:rPr>
          <w:rFonts w:ascii="Times New Roman" w:hAnsi="Times New Roman" w:cs="Times New Roman"/>
          <w:sz w:val="24"/>
          <w:szCs w:val="24"/>
        </w:rPr>
        <w:t xml:space="preserve"> </w:t>
      </w:r>
      <w:r w:rsidRPr="004E422D">
        <w:rPr>
          <w:rFonts w:ascii="Times New Roman" w:hAnsi="Times New Roman" w:cs="Times New Roman"/>
          <w:sz w:val="24"/>
          <w:szCs w:val="24"/>
        </w:rPr>
        <w:t>-484.017488</w:t>
      </w:r>
    </w:p>
    <w:p w14:paraId="45130D18" w14:textId="0ED049EC"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Sum of electronic and thermal Free Energies</w:t>
      </w:r>
      <w:r w:rsidR="008E5AC2">
        <w:rPr>
          <w:rFonts w:ascii="Times New Roman" w:hAnsi="Times New Roman" w:cs="Times New Roman"/>
          <w:sz w:val="24"/>
          <w:szCs w:val="24"/>
        </w:rPr>
        <w:t xml:space="preserve"> </w:t>
      </w:r>
      <w:r w:rsidRPr="004E422D">
        <w:rPr>
          <w:rFonts w:ascii="Times New Roman" w:hAnsi="Times New Roman" w:cs="Times New Roman"/>
          <w:sz w:val="24"/>
          <w:szCs w:val="24"/>
        </w:rPr>
        <w:t>= -484.064221</w:t>
      </w:r>
    </w:p>
    <w:p w14:paraId="77EBD6E2" w14:textId="77777777" w:rsidR="008E5AC2" w:rsidRPr="008E5AC2" w:rsidRDefault="008E5AC2" w:rsidP="00270E6B">
      <w:pPr>
        <w:jc w:val="both"/>
        <w:rPr>
          <w:rFonts w:ascii="Times New Roman" w:hAnsi="Times New Roman" w:cs="Times New Roman"/>
          <w:sz w:val="24"/>
          <w:szCs w:val="24"/>
        </w:rPr>
      </w:pPr>
      <w:r w:rsidRPr="008E5AC2">
        <w:rPr>
          <w:rFonts w:ascii="Times New Roman" w:hAnsi="Times New Roman" w:cs="Times New Roman"/>
          <w:sz w:val="24"/>
          <w:szCs w:val="24"/>
        </w:rPr>
        <w:t>......................................................................................................................................................</w:t>
      </w:r>
    </w:p>
    <w:p w14:paraId="2D9FA453" w14:textId="77777777" w:rsidR="008E5AC2" w:rsidRPr="008E5AC2" w:rsidRDefault="008E5AC2" w:rsidP="00270E6B">
      <w:pPr>
        <w:jc w:val="both"/>
        <w:rPr>
          <w:rFonts w:ascii="Times New Roman" w:hAnsi="Times New Roman" w:cs="Times New Roman"/>
          <w:sz w:val="24"/>
          <w:szCs w:val="24"/>
        </w:rPr>
      </w:pPr>
      <w:r w:rsidRPr="008E5AC2">
        <w:rPr>
          <w:rFonts w:ascii="Times New Roman" w:hAnsi="Times New Roman" w:cs="Times New Roman"/>
          <w:sz w:val="24"/>
          <w:szCs w:val="24"/>
        </w:rPr>
        <w:t>Cartesian Coordinates</w:t>
      </w:r>
    </w:p>
    <w:p w14:paraId="606FC051" w14:textId="77777777" w:rsidR="008E5AC2" w:rsidRPr="008E5AC2" w:rsidRDefault="008E5AC2" w:rsidP="00270E6B">
      <w:pPr>
        <w:jc w:val="both"/>
        <w:rPr>
          <w:rFonts w:ascii="Times New Roman" w:hAnsi="Times New Roman" w:cs="Times New Roman"/>
          <w:sz w:val="24"/>
          <w:szCs w:val="24"/>
        </w:rPr>
      </w:pPr>
      <w:r w:rsidRPr="008E5AC2">
        <w:rPr>
          <w:rFonts w:ascii="Times New Roman" w:hAnsi="Times New Roman" w:cs="Times New Roman"/>
          <w:sz w:val="24"/>
          <w:szCs w:val="24"/>
        </w:rPr>
        <w:t>......................................................................................................................................................</w:t>
      </w:r>
    </w:p>
    <w:p w14:paraId="44C3C07E"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5           1.574822    0.011879   -0.034644</w:t>
      </w:r>
    </w:p>
    <w:p w14:paraId="24BC686F"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0.072462    0.009505   -0.068485</w:t>
      </w:r>
    </w:p>
    <w:p w14:paraId="6AFF28D0"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0.832862    1.192582   -0.025133</w:t>
      </w:r>
    </w:p>
    <w:p w14:paraId="59CDA022"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0.801705   -1.191867   -0.075019</w:t>
      </w:r>
    </w:p>
    <w:p w14:paraId="408519D5"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2.229749    1.184294    0.025180</w:t>
      </w:r>
    </w:p>
    <w:p w14:paraId="4D3CE648"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0.304388    2.144223   -0.049604</w:t>
      </w:r>
    </w:p>
    <w:p w14:paraId="345B3332"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2.197347   -1.222771   -0.025837</w:t>
      </w:r>
    </w:p>
    <w:p w14:paraId="29C7D33E"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0.236252   -2.119605   -0.137380</w:t>
      </w:r>
    </w:p>
    <w:p w14:paraId="71FFAF56"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lastRenderedPageBreak/>
        <w:t xml:space="preserve">     6          -2.923184   -0.029155    0.029280</w:t>
      </w:r>
    </w:p>
    <w:p w14:paraId="78F670D2"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2.782979    2.123276    0.055350</w:t>
      </w:r>
    </w:p>
    <w:p w14:paraId="21532ECA"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2.725693   -2.176435   -0.034656</w:t>
      </w:r>
    </w:p>
    <w:p w14:paraId="0F36B0A9"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4.011392   -0.044350    0.066826</w:t>
      </w:r>
    </w:p>
    <w:p w14:paraId="4023FC7D"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8           2.006316    1.160985   -0.848038</w:t>
      </w:r>
    </w:p>
    <w:p w14:paraId="3F9A30FC"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2.965180    1.064385   -0.901861</w:t>
      </w:r>
    </w:p>
    <w:p w14:paraId="19560AC4"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8           2.038268    0.107558    1.388633</w:t>
      </w:r>
    </w:p>
    <w:p w14:paraId="14E7C52B"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8           2.144964   -1.253639   -0.540622</w:t>
      </w:r>
    </w:p>
    <w:p w14:paraId="1A83AC6F"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2.431672   -1.716115    0.254524</w:t>
      </w:r>
    </w:p>
    <w:p w14:paraId="487ADF70"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1.617207    0.890472    1.760324</w:t>
      </w:r>
    </w:p>
    <w:p w14:paraId="2CDA9F9C" w14:textId="10AE4293"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w:t>
      </w:r>
    </w:p>
    <w:p w14:paraId="5A29E7EE" w14:textId="67BA7527" w:rsidR="004E422D" w:rsidRPr="008E5AC2" w:rsidRDefault="004E422D" w:rsidP="00270E6B">
      <w:pPr>
        <w:jc w:val="both"/>
        <w:rPr>
          <w:rFonts w:ascii="Times New Roman" w:hAnsi="Times New Roman" w:cs="Times New Roman"/>
          <w:b/>
          <w:bCs/>
          <w:sz w:val="24"/>
          <w:szCs w:val="24"/>
        </w:rPr>
      </w:pPr>
      <w:r w:rsidRPr="008E5AC2">
        <w:rPr>
          <w:rFonts w:ascii="Times New Roman" w:hAnsi="Times New Roman" w:cs="Times New Roman"/>
          <w:b/>
          <w:bCs/>
          <w:sz w:val="24"/>
          <w:szCs w:val="24"/>
        </w:rPr>
        <w:t xml:space="preserve">                                                       L</w:t>
      </w:r>
      <w:r w:rsidR="008E5AC2" w:rsidRPr="008E5AC2">
        <w:rPr>
          <w:rFonts w:ascii="Times New Roman" w:hAnsi="Times New Roman" w:cs="Times New Roman"/>
          <w:b/>
          <w:bCs/>
          <w:sz w:val="24"/>
          <w:szCs w:val="24"/>
        </w:rPr>
        <w:t>(Josiphos)</w:t>
      </w:r>
    </w:p>
    <w:p w14:paraId="457C2F38" w14:textId="51D26D0C"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w:t>
      </w:r>
    </w:p>
    <w:p w14:paraId="1A04F582" w14:textId="77777777" w:rsidR="008E5AC2"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Number of imaginary frequencies: 0 </w:t>
      </w:r>
    </w:p>
    <w:p w14:paraId="482C4CC3" w14:textId="6D138492" w:rsidR="004E422D" w:rsidRPr="004E422D" w:rsidRDefault="008E5AC2" w:rsidP="00270E6B">
      <w:pPr>
        <w:jc w:val="both"/>
        <w:rPr>
          <w:rFonts w:ascii="Times New Roman" w:hAnsi="Times New Roman" w:cs="Times New Roman"/>
          <w:sz w:val="24"/>
          <w:szCs w:val="24"/>
        </w:rPr>
      </w:pPr>
      <w:r>
        <w:rPr>
          <w:rFonts w:ascii="Times New Roman" w:hAnsi="Times New Roman" w:cs="Times New Roman"/>
          <w:sz w:val="24"/>
          <w:szCs w:val="24"/>
        </w:rPr>
        <w:t xml:space="preserve"> </w:t>
      </w:r>
      <w:r w:rsidR="004E422D" w:rsidRPr="004E422D">
        <w:rPr>
          <w:rFonts w:ascii="Times New Roman" w:hAnsi="Times New Roman" w:cs="Times New Roman"/>
          <w:sz w:val="24"/>
          <w:szCs w:val="24"/>
        </w:rPr>
        <w:t>Electronic energy:</w:t>
      </w:r>
      <w:r>
        <w:rPr>
          <w:rFonts w:ascii="Times New Roman" w:hAnsi="Times New Roman" w:cs="Times New Roman"/>
          <w:sz w:val="24"/>
          <w:szCs w:val="24"/>
        </w:rPr>
        <w:t xml:space="preserve"> </w:t>
      </w:r>
      <w:r w:rsidR="004E422D" w:rsidRPr="004E422D">
        <w:rPr>
          <w:rFonts w:ascii="Times New Roman" w:hAnsi="Times New Roman" w:cs="Times New Roman"/>
          <w:sz w:val="24"/>
          <w:szCs w:val="24"/>
        </w:rPr>
        <w:t>HF</w:t>
      </w:r>
      <w:r>
        <w:rPr>
          <w:rFonts w:ascii="Times New Roman" w:hAnsi="Times New Roman" w:cs="Times New Roman"/>
          <w:sz w:val="24"/>
          <w:szCs w:val="24"/>
        </w:rPr>
        <w:t xml:space="preserve"> </w:t>
      </w:r>
      <w:r w:rsidR="004E422D" w:rsidRPr="004E422D">
        <w:rPr>
          <w:rFonts w:ascii="Times New Roman" w:hAnsi="Times New Roman" w:cs="Times New Roman"/>
          <w:sz w:val="24"/>
          <w:szCs w:val="24"/>
        </w:rPr>
        <w:t>=</w:t>
      </w:r>
      <w:r>
        <w:rPr>
          <w:rFonts w:ascii="Times New Roman" w:hAnsi="Times New Roman" w:cs="Times New Roman"/>
          <w:sz w:val="24"/>
          <w:szCs w:val="24"/>
        </w:rPr>
        <w:t xml:space="preserve"> </w:t>
      </w:r>
      <w:r w:rsidR="004E422D" w:rsidRPr="004E422D">
        <w:rPr>
          <w:rFonts w:ascii="Times New Roman" w:hAnsi="Times New Roman" w:cs="Times New Roman"/>
          <w:sz w:val="24"/>
          <w:szCs w:val="24"/>
        </w:rPr>
        <w:t>-2662.5915546</w:t>
      </w:r>
    </w:p>
    <w:p w14:paraId="6689B160" w14:textId="25466929"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Zero-point correction</w:t>
      </w:r>
      <w:r w:rsidR="008E5AC2">
        <w:rPr>
          <w:rFonts w:ascii="Times New Roman" w:hAnsi="Times New Roman" w:cs="Times New Roman"/>
          <w:sz w:val="24"/>
          <w:szCs w:val="24"/>
        </w:rPr>
        <w:t xml:space="preserve"> </w:t>
      </w:r>
      <w:r w:rsidRPr="004E422D">
        <w:rPr>
          <w:rFonts w:ascii="Times New Roman" w:hAnsi="Times New Roman" w:cs="Times New Roman"/>
          <w:sz w:val="24"/>
          <w:szCs w:val="24"/>
        </w:rPr>
        <w:t>= 0.779029 (Hartree/Particle)</w:t>
      </w:r>
    </w:p>
    <w:p w14:paraId="4B66963A" w14:textId="47DFE798"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Thermal correction to Energy</w:t>
      </w:r>
      <w:r w:rsidR="008E5AC2">
        <w:rPr>
          <w:rFonts w:ascii="Times New Roman" w:hAnsi="Times New Roman" w:cs="Times New Roman"/>
          <w:sz w:val="24"/>
          <w:szCs w:val="24"/>
        </w:rPr>
        <w:t xml:space="preserve"> </w:t>
      </w:r>
      <w:r w:rsidRPr="004E422D">
        <w:rPr>
          <w:rFonts w:ascii="Times New Roman" w:hAnsi="Times New Roman" w:cs="Times New Roman"/>
          <w:sz w:val="24"/>
          <w:szCs w:val="24"/>
        </w:rPr>
        <w:t>= 0.825641</w:t>
      </w:r>
    </w:p>
    <w:p w14:paraId="399E0D8E" w14:textId="64069FEE"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Thermal correction to Enthalpy</w:t>
      </w:r>
      <w:r w:rsidR="008E5AC2">
        <w:rPr>
          <w:rFonts w:ascii="Times New Roman" w:hAnsi="Times New Roman" w:cs="Times New Roman"/>
          <w:sz w:val="24"/>
          <w:szCs w:val="24"/>
        </w:rPr>
        <w:t xml:space="preserve"> </w:t>
      </w:r>
      <w:r w:rsidRPr="004E422D">
        <w:rPr>
          <w:rFonts w:ascii="Times New Roman" w:hAnsi="Times New Roman" w:cs="Times New Roman"/>
          <w:sz w:val="24"/>
          <w:szCs w:val="24"/>
        </w:rPr>
        <w:t>= 0.826585</w:t>
      </w:r>
    </w:p>
    <w:p w14:paraId="7F7ADC4B" w14:textId="27D8DE12"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Thermal correction to Gibbs Free Energy</w:t>
      </w:r>
      <w:r w:rsidR="008E5AC2">
        <w:rPr>
          <w:rFonts w:ascii="Times New Roman" w:hAnsi="Times New Roman" w:cs="Times New Roman"/>
          <w:sz w:val="24"/>
          <w:szCs w:val="24"/>
        </w:rPr>
        <w:t xml:space="preserve"> </w:t>
      </w:r>
      <w:r w:rsidRPr="004E422D">
        <w:rPr>
          <w:rFonts w:ascii="Times New Roman" w:hAnsi="Times New Roman" w:cs="Times New Roman"/>
          <w:sz w:val="24"/>
          <w:szCs w:val="24"/>
        </w:rPr>
        <w:t>= 0.697667</w:t>
      </w:r>
    </w:p>
    <w:p w14:paraId="2762360A" w14:textId="402A23D4"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Sum of electronic and zero-point Energies</w:t>
      </w:r>
      <w:r w:rsidR="008E5AC2">
        <w:rPr>
          <w:rFonts w:ascii="Times New Roman" w:hAnsi="Times New Roman" w:cs="Times New Roman"/>
          <w:sz w:val="24"/>
          <w:szCs w:val="24"/>
        </w:rPr>
        <w:t xml:space="preserve"> </w:t>
      </w:r>
      <w:r w:rsidRPr="004E422D">
        <w:rPr>
          <w:rFonts w:ascii="Times New Roman" w:hAnsi="Times New Roman" w:cs="Times New Roman"/>
          <w:sz w:val="24"/>
          <w:szCs w:val="24"/>
        </w:rPr>
        <w:t>= -2661.812526</w:t>
      </w:r>
    </w:p>
    <w:p w14:paraId="7DBFDCCB" w14:textId="545BA630"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Sum of electronic and thermal Energies</w:t>
      </w:r>
      <w:r w:rsidR="008E5AC2">
        <w:rPr>
          <w:rFonts w:ascii="Times New Roman" w:hAnsi="Times New Roman" w:cs="Times New Roman"/>
          <w:sz w:val="24"/>
          <w:szCs w:val="24"/>
        </w:rPr>
        <w:t xml:space="preserve"> </w:t>
      </w:r>
      <w:r w:rsidRPr="004E422D">
        <w:rPr>
          <w:rFonts w:ascii="Times New Roman" w:hAnsi="Times New Roman" w:cs="Times New Roman"/>
          <w:sz w:val="24"/>
          <w:szCs w:val="24"/>
        </w:rPr>
        <w:t>= -2661.765914</w:t>
      </w:r>
    </w:p>
    <w:p w14:paraId="44865CAB" w14:textId="08B295CA"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Sum of electronic and thermal Enthalpies</w:t>
      </w:r>
      <w:r w:rsidR="008E5AC2">
        <w:rPr>
          <w:rFonts w:ascii="Times New Roman" w:hAnsi="Times New Roman" w:cs="Times New Roman"/>
          <w:sz w:val="24"/>
          <w:szCs w:val="24"/>
        </w:rPr>
        <w:t xml:space="preserve"> </w:t>
      </w:r>
      <w:r w:rsidRPr="004E422D">
        <w:rPr>
          <w:rFonts w:ascii="Times New Roman" w:hAnsi="Times New Roman" w:cs="Times New Roman"/>
          <w:sz w:val="24"/>
          <w:szCs w:val="24"/>
        </w:rPr>
        <w:t>= -2661.764969</w:t>
      </w:r>
    </w:p>
    <w:p w14:paraId="719DEEF3" w14:textId="608AA304"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Sum of electronic and thermal Free Energies</w:t>
      </w:r>
      <w:r w:rsidR="008E5AC2">
        <w:rPr>
          <w:rFonts w:ascii="Times New Roman" w:hAnsi="Times New Roman" w:cs="Times New Roman"/>
          <w:sz w:val="24"/>
          <w:szCs w:val="24"/>
        </w:rPr>
        <w:t xml:space="preserve"> </w:t>
      </w:r>
      <w:r w:rsidRPr="004E422D">
        <w:rPr>
          <w:rFonts w:ascii="Times New Roman" w:hAnsi="Times New Roman" w:cs="Times New Roman"/>
          <w:sz w:val="24"/>
          <w:szCs w:val="24"/>
        </w:rPr>
        <w:t>= -2661.893888</w:t>
      </w:r>
    </w:p>
    <w:p w14:paraId="38CFE904" w14:textId="77777777" w:rsidR="008E5AC2" w:rsidRPr="008E5AC2" w:rsidRDefault="008E5AC2" w:rsidP="00270E6B">
      <w:pPr>
        <w:jc w:val="both"/>
        <w:rPr>
          <w:rFonts w:ascii="Times New Roman" w:hAnsi="Times New Roman" w:cs="Times New Roman"/>
          <w:sz w:val="24"/>
          <w:szCs w:val="24"/>
        </w:rPr>
      </w:pPr>
      <w:r w:rsidRPr="008E5AC2">
        <w:rPr>
          <w:rFonts w:ascii="Times New Roman" w:hAnsi="Times New Roman" w:cs="Times New Roman"/>
          <w:sz w:val="24"/>
          <w:szCs w:val="24"/>
        </w:rPr>
        <w:t>......................................................................................................................................................</w:t>
      </w:r>
    </w:p>
    <w:p w14:paraId="1B2B0B56" w14:textId="77777777" w:rsidR="008E5AC2" w:rsidRPr="008E5AC2" w:rsidRDefault="008E5AC2" w:rsidP="00270E6B">
      <w:pPr>
        <w:jc w:val="both"/>
        <w:rPr>
          <w:rFonts w:ascii="Times New Roman" w:hAnsi="Times New Roman" w:cs="Times New Roman"/>
          <w:sz w:val="24"/>
          <w:szCs w:val="24"/>
        </w:rPr>
      </w:pPr>
      <w:r w:rsidRPr="008E5AC2">
        <w:rPr>
          <w:rFonts w:ascii="Times New Roman" w:hAnsi="Times New Roman" w:cs="Times New Roman"/>
          <w:sz w:val="24"/>
          <w:szCs w:val="24"/>
        </w:rPr>
        <w:t>Cartesian Coordinates</w:t>
      </w:r>
    </w:p>
    <w:p w14:paraId="5D5E944B" w14:textId="77777777" w:rsidR="008E5AC2" w:rsidRPr="008E5AC2" w:rsidRDefault="008E5AC2" w:rsidP="00270E6B">
      <w:pPr>
        <w:jc w:val="both"/>
        <w:rPr>
          <w:rFonts w:ascii="Times New Roman" w:hAnsi="Times New Roman" w:cs="Times New Roman"/>
          <w:sz w:val="24"/>
          <w:szCs w:val="24"/>
        </w:rPr>
      </w:pPr>
      <w:r w:rsidRPr="008E5AC2">
        <w:rPr>
          <w:rFonts w:ascii="Times New Roman" w:hAnsi="Times New Roman" w:cs="Times New Roman"/>
          <w:sz w:val="24"/>
          <w:szCs w:val="24"/>
        </w:rPr>
        <w:t>......................................................................................................................................................</w:t>
      </w:r>
    </w:p>
    <w:p w14:paraId="2B74CE99"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26           1.962136    2.743455    0.221125</w:t>
      </w:r>
    </w:p>
    <w:p w14:paraId="3B267EED"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2.401346    1.305215   -1.172380</w:t>
      </w:r>
    </w:p>
    <w:p w14:paraId="4EE01E8B"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2.206052    2.562887   -1.809599</w:t>
      </w:r>
    </w:p>
    <w:p w14:paraId="0700892D"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0.880489    2.995567   -1.521827</w:t>
      </w:r>
    </w:p>
    <w:p w14:paraId="3A9B2C2F"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lastRenderedPageBreak/>
        <w:t xml:space="preserve">     6           0.235270    1.996923   -0.725991</w:t>
      </w:r>
    </w:p>
    <w:p w14:paraId="6DFAE0B0"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1.186440    0.938242   -0.497377</w:t>
      </w:r>
    </w:p>
    <w:p w14:paraId="4C8AA311"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5           0.888416   -0.774213    0.074035</w:t>
      </w:r>
    </w:p>
    <w:p w14:paraId="7D9EA900"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2.559226   -1.197572    0.762699</w:t>
      </w:r>
    </w:p>
    <w:p w14:paraId="4AC65F6F"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2.891840   -1.004364    2.090453</w:t>
      </w:r>
    </w:p>
    <w:p w14:paraId="3747F7AC"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4.185820   -1.297238    2.578466</w:t>
      </w:r>
    </w:p>
    <w:p w14:paraId="5EF54CDC"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5.154228   -1.781175    1.730862</w:t>
      </w:r>
    </w:p>
    <w:p w14:paraId="039289CA"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4.858435   -2.025578    0.364981</w:t>
      </w:r>
    </w:p>
    <w:p w14:paraId="27BCB325"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5.839300   -2.540184   -0.524920</w:t>
      </w:r>
    </w:p>
    <w:p w14:paraId="0D316517"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5.537908   -2.791344   -1.843105</w:t>
      </w:r>
    </w:p>
    <w:p w14:paraId="3AFFE43E"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4.230321   -2.548149   -2.326539</w:t>
      </w:r>
    </w:p>
    <w:p w14:paraId="05E403E8"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3.258241   -2.045753   -1.491657</w:t>
      </w:r>
    </w:p>
    <w:p w14:paraId="1776858B"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3.538211   -1.753960   -0.127673</w:t>
      </w:r>
    </w:p>
    <w:p w14:paraId="38EDEA0E"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2.253155   -1.881423   -1.863505</w:t>
      </w:r>
    </w:p>
    <w:p w14:paraId="1A38FCA5"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3.989847   -2.764670   -3.362891</w:t>
      </w:r>
    </w:p>
    <w:p w14:paraId="17410C74"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6.297237   -3.184599   -2.512286</w:t>
      </w:r>
    </w:p>
    <w:p w14:paraId="35876EB2"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6.836602   -2.735148   -0.139636</w:t>
      </w:r>
    </w:p>
    <w:p w14:paraId="27AE711E"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6.155475   -1.993986    2.095604</w:t>
      </w:r>
    </w:p>
    <w:p w14:paraId="6A364631"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4.410621   -1.127215    3.627365</w:t>
      </w:r>
    </w:p>
    <w:p w14:paraId="3F2FABC7"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2.147379   -0.618489    2.777083</w:t>
      </w:r>
    </w:p>
    <w:p w14:paraId="22DDD34D"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0.117184   -0.672091    1.618133</w:t>
      </w:r>
    </w:p>
    <w:p w14:paraId="32FFFAEE"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0.193209    0.465529    2.401177</w:t>
      </w:r>
    </w:p>
    <w:p w14:paraId="214A3AA7"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0.971643    0.504747    3.579841</w:t>
      </w:r>
    </w:p>
    <w:p w14:paraId="37B8E95E"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1.659778   -0.612430    3.990929</w:t>
      </w:r>
    </w:p>
    <w:p w14:paraId="4BDD86AD"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1.624041   -1.804826    3.222179</w:t>
      </w:r>
    </w:p>
    <w:p w14:paraId="0C847849"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2.344611   -2.961009    3.623932</w:t>
      </w:r>
    </w:p>
    <w:p w14:paraId="51074F67"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2.339785   -4.100905    2.854451</w:t>
      </w:r>
    </w:p>
    <w:p w14:paraId="207DF5D1"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1.613113   -4.128733    1.640414</w:t>
      </w:r>
    </w:p>
    <w:p w14:paraId="1B4C0CC6"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0.894906   -3.028997    1.228629</w:t>
      </w:r>
    </w:p>
    <w:p w14:paraId="4F92C419"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0.864577   -1.837013    2.004636</w:t>
      </w:r>
    </w:p>
    <w:p w14:paraId="4C79C773"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lastRenderedPageBreak/>
        <w:t xml:space="preserve">     1          -0.358015   -3.050317    0.287393</w:t>
      </w:r>
    </w:p>
    <w:p w14:paraId="76E574D8"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1.625401   -5.023800    1.026141</w:t>
      </w:r>
    </w:p>
    <w:p w14:paraId="5BC07C27"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2.898465   -4.976631    3.170377</w:t>
      </w:r>
    </w:p>
    <w:p w14:paraId="0267BD69"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2.911408   -2.921875    4.550191</w:t>
      </w:r>
    </w:p>
    <w:p w14:paraId="60DA256E"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2.245700   -0.598647    4.906011</w:t>
      </w:r>
    </w:p>
    <w:p w14:paraId="2BDAE753"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1.009534    1.419327    4.164463</w:t>
      </w:r>
    </w:p>
    <w:p w14:paraId="07E91706"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0.353447    1.345627    2.093462</w:t>
      </w:r>
    </w:p>
    <w:p w14:paraId="1424F9AE"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1.211600    2.003769   -0.339938</w:t>
      </w:r>
    </w:p>
    <w:p w14:paraId="698B3A09"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1.716512    3.356840    0.173672</w:t>
      </w:r>
    </w:p>
    <w:p w14:paraId="1D3E6375"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1.597552    4.142235   -0.578536</w:t>
      </w:r>
    </w:p>
    <w:p w14:paraId="7D7A4077"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1.158614    3.654630    1.065722</w:t>
      </w:r>
    </w:p>
    <w:p w14:paraId="56080193"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2.778069    3.298153    0.431071</w:t>
      </w:r>
    </w:p>
    <w:p w14:paraId="0C31576C"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1.370230    1.258996    0.435923</w:t>
      </w:r>
    </w:p>
    <w:p w14:paraId="5BF376BE"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5          -2.285575    1.509596   -1.832421</w:t>
      </w:r>
    </w:p>
    <w:p w14:paraId="261F2CD1"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3.804643    0.943758   -0.946730</w:t>
      </w:r>
    </w:p>
    <w:p w14:paraId="150726F2"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3.795617    0.199631    0.241049</w:t>
      </w:r>
    </w:p>
    <w:p w14:paraId="4E6DBD4C"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4.990562   -0.185269    0.861695</w:t>
      </w:r>
    </w:p>
    <w:p w14:paraId="6303ECF7"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6.201839    0.188461    0.272403</w:t>
      </w:r>
    </w:p>
    <w:p w14:paraId="28A6B033"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6.246280    0.929192   -0.914302</w:t>
      </w:r>
    </w:p>
    <w:p w14:paraId="1DC260A8"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5.038047    1.304174   -1.508585</w:t>
      </w:r>
    </w:p>
    <w:p w14:paraId="4502D57D"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5.050835    1.891834   -2.423066</w:t>
      </w:r>
    </w:p>
    <w:p w14:paraId="18C4E8B1"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7.568063    1.295283   -1.544479</w:t>
      </w:r>
    </w:p>
    <w:p w14:paraId="551F7E54"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8.318593    1.540187   -0.786425</w:t>
      </w:r>
    </w:p>
    <w:p w14:paraId="343E46EA"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7.466129    2.154512   -2.213166</w:t>
      </w:r>
    </w:p>
    <w:p w14:paraId="54335626"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7.966131    0.463059   -2.138075</w:t>
      </w:r>
    </w:p>
    <w:p w14:paraId="507CD329"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7.134506   -0.102349    0.751412</w:t>
      </w:r>
    </w:p>
    <w:p w14:paraId="5FBDA030"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4.959598   -0.989564    2.137636</w:t>
      </w:r>
    </w:p>
    <w:p w14:paraId="08B7388B"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4.459584   -1.952026    1.988934</w:t>
      </w:r>
    </w:p>
    <w:p w14:paraId="7800DD92"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5.968859   -1.184144    2.510744</w:t>
      </w:r>
    </w:p>
    <w:p w14:paraId="54412944"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4.400099   -0.465458    2.919354</w:t>
      </w:r>
    </w:p>
    <w:p w14:paraId="62D90006"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lastRenderedPageBreak/>
        <w:t xml:space="preserve">     1          -2.856097   -0.102274    0.693792</w:t>
      </w:r>
    </w:p>
    <w:p w14:paraId="39E2DCB8"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1.498303   -0.076225   -2.362437</w:t>
      </w:r>
    </w:p>
    <w:p w14:paraId="4F3A3FF5"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0.370695    0.035954   -3.187018</w:t>
      </w:r>
    </w:p>
    <w:p w14:paraId="08B46DED"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0.314501   -1.095154   -3.640195</w:t>
      </w:r>
    </w:p>
    <w:p w14:paraId="0CE9E15C"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0.171681   -2.357049   -3.285201</w:t>
      </w:r>
    </w:p>
    <w:p w14:paraId="03774C1C"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1.318547   -2.502532   -2.496256</w:t>
      </w:r>
    </w:p>
    <w:p w14:paraId="12AF7ECE"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1.969115   -1.355042   -2.034428</w:t>
      </w:r>
    </w:p>
    <w:p w14:paraId="71A053E3"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2.848623   -1.464406   -1.410017</w:t>
      </w:r>
    </w:p>
    <w:p w14:paraId="2EBF2E5E"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1.853253   -3.874005   -2.160904</w:t>
      </w:r>
    </w:p>
    <w:p w14:paraId="77628C36"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2.464137   -3.848727   -1.254832</w:t>
      </w:r>
    </w:p>
    <w:p w14:paraId="1AA9D913"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2.478920   -4.265938   -2.972322</w:t>
      </w:r>
    </w:p>
    <w:p w14:paraId="00F95F49"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1.040829   -4.591399   -2.004141</w:t>
      </w:r>
    </w:p>
    <w:p w14:paraId="79C91B87"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0.348962   -3.245427   -3.636911</w:t>
      </w:r>
    </w:p>
    <w:p w14:paraId="33320A19"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1.556979   -0.940048   -4.483657</w:t>
      </w:r>
    </w:p>
    <w:p w14:paraId="21BA306F"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2.378843   -0.515413   -3.896308</w:t>
      </w:r>
    </w:p>
    <w:p w14:paraId="7EE0D382"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1.381805   -0.266292   -5.328973</w:t>
      </w:r>
    </w:p>
    <w:p w14:paraId="121F237B"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1.891778   -1.901981   -4.882736</w:t>
      </w:r>
    </w:p>
    <w:p w14:paraId="4FA0E5E6"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0.006733    1.020900   -3.466340</w:t>
      </w:r>
    </w:p>
    <w:p w14:paraId="6AA07594"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0.435646    3.931050   -1.829866</w:t>
      </w:r>
    </w:p>
    <w:p w14:paraId="28CBA47B"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2.953785    3.118773   -2.358292</w:t>
      </w:r>
    </w:p>
    <w:p w14:paraId="2771C3DF"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3.314252    0.729695   -1.173330</w:t>
      </w:r>
    </w:p>
    <w:p w14:paraId="52741CE6"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3.675466    2.974444    1.354198</w:t>
      </w:r>
    </w:p>
    <w:p w14:paraId="4B858A0E"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2.595672    2.583353    2.197646</w:t>
      </w:r>
    </w:p>
    <w:p w14:paraId="5D0E2781"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1.570582    3.572547    2.091135</w:t>
      </w:r>
    </w:p>
    <w:p w14:paraId="030E79B3"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2.019004    4.576656    1.181840</w:t>
      </w:r>
    </w:p>
    <w:p w14:paraId="5D5F88D7"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6           3.321992    4.208964    0.729833</w:t>
      </w:r>
    </w:p>
    <w:p w14:paraId="35117E85"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3.915944    4.746070    0.003459</w:t>
      </w:r>
    </w:p>
    <w:p w14:paraId="7B2F79B2"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1.456279    5.443267    0.864285</w:t>
      </w:r>
    </w:p>
    <w:p w14:paraId="675CA982"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0.617308    3.560754    2.600364</w:t>
      </w:r>
    </w:p>
    <w:p w14:paraId="68DFC634" w14:textId="77777777" w:rsidR="004E422D" w:rsidRP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t xml:space="preserve">     1           2.554661    1.678336    2.783228</w:t>
      </w:r>
    </w:p>
    <w:p w14:paraId="78B808AE" w14:textId="6BC39AE5" w:rsidR="004E422D" w:rsidRDefault="004E422D" w:rsidP="00270E6B">
      <w:pPr>
        <w:jc w:val="both"/>
        <w:rPr>
          <w:rFonts w:ascii="Times New Roman" w:hAnsi="Times New Roman" w:cs="Times New Roman"/>
          <w:sz w:val="24"/>
          <w:szCs w:val="24"/>
        </w:rPr>
      </w:pPr>
      <w:r w:rsidRPr="004E422D">
        <w:rPr>
          <w:rFonts w:ascii="Times New Roman" w:hAnsi="Times New Roman" w:cs="Times New Roman"/>
          <w:sz w:val="24"/>
          <w:szCs w:val="24"/>
        </w:rPr>
        <w:lastRenderedPageBreak/>
        <w:t xml:space="preserve">     1           4.581163    2.409057    1.185681</w:t>
      </w:r>
    </w:p>
    <w:p w14:paraId="511F003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2D571ACA" w14:textId="63499A14" w:rsidR="002E4022" w:rsidRPr="002E4022" w:rsidRDefault="002E4022" w:rsidP="00270E6B">
      <w:pPr>
        <w:jc w:val="both"/>
        <w:rPr>
          <w:rFonts w:ascii="Times New Roman" w:hAnsi="Times New Roman" w:cs="Times New Roman"/>
          <w:b/>
          <w:bCs/>
          <w:sz w:val="24"/>
          <w:szCs w:val="24"/>
        </w:rPr>
      </w:pPr>
      <w:r w:rsidRPr="002E4022">
        <w:rPr>
          <w:rFonts w:ascii="Times New Roman" w:hAnsi="Times New Roman" w:cs="Times New Roman"/>
          <w:b/>
          <w:bCs/>
          <w:sz w:val="24"/>
          <w:szCs w:val="24"/>
        </w:rPr>
        <w:t>A</w:t>
      </w:r>
      <w:r w:rsidRPr="002E4022">
        <w:rPr>
          <w:rFonts w:ascii="Times New Roman" w:hAnsi="Times New Roman" w:cs="Times New Roman"/>
          <w:b/>
          <w:bCs/>
          <w:sz w:val="24"/>
          <w:szCs w:val="24"/>
          <w:vertAlign w:val="subscript"/>
        </w:rPr>
        <w:t>1</w:t>
      </w:r>
    </w:p>
    <w:p w14:paraId="01AB79B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2A6871F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Number of imaginary frequencies: 0 </w:t>
      </w:r>
    </w:p>
    <w:p w14:paraId="03E9C5F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Electronic energy: HF= -1135.3604063</w:t>
      </w:r>
    </w:p>
    <w:p w14:paraId="3A5C510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Zero-point correction= 0.211272 (Hartree/Particle)</w:t>
      </w:r>
    </w:p>
    <w:p w14:paraId="029E1BA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ergy = 0.232733</w:t>
      </w:r>
    </w:p>
    <w:p w14:paraId="06982E9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thalpy = 0.233677</w:t>
      </w:r>
    </w:p>
    <w:p w14:paraId="1740049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Gibbs Free Energy = 0.158558</w:t>
      </w:r>
    </w:p>
    <w:p w14:paraId="0DFBF18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zero-point Energies = -1135.149134</w:t>
      </w:r>
    </w:p>
    <w:p w14:paraId="156CAD5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Sum of electronic and thermal Energies = -1135.127674</w:t>
      </w:r>
    </w:p>
    <w:p w14:paraId="054342D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Sum of electronic and thermal Enthalpies = -1135.126729</w:t>
      </w:r>
    </w:p>
    <w:p w14:paraId="00679B2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Sum of electronic and thermal Free Energies = -1135.201849</w:t>
      </w:r>
    </w:p>
    <w:p w14:paraId="21B7874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18CDDD7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Cartesian Coordinates</w:t>
      </w:r>
    </w:p>
    <w:p w14:paraId="2CB6EC7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0099C66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0.000017    1.193507    0.000000</w:t>
      </w:r>
    </w:p>
    <w:p w14:paraId="265DAF6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450615    1.133962    1.450589</w:t>
      </w:r>
    </w:p>
    <w:p w14:paraId="731EF14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450615   -1.133858    1.450615</w:t>
      </w:r>
    </w:p>
    <w:p w14:paraId="051AF8E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865542    0.000046    1.856988</w:t>
      </w:r>
    </w:p>
    <w:p w14:paraId="76CA795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67090    0.000076    2.886006</w:t>
      </w:r>
    </w:p>
    <w:p w14:paraId="509D37B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931296    0.000313    2.366590</w:t>
      </w:r>
    </w:p>
    <w:p w14:paraId="3A6F94A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908820    0.898476    3.501703</w:t>
      </w:r>
    </w:p>
    <w:p w14:paraId="65A628A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909110   -0.898501    3.501466</w:t>
      </w:r>
    </w:p>
    <w:p w14:paraId="327256A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0.000017   -1.193507    0.000000</w:t>
      </w:r>
    </w:p>
    <w:p w14:paraId="6773F3A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450615   -1.133962    1.450589</w:t>
      </w:r>
    </w:p>
    <w:p w14:paraId="665822F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450615    1.133858    1.450615</w:t>
      </w:r>
    </w:p>
    <w:p w14:paraId="5E4245E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865542   -0.000046    1.856988</w:t>
      </w:r>
    </w:p>
    <w:p w14:paraId="2F7FB50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67090   -0.000076    2.886006</w:t>
      </w:r>
    </w:p>
    <w:p w14:paraId="514FF99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3.931296   -0.000313    2.366590</w:t>
      </w:r>
    </w:p>
    <w:p w14:paraId="0428382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908820   -0.898476    3.501703</w:t>
      </w:r>
    </w:p>
    <w:p w14:paraId="16001A6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909110    0.898501    3.501466</w:t>
      </w:r>
    </w:p>
    <w:p w14:paraId="1D008A4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450615   -1.133962   -1.450589</w:t>
      </w:r>
    </w:p>
    <w:p w14:paraId="38C6730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450615    1.133858   -1.450615</w:t>
      </w:r>
    </w:p>
    <w:p w14:paraId="3036CEB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865542   -0.000046   -1.856988</w:t>
      </w:r>
    </w:p>
    <w:p w14:paraId="41A45AA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67090   -0.000076   -2.886006</w:t>
      </w:r>
    </w:p>
    <w:p w14:paraId="5935B5C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931296   -0.000313   -2.366590</w:t>
      </w:r>
    </w:p>
    <w:p w14:paraId="7C8B13E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908820   -0.898476   -3.501703</w:t>
      </w:r>
    </w:p>
    <w:p w14:paraId="7E86FD0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909110    0.898501   -3.501466</w:t>
      </w:r>
    </w:p>
    <w:p w14:paraId="1BA6B2D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450615    1.133962   -1.450589</w:t>
      </w:r>
    </w:p>
    <w:p w14:paraId="6528ABB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450615   -1.133858   -1.450615</w:t>
      </w:r>
    </w:p>
    <w:p w14:paraId="645066B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865542    0.000046   -1.856988</w:t>
      </w:r>
    </w:p>
    <w:p w14:paraId="7B826A0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67090    0.000076   -2.886006</w:t>
      </w:r>
    </w:p>
    <w:p w14:paraId="5529802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931296    0.000313   -2.366590</w:t>
      </w:r>
    </w:p>
    <w:p w14:paraId="34273A0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908820    0.898476   -3.501703</w:t>
      </w:r>
    </w:p>
    <w:p w14:paraId="5FEB00A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909110   -0.898501   -3.501466</w:t>
      </w:r>
    </w:p>
    <w:p w14:paraId="5584F12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658D1A82" w14:textId="519D8C9B" w:rsidR="002E4022" w:rsidRPr="002E4022" w:rsidRDefault="002E4022" w:rsidP="00270E6B">
      <w:pPr>
        <w:jc w:val="both"/>
        <w:rPr>
          <w:rFonts w:ascii="Times New Roman" w:hAnsi="Times New Roman" w:cs="Times New Roman"/>
          <w:b/>
          <w:bCs/>
          <w:sz w:val="24"/>
          <w:szCs w:val="24"/>
        </w:rPr>
      </w:pPr>
      <w:r w:rsidRPr="002E4022">
        <w:rPr>
          <w:rFonts w:ascii="Times New Roman" w:hAnsi="Times New Roman" w:cs="Times New Roman"/>
          <w:b/>
          <w:bCs/>
          <w:sz w:val="24"/>
          <w:szCs w:val="24"/>
        </w:rPr>
        <w:t>A</w:t>
      </w:r>
      <w:r>
        <w:rPr>
          <w:rFonts w:ascii="Times New Roman" w:hAnsi="Times New Roman" w:cs="Times New Roman"/>
          <w:b/>
          <w:bCs/>
          <w:sz w:val="24"/>
          <w:szCs w:val="24"/>
          <w:vertAlign w:val="subscript"/>
        </w:rPr>
        <w:t>2</w:t>
      </w:r>
    </w:p>
    <w:p w14:paraId="40F6A0A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507EBB2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Number of imaginary frequencies: 0 </w:t>
      </w:r>
    </w:p>
    <w:p w14:paraId="28DEAAC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Electronic energy: HF = -3798.0237157</w:t>
      </w:r>
    </w:p>
    <w:p w14:paraId="01494A9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Zero-point correction = 0.993445 (Hartree/Particle)</w:t>
      </w:r>
    </w:p>
    <w:p w14:paraId="73BF373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ergy = 1.062419</w:t>
      </w:r>
    </w:p>
    <w:p w14:paraId="09B6AB0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thalpy = 1.063363</w:t>
      </w:r>
    </w:p>
    <w:p w14:paraId="3FCAF8D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Gibbs Free Energy = 0.885623</w:t>
      </w:r>
    </w:p>
    <w:p w14:paraId="68B921C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zero-point Energies = -3797.030271</w:t>
      </w:r>
    </w:p>
    <w:p w14:paraId="2151A8A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ergies = -3796.961297</w:t>
      </w:r>
    </w:p>
    <w:p w14:paraId="54C10FC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thalpies = -3796.960353</w:t>
      </w:r>
    </w:p>
    <w:p w14:paraId="0D87F73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Free Energies = -3797.138093</w:t>
      </w:r>
    </w:p>
    <w:p w14:paraId="3424380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w:t>
      </w:r>
    </w:p>
    <w:p w14:paraId="6C87053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Cartesian Coordinates</w:t>
      </w:r>
    </w:p>
    <w:p w14:paraId="12E0F00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5A65ABA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1.434326   -1.124656   -0.123115</w:t>
      </w:r>
    </w:p>
    <w:p w14:paraId="09767DA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1.900691   -3.402062   -0.876312</w:t>
      </w:r>
    </w:p>
    <w:p w14:paraId="21BF700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26           1.120018    3.571863   -0.872776</w:t>
      </w:r>
    </w:p>
    <w:p w14:paraId="48394F6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3.095865   -0.433563    0.888137</w:t>
      </w:r>
    </w:p>
    <w:p w14:paraId="59A8D9B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1.130581    1.194727    0.634494</w:t>
      </w:r>
    </w:p>
    <w:p w14:paraId="3DB6435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256230   -1.868462    0.799158</w:t>
      </w:r>
    </w:p>
    <w:p w14:paraId="14430B7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3.257214   -0.622572   -0.950653</w:t>
      </w:r>
    </w:p>
    <w:p w14:paraId="6B1CD04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438118   -0.859606   -1.933214</w:t>
      </w:r>
    </w:p>
    <w:p w14:paraId="4B6EA55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779750   -3.008450   -2.564680</w:t>
      </w:r>
    </w:p>
    <w:p w14:paraId="6EC9859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252391   -3.997772    0.203192</w:t>
      </w:r>
    </w:p>
    <w:p w14:paraId="4417F32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3.561442   -2.675661   -1.861693</w:t>
      </w:r>
    </w:p>
    <w:p w14:paraId="65D75F8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728377    1.803768    0.083461</w:t>
      </w:r>
    </w:p>
    <w:p w14:paraId="12799C4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821082   -2.606348   -0.941613</w:t>
      </w:r>
    </w:p>
    <w:p w14:paraId="5E6C695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378078    1.101750    2.456433</w:t>
      </w:r>
    </w:p>
    <w:p w14:paraId="0013096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698465   -2.704238    0.566998</w:t>
      </w:r>
    </w:p>
    <w:p w14:paraId="755B73A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309844   -2.250903    1.342494</w:t>
      </w:r>
    </w:p>
    <w:p w14:paraId="506FB37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846806    3.927678    1.018262</w:t>
      </w:r>
    </w:p>
    <w:p w14:paraId="6844CAE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224392    4.893856    1.323970</w:t>
      </w:r>
    </w:p>
    <w:p w14:paraId="3228BE4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595680   -1.999724    0.053446</w:t>
      </w:r>
    </w:p>
    <w:p w14:paraId="6017C89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866417    1.140963    0.024594</w:t>
      </w:r>
    </w:p>
    <w:p w14:paraId="0B77F25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171226    0.487490   -0.491797</w:t>
      </w:r>
    </w:p>
    <w:p w14:paraId="139811F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285026   -0.124151   -0.657943</w:t>
      </w:r>
    </w:p>
    <w:p w14:paraId="4BF663A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912490    1.335371    2.019076</w:t>
      </w:r>
    </w:p>
    <w:p w14:paraId="465A1AF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148952    1.409908    2.789451</w:t>
      </w:r>
    </w:p>
    <w:p w14:paraId="09C8738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117235   -3.892951   -1.416069</w:t>
      </w:r>
    </w:p>
    <w:p w14:paraId="6A04018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323551   -1.842889   -2.742220</w:t>
      </w:r>
    </w:p>
    <w:p w14:paraId="36BBF7A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709677    0.466275    0.941694</w:t>
      </w:r>
    </w:p>
    <w:p w14:paraId="6417B5E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3.893338   -1.468263   -1.664051</w:t>
      </w:r>
    </w:p>
    <w:p w14:paraId="7CAB282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599739    2.895525    0.388430</w:t>
      </w:r>
    </w:p>
    <w:p w14:paraId="4D303EF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651126    2.935939    0.149705</w:t>
      </w:r>
    </w:p>
    <w:p w14:paraId="4EEBE7F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063843    2.128957    2.111025</w:t>
      </w:r>
    </w:p>
    <w:p w14:paraId="4B2DBF1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704758    0.369777   -0.044033</w:t>
      </w:r>
    </w:p>
    <w:p w14:paraId="350904E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573335   -0.320084   -0.871101</w:t>
      </w:r>
    </w:p>
    <w:p w14:paraId="360E4EE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552753    3.368591   -2.862607</w:t>
      </w:r>
    </w:p>
    <w:p w14:paraId="5DF5380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200898    2.449189   -3.304814</w:t>
      </w:r>
    </w:p>
    <w:p w14:paraId="23741F8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660866    0.839425    3.047968</w:t>
      </w:r>
    </w:p>
    <w:p w14:paraId="38EAE2A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257935    3.061383    3.282192</w:t>
      </w:r>
    </w:p>
    <w:p w14:paraId="2605DB4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066568    3.773644    3.096592</w:t>
      </w:r>
    </w:p>
    <w:p w14:paraId="49B974D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508696    2.505353    4.193504</w:t>
      </w:r>
    </w:p>
    <w:p w14:paraId="6AC3BA8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345659    3.629245    3.492620</w:t>
      </w:r>
    </w:p>
    <w:p w14:paraId="71D80B9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26031    0.630356   -1.817394</w:t>
      </w:r>
    </w:p>
    <w:p w14:paraId="08414FF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752031    1.339937   -1.734094</w:t>
      </w:r>
    </w:p>
    <w:p w14:paraId="4CA55B8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241419    0.990081   -2.589596</w:t>
      </w:r>
    </w:p>
    <w:p w14:paraId="7EB4DE4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338747   -0.327606   -2.141537</w:t>
      </w:r>
    </w:p>
    <w:p w14:paraId="7BBFFEE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932594    5.042417   -2.075418</w:t>
      </w:r>
    </w:p>
    <w:p w14:paraId="0FA34EF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818170    5.601145   -1.805441</w:t>
      </w:r>
    </w:p>
    <w:p w14:paraId="0719529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824766    2.476107   -1.300622</w:t>
      </w:r>
    </w:p>
    <w:p w14:paraId="7182442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277506    1.656561   -2.322776</w:t>
      </w:r>
    </w:p>
    <w:p w14:paraId="2D7E133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91960    0.955933   -2.083245</w:t>
      </w:r>
    </w:p>
    <w:p w14:paraId="58B5017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218230   -4.564164   -0.881990</w:t>
      </w:r>
    </w:p>
    <w:p w14:paraId="3306518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453981   -5.564626   -1.237813</w:t>
      </w:r>
    </w:p>
    <w:p w14:paraId="1472885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244459   -4.536893   -2.464201</w:t>
      </w:r>
    </w:p>
    <w:p w14:paraId="08E4C1A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568246   -5.559901   -2.673771</w:t>
      </w:r>
    </w:p>
    <w:p w14:paraId="4AE5F3E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276645   -3.977606   -3.406271</w:t>
      </w:r>
    </w:p>
    <w:p w14:paraId="72CB467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199948   -4.561656   -2.142108</w:t>
      </w:r>
    </w:p>
    <w:p w14:paraId="7B5A9FF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05326    3.334780    0.972419</w:t>
      </w:r>
    </w:p>
    <w:p w14:paraId="5EB6A54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580837    3.305188    2.005590</w:t>
      </w:r>
    </w:p>
    <w:p w14:paraId="1FEEC48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4.354045    4.313760   -0.692603</w:t>
      </w:r>
    </w:p>
    <w:p w14:paraId="25F6F41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119276    5.026663   -0.987173</w:t>
      </w:r>
    </w:p>
    <w:p w14:paraId="0DFF104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63031    0.804772    5.256984</w:t>
      </w:r>
    </w:p>
    <w:p w14:paraId="0D1FC87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644557    0.703280    6.335845</w:t>
      </w:r>
    </w:p>
    <w:p w14:paraId="175B175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455837   -1.569533   -4.006262</w:t>
      </w:r>
    </w:p>
    <w:p w14:paraId="1C9B135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082087   -0.658092   -4.480036</w:t>
      </w:r>
    </w:p>
    <w:p w14:paraId="0442977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380099   -2.412184   -4.692802</w:t>
      </w:r>
    </w:p>
    <w:p w14:paraId="09B8E74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505319   -1.398518   -3.748550</w:t>
      </w:r>
    </w:p>
    <w:p w14:paraId="158C5F3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150170    0.385394    4.331920</w:t>
      </w:r>
    </w:p>
    <w:p w14:paraId="452E6A9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110797    0.220955    4.810704</w:t>
      </w:r>
    </w:p>
    <w:p w14:paraId="20BC355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007973    0.501214    5.087122</w:t>
      </w:r>
    </w:p>
    <w:p w14:paraId="6F57289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050232    0.423778    6.170227</w:t>
      </w:r>
    </w:p>
    <w:p w14:paraId="7DBC13F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340620    0.998663    4.660620</w:t>
      </w:r>
    </w:p>
    <w:p w14:paraId="3357147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64143    1.046725    5.258643</w:t>
      </w:r>
    </w:p>
    <w:p w14:paraId="2EB81CE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588452    5.379968   -1.734113</w:t>
      </w:r>
    </w:p>
    <w:p w14:paraId="683A7CD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275526    6.241635   -1.160667</w:t>
      </w:r>
    </w:p>
    <w:p w14:paraId="26D3847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067391    0.462191    2.920521</w:t>
      </w:r>
    </w:p>
    <w:p w14:paraId="1B8EA77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963933    0.337164    2.320624</w:t>
      </w:r>
    </w:p>
    <w:p w14:paraId="4ABA99C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859622    0.677175    2.297687</w:t>
      </w:r>
    </w:p>
    <w:p w14:paraId="73AB420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822806    0.688159    1.217131</w:t>
      </w:r>
    </w:p>
    <w:p w14:paraId="0C122B9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263523    4.350173   -2.222191</w:t>
      </w:r>
    </w:p>
    <w:p w14:paraId="301E25B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332702    4.306065   -2.099583</w:t>
      </w:r>
    </w:p>
    <w:p w14:paraId="0F9A386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147380   -0.952254   -2.324775</w:t>
      </w:r>
    </w:p>
    <w:p w14:paraId="2A7357A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853076   -0.628757   -1.554011</w:t>
      </w:r>
    </w:p>
    <w:p w14:paraId="25F5B7D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603310   -1.725094   -2.943180</w:t>
      </w:r>
    </w:p>
    <w:p w14:paraId="5E9BAD9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896830   -0.074734   -2.927437</w:t>
      </w:r>
    </w:p>
    <w:p w14:paraId="155E7F6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837994    3.423923   -1.669375</w:t>
      </w:r>
    </w:p>
    <w:p w14:paraId="654B33B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744708    2.656303   -3.976788</w:t>
      </w:r>
    </w:p>
    <w:p w14:paraId="110BD96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088573    2.712549   -5.005067</w:t>
      </w:r>
    </w:p>
    <w:p w14:paraId="0E9F5FA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884379    4.281077    0.598412</w:t>
      </w:r>
    </w:p>
    <w:p w14:paraId="1324E4A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4.271143    4.968940    1.343887</w:t>
      </w:r>
    </w:p>
    <w:p w14:paraId="0964BED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493726    3.503831    1.080590</w:t>
      </w:r>
    </w:p>
    <w:p w14:paraId="78FA5F0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336451    4.072578    1.470052</w:t>
      </w:r>
    </w:p>
    <w:p w14:paraId="381D55D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405047    2.180750    0.517520</w:t>
      </w:r>
    </w:p>
    <w:p w14:paraId="58738E3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385009    2.430655    0.062383</w:t>
      </w:r>
    </w:p>
    <w:p w14:paraId="6422F39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024349    2.023883    1.103054</w:t>
      </w:r>
    </w:p>
    <w:p w14:paraId="2BE9045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921933    2.636458    1.159313</w:t>
      </w:r>
    </w:p>
    <w:p w14:paraId="25582E7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024515   -3.979123    0.105346</w:t>
      </w:r>
    </w:p>
    <w:p w14:paraId="42FB28D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251739    1.154363    3.260010</w:t>
      </w:r>
    </w:p>
    <w:p w14:paraId="385A1D3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722940    1.312406    2.813599</w:t>
      </w:r>
    </w:p>
    <w:p w14:paraId="741EA1E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940429    1.019973   -1.029367</w:t>
      </w:r>
    </w:p>
    <w:p w14:paraId="563661E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325071    2.001920   -1.323719</w:t>
      </w:r>
    </w:p>
    <w:p w14:paraId="7F57ABB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563315    0.519685   -1.925405</w:t>
      </w:r>
    </w:p>
    <w:p w14:paraId="61639DE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792735    0.436876   -0.659862</w:t>
      </w:r>
    </w:p>
    <w:p w14:paraId="45AD0AF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908575    3.801658   -2.777896</w:t>
      </w:r>
    </w:p>
    <w:p w14:paraId="1A8AAF7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773632    3.263152   -3.135410</w:t>
      </w:r>
    </w:p>
    <w:p w14:paraId="5579A31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403941   -3.136034    0.868102</w:t>
      </w:r>
    </w:p>
    <w:p w14:paraId="3671D0A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421963   -3.662021    1.847241</w:t>
      </w:r>
    </w:p>
    <w:p w14:paraId="475DFB0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098148   -4.354068    1.341705</w:t>
      </w:r>
    </w:p>
    <w:p w14:paraId="7B73C7A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888557   -4.214478    2.627565</w:t>
      </w:r>
    </w:p>
    <w:p w14:paraId="23C0486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984065   -2.843019    2.291629</w:t>
      </w:r>
    </w:p>
    <w:p w14:paraId="22A5C04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227166   -4.714375    0.645112</w:t>
      </w:r>
    </w:p>
    <w:p w14:paraId="4BCE341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995382   -5.765658    0.844532</w:t>
      </w:r>
    </w:p>
    <w:p w14:paraId="40B231F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586640   -4.262915    1.573800</w:t>
      </w:r>
    </w:p>
    <w:p w14:paraId="0F3302F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055911   -4.697542   -0.073227</w:t>
      </w:r>
    </w:p>
    <w:p w14:paraId="3305360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43827    0.721052    4.474476</w:t>
      </w:r>
    </w:p>
    <w:p w14:paraId="69F5F61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22293    1.743811   -3.621607</w:t>
      </w:r>
    </w:p>
    <w:p w14:paraId="1BEECAD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282407    1.104975   -4.382162</w:t>
      </w:r>
    </w:p>
    <w:p w14:paraId="32E9597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286209    3.478792   -3.017586</w:t>
      </w:r>
    </w:p>
    <w:p w14:paraId="3D19707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059105    4.197149   -3.276662</w:t>
      </w:r>
    </w:p>
    <w:p w14:paraId="13FC36F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1.950027   -2.095388   -1.332025</w:t>
      </w:r>
    </w:p>
    <w:p w14:paraId="4DD62C6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399648   -1.656639    1.609374</w:t>
      </w:r>
    </w:p>
    <w:p w14:paraId="2C72308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3.017085   -3.689999    0.821021</w:t>
      </w:r>
    </w:p>
    <w:p w14:paraId="33BB8A7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90806   -2.781202    1.707125</w:t>
      </w:r>
    </w:p>
    <w:p w14:paraId="3CBC13F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705863   -3.033925    3.010079</w:t>
      </w:r>
    </w:p>
    <w:p w14:paraId="16575DB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967753   -3.073995    3.816748</w:t>
      </w:r>
    </w:p>
    <w:p w14:paraId="30B35E5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258463   -3.972369    2.968534</w:t>
      </w:r>
    </w:p>
    <w:p w14:paraId="6C38260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374327   -2.197170    3.225457</w:t>
      </w:r>
    </w:p>
    <w:p w14:paraId="411780E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3DB91E1F" w14:textId="63374A5C" w:rsidR="002E4022" w:rsidRPr="002E4022" w:rsidRDefault="002E4022" w:rsidP="00270E6B">
      <w:pPr>
        <w:jc w:val="both"/>
        <w:rPr>
          <w:rFonts w:ascii="Times New Roman" w:hAnsi="Times New Roman" w:cs="Times New Roman"/>
          <w:b/>
          <w:bCs/>
          <w:sz w:val="24"/>
          <w:szCs w:val="24"/>
        </w:rPr>
      </w:pPr>
      <w:r w:rsidRPr="002E4022">
        <w:rPr>
          <w:rFonts w:ascii="Times New Roman" w:hAnsi="Times New Roman" w:cs="Times New Roman"/>
          <w:b/>
          <w:bCs/>
          <w:sz w:val="24"/>
          <w:szCs w:val="24"/>
        </w:rPr>
        <w:t>A</w:t>
      </w:r>
      <w:r w:rsidRPr="002E4022">
        <w:rPr>
          <w:rFonts w:ascii="Times New Roman" w:hAnsi="Times New Roman" w:cs="Times New Roman"/>
          <w:b/>
          <w:bCs/>
          <w:sz w:val="24"/>
          <w:szCs w:val="24"/>
          <w:vertAlign w:val="subscript"/>
        </w:rPr>
        <w:t>3</w:t>
      </w:r>
    </w:p>
    <w:p w14:paraId="01C55CF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0B8B163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Number of imaginary frequencies: 0</w:t>
      </w:r>
    </w:p>
    <w:p w14:paraId="71E00A3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Electronic energy: HF = -3798.0041253</w:t>
      </w:r>
    </w:p>
    <w:p w14:paraId="3AF4760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Zero-point correction = 0.992399 (Hartree/Particle)</w:t>
      </w:r>
    </w:p>
    <w:p w14:paraId="4F5FB82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Thermal correction to Energy =1.061990</w:t>
      </w:r>
    </w:p>
    <w:p w14:paraId="2628044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Thermal correction to Enthalpy = 1.062934</w:t>
      </w:r>
    </w:p>
    <w:p w14:paraId="6838473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Thermal correction to Gibbs Free Energy = 0.882618</w:t>
      </w:r>
    </w:p>
    <w:p w14:paraId="52120B9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Sum of electronic and zero-point Energies = -3797.011726</w:t>
      </w:r>
    </w:p>
    <w:p w14:paraId="195443B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Sum of electronic and thermal Energies = -3796.942135</w:t>
      </w:r>
    </w:p>
    <w:p w14:paraId="50B616A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Sum of electronic and thermal Enthalpies = -3796.941191</w:t>
      </w:r>
    </w:p>
    <w:p w14:paraId="7490ACD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Sum of electronic and thermal Free Energies = -3797.121507</w:t>
      </w:r>
    </w:p>
    <w:p w14:paraId="6D444EB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708D61D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Cartesian Coordinates</w:t>
      </w:r>
    </w:p>
    <w:p w14:paraId="7AEEF2A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45           2.022339    1.125471    0.841727</w:t>
      </w:r>
    </w:p>
    <w:p w14:paraId="3BDF0AF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1.319035    2.384671   -1.154447</w:t>
      </w:r>
    </w:p>
    <w:p w14:paraId="76B5798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26          -0.826199   -3.322895   -1.346922</w:t>
      </w:r>
    </w:p>
    <w:p w14:paraId="2B04264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2.894475    0.545200    0.703183</w:t>
      </w:r>
    </w:p>
    <w:p w14:paraId="593D63E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1.199531   -1.069073    0.748010</w:t>
      </w:r>
    </w:p>
    <w:p w14:paraId="232EADA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358724    1.848284    1.804879</w:t>
      </w:r>
    </w:p>
    <w:p w14:paraId="50C78DA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3.755607    0.683855   -0.195720</w:t>
      </w:r>
    </w:p>
    <w:p w14:paraId="1291C77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8           0.389866    3.048930   -3.166076</w:t>
      </w:r>
    </w:p>
    <w:p w14:paraId="7D9DCF8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289988    1.012087   -2.337426</w:t>
      </w:r>
    </w:p>
    <w:p w14:paraId="2A2E9FA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335710    2.944713   -0.057449</w:t>
      </w:r>
    </w:p>
    <w:p w14:paraId="59B03D4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3.094438    1.828691   -2.043463</w:t>
      </w:r>
    </w:p>
    <w:p w14:paraId="592AFA8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69708   -1.687266   -0.247840</w:t>
      </w:r>
    </w:p>
    <w:p w14:paraId="60D9AF9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116176    2.646408   -1.164675</w:t>
      </w:r>
    </w:p>
    <w:p w14:paraId="1A31DD3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028700   -1.183691    2.585791</w:t>
      </w:r>
    </w:p>
    <w:p w14:paraId="06006B0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991561    2.403530    0.332219</w:t>
      </w:r>
    </w:p>
    <w:p w14:paraId="5916185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501069    1.873370    1.131859</w:t>
      </w:r>
    </w:p>
    <w:p w14:paraId="3FB1DCE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628286   -3.903093    0.456780</w:t>
      </w:r>
    </w:p>
    <w:p w14:paraId="2573CB4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974741   -4.910532    0.642040</w:t>
      </w:r>
    </w:p>
    <w:p w14:paraId="664A425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761213    1.930259   -0.144510</w:t>
      </w:r>
    </w:p>
    <w:p w14:paraId="49DF5AB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299249   -1.855814    0.581337</w:t>
      </w:r>
    </w:p>
    <w:p w14:paraId="18A731C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054705   -0.356322   -0.748295</w:t>
      </w:r>
    </w:p>
    <w:p w14:paraId="612CCA2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185975    0.262682   -0.976310</w:t>
      </w:r>
    </w:p>
    <w:p w14:paraId="0E54ED0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090313   -1.411116    2.240242</w:t>
      </w:r>
    </w:p>
    <w:p w14:paraId="6B14EBD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230600   -1.230918    2.880594</w:t>
      </w:r>
    </w:p>
    <w:p w14:paraId="1CA99FC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679496    3.800002   -1.714751</w:t>
      </w:r>
    </w:p>
    <w:p w14:paraId="32647AE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007711    1.856979   -3.275371</w:t>
      </w:r>
    </w:p>
    <w:p w14:paraId="53CCAED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264658   -0.619241    1.101487</w:t>
      </w:r>
    </w:p>
    <w:p w14:paraId="6E5B3DC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927385    1.141693   -1.372926</w:t>
      </w:r>
    </w:p>
    <w:p w14:paraId="3D5EABF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398628   -2.842133   -0.094331</w:t>
      </w:r>
    </w:p>
    <w:p w14:paraId="73F7786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438861   -2.901395   -0.375941</w:t>
      </w:r>
    </w:p>
    <w:p w14:paraId="77D2A2D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982080   -2.444891    2.554652</w:t>
      </w:r>
    </w:p>
    <w:p w14:paraId="66BDFE8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384628   -0.843409    0.284902</w:t>
      </w:r>
    </w:p>
    <w:p w14:paraId="21DA549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543906   -0.219360   -0.588365</w:t>
      </w:r>
    </w:p>
    <w:p w14:paraId="4FEBECA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195390   -2.895265   -3.279583</w:t>
      </w:r>
    </w:p>
    <w:p w14:paraId="28E2038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116906   -1.912073   -3.597407</w:t>
      </w:r>
    </w:p>
    <w:p w14:paraId="01AD40F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054264   -0.623574    3.426571</w:t>
      </w:r>
    </w:p>
    <w:p w14:paraId="6EA2C43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740150   -3.314794    3.763977</w:t>
      </w:r>
    </w:p>
    <w:p w14:paraId="754E1C1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5.557726   -4.023780    3.919223</w:t>
      </w:r>
    </w:p>
    <w:p w14:paraId="5098926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639373   -2.711929    4.673307</w:t>
      </w:r>
    </w:p>
    <w:p w14:paraId="0835FAA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813289   -3.890073    3.653973</w:t>
      </w:r>
    </w:p>
    <w:p w14:paraId="19DD7BB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899116   -0.491708   -2.020805</w:t>
      </w:r>
    </w:p>
    <w:p w14:paraId="60E0B56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696676   -1.227955   -1.899590</w:t>
      </w:r>
    </w:p>
    <w:p w14:paraId="279D50D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258231   -0.814652   -2.842743</w:t>
      </w:r>
    </w:p>
    <w:p w14:paraId="593443E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359516    0.457010   -2.297196</w:t>
      </w:r>
    </w:p>
    <w:p w14:paraId="451E5E1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08839   -4.709115   -2.720606</w:t>
      </w:r>
    </w:p>
    <w:p w14:paraId="390CA2C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372011   -5.336734   -2.546540</w:t>
      </w:r>
    </w:p>
    <w:p w14:paraId="34CC660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044721   -2.186073   -1.079862</w:t>
      </w:r>
    </w:p>
    <w:p w14:paraId="2073294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498130   -1.340123   -2.079665</w:t>
      </w:r>
    </w:p>
    <w:p w14:paraId="7D0389F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683727   -0.668024   -1.842741</w:t>
      </w:r>
    </w:p>
    <w:p w14:paraId="0BD0CEA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913947    4.241392   -1.223695</w:t>
      </w:r>
    </w:p>
    <w:p w14:paraId="6493C0B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360290    5.143237   -1.637727</w:t>
      </w:r>
    </w:p>
    <w:p w14:paraId="1356131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65424    4.540945   -2.819380</w:t>
      </w:r>
    </w:p>
    <w:p w14:paraId="6827199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034016    5.624422   -2.678852</w:t>
      </w:r>
    </w:p>
    <w:p w14:paraId="3F0CC31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411703    4.315770   -3.796651</w:t>
      </w:r>
    </w:p>
    <w:p w14:paraId="67A4328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907641    4.268403   -2.863117</w:t>
      </w:r>
    </w:p>
    <w:p w14:paraId="2133263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116100   -3.075600    1.185981</w:t>
      </w:r>
    </w:p>
    <w:p w14:paraId="424E805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745272   -3.090422    2.205180</w:t>
      </w:r>
    </w:p>
    <w:p w14:paraId="589DB04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662354   -3.937305   -0.461228</w:t>
      </w:r>
    </w:p>
    <w:p w14:paraId="3480F34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474585   -4.600071   -0.746937</w:t>
      </w:r>
    </w:p>
    <w:p w14:paraId="5202CAC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493493   -0.771825    5.330974</w:t>
      </w:r>
    </w:p>
    <w:p w14:paraId="502B280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287723   -0.594349    6.382953</w:t>
      </w:r>
    </w:p>
    <w:p w14:paraId="22AAD98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819714    1.392342   -4.443921</w:t>
      </w:r>
    </w:p>
    <w:p w14:paraId="0F66D83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62122    1.965461   -5.336078</w:t>
      </w:r>
    </w:p>
    <w:p w14:paraId="7782AD1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876109    1.567128   -4.214764</w:t>
      </w:r>
    </w:p>
    <w:p w14:paraId="6B36709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680155    0.323958   -4.619116</w:t>
      </w:r>
    </w:p>
    <w:p w14:paraId="228B389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953982    0.614671    5.130405</w:t>
      </w:r>
    </w:p>
    <w:p w14:paraId="5206AE9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683600    1.099025    5.771804</w:t>
      </w:r>
    </w:p>
    <w:p w14:paraId="656446A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2.734364    0.223781    5.637240</w:t>
      </w:r>
    </w:p>
    <w:p w14:paraId="52F8055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492789    0.392076    6.683230</w:t>
      </w:r>
    </w:p>
    <w:p w14:paraId="0FF1675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455572   -1.334851    4.515192</w:t>
      </w:r>
    </w:p>
    <w:p w14:paraId="3B16702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25652   -1.618844    4.911930</w:t>
      </w:r>
    </w:p>
    <w:p w14:paraId="66D9C2E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162447   -5.009204   -2.355081</w:t>
      </w:r>
    </w:p>
    <w:p w14:paraId="4B16712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176159   -5.906625   -1.855819</w:t>
      </w:r>
    </w:p>
    <w:p w14:paraId="3700CF1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260131    0.368133    3.775970</w:t>
      </w:r>
    </w:p>
    <w:p w14:paraId="3514CBD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224974    0.658711    3.373455</w:t>
      </w:r>
    </w:p>
    <w:p w14:paraId="79DBE87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344597   -0.252013    2.949570</w:t>
      </w:r>
    </w:p>
    <w:p w14:paraId="047116E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647596   -0.493819    1.938195</w:t>
      </w:r>
    </w:p>
    <w:p w14:paraId="0187C23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648590   -3.893809   -2.703096</w:t>
      </w:r>
    </w:p>
    <w:p w14:paraId="50331B0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708431   -3.811516   -2.532769</w:t>
      </w:r>
    </w:p>
    <w:p w14:paraId="53A02A2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257271    0.837635   -2.016585</w:t>
      </w:r>
    </w:p>
    <w:p w14:paraId="427E7E0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044477    1.370375   -1.473818</w:t>
      </w:r>
    </w:p>
    <w:p w14:paraId="09B5942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257186    1.149496   -3.060478</w:t>
      </w:r>
    </w:p>
    <w:p w14:paraId="1602870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460024   -0.232740   -1.942062</w:t>
      </w:r>
    </w:p>
    <w:p w14:paraId="7A03A52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113571   -3.068655   -1.441751</w:t>
      </w:r>
    </w:p>
    <w:p w14:paraId="78E2F80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041201   -2.227424   -3.724803</w:t>
      </w:r>
    </w:p>
    <w:p w14:paraId="3651BC9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414516   -2.233191   -4.744176</w:t>
      </w:r>
    </w:p>
    <w:p w14:paraId="78BCF8E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172939   -3.943489    0.823197</w:t>
      </w:r>
    </w:p>
    <w:p w14:paraId="04A555B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592730   -4.611791    1.568596</w:t>
      </w:r>
    </w:p>
    <w:p w14:paraId="55D51B6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300440   -3.433066    0.624548</w:t>
      </w:r>
    </w:p>
    <w:p w14:paraId="6B8814E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37544   -3.997694    1.003208</w:t>
      </w:r>
    </w:p>
    <w:p w14:paraId="5E97CD3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251623   -2.047891    0.214257</w:t>
      </w:r>
    </w:p>
    <w:p w14:paraId="00A9BB3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558801   -2.208524    0.266187</w:t>
      </w:r>
    </w:p>
    <w:p w14:paraId="0A7ED6F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075184   -2.655747    1.712807</w:t>
      </w:r>
    </w:p>
    <w:p w14:paraId="3F0A646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776245   -3.455372    1.942992</w:t>
      </w:r>
    </w:p>
    <w:p w14:paraId="0CB9B29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581257    3.553818   -0.204917</w:t>
      </w:r>
    </w:p>
    <w:p w14:paraId="4B06439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192203   -1.521638    3.138710</w:t>
      </w:r>
    </w:p>
    <w:p w14:paraId="4A5C032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980252   -1.911635    2.509693</w:t>
      </w:r>
    </w:p>
    <w:p w14:paraId="46F195F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7.515003   -2.079555   -0.285136</w:t>
      </w:r>
    </w:p>
    <w:p w14:paraId="3D139B7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704693   -3.146356   -0.441729</w:t>
      </w:r>
    </w:p>
    <w:p w14:paraId="344029E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397932   -1.606804   -1.264048</w:t>
      </w:r>
    </w:p>
    <w:p w14:paraId="1C945E8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413825   -1.656408    0.179679</w:t>
      </w:r>
    </w:p>
    <w:p w14:paraId="02FC4D0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26001   -3.406287   -3.299746</w:t>
      </w:r>
    </w:p>
    <w:p w14:paraId="2424889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406318   -2.883887   -3.642770</w:t>
      </w:r>
    </w:p>
    <w:p w14:paraId="2898204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398573    2.661678    1.183605</w:t>
      </w:r>
    </w:p>
    <w:p w14:paraId="6F1A5EF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420746    3.404934    2.004704</w:t>
      </w:r>
    </w:p>
    <w:p w14:paraId="61B90AA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277002    3.680618    1.390278</w:t>
      </w:r>
    </w:p>
    <w:p w14:paraId="12DAB76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948294    4.320864    2.378289</w:t>
      </w:r>
    </w:p>
    <w:p w14:paraId="6BBAEB9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732111    2.797153    2.853681</w:t>
      </w:r>
    </w:p>
    <w:p w14:paraId="7CED05C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925756    4.027810    0.292802</w:t>
      </w:r>
    </w:p>
    <w:p w14:paraId="2C02875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015193    5.116231    0.226084</w:t>
      </w:r>
    </w:p>
    <w:p w14:paraId="780FFB4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091844    3.735341    1.333822</w:t>
      </w:r>
    </w:p>
    <w:p w14:paraId="18280D1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742111    3.597411   -0.300741</w:t>
      </w:r>
    </w:p>
    <w:p w14:paraId="538A0E3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760200   -0.393932    4.812060</w:t>
      </w:r>
    </w:p>
    <w:p w14:paraId="7250CB1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86823   -1.354946   -3.365476</w:t>
      </w:r>
    </w:p>
    <w:p w14:paraId="208C338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558989   -0.683736   -4.102869</w:t>
      </w:r>
    </w:p>
    <w:p w14:paraId="3DA0C95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591097   -3.065002   -2.781136</w:t>
      </w:r>
    </w:p>
    <w:p w14:paraId="5C58AA2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400063   -3.740523   -3.045409</w:t>
      </w:r>
    </w:p>
    <w:p w14:paraId="50857A8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141534    2.331147   -1.511500</w:t>
      </w:r>
    </w:p>
    <w:p w14:paraId="2BBB7D3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989769    2.863235    1.451482</w:t>
      </w:r>
    </w:p>
    <w:p w14:paraId="52C07D5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272024    4.006331   -0.345227</w:t>
      </w:r>
    </w:p>
    <w:p w14:paraId="3D94D62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898604    3.917619    0.754599</w:t>
      </w:r>
    </w:p>
    <w:p w14:paraId="11E7AF4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556379    5.168187    1.284130</w:t>
      </w:r>
    </w:p>
    <w:p w14:paraId="003C9B0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902291    5.615351    2.039875</w:t>
      </w:r>
    </w:p>
    <w:p w14:paraId="301419A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710267    5.888620    0.480365</w:t>
      </w:r>
    </w:p>
    <w:p w14:paraId="0E29322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503092    4.916796    1.766066</w:t>
      </w:r>
    </w:p>
    <w:p w14:paraId="5D74D3A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1985EAFD" w14:textId="6933E6E1" w:rsidR="002E4022" w:rsidRPr="002E4022" w:rsidRDefault="002E4022" w:rsidP="00270E6B">
      <w:pPr>
        <w:jc w:val="both"/>
        <w:rPr>
          <w:rFonts w:ascii="Times New Roman" w:hAnsi="Times New Roman" w:cs="Times New Roman"/>
          <w:b/>
          <w:bCs/>
          <w:sz w:val="24"/>
          <w:szCs w:val="24"/>
        </w:rPr>
      </w:pPr>
      <w:r w:rsidRPr="002E4022">
        <w:rPr>
          <w:rFonts w:ascii="Times New Roman" w:hAnsi="Times New Roman" w:cs="Times New Roman"/>
          <w:b/>
          <w:bCs/>
          <w:sz w:val="24"/>
          <w:szCs w:val="24"/>
        </w:rPr>
        <w:t>A</w:t>
      </w:r>
      <w:r>
        <w:rPr>
          <w:rFonts w:ascii="Times New Roman" w:hAnsi="Times New Roman" w:cs="Times New Roman"/>
          <w:b/>
          <w:bCs/>
          <w:sz w:val="24"/>
          <w:szCs w:val="24"/>
          <w:vertAlign w:val="subscript"/>
        </w:rPr>
        <w:t>4</w:t>
      </w:r>
    </w:p>
    <w:p w14:paraId="2FE6763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w:t>
      </w:r>
    </w:p>
    <w:p w14:paraId="3750CC4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Number of imaginary frequencies: 0 </w:t>
      </w:r>
    </w:p>
    <w:p w14:paraId="31B9AC8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Electronic energy: HF = -6460.6865754</w:t>
      </w:r>
    </w:p>
    <w:p w14:paraId="3B1C0CE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Zero-point correction = 1.774366 (Hartree/Particle)</w:t>
      </w:r>
    </w:p>
    <w:p w14:paraId="3E29038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ergy = 1.891697</w:t>
      </w:r>
    </w:p>
    <w:p w14:paraId="4678BED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thalpy = 1.892641</w:t>
      </w:r>
    </w:p>
    <w:p w14:paraId="213EEAF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Gibbs Free Energy = 1.610623</w:t>
      </w:r>
    </w:p>
    <w:p w14:paraId="05C8046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zero-point Energies = -6458.912210</w:t>
      </w:r>
    </w:p>
    <w:p w14:paraId="655DCFF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ergies = -6458.794879</w:t>
      </w:r>
    </w:p>
    <w:p w14:paraId="5B00FE5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Sum of electronic and thermal Enthalpies = -6458.793935</w:t>
      </w:r>
    </w:p>
    <w:p w14:paraId="5029485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Sum of electronic and thermal Free Energies = -6459.075953</w:t>
      </w:r>
    </w:p>
    <w:p w14:paraId="5AC9D09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0B53B1D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Cartesian Coordinates</w:t>
      </w:r>
    </w:p>
    <w:p w14:paraId="24D9F9B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594DCA4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1.283069    1.815714    0.117295</w:t>
      </w:r>
    </w:p>
    <w:p w14:paraId="1856F09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1.138330    1.873075   -0.420510</w:t>
      </w:r>
    </w:p>
    <w:p w14:paraId="5A58E46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304327    3.843823   -0.297062</w:t>
      </w:r>
    </w:p>
    <w:p w14:paraId="1F3E9CC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042151   -0.229966    0.431310</w:t>
      </w:r>
    </w:p>
    <w:p w14:paraId="40107C7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583741    1.434009   -1.897984</w:t>
      </w:r>
    </w:p>
    <w:p w14:paraId="5382DD3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590261    1.804940   -2.420828</w:t>
      </w:r>
    </w:p>
    <w:p w14:paraId="5E6D122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953443    3.938328   -0.444845</w:t>
      </w:r>
    </w:p>
    <w:p w14:paraId="195DF1C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076511   -0.189324   -0.373199</w:t>
      </w:r>
    </w:p>
    <w:p w14:paraId="44104A8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622717    1.583899   -2.718583</w:t>
      </w:r>
    </w:p>
    <w:p w14:paraId="40093AC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029563   -0.786849    0.033287</w:t>
      </w:r>
    </w:p>
    <w:p w14:paraId="3D217EB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973133    1.514262   -4.187246</w:t>
      </w:r>
    </w:p>
    <w:p w14:paraId="490663A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766035    0.782840   -4.351387</w:t>
      </w:r>
    </w:p>
    <w:p w14:paraId="1529FA9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091557    1.267138   -4.779970</w:t>
      </w:r>
    </w:p>
    <w:p w14:paraId="067EAB6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344311    2.494930   -4.503509</w:t>
      </w:r>
    </w:p>
    <w:p w14:paraId="448150C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095743   -2.292773    0.032245</w:t>
      </w:r>
    </w:p>
    <w:p w14:paraId="3004A00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886536   -2.740316    0.144376</w:t>
      </w:r>
    </w:p>
    <w:p w14:paraId="3C7C468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0.744999   -2.621002    0.847113</w:t>
      </w:r>
    </w:p>
    <w:p w14:paraId="06AA409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32407   -2.613761   -0.910443</w:t>
      </w:r>
    </w:p>
    <w:p w14:paraId="4C7BFC3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203222    4.460439   -0.441322</w:t>
      </w:r>
    </w:p>
    <w:p w14:paraId="4B88191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279433    5.954980   -0.654249</w:t>
      </w:r>
    </w:p>
    <w:p w14:paraId="3F37169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216872    6.349116   -0.259654</w:t>
      </w:r>
    </w:p>
    <w:p w14:paraId="3F698DA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236784    6.158860   -1.729400</w:t>
      </w:r>
    </w:p>
    <w:p w14:paraId="4F6BCC0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77586    6.444732   -0.188077</w:t>
      </w:r>
    </w:p>
    <w:p w14:paraId="757F279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752560    2.201809    2.086566</w:t>
      </w:r>
    </w:p>
    <w:p w14:paraId="2A1FDB0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451162    1.931519    1.630832</w:t>
      </w:r>
    </w:p>
    <w:p w14:paraId="2321598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473057    2.144870    2.413581</w:t>
      </w:r>
    </w:p>
    <w:p w14:paraId="51756C2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804912    2.376665    3.870423</w:t>
      </w:r>
    </w:p>
    <w:p w14:paraId="20C336F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974405    3.447865    4.024648</w:t>
      </w:r>
    </w:p>
    <w:p w14:paraId="7C21566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716865    1.842706    4.140729</w:t>
      </w:r>
    </w:p>
    <w:p w14:paraId="25FDC7F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027476    2.066458    4.503963</w:t>
      </w:r>
    </w:p>
    <w:p w14:paraId="13EC973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26          -6.442862   -0.600918   -2.680037</w:t>
      </w:r>
    </w:p>
    <w:p w14:paraId="7671B59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3.731392    1.841396    0.557196</w:t>
      </w:r>
    </w:p>
    <w:p w14:paraId="0350BDA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4.396000   -1.708156   -0.013044</w:t>
      </w:r>
    </w:p>
    <w:p w14:paraId="4B874D2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797850    0.523347   -1.049587</w:t>
      </w:r>
    </w:p>
    <w:p w14:paraId="20A7F3E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633942    4.397052    1.629254</w:t>
      </w:r>
    </w:p>
    <w:p w14:paraId="6645369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996591   -2.593790    1.496486</w:t>
      </w:r>
    </w:p>
    <w:p w14:paraId="084B3B5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806409    3.797614    0.758482</w:t>
      </w:r>
    </w:p>
    <w:p w14:paraId="4930F45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464547    3.080612    0.278379</w:t>
      </w:r>
    </w:p>
    <w:p w14:paraId="761B799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980442   -0.187209   -1.373708</w:t>
      </w:r>
    </w:p>
    <w:p w14:paraId="1715501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9.022623   -0.199061   -1.662527</w:t>
      </w:r>
    </w:p>
    <w:p w14:paraId="27AEEE2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460444    3.472451    0.986729</w:t>
      </w:r>
    </w:p>
    <w:p w14:paraId="7CF33FE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166123    0.081778    3.411897</w:t>
      </w:r>
    </w:p>
    <w:p w14:paraId="1AE79D2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529924    1.325387   -1.072822</w:t>
      </w:r>
    </w:p>
    <w:p w14:paraId="428463A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750191    0.665396   -1.455132</w:t>
      </w:r>
    </w:p>
    <w:p w14:paraId="6BEF643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430882    0.338219    2.859163</w:t>
      </w:r>
    </w:p>
    <w:p w14:paraId="59E38EE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375645    0.432953    2.632477</w:t>
      </w:r>
    </w:p>
    <w:p w14:paraId="09EF264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4.129456    5.643257    2.036005</w:t>
      </w:r>
    </w:p>
    <w:p w14:paraId="369CB8F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374021    0.852421    1.961420</w:t>
      </w:r>
    </w:p>
    <w:p w14:paraId="35703AD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102456    0.936548   -1.454199</w:t>
      </w:r>
    </w:p>
    <w:p w14:paraId="2D8E078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365810    1.916286   -1.826943</w:t>
      </w:r>
    </w:p>
    <w:p w14:paraId="3CC45D9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836012   -0.294052    4.038600</w:t>
      </w:r>
    </w:p>
    <w:p w14:paraId="5447AB5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739868    0.723401    2.247366</w:t>
      </w:r>
    </w:p>
    <w:p w14:paraId="5C84427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480907    1.119090    1.561939</w:t>
      </w:r>
    </w:p>
    <w:p w14:paraId="58F72C6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949492   -0.860118   -4.098295</w:t>
      </w:r>
    </w:p>
    <w:p w14:paraId="1D6FE68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896299   -0.728049   -3.897259</w:t>
      </w:r>
    </w:p>
    <w:p w14:paraId="68EAB05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991672   -3.149988    2.360419</w:t>
      </w:r>
    </w:p>
    <w:p w14:paraId="0E7BCC6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815571   -0.831840    5.010751</w:t>
      </w:r>
    </w:p>
    <w:p w14:paraId="3E5D5A3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029607   -1.871849    5.272253</w:t>
      </w:r>
    </w:p>
    <w:p w14:paraId="1E5BD9A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807714   -0.248076    5.939218</w:t>
      </w:r>
    </w:p>
    <w:p w14:paraId="44B9F9C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811747   -0.798413    4.580133</w:t>
      </w:r>
    </w:p>
    <w:p w14:paraId="2DAFB81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553628    2.540829   -2.010378</w:t>
      </w:r>
    </w:p>
    <w:p w14:paraId="4935DC5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349492    3.244816   -1.761984</w:t>
      </w:r>
    </w:p>
    <w:p w14:paraId="3252BFD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697136    2.201865   -3.038146</w:t>
      </w:r>
    </w:p>
    <w:p w14:paraId="2B9734F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602926    3.075581   -1.955100</w:t>
      </w:r>
    </w:p>
    <w:p w14:paraId="62D88E1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162410   -0.443742   -4.615497</w:t>
      </w:r>
    </w:p>
    <w:p w14:paraId="28D12EA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077206    0.070413   -4.876221</w:t>
      </w:r>
    </w:p>
    <w:p w14:paraId="7BF78C0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031075   -3.110603   -2.068053</w:t>
      </w:r>
    </w:p>
    <w:p w14:paraId="62C35D0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184486   -1.975047   -2.213291</w:t>
      </w:r>
    </w:p>
    <w:p w14:paraId="7BD3CA6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345144   -1.112276   -1.579064</w:t>
      </w:r>
    </w:p>
    <w:p w14:paraId="07089F7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467486    5.947985    1.781657</w:t>
      </w:r>
    </w:p>
    <w:p w14:paraId="70DB891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859796    6.916189    2.086645</w:t>
      </w:r>
    </w:p>
    <w:p w14:paraId="31278C9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224263    6.621670    2.744921</w:t>
      </w:r>
    </w:p>
    <w:p w14:paraId="5549C7F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666958    7.620804    2.787521</w:t>
      </w:r>
    </w:p>
    <w:p w14:paraId="0A89F8C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254672    6.699527    2.241419</w:t>
      </w:r>
    </w:p>
    <w:p w14:paraId="6A1A735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026389    6.301309    3.774964</w:t>
      </w:r>
    </w:p>
    <w:p w14:paraId="13C6AFA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888991   -4.308701   -1.052554</w:t>
      </w:r>
    </w:p>
    <w:p w14:paraId="484DB9F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5.690935   -4.362568   -0.323686</w:t>
      </w:r>
    </w:p>
    <w:p w14:paraId="68E31A5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616823   -5.389789   -2.801755</w:t>
      </w:r>
    </w:p>
    <w:p w14:paraId="6B76092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421377   -6.242286   -3.446685</w:t>
      </w:r>
    </w:p>
    <w:p w14:paraId="2A4A8BB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766566   -4.122184    3.759245</w:t>
      </w:r>
    </w:p>
    <w:p w14:paraId="08DFB8B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059548   -4.727530    4.612924</w:t>
      </w:r>
    </w:p>
    <w:p w14:paraId="09BD086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047428   -4.332582    4.043368</w:t>
      </w:r>
    </w:p>
    <w:p w14:paraId="33F8812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288757   -4.785306    4.674949</w:t>
      </w:r>
    </w:p>
    <w:p w14:paraId="5F7EB8C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383342   -4.540945    4.299262</w:t>
      </w:r>
    </w:p>
    <w:p w14:paraId="1B83E32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696742   -5.158282    5.137262</w:t>
      </w:r>
    </w:p>
    <w:p w14:paraId="2DADBA0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712736   -3.522693    2.963228</w:t>
      </w:r>
    </w:p>
    <w:p w14:paraId="7CC6E2E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769643   -3.641180    3.184509</w:t>
      </w:r>
    </w:p>
    <w:p w14:paraId="74FCA15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044943   -1.817433   -4.246867</w:t>
      </w:r>
    </w:p>
    <w:p w14:paraId="1AC79C5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857325   -2.527401   -4.173881</w:t>
      </w:r>
    </w:p>
    <w:p w14:paraId="76C5A5E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657020   -3.494061    2.972805</w:t>
      </w:r>
    </w:p>
    <w:p w14:paraId="177B334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605312   -3.287337    2.811859</w:t>
      </w:r>
    </w:p>
    <w:p w14:paraId="6C6B6EB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605947   -2.914073    2.162634</w:t>
      </w:r>
    </w:p>
    <w:p w14:paraId="7083D56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309308   -2.212448    1.392952</w:t>
      </w:r>
    </w:p>
    <w:p w14:paraId="0C9E7F6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680827   -2.075203   -3.928209</w:t>
      </w:r>
    </w:p>
    <w:p w14:paraId="378A41B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280432   -3.013614   -3.579380</w:t>
      </w:r>
    </w:p>
    <w:p w14:paraId="4E073B1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76373   -4.251123   -2.903548</w:t>
      </w:r>
    </w:p>
    <w:p w14:paraId="067354C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875357   -3.112851   -3.911215</w:t>
      </w:r>
    </w:p>
    <w:p w14:paraId="1188F5B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036064   -3.106103   -4.598562</w:t>
      </w:r>
    </w:p>
    <w:p w14:paraId="4E4764F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652471   -5.417290   -1.896589</w:t>
      </w:r>
    </w:p>
    <w:p w14:paraId="23FA334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287917   -6.294619   -1.818259</w:t>
      </w:r>
    </w:p>
    <w:p w14:paraId="508CE2F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221198   -1.307848   -0.928351</w:t>
      </w:r>
    </w:p>
    <w:p w14:paraId="47EBC07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589831   -2.317572   -0.824308</w:t>
      </w:r>
    </w:p>
    <w:p w14:paraId="3A44ACC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869049   -0.878029   -0.701446</w:t>
      </w:r>
    </w:p>
    <w:p w14:paraId="77A4B2D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115747   -3.165156   -1.127671</w:t>
      </w:r>
    </w:p>
    <w:p w14:paraId="046EDC6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203516   -0.417251    4.297067</w:t>
      </w:r>
    </w:p>
    <w:p w14:paraId="2C0AD2C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529760   -0.929751    5.199408</w:t>
      </w:r>
    </w:p>
    <w:p w14:paraId="364426C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6.321439    5.035019    1.145699</w:t>
      </w:r>
    </w:p>
    <w:p w14:paraId="6F918DD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325688   -2.765535    1.832775</w:t>
      </w:r>
    </w:p>
    <w:p w14:paraId="3DFC601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098087   -2.308226    1.230721</w:t>
      </w:r>
    </w:p>
    <w:p w14:paraId="15FFB95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635887   -0.073218    3.713912</w:t>
      </w:r>
    </w:p>
    <w:p w14:paraId="0E76D83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870457   -1.106836    3.987486</w:t>
      </w:r>
    </w:p>
    <w:p w14:paraId="0050742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248102    0.196256    2.848710</w:t>
      </w:r>
    </w:p>
    <w:p w14:paraId="2984669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941544    0.564822    4.551632</w:t>
      </w:r>
    </w:p>
    <w:p w14:paraId="57607CB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865175    0.144823   -4.529451</w:t>
      </w:r>
    </w:p>
    <w:p w14:paraId="2B9D096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630113    1.181280   -4.724015</w:t>
      </w:r>
    </w:p>
    <w:p w14:paraId="427F034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763514    5.392657    0.877814</w:t>
      </w:r>
    </w:p>
    <w:p w14:paraId="1DAE41A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255720    5.770964    1.780233</w:t>
      </w:r>
    </w:p>
    <w:p w14:paraId="411911E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328391    4.525192    0.524936</w:t>
      </w:r>
    </w:p>
    <w:p w14:paraId="79D0EF9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844453    6.175650    0.114314</w:t>
      </w:r>
    </w:p>
    <w:p w14:paraId="5F8516F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386019   -3.950658    3.481419</w:t>
      </w:r>
    </w:p>
    <w:p w14:paraId="0FCE5C0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133872   -1.979583   -3.104559</w:t>
      </w:r>
    </w:p>
    <w:p w14:paraId="7AADDDD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477538   -1.118487   -3.167961</w:t>
      </w:r>
    </w:p>
    <w:p w14:paraId="7B23BA9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685592   -4.219875   -3.813942</w:t>
      </w:r>
    </w:p>
    <w:p w14:paraId="24BA5C6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502221   -5.094495   -4.432577</w:t>
      </w:r>
    </w:p>
    <w:p w14:paraId="1C7850D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594226    4.144733    1.805972</w:t>
      </w:r>
    </w:p>
    <w:p w14:paraId="4EC0EA2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26           6.594218   -0.054114    2.511363</w:t>
      </w:r>
    </w:p>
    <w:p w14:paraId="59E44CB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3.604125    1.914865   -0.869689</w:t>
      </w:r>
    </w:p>
    <w:p w14:paraId="265FBAD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4.449688   -1.713558    0.176122</w:t>
      </w:r>
    </w:p>
    <w:p w14:paraId="418F599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734135    0.762811    0.787210</w:t>
      </w:r>
    </w:p>
    <w:p w14:paraId="336DCCE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862088    4.690097   -0.776926</w:t>
      </w:r>
    </w:p>
    <w:p w14:paraId="16599C5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113216   -2.855428   -1.123167</w:t>
      </w:r>
    </w:p>
    <w:p w14:paraId="06CFB63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104423    3.675462   -2.574638</w:t>
      </w:r>
    </w:p>
    <w:p w14:paraId="698CF73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412592    2.804343   -3.138586</w:t>
      </w:r>
    </w:p>
    <w:p w14:paraId="5FF530D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981009    0.236539    1.018909</w:t>
      </w:r>
    </w:p>
    <w:p w14:paraId="5C6011A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9.041574    0.329839    1.209036</w:t>
      </w:r>
    </w:p>
    <w:p w14:paraId="6C923A8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287705    3.529202   -1.445378</w:t>
      </w:r>
    </w:p>
    <w:p w14:paraId="40DC982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6.005571   -0.274163   -3.442664</w:t>
      </w:r>
    </w:p>
    <w:p w14:paraId="69C6BA4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435616    1.516529    0.795697</w:t>
      </w:r>
    </w:p>
    <w:p w14:paraId="07E638E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680231    0.858259    1.228176</w:t>
      </w:r>
    </w:p>
    <w:p w14:paraId="2620AA7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287381   -0.051205   -2.798110</w:t>
      </w:r>
    </w:p>
    <w:p w14:paraId="4E39515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239887    0.035883   -2.539553</w:t>
      </w:r>
    </w:p>
    <w:p w14:paraId="07F1EE2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269009    5.959350   -1.190475</w:t>
      </w:r>
    </w:p>
    <w:p w14:paraId="6749A0C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230011    0.709895   -2.098248</w:t>
      </w:r>
    </w:p>
    <w:p w14:paraId="0EA92FD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036107    1.305862    1.003877</w:t>
      </w:r>
    </w:p>
    <w:p w14:paraId="0B9CD3C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260227    2.347178    1.185343</w:t>
      </w:r>
    </w:p>
    <w:p w14:paraId="1A7615A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684483   -0.934725   -3.808497</w:t>
      </w:r>
    </w:p>
    <w:p w14:paraId="3F29414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592189    0.567945   -2.408686</w:t>
      </w:r>
    </w:p>
    <w:p w14:paraId="2CBAB8B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336574    1.125217   -1.849818</w:t>
      </w:r>
    </w:p>
    <w:p w14:paraId="124DB9A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278493   -0.085157    4.118047</w:t>
      </w:r>
    </w:p>
    <w:p w14:paraId="4AD7D55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208368    0.035057    4.026493</w:t>
      </w:r>
    </w:p>
    <w:p w14:paraId="55215C9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181877   -3.753200   -1.756603</w:t>
      </w:r>
    </w:p>
    <w:p w14:paraId="7BEA578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658161   -1.796162   -4.500746</w:t>
      </w:r>
    </w:p>
    <w:p w14:paraId="682D099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080079   -2.301943   -5.373304</w:t>
      </w:r>
    </w:p>
    <w:p w14:paraId="22D507F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799955   -1.200168   -4.831208</w:t>
      </w:r>
    </w:p>
    <w:p w14:paraId="619F9E7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282274   -2.565829   -3.818905</w:t>
      </w:r>
    </w:p>
    <w:p w14:paraId="438E3DB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479958    2.774395    1.669934</w:t>
      </w:r>
    </w:p>
    <w:p w14:paraId="42E2D8E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184521    3.515637    1.286077</w:t>
      </w:r>
    </w:p>
    <w:p w14:paraId="13A7983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784512    2.495602    2.679041</w:t>
      </w:r>
    </w:p>
    <w:p w14:paraId="1F884E3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491355    3.229198    1.727358</w:t>
      </w:r>
    </w:p>
    <w:p w14:paraId="4B2CE5E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537938    0.362296    4.306665</w:t>
      </w:r>
    </w:p>
    <w:p w14:paraId="147C8D9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477063    0.893030    4.380798</w:t>
      </w:r>
    </w:p>
    <w:p w14:paraId="094F7B1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230187   -2.603151    2.570576</w:t>
      </w:r>
    </w:p>
    <w:p w14:paraId="493220E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361352   -1.477923    2.479630</w:t>
      </w:r>
    </w:p>
    <w:p w14:paraId="23245DC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439324   -0.817085    1.625033</w:t>
      </w:r>
    </w:p>
    <w:p w14:paraId="452EC02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111044    6.068546   -2.302452</w:t>
      </w:r>
    </w:p>
    <w:p w14:paraId="2D8DC99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432374    7.053720   -2.634819</w:t>
      </w:r>
    </w:p>
    <w:p w14:paraId="337AAB2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3.759786    7.191860   -0.482218</w:t>
      </w:r>
    </w:p>
    <w:p w14:paraId="0403B03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868840    7.592158   -0.982300</w:t>
      </w:r>
    </w:p>
    <w:p w14:paraId="1C8CBDD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509969    7.988749   -0.470214</w:t>
      </w:r>
    </w:p>
    <w:p w14:paraId="5E5AFAD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482390    6.969728    0.552432</w:t>
      </w:r>
    </w:p>
    <w:p w14:paraId="6355732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032064   -4.014130    1.744835</w:t>
      </w:r>
    </w:p>
    <w:p w14:paraId="60306F3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788875   -4.236815    0.999350</w:t>
      </w:r>
    </w:p>
    <w:p w14:paraId="3D27AA6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908795   -4.628564    3.797827</w:t>
      </w:r>
    </w:p>
    <w:p w14:paraId="35C23E2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779390   -5.293306    4.647531</w:t>
      </w:r>
    </w:p>
    <w:p w14:paraId="77D7A2E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951468   -4.458580   -3.317924</w:t>
      </w:r>
    </w:p>
    <w:p w14:paraId="26925DD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267684   -5.071514   -4.157665</w:t>
      </w:r>
    </w:p>
    <w:p w14:paraId="5827427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364526   -5.470381   -3.094636</w:t>
      </w:r>
    </w:p>
    <w:p w14:paraId="752ED4D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655321   -6.115191   -3.604562</w:t>
      </w:r>
    </w:p>
    <w:p w14:paraId="20A8C3C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668730   -5.389937   -3.525234</w:t>
      </w:r>
    </w:p>
    <w:p w14:paraId="056B8AA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006118   -5.974964   -4.376819</w:t>
      </w:r>
    </w:p>
    <w:p w14:paraId="09B1F41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831150   -3.613862   -2.689386</w:t>
      </w:r>
    </w:p>
    <w:p w14:paraId="0AEDF9A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861855   -3.545946   -3.024318</w:t>
      </w:r>
    </w:p>
    <w:p w14:paraId="668EAF8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377127   -1.047371    4.153379</w:t>
      </w:r>
    </w:p>
    <w:p w14:paraId="0AF12C5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174327   -1.774908    4.086656</w:t>
      </w:r>
    </w:p>
    <w:p w14:paraId="613F762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945615   -4.708518   -1.979612</w:t>
      </w:r>
    </w:p>
    <w:p w14:paraId="5AA3860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915986   -4.772815   -1.642746</w:t>
      </w:r>
    </w:p>
    <w:p w14:paraId="4E58F98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835047   -3.880634   -1.329980</w:t>
      </w:r>
    </w:p>
    <w:p w14:paraId="4668B09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502085   -3.301196   -0.481067</w:t>
      </w:r>
    </w:p>
    <w:p w14:paraId="394B6BD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985056   -1.323649    4.039147</w:t>
      </w:r>
    </w:p>
    <w:p w14:paraId="1D741E6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548770   -2.296009    3.882246</w:t>
      </w:r>
    </w:p>
    <w:p w14:paraId="0ABEF0F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065157   -3.492866    3.685432</w:t>
      </w:r>
    </w:p>
    <w:p w14:paraId="5A30141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239590   -2.122319    4.532653</w:t>
      </w:r>
    </w:p>
    <w:p w14:paraId="0180A68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465636   -1.932179    5.269694</w:t>
      </w:r>
    </w:p>
    <w:p w14:paraId="3F825F6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866900   -4.887029    2.844358</w:t>
      </w:r>
    </w:p>
    <w:p w14:paraId="079255F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503315   -5.762663    2.932557</w:t>
      </w:r>
    </w:p>
    <w:p w14:paraId="13F8095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267298   -0.981740    0.827418</w:t>
      </w:r>
    </w:p>
    <w:p w14:paraId="2D8A518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7.693407   -1.973799    0.843935</w:t>
      </w:r>
    </w:p>
    <w:p w14:paraId="2E6761F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874337   -0.670538    0.654974</w:t>
      </w:r>
    </w:p>
    <w:p w14:paraId="4F2729F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251955   -2.882338    1.600498</w:t>
      </w:r>
    </w:p>
    <w:p w14:paraId="2C81904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039725   -1.015573   -4.133570</w:t>
      </w:r>
    </w:p>
    <w:p w14:paraId="0189637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357930   -1.697219   -4.918006</w:t>
      </w:r>
    </w:p>
    <w:p w14:paraId="0EBA8EE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528561    4.937213   -3.007391</w:t>
      </w:r>
    </w:p>
    <w:p w14:paraId="2607E06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404651   -2.803232   -1.611088</w:t>
      </w:r>
    </w:p>
    <w:p w14:paraId="173870C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111995   -2.104376   -1.190482</w:t>
      </w:r>
    </w:p>
    <w:p w14:paraId="6B4C2C1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466053   -0.369875   -3.809346</w:t>
      </w:r>
    </w:p>
    <w:p w14:paraId="64447F1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687970   -1.315801   -4.310048</w:t>
      </w:r>
    </w:p>
    <w:p w14:paraId="32CC092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102135   -0.295186   -2.921623</w:t>
      </w:r>
    </w:p>
    <w:p w14:paraId="588792F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758784    0.440634   -4.488198</w:t>
      </w:r>
    </w:p>
    <w:p w14:paraId="641E660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240337    0.954704    4.292315</w:t>
      </w:r>
    </w:p>
    <w:p w14:paraId="7D3DC36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033224    2.012596    4.366014</w:t>
      </w:r>
    </w:p>
    <w:p w14:paraId="457E5FF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446189    5.062709   -4.200152</w:t>
      </w:r>
    </w:p>
    <w:p w14:paraId="1C33A7C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291203    6.009093   -4.726886</w:t>
      </w:r>
    </w:p>
    <w:p w14:paraId="04B911A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286185    4.246880   -4.911223</w:t>
      </w:r>
    </w:p>
    <w:p w14:paraId="4AE6232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499790    5.028062   -3.895533</w:t>
      </w:r>
    </w:p>
    <w:p w14:paraId="79DE9A6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605285   -4.542160   -2.875725</w:t>
      </w:r>
    </w:p>
    <w:p w14:paraId="6BD747F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389445   -1.249004    3.428816</w:t>
      </w:r>
    </w:p>
    <w:p w14:paraId="3CF014F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717093   -0.406485    3.314248</w:t>
      </w:r>
    </w:p>
    <w:p w14:paraId="6160F98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060814   -3.219289    4.653558</w:t>
      </w:r>
    </w:p>
    <w:p w14:paraId="6052B4C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951559   -3.900805    5.492982</w:t>
      </w:r>
    </w:p>
    <w:p w14:paraId="5FEDD0E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167895    4.608674    0.047917</w:t>
      </w:r>
    </w:p>
    <w:p w14:paraId="4173A72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0A041059" w14:textId="3DF9D57D" w:rsidR="002E4022" w:rsidRPr="002E4022" w:rsidRDefault="002E4022" w:rsidP="00270E6B">
      <w:pPr>
        <w:jc w:val="both"/>
        <w:rPr>
          <w:rFonts w:ascii="Times New Roman" w:hAnsi="Times New Roman" w:cs="Times New Roman"/>
          <w:b/>
          <w:bCs/>
          <w:sz w:val="24"/>
          <w:szCs w:val="24"/>
        </w:rPr>
      </w:pPr>
      <w:r w:rsidRPr="002E4022">
        <w:rPr>
          <w:rFonts w:ascii="Times New Roman" w:hAnsi="Times New Roman" w:cs="Times New Roman"/>
          <w:b/>
          <w:bCs/>
          <w:sz w:val="24"/>
          <w:szCs w:val="24"/>
        </w:rPr>
        <w:t>A</w:t>
      </w:r>
      <w:r>
        <w:rPr>
          <w:rFonts w:ascii="Times New Roman" w:hAnsi="Times New Roman" w:cs="Times New Roman"/>
          <w:b/>
          <w:bCs/>
          <w:sz w:val="24"/>
          <w:szCs w:val="24"/>
          <w:vertAlign w:val="subscript"/>
        </w:rPr>
        <w:t>5</w:t>
      </w:r>
    </w:p>
    <w:p w14:paraId="36DBB12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25271D0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Number of imaginary frequencies: 0 </w:t>
      </w:r>
    </w:p>
    <w:p w14:paraId="6891477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Electronic energy: HF = -3798.0505652</w:t>
      </w:r>
    </w:p>
    <w:p w14:paraId="286EB93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Zero-point correction = 0.993120 (Hartree/Particle)</w:t>
      </w:r>
    </w:p>
    <w:p w14:paraId="3AC3E31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Thermal correction to Energy =1.062567</w:t>
      </w:r>
    </w:p>
    <w:p w14:paraId="07EBFC7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thalpy = 1.063512</w:t>
      </w:r>
    </w:p>
    <w:p w14:paraId="0340440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Gibbs Free Energy = 0.884979</w:t>
      </w:r>
    </w:p>
    <w:p w14:paraId="537EBD9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zero-point Energies = -3797.057445</w:t>
      </w:r>
    </w:p>
    <w:p w14:paraId="403C767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ergies = -3796.987998</w:t>
      </w:r>
    </w:p>
    <w:p w14:paraId="6A9A9D6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thalpies = -3796.987054</w:t>
      </w:r>
    </w:p>
    <w:p w14:paraId="4896871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Free Energies = -3797.165586</w:t>
      </w:r>
    </w:p>
    <w:p w14:paraId="51CA2A9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53CFDE0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Cartesian Coordinates</w:t>
      </w:r>
    </w:p>
    <w:p w14:paraId="6884CAB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4960CB9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0.515427    0.487355   -0.759195</w:t>
      </w:r>
    </w:p>
    <w:p w14:paraId="216EE07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2.632588    1.242875   -1.875531</w:t>
      </w:r>
    </w:p>
    <w:p w14:paraId="35A5AD5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26           2.643808   -3.288095    0.063388</w:t>
      </w:r>
    </w:p>
    <w:p w14:paraId="2FF89FD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1.324513   -0.990756    0.822739</w:t>
      </w:r>
    </w:p>
    <w:p w14:paraId="70194A9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1.730032    0.096680    0.128699</w:t>
      </w:r>
    </w:p>
    <w:p w14:paraId="154F0E8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730531    2.184639    0.398507</w:t>
      </w:r>
    </w:p>
    <w:p w14:paraId="14EDD13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391445    1.785714   -2.187279</w:t>
      </w:r>
    </w:p>
    <w:p w14:paraId="028052A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513098   -1.054418   -2.185623</w:t>
      </w:r>
    </w:p>
    <w:p w14:paraId="0FF0579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619052   -0.571380   -2.896404</w:t>
      </w:r>
    </w:p>
    <w:p w14:paraId="125D242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395574    3.034986   -0.890076</w:t>
      </w:r>
    </w:p>
    <w:p w14:paraId="1A40FD6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460920    1.918722   -3.443001</w:t>
      </w:r>
    </w:p>
    <w:p w14:paraId="4A454CD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038112   -2.548109    1.102164</w:t>
      </w:r>
    </w:p>
    <w:p w14:paraId="5FA12BA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571939   -2.142389   -0.355694</w:t>
      </w:r>
    </w:p>
    <w:p w14:paraId="45142F7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040596    1.293629    1.489583</w:t>
      </w:r>
    </w:p>
    <w:p w14:paraId="326E7A0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926516   -1.304675    1.879575</w:t>
      </w:r>
    </w:p>
    <w:p w14:paraId="534BE0B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553923   -0.821652    2.775223</w:t>
      </w:r>
    </w:p>
    <w:p w14:paraId="20F8B09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023158   -3.228318    2.103519</w:t>
      </w:r>
    </w:p>
    <w:p w14:paraId="7F9B37B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761160   -3.841367    2.602178</w:t>
      </w:r>
    </w:p>
    <w:p w14:paraId="00B6584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073899   -1.526000    0.793972</w:t>
      </w:r>
    </w:p>
    <w:p w14:paraId="6E65772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380700   -0.967746    4.849679</w:t>
      </w:r>
    </w:p>
    <w:p w14:paraId="459816F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0.376788   -2.603644    0.565628</w:t>
      </w:r>
    </w:p>
    <w:p w14:paraId="76B4D46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313332   -2.621079   -0.526131</w:t>
      </w:r>
    </w:p>
    <w:p w14:paraId="124607E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401465    0.812182    2.941021</w:t>
      </w:r>
    </w:p>
    <w:p w14:paraId="23AA0CA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774217    1.500143    2.196260</w:t>
      </w:r>
    </w:p>
    <w:p w14:paraId="4DB40D1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912563   -2.517710   -0.450362</w:t>
      </w:r>
    </w:p>
    <w:p w14:paraId="0F668AC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50417   -1.238615   -2.921508</w:t>
      </w:r>
    </w:p>
    <w:p w14:paraId="6BE6342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062227   -0.491001    2.562054</w:t>
      </w:r>
    </w:p>
    <w:p w14:paraId="796BA9C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234480    2.134455   -3.235470</w:t>
      </w:r>
    </w:p>
    <w:p w14:paraId="325D7A5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667818   -3.590833    1.854538</w:t>
      </w:r>
    </w:p>
    <w:p w14:paraId="472AE18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211003   -4.526935    2.137775</w:t>
      </w:r>
    </w:p>
    <w:p w14:paraId="531AB8E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215734    1.248628    4.255817</w:t>
      </w:r>
    </w:p>
    <w:p w14:paraId="433567D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564404   -1.377378    3.526270</w:t>
      </w:r>
    </w:p>
    <w:p w14:paraId="72DD73B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295557   -2.389128    3.256880</w:t>
      </w:r>
    </w:p>
    <w:p w14:paraId="34AD917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355849   -3.261719   -1.978988</w:t>
      </w:r>
    </w:p>
    <w:p w14:paraId="01B3706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717413   -2.538035   -2.463607</w:t>
      </w:r>
    </w:p>
    <w:p w14:paraId="5BEC134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165123    2.698426    1.218977</w:t>
      </w:r>
    </w:p>
    <w:p w14:paraId="0AAB9DC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489506    2.685308    4.620433</w:t>
      </w:r>
    </w:p>
    <w:p w14:paraId="74D09AC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664759    2.804816    5.693395</w:t>
      </w:r>
    </w:p>
    <w:p w14:paraId="01CDD88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360743    3.074048    4.084782</w:t>
      </w:r>
    </w:p>
    <w:p w14:paraId="50F9453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628890    3.309300    4.350090</w:t>
      </w:r>
    </w:p>
    <w:p w14:paraId="05E0CDA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111671   -3.874352    1.014836</w:t>
      </w:r>
    </w:p>
    <w:p w14:paraId="1C3DA65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266209   -3.908262    2.096311</w:t>
      </w:r>
    </w:p>
    <w:p w14:paraId="0423B71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27221   -4.752579    0.724436</w:t>
      </w:r>
    </w:p>
    <w:p w14:paraId="6934CD5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089831   -3.948735    0.543017</w:t>
      </w:r>
    </w:p>
    <w:p w14:paraId="29B7765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051210   -5.123088   -0.799538</w:t>
      </w:r>
    </w:p>
    <w:p w14:paraId="7E432C8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042193   -6.059278   -0.258560</w:t>
      </w:r>
    </w:p>
    <w:p w14:paraId="7211650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465944    0.532840   -0.832722</w:t>
      </w:r>
    </w:p>
    <w:p w14:paraId="205EB4B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982282    0.804240    0.464571</w:t>
      </w:r>
    </w:p>
    <w:p w14:paraId="6C476FE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308010    0.832248    1.307781</w:t>
      </w:r>
    </w:p>
    <w:p w14:paraId="0B9BC25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746623   -2.286095    0.647126</w:t>
      </w:r>
    </w:p>
    <w:p w14:paraId="717B2EB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6.793871   -2.575215    0.587535</w:t>
      </w:r>
    </w:p>
    <w:p w14:paraId="1DBB00C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442305   -3.102739   -1.735694</w:t>
      </w:r>
    </w:p>
    <w:p w14:paraId="2A19F9C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444081   -3.520860   -1.605355</w:t>
      </w:r>
    </w:p>
    <w:p w14:paraId="418F600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789281   -3.895770   -2.115270</w:t>
      </w:r>
    </w:p>
    <w:p w14:paraId="3464544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493996   -2.328724   -2.510176</w:t>
      </w:r>
    </w:p>
    <w:p w14:paraId="0802BA5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688903    0.009295   -2.417404</w:t>
      </w:r>
    </w:p>
    <w:p w14:paraId="6BB316B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647148   -0.196420   -2.621545</w:t>
      </w:r>
    </w:p>
    <w:p w14:paraId="507C0B8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937693    0.279510   -3.247324</w:t>
      </w:r>
    </w:p>
    <w:p w14:paraId="41D417B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658321    0.288918   -4.060500</w:t>
      </w:r>
    </w:p>
    <w:p w14:paraId="009F564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279394    3.097912    3.650619</w:t>
      </w:r>
    </w:p>
    <w:p w14:paraId="7BBD802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377458    3.796774    4.477146</w:t>
      </w:r>
    </w:p>
    <w:p w14:paraId="2FE9AE3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478303   -2.420688   -3.862257</w:t>
      </w:r>
    </w:p>
    <w:p w14:paraId="32CD176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18482   -2.426192   -4.384363</w:t>
      </w:r>
    </w:p>
    <w:p w14:paraId="010860D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299772   -2.389451   -4.577533</w:t>
      </w:r>
    </w:p>
    <w:p w14:paraId="3978642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541093   -3.347066   -3.280232</w:t>
      </w:r>
    </w:p>
    <w:p w14:paraId="5AA65D7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426985    5.485822    0.788047</w:t>
      </w:r>
    </w:p>
    <w:p w14:paraId="3B5D9AB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527884    6.551986    0.608643</w:t>
      </w:r>
    </w:p>
    <w:p w14:paraId="1105468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421303    4.995588    2.073284</w:t>
      </w:r>
    </w:p>
    <w:p w14:paraId="12709AE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517576    5.667443    2.922065</w:t>
      </w:r>
    </w:p>
    <w:p w14:paraId="04F2E67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145323    1.750714    3.881772</w:t>
      </w:r>
    </w:p>
    <w:p w14:paraId="7580EBB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123267    1.362413    4.894464</w:t>
      </w:r>
    </w:p>
    <w:p w14:paraId="6DE01FC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171941   -4.253082   -0.954061</w:t>
      </w:r>
    </w:p>
    <w:p w14:paraId="4A2EF93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160405   -4.414035   -0.546386</w:t>
      </w:r>
    </w:p>
    <w:p w14:paraId="071BA58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294170    4.595187   -0.302851</w:t>
      </w:r>
    </w:p>
    <w:p w14:paraId="4AAABB4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282707    4.982526   -1.317223</w:t>
      </w:r>
    </w:p>
    <w:p w14:paraId="12DFA7A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167367    3.239781   -0.093419</w:t>
      </w:r>
    </w:p>
    <w:p w14:paraId="29306E9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026414    2.591432   -0.946646</w:t>
      </w:r>
    </w:p>
    <w:p w14:paraId="421063E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744705   -3.102672   -1.679329</w:t>
      </w:r>
    </w:p>
    <w:p w14:paraId="09D5CA8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350651   -2.243074   -1.920965</w:t>
      </w:r>
    </w:p>
    <w:p w14:paraId="69C81BB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554227    2.875986   -4.289085</w:t>
      </w:r>
    </w:p>
    <w:p w14:paraId="3CDC714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0.706871    3.906711   -3.951927</w:t>
      </w:r>
    </w:p>
    <w:p w14:paraId="6FF1BDC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012341    2.892220   -5.235011</w:t>
      </w:r>
    </w:p>
    <w:p w14:paraId="280A5C1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538178    2.416830   -4.411310</w:t>
      </w:r>
    </w:p>
    <w:p w14:paraId="307C1EF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396625    0.538965   -1.929604</w:t>
      </w:r>
    </w:p>
    <w:p w14:paraId="24BDF66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231155    1.048053   -0.412732</w:t>
      </w:r>
    </w:p>
    <w:p w14:paraId="26A2982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284099    1.246070   -0.237870</w:t>
      </w:r>
    </w:p>
    <w:p w14:paraId="46B2BAC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610157    0.019121   -3.486813</w:t>
      </w:r>
    </w:p>
    <w:p w14:paraId="51B40BC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260034   -0.185582   -4.493948</w:t>
      </w:r>
    </w:p>
    <w:p w14:paraId="0334C6E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252127   -1.958190    1.514623</w:t>
      </w:r>
    </w:p>
    <w:p w14:paraId="1AC0790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187117   -1.420439    1.500540</w:t>
      </w:r>
    </w:p>
    <w:p w14:paraId="64F07A0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027899   -1.513287    0.905489</w:t>
      </w:r>
    </w:p>
    <w:p w14:paraId="7885757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085514    0.251617   -1.112634</w:t>
      </w:r>
    </w:p>
    <w:p w14:paraId="32F949A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706808    0.348318    5.195909</w:t>
      </w:r>
    </w:p>
    <w:p w14:paraId="208B4E4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51756    0.681136    6.220081</w:t>
      </w:r>
    </w:p>
    <w:p w14:paraId="1B46E5F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270836   -1.679663    1.814847</w:t>
      </w:r>
    </w:p>
    <w:p w14:paraId="09F1FFD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024557    0.850585    2.799872</w:t>
      </w:r>
    </w:p>
    <w:p w14:paraId="23F0A84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907852   -0.202930    3.014676</w:t>
      </w:r>
    </w:p>
    <w:p w14:paraId="6274AF7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145471   -1.935090    5.882228</w:t>
      </w:r>
    </w:p>
    <w:p w14:paraId="317B615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728026   -1.419769    6.651646</w:t>
      </w:r>
    </w:p>
    <w:p w14:paraId="6552E20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784627   -2.694859    5.422859</w:t>
      </w:r>
    </w:p>
    <w:p w14:paraId="37B738E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674014   -2.458123    6.390163</w:t>
      </w:r>
    </w:p>
    <w:p w14:paraId="0B0F05D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929909   -4.510212   -1.437896</w:t>
      </w:r>
    </w:p>
    <w:p w14:paraId="5A6079C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921409   -4.900019   -1.461816</w:t>
      </w:r>
    </w:p>
    <w:p w14:paraId="422C8B4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27811    3.111476    0.026524</w:t>
      </w:r>
    </w:p>
    <w:p w14:paraId="41E70CC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396429    4.413958    0.778105</w:t>
      </w:r>
    </w:p>
    <w:p w14:paraId="57E2627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97947    4.226855    1.850815</w:t>
      </w:r>
    </w:p>
    <w:p w14:paraId="22E9760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152679    5.125744    0.447622</w:t>
      </w:r>
    </w:p>
    <w:p w14:paraId="7162E1B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394174    4.819378    0.614513</w:t>
      </w:r>
    </w:p>
    <w:p w14:paraId="7979C8C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204382   -1.395252    2.965786</w:t>
      </w:r>
    </w:p>
    <w:p w14:paraId="5019379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811018   -0.504119    2.763105</w:t>
      </w:r>
    </w:p>
    <w:p w14:paraId="7277657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5.652373   -1.213402    3.892004</w:t>
      </w:r>
    </w:p>
    <w:p w14:paraId="697C617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896268   -2.225969    3.137490</w:t>
      </w:r>
    </w:p>
    <w:p w14:paraId="63B501E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291640    3.603648    2.323778</w:t>
      </w:r>
    </w:p>
    <w:p w14:paraId="3216E0A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321268    1.052414    0.668839</w:t>
      </w:r>
    </w:p>
    <w:p w14:paraId="32B5F39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678786    1.260981    1.672676</w:t>
      </w:r>
    </w:p>
    <w:p w14:paraId="094E97D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771463    0.798521   -1.683570</w:t>
      </w:r>
    </w:p>
    <w:p w14:paraId="2722C3A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455045    0.795918   -2.528283</w:t>
      </w:r>
    </w:p>
    <w:p w14:paraId="7BB7D2B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928266   -2.305281   -1.208568</w:t>
      </w:r>
    </w:p>
    <w:p w14:paraId="561CF2B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5.019521    1.688582   -2.264262</w:t>
      </w:r>
    </w:p>
    <w:p w14:paraId="2F98C7D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4.062194    0.804858   -0.472829</w:t>
      </w:r>
    </w:p>
    <w:p w14:paraId="1336C5F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108436    1.226915   -1.106541</w:t>
      </w:r>
    </w:p>
    <w:p w14:paraId="3755662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434762    1.098984   -0.392052</w:t>
      </w:r>
    </w:p>
    <w:p w14:paraId="623DB73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159859    1.793956   -0.818134</w:t>
      </w:r>
    </w:p>
    <w:p w14:paraId="74A9D3C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308609    1.280688    0.677797</w:t>
      </w:r>
    </w:p>
    <w:p w14:paraId="322D5DB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804643    0.076258   -0.513453</w:t>
      </w:r>
    </w:p>
    <w:p w14:paraId="1172189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4411D28A" w14:textId="2FD71499" w:rsidR="002E4022" w:rsidRPr="002E4022" w:rsidRDefault="002E4022" w:rsidP="00270E6B">
      <w:pPr>
        <w:jc w:val="both"/>
        <w:rPr>
          <w:rFonts w:ascii="Times New Roman" w:hAnsi="Times New Roman" w:cs="Times New Roman"/>
          <w:b/>
          <w:bCs/>
          <w:sz w:val="24"/>
          <w:szCs w:val="24"/>
        </w:rPr>
      </w:pPr>
      <w:r w:rsidRPr="002E4022">
        <w:rPr>
          <w:rFonts w:ascii="Times New Roman" w:hAnsi="Times New Roman" w:cs="Times New Roman"/>
          <w:b/>
          <w:bCs/>
          <w:sz w:val="24"/>
          <w:szCs w:val="24"/>
        </w:rPr>
        <w:t>A</w:t>
      </w:r>
      <w:r>
        <w:rPr>
          <w:rFonts w:ascii="Times New Roman" w:hAnsi="Times New Roman" w:cs="Times New Roman"/>
          <w:b/>
          <w:bCs/>
          <w:sz w:val="24"/>
          <w:szCs w:val="24"/>
          <w:vertAlign w:val="subscript"/>
        </w:rPr>
        <w:t>6</w:t>
      </w:r>
    </w:p>
    <w:p w14:paraId="6DC7633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1535A5F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Number of imaginary frequencies: 0  </w:t>
      </w:r>
    </w:p>
    <w:p w14:paraId="462DF4E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Electronic energy: HF = -3798.0502597</w:t>
      </w:r>
    </w:p>
    <w:p w14:paraId="6C188CB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Zero-point correction = 0.993060 (Hartree/Particle)</w:t>
      </w:r>
    </w:p>
    <w:p w14:paraId="04DB4A0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Thermal correction to Energy = 1.062611 </w:t>
      </w:r>
    </w:p>
    <w:p w14:paraId="6BB3F0F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thalpy = 1.063555</w:t>
      </w:r>
    </w:p>
    <w:p w14:paraId="7131232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Gibbs Free Energy = 0.885037</w:t>
      </w:r>
    </w:p>
    <w:p w14:paraId="051F6C9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zero-point Energies = -3797.057200</w:t>
      </w:r>
    </w:p>
    <w:p w14:paraId="2194837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ergies = -3796.987649</w:t>
      </w:r>
    </w:p>
    <w:p w14:paraId="59852E9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thalpies = -3796.986705</w:t>
      </w:r>
    </w:p>
    <w:p w14:paraId="655880E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Free Energies = -3797.165223</w:t>
      </w:r>
    </w:p>
    <w:p w14:paraId="0F565DB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7F56CF2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Cartesian Coordinates</w:t>
      </w:r>
    </w:p>
    <w:p w14:paraId="4055436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w:t>
      </w:r>
    </w:p>
    <w:p w14:paraId="2207068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0.649361   -0.984295   -0.072141</w:t>
      </w:r>
    </w:p>
    <w:p w14:paraId="02915F0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0.582479   -3.182849   -0.349425</w:t>
      </w:r>
    </w:p>
    <w:p w14:paraId="1DF7530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26          -0.860010    3.062997   -2.461302</w:t>
      </w:r>
    </w:p>
    <w:p w14:paraId="343A0CD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2.307999    0.777526   -0.055247</w:t>
      </w:r>
    </w:p>
    <w:p w14:paraId="320A786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1.023003    0.631958    0.113292</w:t>
      </w:r>
    </w:p>
    <w:p w14:paraId="56B9F66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729179   -0.968485   -2.169482</w:t>
      </w:r>
    </w:p>
    <w:p w14:paraId="372E0E2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356914   -2.229883    0.014823</w:t>
      </w:r>
    </w:p>
    <w:p w14:paraId="7CE2C8D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569970   -1.348459    1.959399</w:t>
      </w:r>
    </w:p>
    <w:p w14:paraId="23408B1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414240   -3.383118    1.695711</w:t>
      </w:r>
    </w:p>
    <w:p w14:paraId="7E2401C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546950   -2.832773   -2.404541</w:t>
      </w:r>
    </w:p>
    <w:p w14:paraId="46656A7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258488   -4.073945   -0.623055</w:t>
      </w:r>
    </w:p>
    <w:p w14:paraId="3BB2272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680448    2.720722   -1.147282</w:t>
      </w:r>
    </w:p>
    <w:p w14:paraId="3C95E24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066617   -0.605650   -1.691223</w:t>
      </w:r>
    </w:p>
    <w:p w14:paraId="5D16C47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206913    1.039327    1.903541</w:t>
      </w:r>
    </w:p>
    <w:p w14:paraId="4D7AE63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080684    0.322464    0.301115</w:t>
      </w:r>
    </w:p>
    <w:p w14:paraId="7EDD8FA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999161    0.890626    1.222303</w:t>
      </w:r>
    </w:p>
    <w:p w14:paraId="14DE1B0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754131    4.540483   -1.011445</w:t>
      </w:r>
    </w:p>
    <w:p w14:paraId="27BF5EC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163412    5.534416   -1.127353</w:t>
      </w:r>
    </w:p>
    <w:p w14:paraId="73A357C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957414    0.135381   -0.502817</w:t>
      </w:r>
    </w:p>
    <w:p w14:paraId="5C6B273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830973    3.846430    2.679453</w:t>
      </w:r>
    </w:p>
    <w:p w14:paraId="15CC2C3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898369    1.900396   -1.483218</w:t>
      </w:r>
    </w:p>
    <w:p w14:paraId="54C82B0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600874    1.153848   -2.226922</w:t>
      </w:r>
    </w:p>
    <w:p w14:paraId="1E2722C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511223    1.059126    2.661282</w:t>
      </w:r>
    </w:p>
    <w:p w14:paraId="5E6DFC7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319852   -0.008897    2.646722</w:t>
      </w:r>
    </w:p>
    <w:p w14:paraId="3C7B48B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287251   -1.153759   -2.078171</w:t>
      </w:r>
    </w:p>
    <w:p w14:paraId="60A11BA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108880   -2.462692    2.387200</w:t>
      </w:r>
    </w:p>
    <w:p w14:paraId="1FAF801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558403    1.765815    1.451931</w:t>
      </w:r>
    </w:p>
    <w:p w14:paraId="2AD277D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315279   -3.449817   -0.324022</w:t>
      </w:r>
    </w:p>
    <w:p w14:paraId="674CE38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553620    4.123521   -1.389224</w:t>
      </w:r>
    </w:p>
    <w:p w14:paraId="0BC26DA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1.306590    4.748873   -1.845195</w:t>
      </w:r>
    </w:p>
    <w:p w14:paraId="3CF5091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625573    1.727413    3.883371</w:t>
      </w:r>
    </w:p>
    <w:p w14:paraId="1F6B83E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15003    3.157526    1.468095</w:t>
      </w:r>
    </w:p>
    <w:p w14:paraId="7AAF79F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725383    3.718876    0.542218</w:t>
      </w:r>
    </w:p>
    <w:p w14:paraId="38E63AF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283832    1.550030   -3.796179</w:t>
      </w:r>
    </w:p>
    <w:p w14:paraId="7371E25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172055    0.507247   -3.549920</w:t>
      </w:r>
    </w:p>
    <w:p w14:paraId="7304E2B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931495    0.182018    2.798000</w:t>
      </w:r>
    </w:p>
    <w:p w14:paraId="1D799E6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479427    0.967654    5.177085</w:t>
      </w:r>
    </w:p>
    <w:p w14:paraId="5DBECA3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911875    1.515321    6.019256</w:t>
      </w:r>
    </w:p>
    <w:p w14:paraId="7B611A1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959784   -0.013610    5.120579</w:t>
      </w:r>
    </w:p>
    <w:p w14:paraId="5732CA5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17327    0.800751    5.393298</w:t>
      </w:r>
    </w:p>
    <w:p w14:paraId="528900F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050889    2.716901   -2.077324</w:t>
      </w:r>
    </w:p>
    <w:p w14:paraId="6CF6AE4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433963    3.472678   -1.387591</w:t>
      </w:r>
    </w:p>
    <w:p w14:paraId="4E892D5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712810    3.226624   -2.985732</w:t>
      </w:r>
    </w:p>
    <w:p w14:paraId="7F9C4D9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880393    2.061193   -2.345006</w:t>
      </w:r>
    </w:p>
    <w:p w14:paraId="2A58CF6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795729    3.717396   -4.421133</w:t>
      </w:r>
    </w:p>
    <w:p w14:paraId="2C18811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257827    4.596876   -4.747216</w:t>
      </w:r>
    </w:p>
    <w:p w14:paraId="431D732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925825    1.037856   -0.189985</w:t>
      </w:r>
    </w:p>
    <w:p w14:paraId="5BD7553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042236    1.931053    0.911565</w:t>
      </w:r>
    </w:p>
    <w:p w14:paraId="6EEC113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175333    2.145014    1.517043</w:t>
      </w:r>
    </w:p>
    <w:p w14:paraId="715D51B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405371   -0.953620   -1.253038</w:t>
      </w:r>
    </w:p>
    <w:p w14:paraId="241467C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362140   -1.381882   -1.544153</w:t>
      </w:r>
    </w:p>
    <w:p w14:paraId="3DDEA4E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394831   -1.988496   -3.331520</w:t>
      </w:r>
    </w:p>
    <w:p w14:paraId="2168D05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305692   -1.756625   -3.892582</w:t>
      </w:r>
    </w:p>
    <w:p w14:paraId="4D0D69B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537599   -1.825566   -3.990792</w:t>
      </w:r>
    </w:p>
    <w:p w14:paraId="169CFEE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425356   -3.058015   -3.090659</w:t>
      </w:r>
    </w:p>
    <w:p w14:paraId="1FEB959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45049   -0.501430   -1.658207</w:t>
      </w:r>
    </w:p>
    <w:p w14:paraId="2BD6D27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852490   -1.043871   -1.918272</w:t>
      </w:r>
    </w:p>
    <w:p w14:paraId="6B550EC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088274   -0.122823   -2.045701</w:t>
      </w:r>
    </w:p>
    <w:p w14:paraId="392593B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006877   -0.303812   -2.597258</w:t>
      </w:r>
    </w:p>
    <w:p w14:paraId="71A05A4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1.342127    1.708345    4.644254</w:t>
      </w:r>
    </w:p>
    <w:p w14:paraId="2FB503C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02555    1.963029    5.699172</w:t>
      </w:r>
    </w:p>
    <w:p w14:paraId="4E5DDD8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190217   -2.665886    3.880960</w:t>
      </w:r>
    </w:p>
    <w:p w14:paraId="02094D4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182772   -2.383233    4.240431</w:t>
      </w:r>
    </w:p>
    <w:p w14:paraId="39E67B9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027025   -3.703250    4.135216</w:t>
      </w:r>
    </w:p>
    <w:p w14:paraId="5A1FADF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42527   -2.014173    4.364661</w:t>
      </w:r>
    </w:p>
    <w:p w14:paraId="0C62AFD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347229   -1.440104    4.635610</w:t>
      </w:r>
    </w:p>
    <w:p w14:paraId="4101427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889860   -2.073702    5.330685</w:t>
      </w:r>
    </w:p>
    <w:p w14:paraId="685ED9B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13483   -0.302745    5.083376</w:t>
      </w:r>
    </w:p>
    <w:p w14:paraId="19D42F0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751973   -0.023871    6.133087</w:t>
      </w:r>
    </w:p>
    <w:p w14:paraId="7C1E0E8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654515    2.510040    3.767284</w:t>
      </w:r>
    </w:p>
    <w:p w14:paraId="2820B7E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148044    3.404557    4.112350</w:t>
      </w:r>
    </w:p>
    <w:p w14:paraId="0A3BBE7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146253    3.682741   -3.959501</w:t>
      </w:r>
    </w:p>
    <w:p w14:paraId="3106686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807317    4.533877   -3.871832</w:t>
      </w:r>
    </w:p>
    <w:p w14:paraId="5DE0A98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284847   -1.783985    3.266566</w:t>
      </w:r>
    </w:p>
    <w:p w14:paraId="0ED3DBD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764455   -2.689431    2.909268</w:t>
      </w:r>
    </w:p>
    <w:p w14:paraId="70A6558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601901   -0.991110    2.370921</w:t>
      </w:r>
    </w:p>
    <w:p w14:paraId="382BBDE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570492   -1.306173    1.336942</w:t>
      </w:r>
    </w:p>
    <w:p w14:paraId="0121716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449081    2.344373   -3.569729</w:t>
      </w:r>
    </w:p>
    <w:p w14:paraId="7B0778F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374839    1.996711   -3.136053</w:t>
      </w:r>
    </w:p>
    <w:p w14:paraId="68B9918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624554   -4.202766   -0.345171</w:t>
      </w:r>
    </w:p>
    <w:p w14:paraId="3211952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437870   -3.530506   -0.624150</w:t>
      </w:r>
    </w:p>
    <w:p w14:paraId="6794E01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562961   -5.052557   -1.026578</w:t>
      </w:r>
    </w:p>
    <w:p w14:paraId="556514F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826344   -4.583240    0.661790</w:t>
      </w:r>
    </w:p>
    <w:p w14:paraId="21E310D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123053    0.772593   -0.943936</w:t>
      </w:r>
    </w:p>
    <w:p w14:paraId="1F08F2C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406677    2.269769    0.485440</w:t>
      </w:r>
    </w:p>
    <w:p w14:paraId="35566F6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345031    2.745281    0.753328</w:t>
      </w:r>
    </w:p>
    <w:p w14:paraId="4FFC4AE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920974   -0.753251   -2.394305</w:t>
      </w:r>
    </w:p>
    <w:p w14:paraId="1CD1AE1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888609   -1.457717   -3.219030</w:t>
      </w:r>
    </w:p>
    <w:p w14:paraId="3310C16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452497    3.404631   -0.529402</w:t>
      </w:r>
    </w:p>
    <w:p w14:paraId="24D99CB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2.476247    3.391171   -0.194545</w:t>
      </w:r>
    </w:p>
    <w:p w14:paraId="4B5CCBD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574893    2.262950   -0.588420</w:t>
      </w:r>
    </w:p>
    <w:p w14:paraId="420541B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11827    0.378565   -0.595753</w:t>
      </w:r>
    </w:p>
    <w:p w14:paraId="5EB6C2F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89476    3.116329    3.873709</w:t>
      </w:r>
    </w:p>
    <w:p w14:paraId="2461CA5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867621    3.647066    4.820305</w:t>
      </w:r>
    </w:p>
    <w:p w14:paraId="569BE17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319988   -0.222563   -0.067442</w:t>
      </w:r>
    </w:p>
    <w:p w14:paraId="3526649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586400    2.171358    2.396327</w:t>
      </w:r>
    </w:p>
    <w:p w14:paraId="1CEE733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033224    2.822146    1.734032</w:t>
      </w:r>
    </w:p>
    <w:p w14:paraId="02C7B85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019043    5.344019    2.694598</w:t>
      </w:r>
    </w:p>
    <w:p w14:paraId="42F7988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572146    5.793844    3.586083</w:t>
      </w:r>
    </w:p>
    <w:p w14:paraId="2FA3525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565704    5.809562    1.814561</w:t>
      </w:r>
    </w:p>
    <w:p w14:paraId="279B395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083318    5.609517    2.694744</w:t>
      </w:r>
    </w:p>
    <w:p w14:paraId="08F36EA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263451    2.395492   -4.321343</w:t>
      </w:r>
    </w:p>
    <w:p w14:paraId="7DE8273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749468    2.097483   -4.555656</w:t>
      </w:r>
    </w:p>
    <w:p w14:paraId="4E36996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188955   -1.910050   -2.851815</w:t>
      </w:r>
    </w:p>
    <w:p w14:paraId="1FA774C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473939   -1.898038   -4.336517</w:t>
      </w:r>
    </w:p>
    <w:p w14:paraId="763711B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70182   -0.875364   -4.705900</w:t>
      </w:r>
    </w:p>
    <w:p w14:paraId="39B062A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308458   -2.431789   -4.876910</w:t>
      </w:r>
    </w:p>
    <w:p w14:paraId="3EC5057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24500   -2.414816   -4.509318</w:t>
      </w:r>
    </w:p>
    <w:p w14:paraId="276FA8E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536023    0.005730    0.797199</w:t>
      </w:r>
    </w:p>
    <w:p w14:paraId="01AF9DB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349577   -0.673816    0.529421</w:t>
      </w:r>
    </w:p>
    <w:p w14:paraId="4942D36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303456   -0.142713    1.856533</w:t>
      </w:r>
    </w:p>
    <w:p w14:paraId="23B58A7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911294    1.030670    0.689480</w:t>
      </w:r>
    </w:p>
    <w:p w14:paraId="068DB28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994933    0.532500    4.187475</w:t>
      </w:r>
    </w:p>
    <w:p w14:paraId="0505A5F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240106    2.527394    1.238342</w:t>
      </w:r>
    </w:p>
    <w:p w14:paraId="44BD3A9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284991    3.198086    2.091092</w:t>
      </w:r>
    </w:p>
    <w:p w14:paraId="2A7E8E3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341096    1.406834   -0.582070</w:t>
      </w:r>
    </w:p>
    <w:p w14:paraId="5422FDD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227367    1.188892   -1.171916</w:t>
      </w:r>
    </w:p>
    <w:p w14:paraId="5D7118D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180845   -0.782643   -2.293471</w:t>
      </w:r>
    </w:p>
    <w:p w14:paraId="56D2D3F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101809   -3.892226   -0.305949</w:t>
      </w:r>
    </w:p>
    <w:p w14:paraId="711B494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8          -2.570902   -2.720612   -0.130874</w:t>
      </w:r>
    </w:p>
    <w:p w14:paraId="3ED6333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398918   -4.891973   -0.541644</w:t>
      </w:r>
    </w:p>
    <w:p w14:paraId="3A78389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609838   -3.953308   -0.205366</w:t>
      </w:r>
    </w:p>
    <w:p w14:paraId="311F269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918142   -3.735695    0.822477</w:t>
      </w:r>
    </w:p>
    <w:p w14:paraId="1318116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051813   -3.185058   -0.846358</w:t>
      </w:r>
    </w:p>
    <w:p w14:paraId="1D6045C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970455   -4.942082   -0.490701</w:t>
      </w:r>
    </w:p>
    <w:p w14:paraId="1161C75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61F8B196" w14:textId="1E7CA12D" w:rsidR="002E4022" w:rsidRPr="002E4022" w:rsidRDefault="002E4022" w:rsidP="00270E6B">
      <w:pPr>
        <w:jc w:val="both"/>
        <w:rPr>
          <w:rFonts w:ascii="Times New Roman" w:hAnsi="Times New Roman" w:cs="Times New Roman"/>
          <w:b/>
          <w:bCs/>
          <w:sz w:val="24"/>
          <w:szCs w:val="24"/>
        </w:rPr>
      </w:pPr>
      <w:r w:rsidRPr="002E4022">
        <w:rPr>
          <w:rFonts w:ascii="Times New Roman" w:hAnsi="Times New Roman" w:cs="Times New Roman"/>
          <w:b/>
          <w:bCs/>
          <w:sz w:val="24"/>
          <w:szCs w:val="24"/>
        </w:rPr>
        <w:t>A</w:t>
      </w:r>
      <w:r>
        <w:rPr>
          <w:rFonts w:ascii="Times New Roman" w:hAnsi="Times New Roman" w:cs="Times New Roman"/>
          <w:b/>
          <w:bCs/>
          <w:sz w:val="24"/>
          <w:szCs w:val="24"/>
          <w:vertAlign w:val="subscript"/>
        </w:rPr>
        <w:t>7</w:t>
      </w:r>
    </w:p>
    <w:p w14:paraId="7FFA67B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446918EA" w14:textId="77777777" w:rsidR="002E4022" w:rsidRPr="002E4022" w:rsidRDefault="002E4022" w:rsidP="00270E6B">
      <w:pPr>
        <w:jc w:val="both"/>
        <w:rPr>
          <w:rFonts w:ascii="Times New Roman" w:hAnsi="Times New Roman" w:cs="Times New Roman"/>
          <w:sz w:val="24"/>
          <w:szCs w:val="24"/>
        </w:rPr>
      </w:pPr>
    </w:p>
    <w:p w14:paraId="0EEDAF9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Number of imaginary frequencies: 0 </w:t>
      </w:r>
    </w:p>
    <w:p w14:paraId="4F75DA8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Electronic energy: HF=-3568.9304432</w:t>
      </w:r>
    </w:p>
    <w:p w14:paraId="774CEFA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Zero-point correction = 0.929126 (Hartree/Particle)</w:t>
      </w:r>
    </w:p>
    <w:p w14:paraId="5D93344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ergy = 0.992670</w:t>
      </w:r>
    </w:p>
    <w:p w14:paraId="734A95B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thalpy = 0.993614</w:t>
      </w:r>
    </w:p>
    <w:p w14:paraId="0F5F41B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Gibbs Free Energy = 0.830090</w:t>
      </w:r>
    </w:p>
    <w:p w14:paraId="5469ADA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zero-point Energies = -3568.001317</w:t>
      </w:r>
    </w:p>
    <w:p w14:paraId="7536B54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ergies = -3567.937774</w:t>
      </w:r>
    </w:p>
    <w:p w14:paraId="4ED5630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thalpies = -3567.936829</w:t>
      </w:r>
    </w:p>
    <w:p w14:paraId="6B459FB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Free Energies = -3568.100353</w:t>
      </w:r>
    </w:p>
    <w:p w14:paraId="690E3AC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61F2B13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Cartesian Coordinates</w:t>
      </w:r>
    </w:p>
    <w:p w14:paraId="3684CC7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1FA5C4E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0.648288   -0.189444   -0.970524</w:t>
      </w:r>
    </w:p>
    <w:p w14:paraId="357ED40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2.871418   -0.144402   -2.086319</w:t>
      </w:r>
    </w:p>
    <w:p w14:paraId="5D99577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26          -2.492341    3.021447    0.853549</w:t>
      </w:r>
    </w:p>
    <w:p w14:paraId="5EBDC6F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1.525558    0.766250    0.895989</w:t>
      </w:r>
    </w:p>
    <w:p w14:paraId="31872EA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1.494859   -0.243690    0.084387</w:t>
      </w:r>
    </w:p>
    <w:p w14:paraId="2A1486B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331505    1.682598   -1.858926</w:t>
      </w:r>
    </w:p>
    <w:p w14:paraId="7081FFF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384168    1.721663   -2.828334</w:t>
      </w:r>
    </w:p>
    <w:p w14:paraId="4645718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8           1.148867   -2.089719   -0.356065</w:t>
      </w:r>
    </w:p>
    <w:p w14:paraId="71206CD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3.170798   -2.069260   -1.387943</w:t>
      </w:r>
    </w:p>
    <w:p w14:paraId="03FCE53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238342    2.196246   -2.607441</w:t>
      </w:r>
    </w:p>
    <w:p w14:paraId="17F2A9A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09145    0.308715   -2.287792</w:t>
      </w:r>
    </w:p>
    <w:p w14:paraId="53624AD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696848    0.582420   -2.551011</w:t>
      </w:r>
    </w:p>
    <w:p w14:paraId="7CDF2E7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401429    3.419641   -1.167972</w:t>
      </w:r>
    </w:p>
    <w:p w14:paraId="19077DA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817945    2.812861   -1.842019</w:t>
      </w:r>
    </w:p>
    <w:p w14:paraId="4F6D30E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55197    2.488751    2.839427</w:t>
      </w:r>
    </w:p>
    <w:p w14:paraId="2AF9428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490252    2.935908    3.494238</w:t>
      </w:r>
    </w:p>
    <w:p w14:paraId="377A8C5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759100    1.136045    1.238668</w:t>
      </w:r>
    </w:p>
    <w:p w14:paraId="7365AD4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797857    2.151965    1.627684</w:t>
      </w:r>
    </w:p>
    <w:p w14:paraId="1EB5834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54521    4.991616    0.432691</w:t>
      </w:r>
    </w:p>
    <w:p w14:paraId="347A898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881249    5.795180    1.152498</w:t>
      </w:r>
    </w:p>
    <w:p w14:paraId="5BFA92C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62773   -0.211329   -1.029336</w:t>
      </w:r>
    </w:p>
    <w:p w14:paraId="36DD9F8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381562   -4.093939   -0.394221</w:t>
      </w:r>
    </w:p>
    <w:p w14:paraId="6F3CEF1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511733   -4.642024   -0.766658</w:t>
      </w:r>
    </w:p>
    <w:p w14:paraId="0FACBC9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384836   -4.202175    0.694446</w:t>
      </w:r>
    </w:p>
    <w:p w14:paraId="70CBBD1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301768   -4.502887   -0.811042</w:t>
      </w:r>
    </w:p>
    <w:p w14:paraId="53227CE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369152    3.481648    1.854544</w:t>
      </w:r>
    </w:p>
    <w:p w14:paraId="6D1E06C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505474    3.254855    2.915272</w:t>
      </w:r>
    </w:p>
    <w:p w14:paraId="33F6D2D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430760    2.965736    2.619831</w:t>
      </w:r>
    </w:p>
    <w:p w14:paraId="1F0448B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991831    3.834256    3.087813</w:t>
      </w:r>
    </w:p>
    <w:p w14:paraId="02668BE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405945   -0.122260    2.494463</w:t>
      </w:r>
    </w:p>
    <w:p w14:paraId="33127E6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795840   -0.263945    4.848175</w:t>
      </w:r>
    </w:p>
    <w:p w14:paraId="6787181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756375    3.192879   -0.775834</w:t>
      </w:r>
    </w:p>
    <w:p w14:paraId="44B34A4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392081    2.395822   -1.130987</w:t>
      </w:r>
    </w:p>
    <w:p w14:paraId="2D3624B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907614    4.530489   -0.422873</w:t>
      </w:r>
    </w:p>
    <w:p w14:paraId="112A876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899580    4.920955   -0.458725</w:t>
      </w:r>
    </w:p>
    <w:p w14:paraId="2799198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64265    1.372887    1.988933</w:t>
      </w:r>
    </w:p>
    <w:p w14:paraId="37749F0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878652    0.808946    1.892935</w:t>
      </w:r>
    </w:p>
    <w:p w14:paraId="1006246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2.234505   -2.634342   -0.754099</w:t>
      </w:r>
    </w:p>
    <w:p w14:paraId="56AFD1E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341186   -0.418222   -1.654177</w:t>
      </w:r>
    </w:p>
    <w:p w14:paraId="3215154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739846    0.487986   -3.235806</w:t>
      </w:r>
    </w:p>
    <w:p w14:paraId="6DDE877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501549    0.908084   -4.208045</w:t>
      </w:r>
    </w:p>
    <w:p w14:paraId="0CFF699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675957   -0.784377   -1.335217</w:t>
      </w:r>
    </w:p>
    <w:p w14:paraId="3D82E12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446970   -0.622648   -2.083701</w:t>
      </w:r>
    </w:p>
    <w:p w14:paraId="6105904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299250   -3.604964    3.758400</w:t>
      </w:r>
    </w:p>
    <w:p w14:paraId="2D7DDE1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505760   -4.254763    3.368886</w:t>
      </w:r>
    </w:p>
    <w:p w14:paraId="50BD3B4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536927   -3.940626    4.771795</w:t>
      </w:r>
    </w:p>
    <w:p w14:paraId="0698958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184727   -3.752851    3.132910</w:t>
      </w:r>
    </w:p>
    <w:p w14:paraId="26ACF10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663679   -1.198371    0.560548</w:t>
      </w:r>
    </w:p>
    <w:p w14:paraId="53A7479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900353   -1.391857    1.299696</w:t>
      </w:r>
    </w:p>
    <w:p w14:paraId="537393C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93835   -1.749933    1.126454</w:t>
      </w:r>
    </w:p>
    <w:p w14:paraId="13F9EEA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65435   -1.646316    2.505052</w:t>
      </w:r>
    </w:p>
    <w:p w14:paraId="7646161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572801   -0.671854    2.974382</w:t>
      </w:r>
    </w:p>
    <w:p w14:paraId="79CAA03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57081   -3.044790    0.508036</w:t>
      </w:r>
    </w:p>
    <w:p w14:paraId="6D711D7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443907   -5.641142   -0.613569</w:t>
      </w:r>
    </w:p>
    <w:p w14:paraId="2783728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01234   -6.631464   -1.057106</w:t>
      </w:r>
    </w:p>
    <w:p w14:paraId="78CEB13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284960   -1.572946    4.874717</w:t>
      </w:r>
    </w:p>
    <w:p w14:paraId="2C70651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223446   -2.145016    5.798042</w:t>
      </w:r>
    </w:p>
    <w:p w14:paraId="6EE2F77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01004   -4.497437   -1.444488</w:t>
      </w:r>
    </w:p>
    <w:p w14:paraId="143DC2A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90397   -4.613353   -2.524108</w:t>
      </w:r>
    </w:p>
    <w:p w14:paraId="2061D39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220990    0.377821    6.087762</w:t>
      </w:r>
    </w:p>
    <w:p w14:paraId="63FF2DE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998469    0.892978    6.665166</w:t>
      </w:r>
    </w:p>
    <w:p w14:paraId="4F91064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234486   -0.366006    6.748210</w:t>
      </w:r>
    </w:p>
    <w:p w14:paraId="09A9D7D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41822    1.119412    5.832023</w:t>
      </w:r>
    </w:p>
    <w:p w14:paraId="53C9052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56866   -3.234147   -0.899801</w:t>
      </w:r>
    </w:p>
    <w:p w14:paraId="61D6902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554485   -2.380766   -1.564870</w:t>
      </w:r>
    </w:p>
    <w:p w14:paraId="7F65788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480185   -4.047187    2.759543</w:t>
      </w:r>
    </w:p>
    <w:p w14:paraId="72CE4BC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37880   -4.936342    3.383163</w:t>
      </w:r>
    </w:p>
    <w:p w14:paraId="6F3EF97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4.096722    4.164780    0.210813</w:t>
      </w:r>
    </w:p>
    <w:p w14:paraId="5DF5767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038798    4.231542    0.737399</w:t>
      </w:r>
    </w:p>
    <w:p w14:paraId="2CCF8A0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298234   -0.613890   -0.683506</w:t>
      </w:r>
    </w:p>
    <w:p w14:paraId="30EF089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918109   -1.423218    2.560666</w:t>
      </w:r>
    </w:p>
    <w:p w14:paraId="5D2A08E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353893   -1.868239    1.678009</w:t>
      </w:r>
    </w:p>
    <w:p w14:paraId="30A3B97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608010    2.381860    1.107351</w:t>
      </w:r>
    </w:p>
    <w:p w14:paraId="140FE62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23156    2.689541    0.062929</w:t>
      </w:r>
    </w:p>
    <w:p w14:paraId="40FC1AD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855727    0.450943    3.647255</w:t>
      </w:r>
    </w:p>
    <w:p w14:paraId="229D787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445825    1.450656    3.622695</w:t>
      </w:r>
    </w:p>
    <w:p w14:paraId="0E22BA4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844967   -2.167637    3.739128</w:t>
      </w:r>
    </w:p>
    <w:p w14:paraId="6551223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030603    0.138975   -2.922294</w:t>
      </w:r>
    </w:p>
    <w:p w14:paraId="749A6B7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834590    0.278264   -3.639892</w:t>
      </w:r>
    </w:p>
    <w:p w14:paraId="631901F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967499   -1.545737    0.836994</w:t>
      </w:r>
    </w:p>
    <w:p w14:paraId="516CCC2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208648   -1.995373    1.795506</w:t>
      </w:r>
    </w:p>
    <w:p w14:paraId="55DFC35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496506   -4.204380    1.348433</w:t>
      </w:r>
    </w:p>
    <w:p w14:paraId="0455A0A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12962   -2.795374    3.324696</w:t>
      </w:r>
    </w:p>
    <w:p w14:paraId="6401A59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86760   -2.674202    4.402236</w:t>
      </w:r>
    </w:p>
    <w:p w14:paraId="2E39CFF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440769   -5.493124    0.753927</w:t>
      </w:r>
    </w:p>
    <w:p w14:paraId="7AED2A1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395551   -6.362381    1.404682</w:t>
      </w:r>
    </w:p>
    <w:p w14:paraId="7773FCD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990113   -1.333497   -0.115010</w:t>
      </w:r>
    </w:p>
    <w:p w14:paraId="37B760C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013888   -1.611034    0.115952</w:t>
      </w:r>
    </w:p>
    <w:p w14:paraId="1109883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295451    1.050924    0.678649</w:t>
      </w:r>
    </w:p>
    <w:p w14:paraId="35BA92F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080182    1.551476    1.738850</w:t>
      </w:r>
    </w:p>
    <w:p w14:paraId="51A525C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854803    0.668963   -0.555656</w:t>
      </w:r>
    </w:p>
    <w:p w14:paraId="47A6725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447047    1.729137    1.579429</w:t>
      </w:r>
    </w:p>
    <w:p w14:paraId="577E79C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256356    0.854179   -0.704626</w:t>
      </w:r>
    </w:p>
    <w:p w14:paraId="2A11D9C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012859    1.377595    0.338952</w:t>
      </w:r>
    </w:p>
    <w:p w14:paraId="09DB5F2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085467    1.507025    0.198224</w:t>
      </w:r>
    </w:p>
    <w:p w14:paraId="3FDE7B8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866940    3.491189   -3.293554</w:t>
      </w:r>
    </w:p>
    <w:p w14:paraId="553545B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173939    3.273387   -4.112996</w:t>
      </w:r>
    </w:p>
    <w:p w14:paraId="77BFE08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0.352675    4.157169   -2.596938</w:t>
      </w:r>
    </w:p>
    <w:p w14:paraId="1716A37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755785    3.974358   -3.698972</w:t>
      </w:r>
    </w:p>
    <w:p w14:paraId="5A8909A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679575   -1.322249   -3.760532</w:t>
      </w:r>
    </w:p>
    <w:p w14:paraId="56434EB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094292   -1.070920   -2.775111</w:t>
      </w:r>
    </w:p>
    <w:p w14:paraId="6F2E90A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903875   -1.046778   -3.821162</w:t>
      </w:r>
    </w:p>
    <w:p w14:paraId="6871156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037440   -2.044078   -4.929173</w:t>
      </w:r>
    </w:p>
    <w:p w14:paraId="554F51F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653709   -1.952250   -5.824134</w:t>
      </w:r>
    </w:p>
    <w:p w14:paraId="5F0804A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058193   -3.105298   -4.674492</w:t>
      </w:r>
    </w:p>
    <w:p w14:paraId="51A7AD5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967535   -1.655908   -5.110289</w:t>
      </w:r>
    </w:p>
    <w:p w14:paraId="28B2F78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824147    4.427997    1.776429</w:t>
      </w:r>
    </w:p>
    <w:p w14:paraId="74CE734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357151    3.622445    1.413297</w:t>
      </w:r>
    </w:p>
    <w:p w14:paraId="2F29029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914601    0.460416   -2.008006</w:t>
      </w:r>
    </w:p>
    <w:p w14:paraId="53565E9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778429   -0.609583   -2.207668</w:t>
      </w:r>
    </w:p>
    <w:p w14:paraId="3378602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476995    1.007988   -2.851723</w:t>
      </w:r>
    </w:p>
    <w:p w14:paraId="2C0CF3E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989805    0.665300   -1.996683</w:t>
      </w:r>
    </w:p>
    <w:p w14:paraId="07F5F94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309702    2.272172    2.692174</w:t>
      </w:r>
    </w:p>
    <w:p w14:paraId="0268E52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777456    3.223195    2.410226</w:t>
      </w:r>
    </w:p>
    <w:p w14:paraId="0D2B99C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723820    2.445670    3.599455</w:t>
      </w:r>
    </w:p>
    <w:p w14:paraId="5CB833C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120599    1.579421    2.945504</w:t>
      </w:r>
    </w:p>
    <w:p w14:paraId="21A63B4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617306    1.782467    2.694867</w:t>
      </w:r>
    </w:p>
    <w:p w14:paraId="013C40D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0D77C853" w14:textId="642458EE" w:rsidR="002E4022" w:rsidRPr="002E4022" w:rsidRDefault="002E4022" w:rsidP="00270E6B">
      <w:pPr>
        <w:jc w:val="both"/>
        <w:rPr>
          <w:rFonts w:ascii="Times New Roman" w:hAnsi="Times New Roman" w:cs="Times New Roman"/>
          <w:b/>
          <w:bCs/>
          <w:sz w:val="24"/>
          <w:szCs w:val="24"/>
        </w:rPr>
      </w:pPr>
      <w:r w:rsidRPr="002E4022">
        <w:rPr>
          <w:rFonts w:ascii="Times New Roman" w:hAnsi="Times New Roman" w:cs="Times New Roman"/>
          <w:b/>
          <w:bCs/>
          <w:sz w:val="24"/>
          <w:szCs w:val="24"/>
        </w:rPr>
        <w:t>A</w:t>
      </w:r>
      <w:r>
        <w:rPr>
          <w:rFonts w:ascii="Times New Roman" w:hAnsi="Times New Roman" w:cs="Times New Roman"/>
          <w:b/>
          <w:bCs/>
          <w:sz w:val="24"/>
          <w:szCs w:val="24"/>
          <w:vertAlign w:val="subscript"/>
        </w:rPr>
        <w:t>8</w:t>
      </w:r>
    </w:p>
    <w:p w14:paraId="43897AC8" w14:textId="6AEB68E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r>
        <w:rPr>
          <w:rFonts w:ascii="Times New Roman" w:hAnsi="Times New Roman" w:cs="Times New Roman"/>
          <w:sz w:val="24"/>
          <w:szCs w:val="24"/>
        </w:rPr>
        <w:t>-</w:t>
      </w:r>
      <w:r w:rsidRPr="002E4022">
        <w:rPr>
          <w:rFonts w:ascii="Times New Roman" w:hAnsi="Times New Roman" w:cs="Times New Roman"/>
          <w:sz w:val="24"/>
          <w:szCs w:val="24"/>
        </w:rPr>
        <w:t>------------------------------------------------------</w:t>
      </w:r>
    </w:p>
    <w:p w14:paraId="0C38155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Number of imaginary frequencies: 0 </w:t>
      </w:r>
    </w:p>
    <w:p w14:paraId="5E9847E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Electronic energy: HF=-3874.508847</w:t>
      </w:r>
    </w:p>
    <w:p w14:paraId="130C69A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Zero-point correction = 1.019621 (Hartree/Particle)</w:t>
      </w:r>
    </w:p>
    <w:p w14:paraId="5E3EE11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ergy = 1.090840</w:t>
      </w:r>
    </w:p>
    <w:p w14:paraId="2D4F42D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thalpy = 1.091785</w:t>
      </w:r>
    </w:p>
    <w:p w14:paraId="54C4377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Gibbs Free Energy = 0.911121</w:t>
      </w:r>
    </w:p>
    <w:p w14:paraId="0691297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zero-point Energies = -3873.489226</w:t>
      </w:r>
    </w:p>
    <w:p w14:paraId="09EFEA5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Sum of electronic and thermal Energies = -3873.418007</w:t>
      </w:r>
    </w:p>
    <w:p w14:paraId="53FE8D2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thalpies = -3873.417062</w:t>
      </w:r>
    </w:p>
    <w:p w14:paraId="677936A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Free Energies = -3873.597726</w:t>
      </w:r>
    </w:p>
    <w:p w14:paraId="303294B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1F7EEC9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Cartesian Coordinates</w:t>
      </w:r>
    </w:p>
    <w:p w14:paraId="63484A9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6762002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0.451435   -0.760088   -0.563577</w:t>
      </w:r>
    </w:p>
    <w:p w14:paraId="35ACEA0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2.467797   -2.033272   -1.297849</w:t>
      </w:r>
    </w:p>
    <w:p w14:paraId="459BE7A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26          -2.675647    3.181043   -1.029993</w:t>
      </w:r>
    </w:p>
    <w:p w14:paraId="091330A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1.360043    1.191756    0.306556</w:t>
      </w:r>
    </w:p>
    <w:p w14:paraId="403E9D4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1.776876    0.011098    0.164823</w:t>
      </w:r>
    </w:p>
    <w:p w14:paraId="3D25B85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622702   -1.897384    1.157103</w:t>
      </w:r>
    </w:p>
    <w:p w14:paraId="6B1DB6D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545818   -2.445371   -1.402644</w:t>
      </w:r>
    </w:p>
    <w:p w14:paraId="6DFD7DF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481533    0.114539   -2.469135</w:t>
      </w:r>
    </w:p>
    <w:p w14:paraId="30D6A82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545512   -0.719859   -2.922454</w:t>
      </w:r>
    </w:p>
    <w:p w14:paraId="35FCB86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114258   -3.346295    0.247464</w:t>
      </w:r>
    </w:p>
    <w:p w14:paraId="3B3B2D0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256989   -3.156961   -2.537245</w:t>
      </w:r>
    </w:p>
    <w:p w14:paraId="683AFE5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006099    2.793142    0.100222</w:t>
      </w:r>
    </w:p>
    <w:p w14:paraId="3A3C548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788374    1.519183   -1.102612</w:t>
      </w:r>
    </w:p>
    <w:p w14:paraId="3783A1B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060537   -0.640924    1.861947</w:t>
      </w:r>
    </w:p>
    <w:p w14:paraId="4FE0188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661466    2.642999    1.029207</w:t>
      </w:r>
    </w:p>
    <w:p w14:paraId="63193F6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131899    2.868035    1.947721</w:t>
      </w:r>
    </w:p>
    <w:p w14:paraId="5AA2BFF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01125    3.862975    0.916769</w:t>
      </w:r>
    </w:p>
    <w:p w14:paraId="30AA52C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591974    4.641732    1.209157</w:t>
      </w:r>
    </w:p>
    <w:p w14:paraId="11354D3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084346    1.800160    0.068799</w:t>
      </w:r>
    </w:p>
    <w:p w14:paraId="44DF288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516670    2.555385    4.125824</w:t>
      </w:r>
    </w:p>
    <w:p w14:paraId="40232AD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363596    2.586614   -0.505254</w:t>
      </w:r>
    </w:p>
    <w:p w14:paraId="203086B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223187    2.155723   -1.500656</w:t>
      </w:r>
    </w:p>
    <w:p w14:paraId="00AC6B2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97896    0.272134    2.906567</w:t>
      </w:r>
    </w:p>
    <w:p w14:paraId="71968C4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017437   -0.600952    2.426159</w:t>
      </w:r>
    </w:p>
    <w:p w14:paraId="378F8D7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5.067570    2.042983   -1.318626</w:t>
      </w:r>
    </w:p>
    <w:p w14:paraId="1932797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02490   -0.071413   -3.221578</w:t>
      </w:r>
    </w:p>
    <w:p w14:paraId="406B0B1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161927    1.342537    2.117317</w:t>
      </w:r>
    </w:p>
    <w:p w14:paraId="6595866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024271   -3.191765   -2.255918</w:t>
      </w:r>
    </w:p>
    <w:p w14:paraId="345168A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63269    4.060049    0.466157</w:t>
      </w:r>
    </w:p>
    <w:p w14:paraId="322946C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072987    5.016525    0.364601</w:t>
      </w:r>
    </w:p>
    <w:p w14:paraId="748C43C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463014    0.309957    4.296246</w:t>
      </w:r>
    </w:p>
    <w:p w14:paraId="44106E0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637907    2.484954    2.734105</w:t>
      </w:r>
    </w:p>
    <w:p w14:paraId="4559C27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307093    3.326420    2.140306</w:t>
      </w:r>
    </w:p>
    <w:p w14:paraId="1F85DA0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524070    2.445809   -2.952741</w:t>
      </w:r>
    </w:p>
    <w:p w14:paraId="6D09D1A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919256    1.587474   -3.205079</w:t>
      </w:r>
    </w:p>
    <w:p w14:paraId="2CBCB35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252936   -2.045095    2.095759</w:t>
      </w:r>
    </w:p>
    <w:p w14:paraId="5E39932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822845   -0.894727    5.127892</w:t>
      </w:r>
    </w:p>
    <w:p w14:paraId="61D045D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147058   -0.612670    6.133973</w:t>
      </w:r>
    </w:p>
    <w:p w14:paraId="0E144C2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620716   -1.478464    4.660087</w:t>
      </w:r>
    </w:p>
    <w:p w14:paraId="3BBA687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949216   -1.550481    5.232442</w:t>
      </w:r>
    </w:p>
    <w:p w14:paraId="794626B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123154    3.908649   -0.673784</w:t>
      </w:r>
    </w:p>
    <w:p w14:paraId="134949D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380335    4.367382    0.284768</w:t>
      </w:r>
    </w:p>
    <w:p w14:paraId="7DA2E95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03838    4.612679   -1.237623</w:t>
      </w:r>
    </w:p>
    <w:p w14:paraId="6DDF855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051830    3.757262   -1.223168</w:t>
      </w:r>
    </w:p>
    <w:p w14:paraId="330ABAC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152569    4.610277   -2.447109</w:t>
      </w:r>
    </w:p>
    <w:p w14:paraId="3DAB9D3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114232    5.675356   -2.264547</w:t>
      </w:r>
    </w:p>
    <w:p w14:paraId="7BBA05D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550379   -0.645678   -0.520015</w:t>
      </w:r>
    </w:p>
    <w:p w14:paraId="2A7DF26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028763   -0.420310    0.800166</w:t>
      </w:r>
    </w:p>
    <w:p w14:paraId="3CCA0EC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326455   -0.169433    1.581675</w:t>
      </w:r>
    </w:p>
    <w:p w14:paraId="2EA681B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614111    2.897448   -0.356496</w:t>
      </w:r>
    </w:p>
    <w:p w14:paraId="44CB795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604922    3.316555   -0.518277</w:t>
      </w:r>
    </w:p>
    <w:p w14:paraId="4CFABDF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852014    1.613162   -2.532780</w:t>
      </w:r>
    </w:p>
    <w:p w14:paraId="4A57ACB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723058    2.253015   -2.699153</w:t>
      </w:r>
    </w:p>
    <w:p w14:paraId="208AA4F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233094    1.627686   -3.435258</w:t>
      </w:r>
    </w:p>
    <w:p w14:paraId="01E7EE4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6.199813    0.582699   -2.397047</w:t>
      </w:r>
    </w:p>
    <w:p w14:paraId="39ABE88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812790   -0.776880   -2.224793</w:t>
      </w:r>
    </w:p>
    <w:p w14:paraId="1303CC9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772390   -0.692431   -2.509894</w:t>
      </w:r>
    </w:p>
    <w:p w14:paraId="13CBEBD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092766   -1.252564   -2.854780</w:t>
      </w:r>
    </w:p>
    <w:p w14:paraId="1124233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838755   -1.526924   -3.595632</w:t>
      </w:r>
    </w:p>
    <w:p w14:paraId="326731E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208302   -1.590565    4.520623</w:t>
      </w:r>
    </w:p>
    <w:p w14:paraId="3BF2EEC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270440   -1.962014    5.540089</w:t>
      </w:r>
    </w:p>
    <w:p w14:paraId="71BED2B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443908    0.550111   -4.597033</w:t>
      </w:r>
    </w:p>
    <w:p w14:paraId="40A64D1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079792   -0.202797   -5.304213</w:t>
      </w:r>
    </w:p>
    <w:p w14:paraId="46E8FF9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444499    0.848858   -4.913897</w:t>
      </w:r>
    </w:p>
    <w:p w14:paraId="73A31F1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761908    1.401810   -4.611282</w:t>
      </w:r>
    </w:p>
    <w:p w14:paraId="53EBEB1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658104   -4.792663    2.659990</w:t>
      </w:r>
    </w:p>
    <w:p w14:paraId="1CA71E2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817193   -5.847565    2.862343</w:t>
      </w:r>
    </w:p>
    <w:p w14:paraId="523BE87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546340   -3.895574    3.696975</w:t>
      </w:r>
    </w:p>
    <w:p w14:paraId="5F51656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613782   -4.231445    4.728353</w:t>
      </w:r>
    </w:p>
    <w:p w14:paraId="50AC3A9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007884   -0.255508    4.269487</w:t>
      </w:r>
    </w:p>
    <w:p w14:paraId="7A51B88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896283    0.450936    5.085124</w:t>
      </w:r>
    </w:p>
    <w:p w14:paraId="2C2214C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274717    3.758628   -2.218138</w:t>
      </w:r>
    </w:p>
    <w:p w14:paraId="3283CD1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235020    4.066138   -1.827724</w:t>
      </w:r>
    </w:p>
    <w:p w14:paraId="055ED68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555467   -4.336403    1.325142</w:t>
      </w:r>
    </w:p>
    <w:p w14:paraId="22599CB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625484   -5.045563    0.505750</w:t>
      </w:r>
    </w:p>
    <w:p w14:paraId="62DEDD5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359029   -3.000787    1.051160</w:t>
      </w:r>
    </w:p>
    <w:p w14:paraId="1ADF4FC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245247   -2.690405    0.022500</w:t>
      </w:r>
    </w:p>
    <w:p w14:paraId="0403EC4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888603    2.422052   -2.527649</w:t>
      </w:r>
    </w:p>
    <w:p w14:paraId="258BD34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503736    1.542311   -2.419220</w:t>
      </w:r>
    </w:p>
    <w:p w14:paraId="00353E3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842075   -4.206488   -2.964265</w:t>
      </w:r>
    </w:p>
    <w:p w14:paraId="159F606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053053   -5.029478   -2.273172</w:t>
      </w:r>
    </w:p>
    <w:p w14:paraId="1E42F6C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331128   -4.604850   -3.841186</w:t>
      </w:r>
    </w:p>
    <w:p w14:paraId="0A02664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796632   -3.753089   -3.241794</w:t>
      </w:r>
    </w:p>
    <w:p w14:paraId="191A750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515560   -1.012562   -1.521144</w:t>
      </w:r>
    </w:p>
    <w:p w14:paraId="27077E9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7.309588   -0.889016    0.119242</w:t>
      </w:r>
    </w:p>
    <w:p w14:paraId="658FDE1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360263   -0.978078    0.377405</w:t>
      </w:r>
    </w:p>
    <w:p w14:paraId="5B47E88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768100   -1.135666   -3.200503</w:t>
      </w:r>
    </w:p>
    <w:p w14:paraId="70B06A8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446400   -1.312272   -4.222370</w:t>
      </w:r>
    </w:p>
    <w:p w14:paraId="3AF3443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190846    2.475940    0.837164</w:t>
      </w:r>
    </w:p>
    <w:p w14:paraId="218D9C6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132208    2.006400    1.075660</w:t>
      </w:r>
    </w:p>
    <w:p w14:paraId="50B6A0E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021281    1.796840    0.349734</w:t>
      </w:r>
    </w:p>
    <w:p w14:paraId="09482E5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173983   -0.526910   -0.911216</w:t>
      </w:r>
    </w:p>
    <w:p w14:paraId="31277B3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923675    1.456652    4.889161</w:t>
      </w:r>
    </w:p>
    <w:p w14:paraId="52AE566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812802    1.492383    5.970988</w:t>
      </w:r>
    </w:p>
    <w:p w14:paraId="053679F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924507    3.204595    0.822283</w:t>
      </w:r>
    </w:p>
    <w:p w14:paraId="15F13DC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938323    0.216839    2.939816</w:t>
      </w:r>
    </w:p>
    <w:p w14:paraId="62DB3D8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772326    1.272436    2.775296</w:t>
      </w:r>
    </w:p>
    <w:p w14:paraId="0FD530A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033506    3.799174    4.781078</w:t>
      </w:r>
    </w:p>
    <w:p w14:paraId="00B835C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34815    3.564797    5.724773</w:t>
      </w:r>
    </w:p>
    <w:p w14:paraId="35F32B1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752653    4.304147    4.129210</w:t>
      </w:r>
    </w:p>
    <w:p w14:paraId="4CC811F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765170    4.516582    5.006351</w:t>
      </w:r>
    </w:p>
    <w:p w14:paraId="3266913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071785    3.797042   -2.906123</w:t>
      </w:r>
    </w:p>
    <w:p w14:paraId="23DDCC5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070673    4.138259   -3.131070</w:t>
      </w:r>
    </w:p>
    <w:p w14:paraId="0EF3F10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308645   -2.969810    1.154291</w:t>
      </w:r>
    </w:p>
    <w:p w14:paraId="3F727CD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120470   -3.869044    2.350849</w:t>
      </w:r>
    </w:p>
    <w:p w14:paraId="262B77F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203862   -3.278146    3.266070</w:t>
      </w:r>
    </w:p>
    <w:p w14:paraId="6CA69D0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855679   -4.673892    2.348991</w:t>
      </w:r>
    </w:p>
    <w:p w14:paraId="4EE3861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109405   -4.284850    2.324743</w:t>
      </w:r>
    </w:p>
    <w:p w14:paraId="099AF05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552078    4.087186    1.873928</w:t>
      </w:r>
    </w:p>
    <w:p w14:paraId="18036CB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249793    3.517663    2.500021</w:t>
      </w:r>
    </w:p>
    <w:p w14:paraId="566D540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795781    4.518117    2.536116</w:t>
      </w:r>
    </w:p>
    <w:p w14:paraId="3B3E9F2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117893    4.907665    1.421784</w:t>
      </w:r>
    </w:p>
    <w:p w14:paraId="6C6CCE5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339591   -2.512605    3.448696</w:t>
      </w:r>
    </w:p>
    <w:p w14:paraId="2534053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365283   -0.536845    1.110399</w:t>
      </w:r>
    </w:p>
    <w:p w14:paraId="57B9F34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6.694525   -0.363222    2.130426</w:t>
      </w:r>
    </w:p>
    <w:p w14:paraId="13B6461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886912   -1.123429   -1.167347</w:t>
      </w:r>
    </w:p>
    <w:p w14:paraId="52AB46F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597914   -1.399848   -1.941230</w:t>
      </w:r>
    </w:p>
    <w:p w14:paraId="0FCDE8B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383453    0.833392   -1.830619</w:t>
      </w:r>
    </w:p>
    <w:p w14:paraId="69667C4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5.649724   -1.626988   -0.694940</w:t>
      </w:r>
    </w:p>
    <w:p w14:paraId="1BBB16B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3.609503   -1.084756    0.119910</w:t>
      </w:r>
    </w:p>
    <w:p w14:paraId="73638A0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895582   -1.113227    0.158669</w:t>
      </w:r>
    </w:p>
    <w:p w14:paraId="4CB2173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506631   -0.424906    1.366407</w:t>
      </w:r>
    </w:p>
    <w:p w14:paraId="6730699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291042   -1.058147    1.788384</w:t>
      </w:r>
    </w:p>
    <w:p w14:paraId="474EFDC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751953   -0.195543    2.119168</w:t>
      </w:r>
    </w:p>
    <w:p w14:paraId="3C6A78C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968869    0.509127    1.036361</w:t>
      </w:r>
    </w:p>
    <w:p w14:paraId="5BA97BE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4.229533   -3.274283   -2.094477</w:t>
      </w:r>
    </w:p>
    <w:p w14:paraId="100363E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199796   -4.095068   -1.585676</w:t>
      </w:r>
    </w:p>
    <w:p w14:paraId="6D1C489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903597   -2.684489   -1.635343</w:t>
      </w:r>
    </w:p>
    <w:p w14:paraId="711ABBF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0407B86A" w14:textId="6C11D680" w:rsidR="002E4022" w:rsidRPr="002E4022" w:rsidRDefault="002E4022" w:rsidP="00270E6B">
      <w:pPr>
        <w:jc w:val="both"/>
        <w:rPr>
          <w:rFonts w:ascii="Times New Roman" w:hAnsi="Times New Roman" w:cs="Times New Roman"/>
          <w:b/>
          <w:bCs/>
          <w:sz w:val="24"/>
          <w:szCs w:val="24"/>
        </w:rPr>
      </w:pPr>
      <w:r w:rsidRPr="002E4022">
        <w:rPr>
          <w:rFonts w:ascii="Times New Roman" w:hAnsi="Times New Roman" w:cs="Times New Roman"/>
          <w:b/>
          <w:bCs/>
          <w:sz w:val="24"/>
          <w:szCs w:val="24"/>
        </w:rPr>
        <w:t>A</w:t>
      </w:r>
      <w:r>
        <w:rPr>
          <w:rFonts w:ascii="Times New Roman" w:hAnsi="Times New Roman" w:cs="Times New Roman"/>
          <w:b/>
          <w:bCs/>
          <w:sz w:val="24"/>
          <w:szCs w:val="24"/>
          <w:vertAlign w:val="subscript"/>
        </w:rPr>
        <w:t>9</w:t>
      </w:r>
    </w:p>
    <w:p w14:paraId="01705E2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4ED7DC0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Number of imaginary frequencies: 0 </w:t>
      </w:r>
    </w:p>
    <w:p w14:paraId="4A20A95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Electronic energy: HF=-5261.8296389</w:t>
      </w:r>
    </w:p>
    <w:p w14:paraId="620C9D9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Zero-point correction = 1.011271 (Hartree/Particle)</w:t>
      </w:r>
    </w:p>
    <w:p w14:paraId="190735F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ergy = 1.088453</w:t>
      </w:r>
    </w:p>
    <w:p w14:paraId="44AD81A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thalpy = 1.089397</w:t>
      </w:r>
    </w:p>
    <w:p w14:paraId="4F54678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Gibbs Free Energy = 0.894343</w:t>
      </w:r>
    </w:p>
    <w:p w14:paraId="7414307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zero-point Energies = -5260.818367</w:t>
      </w:r>
    </w:p>
    <w:p w14:paraId="4593DBD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ergies = -5260.741186</w:t>
      </w:r>
    </w:p>
    <w:p w14:paraId="54665B5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thalpies = -5260.740242</w:t>
      </w:r>
    </w:p>
    <w:p w14:paraId="75CBF3D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Free Energies = -5260.935295</w:t>
      </w:r>
    </w:p>
    <w:p w14:paraId="2C55B4D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6F07E8E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Cartesian Coordinates</w:t>
      </w:r>
    </w:p>
    <w:p w14:paraId="1D7E103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0840562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45           0.260572   -0.375450   -0.092446</w:t>
      </w:r>
    </w:p>
    <w:p w14:paraId="2736305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2.694158   -1.081078    0.072385</w:t>
      </w:r>
    </w:p>
    <w:p w14:paraId="64EA7F4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26          -3.747598    2.009624   -2.143418</w:t>
      </w:r>
    </w:p>
    <w:p w14:paraId="1322C88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0.402723    1.900089    0.061664</w:t>
      </w:r>
    </w:p>
    <w:p w14:paraId="387399D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2.224843   -0.247220    0.069611</w:t>
      </w:r>
    </w:p>
    <w:p w14:paraId="45E0B84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256423   -0.652991    1.950116</w:t>
      </w:r>
    </w:p>
    <w:p w14:paraId="590B1F7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055187   -2.479905   -0.274017</w:t>
      </w:r>
    </w:p>
    <w:p w14:paraId="1AC3DD1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583885   -0.309778   -2.181851</w:t>
      </w:r>
    </w:p>
    <w:p w14:paraId="6706B88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831103   -0.597709   -1.983156</w:t>
      </w:r>
    </w:p>
    <w:p w14:paraId="07E17A0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278235   -1.684317    1.985631</w:t>
      </w:r>
    </w:p>
    <w:p w14:paraId="7012D20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099229   -2.984490   -0.666212</w:t>
      </w:r>
    </w:p>
    <w:p w14:paraId="1D1049E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316084    2.515821   -0.759466</w:t>
      </w:r>
    </w:p>
    <w:p w14:paraId="14F1252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463311    2.593643   -1.700833</w:t>
      </w:r>
    </w:p>
    <w:p w14:paraId="022BF08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662421   -0.435735    1.850228</w:t>
      </w:r>
    </w:p>
    <w:p w14:paraId="6AB792A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393673    3.886252    0.332711</w:t>
      </w:r>
    </w:p>
    <w:p w14:paraId="1F821D8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953505    4.098454    1.300167</w:t>
      </w:r>
    </w:p>
    <w:p w14:paraId="5DB3EDD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574668    3.031009   -0.535112</w:t>
      </w:r>
    </w:p>
    <w:p w14:paraId="5AB7CEC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510500    3.571368   -0.574014</w:t>
      </w:r>
    </w:p>
    <w:p w14:paraId="5884B6A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893076    2.842804   -0.448225</w:t>
      </w:r>
    </w:p>
    <w:p w14:paraId="7660295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239840    3.742420    3.382198</w:t>
      </w:r>
    </w:p>
    <w:p w14:paraId="621FC8E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854723    2.670410   -1.133457</w:t>
      </w:r>
    </w:p>
    <w:p w14:paraId="786BF48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669977    2.039226   -2.010181</w:t>
      </w:r>
    </w:p>
    <w:p w14:paraId="6091B7D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916487    2.054668    2.766111</w:t>
      </w:r>
    </w:p>
    <w:p w14:paraId="51476FD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753773    1.414792    2.507879</w:t>
      </w:r>
    </w:p>
    <w:p w14:paraId="3C99E9F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537105    3.350470   -2.164976</w:t>
      </w:r>
    </w:p>
    <w:p w14:paraId="77B25DC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759149   -0.477589   -2.647277</w:t>
      </w:r>
    </w:p>
    <w:p w14:paraId="10C5B24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066225    2.511390    1.744925</w:t>
      </w:r>
    </w:p>
    <w:p w14:paraId="0B56279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869862   -3.280915   -0.567085</w:t>
      </w:r>
    </w:p>
    <w:p w14:paraId="033989C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292525    3.561176   -0.858049</w:t>
      </w:r>
    </w:p>
    <w:p w14:paraId="51663F9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103992    4.573973   -1.178506</w:t>
      </w:r>
    </w:p>
    <w:p w14:paraId="5AA1C66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0.693742    2.425968    4.090373</w:t>
      </w:r>
    </w:p>
    <w:p w14:paraId="0B45C37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992992    3.365002    2.054173</w:t>
      </w:r>
    </w:p>
    <w:p w14:paraId="0E67DEA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653508    3.727695    1.276159</w:t>
      </w:r>
    </w:p>
    <w:p w14:paraId="41D6932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83916    0.894860   -3.702071</w:t>
      </w:r>
    </w:p>
    <w:p w14:paraId="5FD70B4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122226    0.251859   -3.596873</w:t>
      </w:r>
    </w:p>
    <w:p w14:paraId="57D804F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519495   -1.688444    2.538018</w:t>
      </w:r>
    </w:p>
    <w:p w14:paraId="1543930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97322    1.922959    5.189880</w:t>
      </w:r>
    </w:p>
    <w:p w14:paraId="5C6D6EA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043624    2.751102    5.751917</w:t>
      </w:r>
    </w:p>
    <w:p w14:paraId="6D3BE6F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407121    1.311956    4.783693</w:t>
      </w:r>
    </w:p>
    <w:p w14:paraId="2E17B4A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040937    1.308831    5.907262</w:t>
      </w:r>
    </w:p>
    <w:p w14:paraId="5E7AED8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543330    4.124296   -1.522985</w:t>
      </w:r>
    </w:p>
    <w:p w14:paraId="2CF7DD2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631472    4.800354   -0.667814</w:t>
      </w:r>
    </w:p>
    <w:p w14:paraId="3BEB7A4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244292    4.452397   -2.295897</w:t>
      </w:r>
    </w:p>
    <w:p w14:paraId="53BEEB9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463360    4.221316   -1.922848</w:t>
      </w:r>
    </w:p>
    <w:p w14:paraId="5E607B4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296373    2.774640   -3.985647</w:t>
      </w:r>
    </w:p>
    <w:p w14:paraId="3666764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603448    3.798906   -4.146103</w:t>
      </w:r>
    </w:p>
    <w:p w14:paraId="13D4B56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491337   -1.963784   -0.675876</w:t>
      </w:r>
    </w:p>
    <w:p w14:paraId="623FCC9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279173   -1.575383    0.442341</w:t>
      </w:r>
    </w:p>
    <w:p w14:paraId="4498A21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853163   -0.912830    1.182210</w:t>
      </w:r>
    </w:p>
    <w:p w14:paraId="2E8EE8A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022651    4.390633   -1.365224</w:t>
      </w:r>
    </w:p>
    <w:p w14:paraId="3B81280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861856    4.986277   -1.717573</w:t>
      </w:r>
    </w:p>
    <w:p w14:paraId="64E8DBE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204964    3.010243   -3.472603</w:t>
      </w:r>
    </w:p>
    <w:p w14:paraId="5448D41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529217    3.905926   -4.011727</w:t>
      </w:r>
    </w:p>
    <w:p w14:paraId="08FDE99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540103    2.439218   -4.127646</w:t>
      </w:r>
    </w:p>
    <w:p w14:paraId="0FF6771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099462    2.401324   -3.288607</w:t>
      </w:r>
    </w:p>
    <w:p w14:paraId="7D44245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459255   -1.962142   -2.021531</w:t>
      </w:r>
    </w:p>
    <w:p w14:paraId="3A322BA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44290   -1.619762   -2.185440</w:t>
      </w:r>
    </w:p>
    <w:p w14:paraId="31C101E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327331   -3.310620   -2.741841</w:t>
      </w:r>
    </w:p>
    <w:p w14:paraId="5473C8A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790179   -4.000084   -3.442774</w:t>
      </w:r>
    </w:p>
    <w:p w14:paraId="78E5633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002637   -0.523089    4.658975</w:t>
      </w:r>
    </w:p>
    <w:p w14:paraId="131B354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3.128928   -0.564470    5.737489</w:t>
      </w:r>
    </w:p>
    <w:p w14:paraId="15D8B76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887434   -0.529818   -4.156331</w:t>
      </w:r>
    </w:p>
    <w:p w14:paraId="3600712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064232   -1.566959   -4.460460</w:t>
      </w:r>
    </w:p>
    <w:p w14:paraId="4A02191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750176    0.059373   -4.477845</w:t>
      </w:r>
    </w:p>
    <w:p w14:paraId="4D88A5F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981205   -0.164821   -4.640686</w:t>
      </w:r>
    </w:p>
    <w:p w14:paraId="0E53300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261979   -4.115069    3.980813</w:t>
      </w:r>
    </w:p>
    <w:p w14:paraId="28661A5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160615   -5.051095    4.521764</w:t>
      </w:r>
    </w:p>
    <w:p w14:paraId="700E46D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583823   -2.957020    4.650077</w:t>
      </w:r>
    </w:p>
    <w:p w14:paraId="6EC1676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735948   -2.964793    5.726113</w:t>
      </w:r>
    </w:p>
    <w:p w14:paraId="0CA8891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110390    0.666464    3.982252</w:t>
      </w:r>
    </w:p>
    <w:p w14:paraId="38A0643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315601    1.589179    4.515647</w:t>
      </w:r>
    </w:p>
    <w:p w14:paraId="7C316D8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151199    1.686540   -3.635318</w:t>
      </w:r>
    </w:p>
    <w:p w14:paraId="0F4445F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219691    1.744268   -3.479861</w:t>
      </w:r>
    </w:p>
    <w:p w14:paraId="493DC25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054384   -4.080069    2.582624</w:t>
      </w:r>
    </w:p>
    <w:p w14:paraId="61547B3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786627   -4.990847    2.054904</w:t>
      </w:r>
    </w:p>
    <w:p w14:paraId="0108968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184646   -2.901322    1.881841</w:t>
      </w:r>
    </w:p>
    <w:p w14:paraId="4183517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988590   -2.896452    0.819974</w:t>
      </w:r>
    </w:p>
    <w:p w14:paraId="65D94AA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342995    0.525652   -3.457452</w:t>
      </w:r>
    </w:p>
    <w:p w14:paraId="5C12AB3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688585   -0.448795   -3.148226</w:t>
      </w:r>
    </w:p>
    <w:p w14:paraId="533FF53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472439   -4.727556   -0.806550</w:t>
      </w:r>
    </w:p>
    <w:p w14:paraId="57AEFF5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856401   -5.346008    0.012346</w:t>
      </w:r>
    </w:p>
    <w:p w14:paraId="6F86ADE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895050   -5.090907   -1.749901</w:t>
      </w:r>
    </w:p>
    <w:p w14:paraId="1CCB70E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612470   -4.825650   -0.846676</w:t>
      </w:r>
    </w:p>
    <w:p w14:paraId="43B842D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077356   -2.880876   -1.615555</w:t>
      </w:r>
    </w:p>
    <w:p w14:paraId="0EE8E68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137566   -2.934831   -0.320986</w:t>
      </w:r>
    </w:p>
    <w:p w14:paraId="17E1B51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150361   -3.296960   -0.173529</w:t>
      </w:r>
    </w:p>
    <w:p w14:paraId="48EE307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043432   -2.862313   -2.939665</w:t>
      </w:r>
    </w:p>
    <w:p w14:paraId="74C5322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472268   -3.190040   -3.803254</w:t>
      </w:r>
    </w:p>
    <w:p w14:paraId="4C21A02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414369    1.655653   -0.228691</w:t>
      </w:r>
    </w:p>
    <w:p w14:paraId="410951B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200630    0.963500    0.027789</w:t>
      </w:r>
    </w:p>
    <w:p w14:paraId="1D9145C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3.021308    1.323444   -0.349408</w:t>
      </w:r>
    </w:p>
    <w:p w14:paraId="692FC5A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154842   -1.498573   -0.916413</w:t>
      </w:r>
    </w:p>
    <w:p w14:paraId="68BD8A8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394676    3.262774    4.382432</w:t>
      </w:r>
    </w:p>
    <w:p w14:paraId="4A77489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82958    3.546720    5.415967</w:t>
      </w:r>
    </w:p>
    <w:p w14:paraId="5D29690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466446    4.666949   -0.115751</w:t>
      </w:r>
    </w:p>
    <w:p w14:paraId="18AF220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50128    0.704207    2.579512</w:t>
      </w:r>
    </w:p>
    <w:p w14:paraId="11B8993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038767    1.657095    2.077101</w:t>
      </w:r>
    </w:p>
    <w:p w14:paraId="71DAC1C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425408    4.618123    3.708063</w:t>
      </w:r>
    </w:p>
    <w:p w14:paraId="7049A1B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393409    4.966519    4.743917</w:t>
      </w:r>
    </w:p>
    <w:p w14:paraId="53CF194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367698    4.073387    3.568808</w:t>
      </w:r>
    </w:p>
    <w:p w14:paraId="4B0A244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466172    5.496953    3.055854</w:t>
      </w:r>
    </w:p>
    <w:p w14:paraId="5F1F271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56167    2.282488   -4.030348</w:t>
      </w:r>
    </w:p>
    <w:p w14:paraId="492C638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069852    2.869932   -4.227643</w:t>
      </w:r>
    </w:p>
    <w:p w14:paraId="46F2B2F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188535   -1.318892    2.512147</w:t>
      </w:r>
    </w:p>
    <w:p w14:paraId="67C7A84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932804   -1.715054    3.945753</w:t>
      </w:r>
    </w:p>
    <w:p w14:paraId="718FBF1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443709   -0.891706    4.470106</w:t>
      </w:r>
    </w:p>
    <w:p w14:paraId="32A3265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865979   -1.994639    4.435287</w:t>
      </w:r>
    </w:p>
    <w:p w14:paraId="3802554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244567   -2.565806    3.957025</w:t>
      </w:r>
    </w:p>
    <w:p w14:paraId="4C8E932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023037    5.761033    0.761031</w:t>
      </w:r>
    </w:p>
    <w:p w14:paraId="14B043D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669430    5.340487    1.540573</w:t>
      </w:r>
    </w:p>
    <w:p w14:paraId="4928696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224685    6.313666    1.266408</w:t>
      </w:r>
    </w:p>
    <w:p w14:paraId="2E6142E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619982    6.472795    0.184088</w:t>
      </w:r>
    </w:p>
    <w:p w14:paraId="64507C9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12626   -1.723369    3.958774</w:t>
      </w:r>
    </w:p>
    <w:p w14:paraId="7EC9BE6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562184   -2.044703    0.614626</w:t>
      </w:r>
    </w:p>
    <w:p w14:paraId="1C9A125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133953   -1.733150    1.483515</w:t>
      </w:r>
    </w:p>
    <w:p w14:paraId="5DBE71F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404612   -3.343534   -1.409623</w:t>
      </w:r>
    </w:p>
    <w:p w14:paraId="6E25F85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829006   -4.033011   -2.134553</w:t>
      </w:r>
    </w:p>
    <w:p w14:paraId="41B476D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068567    1.802883   -2.320607</w:t>
      </w:r>
    </w:p>
    <w:p w14:paraId="433F3B1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025342   -2.964733   -0.097917</w:t>
      </w:r>
    </w:p>
    <w:p w14:paraId="6BC9E0C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5.364988   -3.131922   -1.353687</w:t>
      </w:r>
    </w:p>
    <w:p w14:paraId="3AC117D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8           4.903909   -3.946154    0.693756</w:t>
      </w:r>
    </w:p>
    <w:p w14:paraId="1CBBB1E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4.766988   -1.725191    0.300496</w:t>
      </w:r>
    </w:p>
    <w:p w14:paraId="67A5946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9           3.890120   -5.163084   -1.216444</w:t>
      </w:r>
    </w:p>
    <w:p w14:paraId="563A51C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9           5.528819   -0.613455   -1.884103</w:t>
      </w:r>
    </w:p>
    <w:p w14:paraId="1660723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335641    1.314560    0.765828</w:t>
      </w:r>
    </w:p>
    <w:p w14:paraId="0D0AC54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777449    2.156658    1.955515</w:t>
      </w:r>
    </w:p>
    <w:p w14:paraId="713E329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323349    1.504083    2.645948</w:t>
      </w:r>
    </w:p>
    <w:p w14:paraId="7A26CA5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440377    2.957839    1.625432</w:t>
      </w:r>
    </w:p>
    <w:p w14:paraId="3D2DCB4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919239    2.569374    2.489888</w:t>
      </w:r>
    </w:p>
    <w:p w14:paraId="20DBD13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4.999537    1.317096   -0.279690</w:t>
      </w:r>
    </w:p>
    <w:p w14:paraId="2BF4DDF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3.255499    0.639592    1.001516</w:t>
      </w:r>
    </w:p>
    <w:p w14:paraId="6BF49AD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13A9B434" w14:textId="04BEA6AA" w:rsidR="002E4022" w:rsidRPr="002E4022" w:rsidRDefault="002E4022" w:rsidP="00270E6B">
      <w:pPr>
        <w:jc w:val="both"/>
        <w:rPr>
          <w:rFonts w:ascii="Times New Roman" w:hAnsi="Times New Roman" w:cs="Times New Roman"/>
          <w:b/>
          <w:bCs/>
          <w:sz w:val="24"/>
          <w:szCs w:val="24"/>
        </w:rPr>
      </w:pPr>
      <w:r w:rsidRPr="002E4022">
        <w:rPr>
          <w:rFonts w:ascii="Times New Roman" w:hAnsi="Times New Roman" w:cs="Times New Roman"/>
          <w:b/>
          <w:bCs/>
          <w:sz w:val="24"/>
          <w:szCs w:val="24"/>
        </w:rPr>
        <w:t>A</w:t>
      </w:r>
      <w:r w:rsidRPr="002E4022">
        <w:rPr>
          <w:rFonts w:ascii="Times New Roman" w:hAnsi="Times New Roman" w:cs="Times New Roman"/>
          <w:b/>
          <w:bCs/>
          <w:sz w:val="24"/>
          <w:szCs w:val="24"/>
          <w:vertAlign w:val="subscript"/>
        </w:rPr>
        <w:t>1</w:t>
      </w:r>
      <w:r>
        <w:rPr>
          <w:rFonts w:ascii="Times New Roman" w:hAnsi="Times New Roman" w:cs="Times New Roman"/>
          <w:b/>
          <w:bCs/>
          <w:sz w:val="24"/>
          <w:szCs w:val="24"/>
          <w:vertAlign w:val="subscript"/>
        </w:rPr>
        <w:t>0</w:t>
      </w:r>
    </w:p>
    <w:p w14:paraId="04D095F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511606E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Number of imaginary frequencies: 0 </w:t>
      </w:r>
    </w:p>
    <w:p w14:paraId="55130A5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Electronic energy: HF=-4206.4043732</w:t>
      </w:r>
    </w:p>
    <w:p w14:paraId="5681215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Zero-point correction = 1.121527 (Hartree/Particle)</w:t>
      </w:r>
    </w:p>
    <w:p w14:paraId="32EA0AF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ergy = 1.199504</w:t>
      </w:r>
    </w:p>
    <w:p w14:paraId="57B343D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thalpy = 1.200448</w:t>
      </w:r>
    </w:p>
    <w:p w14:paraId="133EDCC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Gibbs Free Energy = 1.003797</w:t>
      </w:r>
    </w:p>
    <w:p w14:paraId="6DA8D5A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zero-point Energies = -4205.282846</w:t>
      </w:r>
    </w:p>
    <w:p w14:paraId="011917D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ergies = -4205.204869</w:t>
      </w:r>
    </w:p>
    <w:p w14:paraId="3AB4B1E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thalpies = -4205.203925</w:t>
      </w:r>
    </w:p>
    <w:p w14:paraId="4118DA9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Free Energies = -4205.400576</w:t>
      </w:r>
    </w:p>
    <w:p w14:paraId="718757C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703E731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Cartesian Coordinates</w:t>
      </w:r>
    </w:p>
    <w:p w14:paraId="26D1E31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5D01C9F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0.084422   -0.498934    0.429963</w:t>
      </w:r>
    </w:p>
    <w:p w14:paraId="28ACDB3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2.336294   -1.139523    1.271582</w:t>
      </w:r>
    </w:p>
    <w:p w14:paraId="0A61F34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26          -2.997603    0.424169   -3.435466</w:t>
      </w:r>
    </w:p>
    <w:p w14:paraId="6ABF4DD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5           0.487938    1.579231   -0.525171</w:t>
      </w:r>
    </w:p>
    <w:p w14:paraId="48197FB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2.301454   -0.226383   -0.065989</w:t>
      </w:r>
    </w:p>
    <w:p w14:paraId="1545E7E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224670    0.182222    2.350790</w:t>
      </w:r>
    </w:p>
    <w:p w14:paraId="35DD460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421489   -2.435328    1.193839</w:t>
      </w:r>
    </w:p>
    <w:p w14:paraId="04D4699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655599   -1.412284   -1.378072</w:t>
      </w:r>
    </w:p>
    <w:p w14:paraId="63E380A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819120   -1.539043   -0.715325</w:t>
      </w:r>
    </w:p>
    <w:p w14:paraId="29CC36E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609617   -0.871712    3.178081</w:t>
      </w:r>
    </w:p>
    <w:p w14:paraId="1A621AE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708650   -3.117445    1.302524</w:t>
      </w:r>
    </w:p>
    <w:p w14:paraId="40AEB62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792846    1.592475   -2.254498</w:t>
      </w:r>
    </w:p>
    <w:p w14:paraId="098E024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198086    1.486902   -1.329940</w:t>
      </w:r>
    </w:p>
    <w:p w14:paraId="27F9518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080197    0.575423    1.394884</w:t>
      </w:r>
    </w:p>
    <w:p w14:paraId="22B980A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299574    3.690054   -0.921896</w:t>
      </w:r>
    </w:p>
    <w:p w14:paraId="418A8ED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90384    4.336496   -0.602947</w:t>
      </w:r>
    </w:p>
    <w:p w14:paraId="7B96C31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939823    2.197003   -2.909007</w:t>
      </w:r>
    </w:p>
    <w:p w14:paraId="61C651C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754753    2.638550   -3.465820</w:t>
      </w:r>
    </w:p>
    <w:p w14:paraId="103BD04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138617    2.298810   -0.917121</w:t>
      </w:r>
    </w:p>
    <w:p w14:paraId="61B2FCB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701637    4.950393    0.464106</w:t>
      </w:r>
    </w:p>
    <w:p w14:paraId="2A9654D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285700    1.473867   -2.251226</w:t>
      </w:r>
    </w:p>
    <w:p w14:paraId="6441C42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035500    0.439293   -2.502923</w:t>
      </w:r>
    </w:p>
    <w:p w14:paraId="4A0FC6C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070705    3.061150    1.745075</w:t>
      </w:r>
    </w:p>
    <w:p w14:paraId="5A4A286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65086    2.331810    2.227584</w:t>
      </w:r>
    </w:p>
    <w:p w14:paraId="69FD866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419356    2.039071   -1.726769</w:t>
      </w:r>
    </w:p>
    <w:p w14:paraId="3E1B29F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882851   -1.744447   -1.539455</w:t>
      </w:r>
    </w:p>
    <w:p w14:paraId="3324BF5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317631    2.951454    0.371822</w:t>
      </w:r>
    </w:p>
    <w:p w14:paraId="23CC6C2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457818   -3.328316    1.360056</w:t>
      </w:r>
    </w:p>
    <w:p w14:paraId="745EEDC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551641    2.416021   -3.146348</w:t>
      </w:r>
    </w:p>
    <w:p w14:paraId="78D61AE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142805    3.056058   -3.913516</w:t>
      </w:r>
    </w:p>
    <w:p w14:paraId="48D20D2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662466    4.079255    2.496195</w:t>
      </w:r>
    </w:p>
    <w:p w14:paraId="3D5005F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120091    3.906912   -0.263359</w:t>
      </w:r>
    </w:p>
    <w:p w14:paraId="420171F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311418    3.844514   -1.326154</w:t>
      </w:r>
    </w:p>
    <w:p w14:paraId="4C7D715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2.128353   -1.385721   -3.912543</w:t>
      </w:r>
    </w:p>
    <w:p w14:paraId="0371C5F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01421   -1.869798   -3.277311</w:t>
      </w:r>
    </w:p>
    <w:p w14:paraId="3EC4406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218447   -0.122315    2.642626</w:t>
      </w:r>
    </w:p>
    <w:p w14:paraId="09E7F86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488326    4.119174    3.992962</w:t>
      </w:r>
    </w:p>
    <w:p w14:paraId="23305AD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46523    5.139859    4.382249</w:t>
      </w:r>
    </w:p>
    <w:p w14:paraId="111A778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471221    3.689822    4.294746</w:t>
      </w:r>
    </w:p>
    <w:p w14:paraId="3F69169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280545    3.533989    4.476798</w:t>
      </w:r>
    </w:p>
    <w:p w14:paraId="3D948BC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365393    2.380517   -3.303893</w:t>
      </w:r>
    </w:p>
    <w:p w14:paraId="06C4155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230701    3.442140   -3.079976</w:t>
      </w:r>
    </w:p>
    <w:p w14:paraId="2B7434C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078409    2.175107   -4.282634</w:t>
      </w:r>
    </w:p>
    <w:p w14:paraId="24188AC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36476    2.193237   -3.370901</w:t>
      </w:r>
    </w:p>
    <w:p w14:paraId="5C90FD1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075901    0.036974   -5.466350</w:t>
      </w:r>
    </w:p>
    <w:p w14:paraId="414B0EF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194307    0.801807   -6.221433</w:t>
      </w:r>
    </w:p>
    <w:p w14:paraId="7788D90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609414   -2.016147   -0.285438</w:t>
      </w:r>
    </w:p>
    <w:p w14:paraId="57FA416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522359   -1.052353    0.224522</w:t>
      </w:r>
    </w:p>
    <w:p w14:paraId="36ABC2E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149931   -0.094841    0.558135</w:t>
      </w:r>
    </w:p>
    <w:p w14:paraId="766080B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549869    3.433090   -1.740579</w:t>
      </w:r>
    </w:p>
    <w:p w14:paraId="6F35D44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492489    3.875008   -2.056321</w:t>
      </w:r>
    </w:p>
    <w:p w14:paraId="7F1E6B4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582144    1.137828   -2.052381</w:t>
      </w:r>
    </w:p>
    <w:p w14:paraId="4D05A25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299256    1.624943   -2.719334</w:t>
      </w:r>
    </w:p>
    <w:p w14:paraId="6C32861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256973    0.201369   -2.512937</w:t>
      </w:r>
    </w:p>
    <w:p w14:paraId="694F75C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109659    0.859228   -1.134775</w:t>
      </w:r>
    </w:p>
    <w:p w14:paraId="28652C9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395516   -2.806787   -0.931320</w:t>
      </w:r>
    </w:p>
    <w:p w14:paraId="4C6BFDD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332549   -2.634374   -1.033468</w:t>
      </w:r>
    </w:p>
    <w:p w14:paraId="65F5CCF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278694   -4.290883   -1.197126</w:t>
      </w:r>
    </w:p>
    <w:p w14:paraId="21C3F6F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704639   -5.245458   -1.493596</w:t>
      </w:r>
    </w:p>
    <w:p w14:paraId="75E7460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021471    1.976799    3.661213</w:t>
      </w:r>
    </w:p>
    <w:p w14:paraId="4475D5D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385403    2.508659    4.536283</w:t>
      </w:r>
    </w:p>
    <w:p w14:paraId="7798FFD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240438   -2.439262   -2.829636</w:t>
      </w:r>
    </w:p>
    <w:p w14:paraId="439C463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052805   -3.511702   -2.709061</w:t>
      </w:r>
    </w:p>
    <w:p w14:paraId="5D3F1EF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3.301579   -2.303209   -3.041709</w:t>
      </w:r>
    </w:p>
    <w:p w14:paraId="5994129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623623   -2.073392   -3.652881</w:t>
      </w:r>
    </w:p>
    <w:p w14:paraId="209B214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548021   -1.413319    5.144014</w:t>
      </w:r>
    </w:p>
    <w:p w14:paraId="7A58472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672033   -1.920661    6.095915</w:t>
      </w:r>
    </w:p>
    <w:p w14:paraId="27AEA35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863468   -0.079974    5.021012</w:t>
      </w:r>
    </w:p>
    <w:p w14:paraId="71BE454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238493    0.480354    5.873279</w:t>
      </w:r>
    </w:p>
    <w:p w14:paraId="2B73D55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868962    2.622673    2.459099</w:t>
      </w:r>
    </w:p>
    <w:p w14:paraId="15CC0E8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098486    3.678572    2.364308</w:t>
      </w:r>
    </w:p>
    <w:p w14:paraId="5054F83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130668   -0.654227   -4.798228</w:t>
      </w:r>
    </w:p>
    <w:p w14:paraId="66C2A31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189267   -0.501204   -4.956641</w:t>
      </w:r>
    </w:p>
    <w:p w14:paraId="53F80FD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051972   -2.121601    4.024799</w:t>
      </w:r>
    </w:p>
    <w:p w14:paraId="6E84541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787269   -3.170011    4.124167</w:t>
      </w:r>
    </w:p>
    <w:p w14:paraId="659ADDE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892609   -1.493973    2.809037</w:t>
      </w:r>
    </w:p>
    <w:p w14:paraId="013FE85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477046   -2.053348    1.983569</w:t>
      </w:r>
    </w:p>
    <w:p w14:paraId="0BC05FD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548517   -1.531286   -3.837455</w:t>
      </w:r>
    </w:p>
    <w:p w14:paraId="6E2A857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085870   -2.161267   -3.145766</w:t>
      </w:r>
    </w:p>
    <w:p w14:paraId="704F05F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016624   -4.726223    1.672592</w:t>
      </w:r>
    </w:p>
    <w:p w14:paraId="22A42A1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244675   -4.784451    2.742251</w:t>
      </w:r>
    </w:p>
    <w:p w14:paraId="0EEFCD7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758308   -5.459222    1.444522</w:t>
      </w:r>
    </w:p>
    <w:p w14:paraId="20A8F8B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932227   -4.943633    1.118814</w:t>
      </w:r>
    </w:p>
    <w:p w14:paraId="0D5937D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144804   -3.290047   -0.684371</w:t>
      </w:r>
    </w:p>
    <w:p w14:paraId="32C07DB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389864   -2.571051   -0.078523</w:t>
      </w:r>
    </w:p>
    <w:p w14:paraId="1DA38EF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453845   -2.769126    0.005739</w:t>
      </w:r>
    </w:p>
    <w:p w14:paraId="26AFE65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30863   -4.053877   -1.319982</w:t>
      </w:r>
    </w:p>
    <w:p w14:paraId="45240D7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270011   -4.816646   -1.720287</w:t>
      </w:r>
    </w:p>
    <w:p w14:paraId="1326609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061435    1.238830   -1.869455</w:t>
      </w:r>
    </w:p>
    <w:p w14:paraId="4254FF3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982233    0.835369   -1.478531</w:t>
      </w:r>
    </w:p>
    <w:p w14:paraId="51D0945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40307    0.867007   -1.440700</w:t>
      </w:r>
    </w:p>
    <w:p w14:paraId="49D7848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197585   -1.796043   -0.428141</w:t>
      </w:r>
    </w:p>
    <w:p w14:paraId="6C040E5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471333    5.014707    1.841976</w:t>
      </w:r>
    </w:p>
    <w:p w14:paraId="72A76E5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1.937237    5.809628    2.420669</w:t>
      </w:r>
    </w:p>
    <w:p w14:paraId="1C40926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503881    4.268666   -1.337734</w:t>
      </w:r>
    </w:p>
    <w:p w14:paraId="743DB6C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401726    1.918669    1.326971</w:t>
      </w:r>
    </w:p>
    <w:p w14:paraId="7E9930E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284196    2.456828    0.396773</w:t>
      </w:r>
    </w:p>
    <w:p w14:paraId="55F5F4A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549664    5.986248   -0.233586</w:t>
      </w:r>
    </w:p>
    <w:p w14:paraId="57B738F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316935    6.389537    0.433839</w:t>
      </w:r>
    </w:p>
    <w:p w14:paraId="2B11C34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048642    5.563355   -1.110635</w:t>
      </w:r>
    </w:p>
    <w:p w14:paraId="637C9F2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941270    6.831490   -0.577985</w:t>
      </w:r>
    </w:p>
    <w:p w14:paraId="3EF295C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837804   -0.420231   -4.920473</w:t>
      </w:r>
    </w:p>
    <w:p w14:paraId="7B67C6E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853894   -0.060559   -5.188418</w:t>
      </w:r>
    </w:p>
    <w:p w14:paraId="5745A7A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523187   -0.230825    3.299691</w:t>
      </w:r>
    </w:p>
    <w:p w14:paraId="263DFD6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036207    0.081922    4.692449</w:t>
      </w:r>
    </w:p>
    <w:p w14:paraId="332F075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217782    1.142694    4.758561</w:t>
      </w:r>
    </w:p>
    <w:p w14:paraId="2E38C9C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795997   -0.174135    5.430753</w:t>
      </w:r>
    </w:p>
    <w:p w14:paraId="53A0B95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880115   -0.483315    4.883393</w:t>
      </w:r>
    </w:p>
    <w:p w14:paraId="57F342B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679752    5.767545   -1.304181</w:t>
      </w:r>
    </w:p>
    <w:p w14:paraId="2A52D62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083521    6.093373   -0.337643</w:t>
      </w:r>
    </w:p>
    <w:p w14:paraId="46EE32B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726931    6.285216   -1.449303</w:t>
      </w:r>
    </w:p>
    <w:p w14:paraId="3B1C783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374487    6.106086   -2.078439</w:t>
      </w:r>
    </w:p>
    <w:p w14:paraId="4E3B9DE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707672    0.597297    3.782491</w:t>
      </w:r>
    </w:p>
    <w:p w14:paraId="6024B5C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869450   -1.319921    0.323772</w:t>
      </w:r>
    </w:p>
    <w:p w14:paraId="7B5E627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536901   -0.562327    0.723128</w:t>
      </w:r>
    </w:p>
    <w:p w14:paraId="6EF5556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539679   -3.533026   -0.568999</w:t>
      </w:r>
    </w:p>
    <w:p w14:paraId="54D99A1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921081   -4.502248   -0.878622</w:t>
      </w:r>
    </w:p>
    <w:p w14:paraId="3AF9708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111624    0.413076   -1.286398</w:t>
      </w:r>
    </w:p>
    <w:p w14:paraId="0E5F7EE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5.094032    0.513196    1.754536</w:t>
      </w:r>
    </w:p>
    <w:p w14:paraId="009542A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869218    0.821894    1.467637</w:t>
      </w:r>
    </w:p>
    <w:p w14:paraId="792B0AD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067743    1.223140    1.714104</w:t>
      </w:r>
    </w:p>
    <w:p w14:paraId="034B8B7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197576    2.717417    1.944965</w:t>
      </w:r>
    </w:p>
    <w:p w14:paraId="0432EE0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838181    2.896900    2.811788</w:t>
      </w:r>
    </w:p>
    <w:p w14:paraId="30E2AEE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3.223102    3.186208    2.083710</w:t>
      </w:r>
    </w:p>
    <w:p w14:paraId="035BD5E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679440    3.161669    1.069775</w:t>
      </w:r>
    </w:p>
    <w:p w14:paraId="7528F5C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141139   -2.557841   -2.467899</w:t>
      </w:r>
    </w:p>
    <w:p w14:paraId="3F6913F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153833   -2.934795   -1.558039</w:t>
      </w:r>
    </w:p>
    <w:p w14:paraId="3D2EDB8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112675   -2.398206   -0.259363</w:t>
      </w:r>
    </w:p>
    <w:p w14:paraId="49A938E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110388   -1.478341    0.102381</w:t>
      </w:r>
    </w:p>
    <w:p w14:paraId="7BF9458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8.113624   -1.110775   -0.795605</w:t>
      </w:r>
    </w:p>
    <w:p w14:paraId="24EDCBD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8.126428   -1.643933   -2.085640</w:t>
      </w:r>
    </w:p>
    <w:p w14:paraId="51B2227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149470   -2.977980   -3.470289</w:t>
      </w:r>
    </w:p>
    <w:p w14:paraId="39E118E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393244   -3.654229   -1.846831</w:t>
      </w:r>
    </w:p>
    <w:p w14:paraId="0B844DE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096957   -1.032354    1.091772</w:t>
      </w:r>
    </w:p>
    <w:p w14:paraId="6DAE3CE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878942   -0.401294   -0.493028</w:t>
      </w:r>
    </w:p>
    <w:p w14:paraId="506493B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901327   -1.351355   -2.789058</w:t>
      </w:r>
    </w:p>
    <w:p w14:paraId="3D84775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5           4.935598   -2.792869    0.700688</w:t>
      </w:r>
    </w:p>
    <w:p w14:paraId="1DE297C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4.518251   -1.979008    1.732434</w:t>
      </w:r>
    </w:p>
    <w:p w14:paraId="18E6557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4.281967   -3.972398    0.486509</w:t>
      </w:r>
    </w:p>
    <w:p w14:paraId="576A50D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452425   -3.987622    0.991767</w:t>
      </w:r>
    </w:p>
    <w:p w14:paraId="24ACE77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883369   -1.038748    1.740892</w:t>
      </w:r>
    </w:p>
    <w:p w14:paraId="18383DB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61E39AED" w14:textId="78D603BB" w:rsidR="002E4022" w:rsidRPr="002E4022" w:rsidRDefault="002E4022" w:rsidP="00270E6B">
      <w:pPr>
        <w:jc w:val="both"/>
        <w:rPr>
          <w:rFonts w:ascii="Times New Roman" w:hAnsi="Times New Roman" w:cs="Times New Roman"/>
          <w:b/>
          <w:bCs/>
          <w:sz w:val="24"/>
          <w:szCs w:val="24"/>
        </w:rPr>
      </w:pPr>
      <w:r w:rsidRPr="002E4022">
        <w:rPr>
          <w:rFonts w:ascii="Times New Roman" w:hAnsi="Times New Roman" w:cs="Times New Roman"/>
          <w:b/>
          <w:bCs/>
          <w:sz w:val="24"/>
          <w:szCs w:val="24"/>
        </w:rPr>
        <w:t>A</w:t>
      </w:r>
      <w:r w:rsidRPr="002E4022">
        <w:rPr>
          <w:rFonts w:ascii="Times New Roman" w:hAnsi="Times New Roman" w:cs="Times New Roman"/>
          <w:b/>
          <w:bCs/>
          <w:sz w:val="24"/>
          <w:szCs w:val="24"/>
          <w:vertAlign w:val="subscript"/>
        </w:rPr>
        <w:t>1</w:t>
      </w:r>
      <w:r>
        <w:rPr>
          <w:rFonts w:ascii="Times New Roman" w:hAnsi="Times New Roman" w:cs="Times New Roman"/>
          <w:b/>
          <w:bCs/>
          <w:sz w:val="24"/>
          <w:szCs w:val="24"/>
          <w:vertAlign w:val="subscript"/>
        </w:rPr>
        <w:t>1</w:t>
      </w:r>
    </w:p>
    <w:p w14:paraId="504ECBD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79EE03F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Number of imaginary frequencies: 0 </w:t>
      </w:r>
    </w:p>
    <w:p w14:paraId="3B1A076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Electronic energy: HF=-3798.0257866</w:t>
      </w:r>
    </w:p>
    <w:p w14:paraId="709B902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Zero-point correction = 0.993135 (Hartree/Particle)</w:t>
      </w:r>
    </w:p>
    <w:p w14:paraId="1AF6F54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ergy = 1.062405</w:t>
      </w:r>
    </w:p>
    <w:p w14:paraId="0F2D54A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thalpy = 1.063349</w:t>
      </w:r>
    </w:p>
    <w:p w14:paraId="59146D2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Gibbs Free Energy = 0.884512</w:t>
      </w:r>
    </w:p>
    <w:p w14:paraId="7FACEBC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zero-point Energies = -3797.032651</w:t>
      </w:r>
    </w:p>
    <w:p w14:paraId="27DF07D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ergies = -3796.963382</w:t>
      </w:r>
    </w:p>
    <w:p w14:paraId="323D94C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thalpies = -3796.962437</w:t>
      </w:r>
    </w:p>
    <w:p w14:paraId="7F8295C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Sum of electronic and thermal Free Energies = -3797.141274</w:t>
      </w:r>
    </w:p>
    <w:p w14:paraId="4FB8BF3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7D8BBB2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Cartesian Coordinates</w:t>
      </w:r>
    </w:p>
    <w:p w14:paraId="7497A6C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78E5F17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2.262396    0.439016   -0.316584</w:t>
      </w:r>
    </w:p>
    <w:p w14:paraId="286C4B1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3.848090    2.117194   -1.151295</w:t>
      </w:r>
    </w:p>
    <w:p w14:paraId="5D89F03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26           3.688639   -2.161286   -1.506924</w:t>
      </w:r>
    </w:p>
    <w:p w14:paraId="0FD0A08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0.796023   -1.419507    0.355179</w:t>
      </w:r>
    </w:p>
    <w:p w14:paraId="51AA55B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2.313493    0.529048    0.400969</w:t>
      </w:r>
    </w:p>
    <w:p w14:paraId="0EA854E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770487    1.833132   -0.737231</w:t>
      </w:r>
    </w:p>
    <w:p w14:paraId="6ACE1DE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3.910474   -0.730431    0.072892</w:t>
      </w:r>
    </w:p>
    <w:p w14:paraId="005ED82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521308    1.333232    1.528766</w:t>
      </w:r>
    </w:p>
    <w:p w14:paraId="5198107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4.107540    2.770580    0.782814</w:t>
      </w:r>
    </w:p>
    <w:p w14:paraId="51BD529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276715    3.424405   -1.330101</w:t>
      </w:r>
    </w:p>
    <w:p w14:paraId="6716688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5.350101    0.727078   -0.901691</w:t>
      </w:r>
    </w:p>
    <w:p w14:paraId="61B4348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883661   -2.106485   -0.460091</w:t>
      </w:r>
    </w:p>
    <w:p w14:paraId="594F9E5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679495   -3.218699   -0.645907</w:t>
      </w:r>
    </w:p>
    <w:p w14:paraId="5E7B63F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06885    0.946501    2.152547</w:t>
      </w:r>
    </w:p>
    <w:p w14:paraId="3EB8246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720022   -3.881648    1.467192</w:t>
      </w:r>
    </w:p>
    <w:p w14:paraId="3959331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054977   -3.696171    2.302267</w:t>
      </w:r>
    </w:p>
    <w:p w14:paraId="2E09277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737583   -3.336598    0.178020</w:t>
      </w:r>
    </w:p>
    <w:p w14:paraId="303B9F4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433044   -4.155737    0.300167</w:t>
      </w:r>
    </w:p>
    <w:p w14:paraId="7A593BB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777219   -2.976201    0.401870</w:t>
      </w:r>
    </w:p>
    <w:p w14:paraId="4C555AD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23729   -2.254204    3.695921</w:t>
      </w:r>
    </w:p>
    <w:p w14:paraId="018A9EC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537791   -1.707086   -0.990327</w:t>
      </w:r>
    </w:p>
    <w:p w14:paraId="3DFA2CB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626489   -0.702520   -1.406159</w:t>
      </w:r>
    </w:p>
    <w:p w14:paraId="4192E61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399387   -0.382161    2.897230</w:t>
      </w:r>
    </w:p>
    <w:p w14:paraId="3B92C63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127358    0.354720    2.587699</w:t>
      </w:r>
    </w:p>
    <w:p w14:paraId="08CB2A7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492511   -4.352396   -0.651337</w:t>
      </w:r>
    </w:p>
    <w:p w14:paraId="7528BBB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374574    2.268894    1.685630</w:t>
      </w:r>
    </w:p>
    <w:p w14:paraId="36B66D4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0.014977   -1.370243    1.999776</w:t>
      </w:r>
    </w:p>
    <w:p w14:paraId="0F8B9C0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066760   -0.362261   -0.317440</w:t>
      </w:r>
    </w:p>
    <w:p w14:paraId="79ECB05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449362   -3.416873   -0.432475</w:t>
      </w:r>
    </w:p>
    <w:p w14:paraId="0835317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997277   -4.309444   -0.840492</w:t>
      </w:r>
    </w:p>
    <w:p w14:paraId="7BB6E5C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118954   -0.326149    4.198455</w:t>
      </w:r>
    </w:p>
    <w:p w14:paraId="329953A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969401   -2.315236    2.418779</w:t>
      </w:r>
    </w:p>
    <w:p w14:paraId="3F2A805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296028   -3.097764    1.747840</w:t>
      </w:r>
    </w:p>
    <w:p w14:paraId="5C8A413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621473   -1.196616   -3.347612</w:t>
      </w:r>
    </w:p>
    <w:p w14:paraId="3EF4393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865904   -0.481908   -3.636457</w:t>
      </w:r>
    </w:p>
    <w:p w14:paraId="3A42C35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983514    2.053760    2.719807</w:t>
      </w:r>
    </w:p>
    <w:p w14:paraId="2E4D102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375775    0.726966    5.157796</w:t>
      </w:r>
    </w:p>
    <w:p w14:paraId="5D71E52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330160    0.881609    5.977852</w:t>
      </w:r>
    </w:p>
    <w:p w14:paraId="75704D4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339553    0.437260    5.594579</w:t>
      </w:r>
    </w:p>
    <w:p w14:paraId="705257C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17300    1.683563    4.649511</w:t>
      </w:r>
    </w:p>
    <w:p w14:paraId="21FED1E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048333   -2.631022   -2.109352</w:t>
      </w:r>
    </w:p>
    <w:p w14:paraId="47C7459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142294   -3.645677   -1.752904</w:t>
      </w:r>
    </w:p>
    <w:p w14:paraId="42C56DF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819992   -2.674043   -2.881550</w:t>
      </w:r>
    </w:p>
    <w:p w14:paraId="2B17D0A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865744   -2.241191   -2.553771</w:t>
      </w:r>
    </w:p>
    <w:p w14:paraId="4BAD6F0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745375   -3.178114   -2.964540</w:t>
      </w:r>
    </w:p>
    <w:p w14:paraId="5789A59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978132   -4.232459   -2.906152</w:t>
      </w:r>
    </w:p>
    <w:p w14:paraId="56A1FB8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281896    1.948266   -1.838766</w:t>
      </w:r>
    </w:p>
    <w:p w14:paraId="1F3B3EF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016052    1.723148   -2.447484</w:t>
      </w:r>
    </w:p>
    <w:p w14:paraId="3EEA4F4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226257    1.271954   -1.859998</w:t>
      </w:r>
    </w:p>
    <w:p w14:paraId="3DF1668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406317   -5.246482    0.422576</w:t>
      </w:r>
    </w:p>
    <w:p w14:paraId="70F771A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047058   -6.125850    0.435654</w:t>
      </w:r>
    </w:p>
    <w:p w14:paraId="5FCF21D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442542   -4.603752   -1.798068</w:t>
      </w:r>
    </w:p>
    <w:p w14:paraId="2852857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960827   -5.186026   -2.593385</w:t>
      </w:r>
    </w:p>
    <w:p w14:paraId="00D79EF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782335   -3.663505   -2.242970</w:t>
      </w:r>
    </w:p>
    <w:p w14:paraId="6AFB51E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323859   -5.164919   -1.473312</w:t>
      </w:r>
    </w:p>
    <w:p w14:paraId="4682371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837699    1.796925    0.024995</w:t>
      </w:r>
    </w:p>
    <w:p w14:paraId="0C88D59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5.069633    1.486489    1.038368</w:t>
      </w:r>
    </w:p>
    <w:p w14:paraId="7875A51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553458    2.883075   -2.016166</w:t>
      </w:r>
    </w:p>
    <w:p w14:paraId="544C456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308331    3.399221   -2.602996</w:t>
      </w:r>
    </w:p>
    <w:p w14:paraId="0D0EF0E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308140    1.816234    4.781512</w:t>
      </w:r>
    </w:p>
    <w:p w14:paraId="113CDD7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550210    2.164109    5.782180</w:t>
      </w:r>
    </w:p>
    <w:p w14:paraId="6709926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496499    2.814671    3.088210</w:t>
      </w:r>
    </w:p>
    <w:p w14:paraId="754311C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792765    2.009324    3.766312</w:t>
      </w:r>
    </w:p>
    <w:p w14:paraId="290EB3C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227592    3.621955    3.124822</w:t>
      </w:r>
    </w:p>
    <w:p w14:paraId="341385B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517549    3.175053    3.416803</w:t>
      </w:r>
    </w:p>
    <w:p w14:paraId="6BFDFF6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633414    4.259063    3.875713</w:t>
      </w:r>
    </w:p>
    <w:p w14:paraId="0A3BA2D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116171    5.112562    4.303749</w:t>
      </w:r>
    </w:p>
    <w:p w14:paraId="2CE2707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635893    3.631573    4.579044</w:t>
      </w:r>
    </w:p>
    <w:p w14:paraId="060149B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911893    3.975396    5.572344</w:t>
      </w:r>
    </w:p>
    <w:p w14:paraId="7A75CC1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932710    0.713765    4.250543</w:t>
      </w:r>
    </w:p>
    <w:p w14:paraId="1422992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671907    0.169587    4.831256</w:t>
      </w:r>
    </w:p>
    <w:p w14:paraId="0E5ADD2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535992   -2.112032   -2.439918</w:t>
      </w:r>
    </w:p>
    <w:p w14:paraId="4EE3663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473152   -2.217254   -1.910775</w:t>
      </w:r>
    </w:p>
    <w:p w14:paraId="04D5B45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259228    3.773009    2.599873</w:t>
      </w:r>
    </w:p>
    <w:p w14:paraId="157404F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57226    4.243639    2.059728</w:t>
      </w:r>
    </w:p>
    <w:p w14:paraId="1EF004C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915917    2.700310    2.038836</w:t>
      </w:r>
    </w:p>
    <w:p w14:paraId="78F4EA5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88564    2.306811    1.084060</w:t>
      </w:r>
    </w:p>
    <w:p w14:paraId="66CFCCF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843044   -0.890056   -2.674521</w:t>
      </w:r>
    </w:p>
    <w:p w14:paraId="4CF7488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168913    0.088868   -2.361760</w:t>
      </w:r>
    </w:p>
    <w:p w14:paraId="45A6DF6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197324   -1.319687   -0.024649</w:t>
      </w:r>
    </w:p>
    <w:p w14:paraId="2DD5434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826031   -2.345621   -0.013400</w:t>
      </w:r>
    </w:p>
    <w:p w14:paraId="6982612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995836   -1.197399   -0.757842</w:t>
      </w:r>
    </w:p>
    <w:p w14:paraId="49D683D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602657   -1.091435    0.966844</w:t>
      </w:r>
    </w:p>
    <w:p w14:paraId="458BB08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286774    2.629725   -2.604087</w:t>
      </w:r>
    </w:p>
    <w:p w14:paraId="1B012A4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69299    2.768797   -4.502341</w:t>
      </w:r>
    </w:p>
    <w:p w14:paraId="16C0A95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562683    3.073383   -5.523770</w:t>
      </w:r>
    </w:p>
    <w:p w14:paraId="782D082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5.818749    2.484531   -0.726180</w:t>
      </w:r>
    </w:p>
    <w:p w14:paraId="729EBE0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787400    2.688739   -0.279404</w:t>
      </w:r>
    </w:p>
    <w:p w14:paraId="4EEDB23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984001   -1.972834    0.511392</w:t>
      </w:r>
    </w:p>
    <w:p w14:paraId="0FD9E7E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904005   -1.584890    0.922680</w:t>
      </w:r>
    </w:p>
    <w:p w14:paraId="35A35F0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831516   -1.201768    0.142934</w:t>
      </w:r>
    </w:p>
    <w:p w14:paraId="5781EAB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595960    1.508016   -0.508192</w:t>
      </w:r>
    </w:p>
    <w:p w14:paraId="2E16070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082676   -1.257837    4.577394</w:t>
      </w:r>
    </w:p>
    <w:p w14:paraId="1E19941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514973   -1.201621    5.573759</w:t>
      </w:r>
    </w:p>
    <w:p w14:paraId="5653987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527498   -5.025632    1.485903</w:t>
      </w:r>
    </w:p>
    <w:p w14:paraId="600DD49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637002    0.288915    2.934073</w:t>
      </w:r>
    </w:p>
    <w:p w14:paraId="0DA1954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154296   -0.575833    2.542575</w:t>
      </w:r>
    </w:p>
    <w:p w14:paraId="0AE77D6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612424   -3.213300    4.107883</w:t>
      </w:r>
    </w:p>
    <w:p w14:paraId="6DC2F1B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578269   -2.696393    4.166115</w:t>
      </w:r>
    </w:p>
    <w:p w14:paraId="6AC0121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718900   -4.028112    3.387026</w:t>
      </w:r>
    </w:p>
    <w:p w14:paraId="6583962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418323   -3.647796    5.094251</w:t>
      </w:r>
    </w:p>
    <w:p w14:paraId="0424828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564816   -2.609923   -3.529758</w:t>
      </w:r>
    </w:p>
    <w:p w14:paraId="07AF600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754842   -3.162691   -3.984332</w:t>
      </w:r>
    </w:p>
    <w:p w14:paraId="6E03221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100948    3.018533   -1.083821</w:t>
      </w:r>
    </w:p>
    <w:p w14:paraId="093EAAE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005076    4.037730   -1.232310</w:t>
      </w:r>
    </w:p>
    <w:p w14:paraId="442E8FA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885340    3.755098   -0.657059</w:t>
      </w:r>
    </w:p>
    <w:p w14:paraId="494A7EB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361718    5.017068   -0.919983</w:t>
      </w:r>
    </w:p>
    <w:p w14:paraId="49EC2C6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292721    4.099893   -2.285395</w:t>
      </w:r>
    </w:p>
    <w:p w14:paraId="046FC01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430397   -6.007784    2.628565</w:t>
      </w:r>
    </w:p>
    <w:p w14:paraId="4E29CC7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375652   -6.536400    2.782867</w:t>
      </w:r>
    </w:p>
    <w:p w14:paraId="34959FF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164255   -5.505167    3.562992</w:t>
      </w:r>
    </w:p>
    <w:p w14:paraId="6B276D9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660611   -6.765427    2.435404</w:t>
      </w:r>
    </w:p>
    <w:p w14:paraId="62A370E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320300    2.511011    4.036189</w:t>
      </w:r>
    </w:p>
    <w:p w14:paraId="332E1E8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766725    2.120155   -3.742502</w:t>
      </w:r>
    </w:p>
    <w:p w14:paraId="0B5558F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786994    1.944564   -4.178301</w:t>
      </w:r>
    </w:p>
    <w:p w14:paraId="6442B93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997730    3.023773   -3.938241</w:t>
      </w:r>
    </w:p>
    <w:p w14:paraId="6EC9849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4.771435    3.531870   -4.507405</w:t>
      </w:r>
    </w:p>
    <w:p w14:paraId="43F0ABD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772801   -2.497378   -1.448287</w:t>
      </w:r>
    </w:p>
    <w:p w14:paraId="02FD0AE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152605   -0.262280   -2.262501</w:t>
      </w:r>
    </w:p>
    <w:p w14:paraId="4097474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3.489184    1.393379   -3.049889</w:t>
      </w:r>
    </w:p>
    <w:p w14:paraId="0696846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46855    0.380547   -3.194860</w:t>
      </w:r>
    </w:p>
    <w:p w14:paraId="5763305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514256   -0.131180   -4.597287</w:t>
      </w:r>
    </w:p>
    <w:p w14:paraId="1341BB1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57062   -0.010048   -4.853401</w:t>
      </w:r>
    </w:p>
    <w:p w14:paraId="5BB4350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130720    0.414136   -5.311378</w:t>
      </w:r>
    </w:p>
    <w:p w14:paraId="2B624FA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740850   -1.199858   -4.641753</w:t>
      </w:r>
    </w:p>
    <w:p w14:paraId="7597009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2C1A1FA7" w14:textId="1E3AE9EC" w:rsidR="002E4022" w:rsidRPr="002E4022" w:rsidRDefault="002E4022" w:rsidP="00270E6B">
      <w:pPr>
        <w:jc w:val="both"/>
        <w:rPr>
          <w:rFonts w:ascii="Times New Roman" w:hAnsi="Times New Roman" w:cs="Times New Roman"/>
          <w:b/>
          <w:bCs/>
          <w:sz w:val="24"/>
          <w:szCs w:val="24"/>
        </w:rPr>
      </w:pPr>
      <w:r w:rsidRPr="002E4022">
        <w:rPr>
          <w:rFonts w:ascii="Times New Roman" w:hAnsi="Times New Roman" w:cs="Times New Roman"/>
          <w:b/>
          <w:bCs/>
          <w:sz w:val="24"/>
          <w:szCs w:val="24"/>
        </w:rPr>
        <w:t>A</w:t>
      </w:r>
      <w:r w:rsidRPr="002E4022">
        <w:rPr>
          <w:rFonts w:ascii="Times New Roman" w:hAnsi="Times New Roman" w:cs="Times New Roman"/>
          <w:b/>
          <w:bCs/>
          <w:sz w:val="24"/>
          <w:szCs w:val="24"/>
          <w:vertAlign w:val="subscript"/>
        </w:rPr>
        <w:t>1</w:t>
      </w:r>
      <w:r>
        <w:rPr>
          <w:rFonts w:ascii="Times New Roman" w:hAnsi="Times New Roman" w:cs="Times New Roman"/>
          <w:b/>
          <w:bCs/>
          <w:sz w:val="24"/>
          <w:szCs w:val="24"/>
          <w:vertAlign w:val="subscript"/>
        </w:rPr>
        <w:t>2</w:t>
      </w:r>
    </w:p>
    <w:p w14:paraId="1C6D98E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338F941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Number of imaginary frequencies: 0 </w:t>
      </w:r>
    </w:p>
    <w:p w14:paraId="2631C6D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Electronic energy: HF = -4053.6934541</w:t>
      </w:r>
    </w:p>
    <w:p w14:paraId="5EA7248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Zero-point correction = 1.082383 (Hartree/Particle)</w:t>
      </w:r>
    </w:p>
    <w:p w14:paraId="4D319F9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ergy = 1.156970</w:t>
      </w:r>
    </w:p>
    <w:p w14:paraId="03C36AE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thalpy = 1.157914</w:t>
      </w:r>
    </w:p>
    <w:p w14:paraId="7AE9B32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Gibbs Free Energy = 0.971910</w:t>
      </w:r>
    </w:p>
    <w:p w14:paraId="7289D93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zero-point Energies = -4052.611071</w:t>
      </w:r>
    </w:p>
    <w:p w14:paraId="2D5E35B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ergies = -4052.536484</w:t>
      </w:r>
    </w:p>
    <w:p w14:paraId="123EC21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thalpies = -4052.535540</w:t>
      </w:r>
    </w:p>
    <w:p w14:paraId="0CA97AD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Free Energies = -4052.721544</w:t>
      </w:r>
    </w:p>
    <w:p w14:paraId="5CDAA60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4B205A8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Cartesian Coordinates</w:t>
      </w:r>
    </w:p>
    <w:p w14:paraId="333D837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59E8922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0.327202   -0.557332   -0.157753</w:t>
      </w:r>
    </w:p>
    <w:p w14:paraId="4A3C48B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2.664274   -1.464957   -0.318415</w:t>
      </w:r>
    </w:p>
    <w:p w14:paraId="05BEB78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26          -3.373176    2.274994   -2.066773</w:t>
      </w:r>
    </w:p>
    <w:p w14:paraId="0093731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0.663509    1.706164    0.182817</w:t>
      </w:r>
    </w:p>
    <w:p w14:paraId="33B3D47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2.071104   -0.178386    0.076611</w:t>
      </w:r>
    </w:p>
    <w:p w14:paraId="14E9894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8           0.432113   -1.147462    1.824760</w:t>
      </w:r>
    </w:p>
    <w:p w14:paraId="5E4558A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171012   -2.594744   -0.550243</w:t>
      </w:r>
    </w:p>
    <w:p w14:paraId="2566E2A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497823   -0.214772   -2.219301</w:t>
      </w:r>
    </w:p>
    <w:p w14:paraId="7712436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738034   -0.613143   -2.211847</w:t>
      </w:r>
    </w:p>
    <w:p w14:paraId="12B1011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303248   -2.382805    1.489037</w:t>
      </w:r>
    </w:p>
    <w:p w14:paraId="2B82AEA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875898   -3.096370   -1.317107</w:t>
      </w:r>
    </w:p>
    <w:p w14:paraId="4F72654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884717    2.606747   -0.695812</w:t>
      </w:r>
    </w:p>
    <w:p w14:paraId="72A51CC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862536    2.342382   -1.396893</w:t>
      </w:r>
    </w:p>
    <w:p w14:paraId="434CF38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498871   -0.403262    1.850454</w:t>
      </w:r>
    </w:p>
    <w:p w14:paraId="7A274C9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062517    3.002649    0.917784</w:t>
      </w:r>
    </w:p>
    <w:p w14:paraId="50B2592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653623    3.059491    1.920409</w:t>
      </w:r>
    </w:p>
    <w:p w14:paraId="651329C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074736    3.335498   -0.424904</w:t>
      </w:r>
    </w:p>
    <w:p w14:paraId="2B366D6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954103    3.964424   -0.439220</w:t>
      </w:r>
    </w:p>
    <w:p w14:paraId="620F74B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316472    2.426791   -0.113799</w:t>
      </w:r>
    </w:p>
    <w:p w14:paraId="05FD4CB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914036    3.923124    3.296262</w:t>
      </w:r>
    </w:p>
    <w:p w14:paraId="6175308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419958    2.608422   -1.072886</w:t>
      </w:r>
    </w:p>
    <w:p w14:paraId="67D42E7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300897    1.953005   -1.940703</w:t>
      </w:r>
    </w:p>
    <w:p w14:paraId="52069F1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583408    1.580215    2.961215</w:t>
      </w:r>
    </w:p>
    <w:p w14:paraId="6312CAE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125120    0.655048    2.828355</w:t>
      </w:r>
    </w:p>
    <w:p w14:paraId="62FE5ED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154808    2.795955   -1.661150</w:t>
      </w:r>
    </w:p>
    <w:p w14:paraId="538A8D3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651362   -0.328663   -2.778981</w:t>
      </w:r>
    </w:p>
    <w:p w14:paraId="0559638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189759    2.316371    1.838518</w:t>
      </w:r>
    </w:p>
    <w:p w14:paraId="514B3FD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655744   -3.363972   -1.131024</w:t>
      </w:r>
    </w:p>
    <w:p w14:paraId="4EDD6EE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51330    3.744304   -0.758665</w:t>
      </w:r>
    </w:p>
    <w:p w14:paraId="1FF5670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465209    4.738480   -1.066673</w:t>
      </w:r>
    </w:p>
    <w:p w14:paraId="247EEEE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224248    1.984212    4.249872</w:t>
      </w:r>
    </w:p>
    <w:p w14:paraId="349F1E6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549070    3.493366    2.017237</w:t>
      </w:r>
    </w:p>
    <w:p w14:paraId="575F42F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866535    4.078438    1.165507</w:t>
      </w:r>
    </w:p>
    <w:p w14:paraId="7C99ECB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41874    1.142300   -3.671872</w:t>
      </w:r>
    </w:p>
    <w:p w14:paraId="381B8F5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941118    0.421134   -3.599783</w:t>
      </w:r>
    </w:p>
    <w:p w14:paraId="1456A22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2.478465   -1.701061    2.465252</w:t>
      </w:r>
    </w:p>
    <w:p w14:paraId="5A973F5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570642    1.121383    5.436151</w:t>
      </w:r>
    </w:p>
    <w:p w14:paraId="77665EB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616454    1.703374    6.360957</w:t>
      </w:r>
    </w:p>
    <w:p w14:paraId="2D4BCE4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532638    0.619337    5.297950</w:t>
      </w:r>
    </w:p>
    <w:p w14:paraId="5036085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192657    0.344394    5.566921</w:t>
      </w:r>
    </w:p>
    <w:p w14:paraId="43EB879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062632    4.011460   -1.469712</w:t>
      </w:r>
    </w:p>
    <w:p w14:paraId="3DBD815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033425    4.715650   -0.634630</w:t>
      </w:r>
    </w:p>
    <w:p w14:paraId="2A1816D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78237    4.399342   -2.267011</w:t>
      </w:r>
    </w:p>
    <w:p w14:paraId="7930F1F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085400    3.988122   -1.839775</w:t>
      </w:r>
    </w:p>
    <w:p w14:paraId="65BFBC5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874025    3.145660   -3.875406</w:t>
      </w:r>
    </w:p>
    <w:p w14:paraId="07A847C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084596    4.198876   -3.999900</w:t>
      </w:r>
    </w:p>
    <w:p w14:paraId="5DD609F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493846   -1.636538   -0.684313</w:t>
      </w:r>
    </w:p>
    <w:p w14:paraId="7749017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223439   -1.210919    0.459940</w:t>
      </w:r>
    </w:p>
    <w:p w14:paraId="46C985D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730017   -0.609967    1.209783</w:t>
      </w:r>
    </w:p>
    <w:p w14:paraId="3C21A7D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885934    3.363767   -0.612152</w:t>
      </w:r>
    </w:p>
    <w:p w14:paraId="72307ED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897293    3.717576   -0.800827</w:t>
      </w:r>
    </w:p>
    <w:p w14:paraId="497E6CC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753747    2.606965   -3.032199</w:t>
      </w:r>
    </w:p>
    <w:p w14:paraId="1220A99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670198    3.189821   -3.156587</w:t>
      </w:r>
    </w:p>
    <w:p w14:paraId="0A17241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052781    2.901206   -3.820702</w:t>
      </w:r>
    </w:p>
    <w:p w14:paraId="34D0EB4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998394    1.549806   -3.188527</w:t>
      </w:r>
    </w:p>
    <w:p w14:paraId="4DDE3FC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505426   -1.766258   -2.090128</w:t>
      </w:r>
    </w:p>
    <w:p w14:paraId="6242B33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72504   -1.505131   -2.278073</w:t>
      </w:r>
    </w:p>
    <w:p w14:paraId="33E1A4E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502069   -2.920564   -2.797767</w:t>
      </w:r>
    </w:p>
    <w:p w14:paraId="7280625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041676   -3.543524   -3.505777</w:t>
      </w:r>
    </w:p>
    <w:p w14:paraId="424ACDA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31345   -0.615542    4.634208</w:t>
      </w:r>
    </w:p>
    <w:p w14:paraId="4AC02BF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104084   -0.705247    5.703404</w:t>
      </w:r>
    </w:p>
    <w:p w14:paraId="4962F08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689051   -0.086583   -4.270499</w:t>
      </w:r>
    </w:p>
    <w:p w14:paraId="73B2506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563357   -1.046894   -4.781899</w:t>
      </w:r>
    </w:p>
    <w:p w14:paraId="1AC40FD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660026    0.320672   -4.556399</w:t>
      </w:r>
    </w:p>
    <w:p w14:paraId="6EA12F7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881434    0.579393   -4.579974</w:t>
      </w:r>
    </w:p>
    <w:p w14:paraId="38A7633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2.489617   -4.217159    3.768329</w:t>
      </w:r>
    </w:p>
    <w:p w14:paraId="0897082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494059   -5.187888    4.254661</w:t>
      </w:r>
    </w:p>
    <w:p w14:paraId="2521B19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14116   -3.073326    4.498737</w:t>
      </w:r>
    </w:p>
    <w:p w14:paraId="18A5CDE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896652   -3.127316    5.568634</w:t>
      </w:r>
    </w:p>
    <w:p w14:paraId="2BD8388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23346    0.615062    4.024630</w:t>
      </w:r>
    </w:p>
    <w:p w14:paraId="20FCB22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075954    1.520722    4.601985</w:t>
      </w:r>
    </w:p>
    <w:p w14:paraId="194BAE0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823009    2.132830   -3.543303</w:t>
      </w:r>
    </w:p>
    <w:p w14:paraId="07611CC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878811    2.286308   -3.367702</w:t>
      </w:r>
    </w:p>
    <w:p w14:paraId="339A32B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241594   -4.123698    2.379077</w:t>
      </w:r>
    </w:p>
    <w:p w14:paraId="3D98A5A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044786   -5.023967    1.804714</w:t>
      </w:r>
    </w:p>
    <w:p w14:paraId="24186F6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235801   -2.900460    1.745548</w:t>
      </w:r>
    </w:p>
    <w:p w14:paraId="5875C96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000322   -2.859399    0.691744</w:t>
      </w:r>
    </w:p>
    <w:p w14:paraId="39BC8D9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126419    0.896048   -3.414878</w:t>
      </w:r>
    </w:p>
    <w:p w14:paraId="118FFE5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559771   -0.050510   -3.131261</w:t>
      </w:r>
    </w:p>
    <w:p w14:paraId="5C1E3E4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131420   -4.696630   -1.610229</w:t>
      </w:r>
    </w:p>
    <w:p w14:paraId="0F490E3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017050   -5.347416   -0.742078</w:t>
      </w:r>
    </w:p>
    <w:p w14:paraId="00B3A36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842497   -5.168902   -2.288402</w:t>
      </w:r>
    </w:p>
    <w:p w14:paraId="068FB80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838999   -4.563268   -2.094610</w:t>
      </w:r>
    </w:p>
    <w:p w14:paraId="52948F3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182094   -2.463726   -1.638685</w:t>
      </w:r>
    </w:p>
    <w:p w14:paraId="2846CA5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213597   -2.371127   -0.301108</w:t>
      </w:r>
    </w:p>
    <w:p w14:paraId="3ECD3D4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252228   -2.643718   -0.142061</w:t>
      </w:r>
    </w:p>
    <w:p w14:paraId="62B4A62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190427   -2.577214   -3.020583</w:t>
      </w:r>
    </w:p>
    <w:p w14:paraId="4758274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673136   -2.920178   -3.911384</w:t>
      </w:r>
    </w:p>
    <w:p w14:paraId="1BE880B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047482    1.944565   -0.147645</w:t>
      </w:r>
    </w:p>
    <w:p w14:paraId="419F2B8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895102    1.328339    0.107254</w:t>
      </w:r>
    </w:p>
    <w:p w14:paraId="12567AB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694361    1.480726   -0.293506</w:t>
      </w:r>
    </w:p>
    <w:p w14:paraId="1AAF9F8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124483   -1.292283   -0.945405</w:t>
      </w:r>
    </w:p>
    <w:p w14:paraId="5E886D2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523033    3.155915    4.399508</w:t>
      </w:r>
    </w:p>
    <w:p w14:paraId="32CFC92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815579    3.475166    5.397548</w:t>
      </w:r>
    </w:p>
    <w:p w14:paraId="6864DD8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359184    3.466062    0.681766</w:t>
      </w:r>
    </w:p>
    <w:p w14:paraId="009316E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2.708059    0.718778    2.632168</w:t>
      </w:r>
    </w:p>
    <w:p w14:paraId="25E3533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698169    1.703284    2.183878</w:t>
      </w:r>
    </w:p>
    <w:p w14:paraId="1CFD66D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699727    5.199183    3.476773</w:t>
      </w:r>
    </w:p>
    <w:p w14:paraId="405FFC7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338652    5.152420    4.363449</w:t>
      </w:r>
    </w:p>
    <w:p w14:paraId="3D666BE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335049    5.398667    2.608814</w:t>
      </w:r>
    </w:p>
    <w:p w14:paraId="1D46D50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032259    6.060571    3.600792</w:t>
      </w:r>
    </w:p>
    <w:p w14:paraId="4166A83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587741    2.530321   -3.959103</w:t>
      </w:r>
    </w:p>
    <w:p w14:paraId="1A50DEF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652985    3.036972   -4.156757</w:t>
      </w:r>
    </w:p>
    <w:p w14:paraId="2B86630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299577   -2.022475    2.169273</w:t>
      </w:r>
    </w:p>
    <w:p w14:paraId="5D92C1D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086356   -2.662958    3.516777</w:t>
      </w:r>
    </w:p>
    <w:p w14:paraId="62231FF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852506   -1.892642    4.255712</w:t>
      </w:r>
    </w:p>
    <w:p w14:paraId="788DE57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971469   -3.224102    3.815304</w:t>
      </w:r>
    </w:p>
    <w:p w14:paraId="76A858B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219743   -3.327581    3.457201</w:t>
      </w:r>
    </w:p>
    <w:p w14:paraId="33618DD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216208    3.957856    1.818203</w:t>
      </w:r>
    </w:p>
    <w:p w14:paraId="408B9E6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820364    3.117804    2.179985</w:t>
      </w:r>
    </w:p>
    <w:p w14:paraId="4749278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610626    4.329326    2.649692</w:t>
      </w:r>
    </w:p>
    <w:p w14:paraId="5C7DD91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895849    4.754429    1.500583</w:t>
      </w:r>
    </w:p>
    <w:p w14:paraId="62FDC43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12753   -1.796745    3.876682</w:t>
      </w:r>
    </w:p>
    <w:p w14:paraId="3C5D0D5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541068   -1.565091    0.645459</w:t>
      </w:r>
    </w:p>
    <w:p w14:paraId="58D534D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065446   -1.226482    1.533865</w:t>
      </w:r>
    </w:p>
    <w:p w14:paraId="065825F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541720   -2.810471   -1.416533</w:t>
      </w:r>
    </w:p>
    <w:p w14:paraId="7EB47D9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040838   -3.434837   -2.152577</w:t>
      </w:r>
    </w:p>
    <w:p w14:paraId="6D43116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287342    1.912500   -2.205209</w:t>
      </w:r>
    </w:p>
    <w:p w14:paraId="40FF668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132929   -3.614565   -1.376065</w:t>
      </w:r>
    </w:p>
    <w:p w14:paraId="210CEEE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030596   -2.775585   -0.254588</w:t>
      </w:r>
    </w:p>
    <w:p w14:paraId="0835238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414361   -1.416947   -0.313435</w:t>
      </w:r>
    </w:p>
    <w:p w14:paraId="79A0BA3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932609   -0.952430   -1.537043</w:t>
      </w:r>
    </w:p>
    <w:p w14:paraId="26140D4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039158   -1.778954   -2.651428</w:t>
      </w:r>
    </w:p>
    <w:p w14:paraId="6A4EDD4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626692   -3.115865   -2.577211</w:t>
      </w:r>
    </w:p>
    <w:p w14:paraId="6E8B96E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820630   -4.652711   -1.302514</w:t>
      </w:r>
    </w:p>
    <w:p w14:paraId="7C28F8E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4.697115   -3.182680    0.695597</w:t>
      </w:r>
    </w:p>
    <w:p w14:paraId="4AE19FC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262266    0.081611   -1.608166</w:t>
      </w:r>
    </w:p>
    <w:p w14:paraId="4CBBFB8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443268   -1.390075   -3.583511</w:t>
      </w:r>
    </w:p>
    <w:p w14:paraId="62AE0AA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704524   -3.760747   -3.448353</w:t>
      </w:r>
    </w:p>
    <w:p w14:paraId="49DC0FA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5           5.173803   -0.426162    0.956843</w:t>
      </w:r>
    </w:p>
    <w:p w14:paraId="1A52134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5.981307    0.766080    0.992030</w:t>
      </w:r>
    </w:p>
    <w:p w14:paraId="59B948F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3.643784    0.012319    0.725185</w:t>
      </w:r>
    </w:p>
    <w:p w14:paraId="3430962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764762    1.328105    0.240944</w:t>
      </w:r>
    </w:p>
    <w:p w14:paraId="46FD240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5.193422   -1.086148    2.240149</w:t>
      </w:r>
    </w:p>
    <w:p w14:paraId="785BA31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844440   -0.624666    2.779496</w:t>
      </w:r>
    </w:p>
    <w:p w14:paraId="6E8C89E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294281    0.032602    1.627161</w:t>
      </w:r>
    </w:p>
    <w:p w14:paraId="20949B4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0015933E" w14:textId="4E4A8EA6" w:rsidR="002E4022" w:rsidRPr="002E4022" w:rsidRDefault="002E4022" w:rsidP="00270E6B">
      <w:pPr>
        <w:jc w:val="both"/>
        <w:rPr>
          <w:rFonts w:ascii="Times New Roman" w:hAnsi="Times New Roman" w:cs="Times New Roman"/>
          <w:b/>
          <w:bCs/>
          <w:sz w:val="24"/>
          <w:szCs w:val="24"/>
        </w:rPr>
      </w:pPr>
      <w:r w:rsidRPr="002E4022">
        <w:rPr>
          <w:rFonts w:ascii="Times New Roman" w:hAnsi="Times New Roman" w:cs="Times New Roman"/>
          <w:b/>
          <w:bCs/>
          <w:sz w:val="24"/>
          <w:szCs w:val="24"/>
        </w:rPr>
        <w:t>A</w:t>
      </w:r>
      <w:r w:rsidRPr="002E4022">
        <w:rPr>
          <w:rFonts w:ascii="Times New Roman" w:hAnsi="Times New Roman" w:cs="Times New Roman"/>
          <w:b/>
          <w:bCs/>
          <w:sz w:val="24"/>
          <w:szCs w:val="24"/>
          <w:vertAlign w:val="subscript"/>
        </w:rPr>
        <w:t>1</w:t>
      </w:r>
      <w:r>
        <w:rPr>
          <w:rFonts w:ascii="Times New Roman" w:hAnsi="Times New Roman" w:cs="Times New Roman"/>
          <w:b/>
          <w:bCs/>
          <w:sz w:val="24"/>
          <w:szCs w:val="24"/>
          <w:vertAlign w:val="subscript"/>
        </w:rPr>
        <w:t>3</w:t>
      </w:r>
    </w:p>
    <w:p w14:paraId="56BE579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Number of imaginary frequencies: 0  </w:t>
      </w:r>
    </w:p>
    <w:p w14:paraId="5F32F9D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Electronic energy: HF = -3798.0472645</w:t>
      </w:r>
    </w:p>
    <w:p w14:paraId="41A6DD1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Zero-point correction = 0.994130 (Hartree/Particle)</w:t>
      </w:r>
    </w:p>
    <w:p w14:paraId="397C48C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ergy = 1.062887</w:t>
      </w:r>
    </w:p>
    <w:p w14:paraId="700074B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thalpy = 1.063831</w:t>
      </w:r>
    </w:p>
    <w:p w14:paraId="5C8BB2A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Gibbs Free Energy = 0.889511</w:t>
      </w:r>
    </w:p>
    <w:p w14:paraId="7651A6D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zero-point Energies = -3797.053135</w:t>
      </w:r>
    </w:p>
    <w:p w14:paraId="3579FE0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ergies = -3796.984378</w:t>
      </w:r>
    </w:p>
    <w:p w14:paraId="2412A19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thalpies = -3796.983433</w:t>
      </w:r>
    </w:p>
    <w:p w14:paraId="79CEECC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Free Energies = -3797.157753</w:t>
      </w:r>
    </w:p>
    <w:p w14:paraId="125EB25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55EB721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Cartesian Coordinates</w:t>
      </w:r>
    </w:p>
    <w:p w14:paraId="4483C93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0ECA66E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0.393842    0.327535   -0.828905</w:t>
      </w:r>
    </w:p>
    <w:p w14:paraId="05DA2FF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2.363402    1.111943   -2.151151</w:t>
      </w:r>
    </w:p>
    <w:p w14:paraId="1E6EE93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26           2.489101   -3.203774    1.199858</w:t>
      </w:r>
    </w:p>
    <w:p w14:paraId="1FF62F6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1.438052   -0.748301    0.922231</w:t>
      </w:r>
    </w:p>
    <w:p w14:paraId="4284B03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5           1.760200    0.070132    0.192448</w:t>
      </w:r>
    </w:p>
    <w:p w14:paraId="77694A9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518307    2.162201    0.086056</w:t>
      </w:r>
    </w:p>
    <w:p w14:paraId="1D5F01B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672907    1.267451   -2.436051</w:t>
      </w:r>
    </w:p>
    <w:p w14:paraId="60D2476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499863   -1.423665   -1.980210</w:t>
      </w:r>
    </w:p>
    <w:p w14:paraId="7E0A773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521167   -0.837951   -2.853578</w:t>
      </w:r>
    </w:p>
    <w:p w14:paraId="728D2EC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945711    3.007986   -1.463906</w:t>
      </w:r>
    </w:p>
    <w:p w14:paraId="2D49985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119382    1.398831   -3.780134</w:t>
      </w:r>
    </w:p>
    <w:p w14:paraId="7B65ECB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933973   -2.089071    1.949068</w:t>
      </w:r>
    </w:p>
    <w:p w14:paraId="103606C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098769   -2.616706   -0.323639</w:t>
      </w:r>
    </w:p>
    <w:p w14:paraId="03AF27C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082656    1.591214    1.178813</w:t>
      </w:r>
    </w:p>
    <w:p w14:paraId="7195160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210565   -1.203292    1.286701</w:t>
      </w:r>
    </w:p>
    <w:p w14:paraId="7F7B724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198977   -0.383675    1.992137</w:t>
      </w:r>
    </w:p>
    <w:p w14:paraId="3DDCA06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04760   -2.507969    3.114315</w:t>
      </w:r>
    </w:p>
    <w:p w14:paraId="540284A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620055   -2.960438    3.787005</w:t>
      </w:r>
    </w:p>
    <w:p w14:paraId="7FA8EB5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053904   -1.555941    0.594886</w:t>
      </w:r>
    </w:p>
    <w:p w14:paraId="0E584FA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052262    0.999594    4.633490</w:t>
      </w:r>
    </w:p>
    <w:p w14:paraId="6CF5842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484806   -2.284297    1.454667</w:t>
      </w:r>
    </w:p>
    <w:p w14:paraId="21DC948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421043   -2.798418    0.490203</w:t>
      </w:r>
    </w:p>
    <w:p w14:paraId="2639F0E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500623    1.426329    2.268292</w:t>
      </w:r>
    </w:p>
    <w:p w14:paraId="17DBB82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058059    1.583247    1.350057</w:t>
      </w:r>
    </w:p>
    <w:p w14:paraId="633512D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288887   -3.294116   -0.580209</w:t>
      </w:r>
    </w:p>
    <w:p w14:paraId="0620144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22035   -1.598681   -2.741399</w:t>
      </w:r>
    </w:p>
    <w:p w14:paraId="17B5AEC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647823    0.320425    2.378233</w:t>
      </w:r>
    </w:p>
    <w:p w14:paraId="2FFF8FE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120258    1.505056   -3.552790</w:t>
      </w:r>
    </w:p>
    <w:p w14:paraId="7A3FF81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29451   -2.859271    3.000832</w:t>
      </w:r>
    </w:p>
    <w:p w14:paraId="031E6C0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035404   -3.624210    3.579027</w:t>
      </w:r>
    </w:p>
    <w:p w14:paraId="4122BC7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652580    2.313220    3.336285</w:t>
      </w:r>
    </w:p>
    <w:p w14:paraId="6CA58B2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929784    0.109563    3.561488</w:t>
      </w:r>
    </w:p>
    <w:p w14:paraId="25D8718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256425   -0.733874    3.657440</w:t>
      </w:r>
    </w:p>
    <w:p w14:paraId="7B87DC0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179398   -3.799773   -0.750020</w:t>
      </w:r>
    </w:p>
    <w:p w14:paraId="2611A54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1.581871   -3.230029   -1.447539</w:t>
      </w:r>
    </w:p>
    <w:p w14:paraId="0DFF7F6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352110    2.861955    0.567376</w:t>
      </w:r>
    </w:p>
    <w:p w14:paraId="1DC637C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589514    3.487497    3.190780</w:t>
      </w:r>
    </w:p>
    <w:p w14:paraId="5856A61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994459    3.802416    4.157160</w:t>
      </w:r>
    </w:p>
    <w:p w14:paraId="0F2E56D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418723    3.231232    2.525121</w:t>
      </w:r>
    </w:p>
    <w:p w14:paraId="7FC6161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072568    4.350588    2.753352</w:t>
      </w:r>
    </w:p>
    <w:p w14:paraId="6D4AAC6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282820   -3.182957    2.415956</w:t>
      </w:r>
    </w:p>
    <w:p w14:paraId="64C5A87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366894   -2.732876    3.407923</w:t>
      </w:r>
    </w:p>
    <w:p w14:paraId="0DDBBE9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779075   -4.148660    2.516444</w:t>
      </w:r>
    </w:p>
    <w:p w14:paraId="422C2C0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286726   -3.370730    2.042659</w:t>
      </w:r>
    </w:p>
    <w:p w14:paraId="33A2F69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81752   -5.237894    0.955759</w:t>
      </w:r>
    </w:p>
    <w:p w14:paraId="0DD9FE9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725617   -5.957603    1.760668</w:t>
      </w:r>
    </w:p>
    <w:p w14:paraId="7F084EC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518404    0.076157   -0.782149</w:t>
      </w:r>
    </w:p>
    <w:p w14:paraId="7CC402E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029290    0.710608    0.383945</w:t>
      </w:r>
    </w:p>
    <w:p w14:paraId="06B088F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345047    1.030607    1.156321</w:t>
      </w:r>
    </w:p>
    <w:p w14:paraId="3D839AB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445391   -2.898744    0.105952</w:t>
      </w:r>
    </w:p>
    <w:p w14:paraId="7CD230C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382919   -3.412721   -0.093915</w:t>
      </w:r>
    </w:p>
    <w:p w14:paraId="26A6DA4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340270   -4.403412   -1.602017</w:t>
      </w:r>
    </w:p>
    <w:p w14:paraId="6A118DD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011132   -5.208537   -1.287002</w:t>
      </w:r>
    </w:p>
    <w:p w14:paraId="3E7C6BF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349848   -4.834091   -1.775816</w:t>
      </w:r>
    </w:p>
    <w:p w14:paraId="4645E4C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709894   -4.030451   -2.565129</w:t>
      </w:r>
    </w:p>
    <w:p w14:paraId="0266732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34494   -0.808140   -2.192079</w:t>
      </w:r>
    </w:p>
    <w:p w14:paraId="2F5D206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685062   -1.011295   -2.360674</w:t>
      </w:r>
    </w:p>
    <w:p w14:paraId="22B0B27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008009   -0.919558   -2.991997</w:t>
      </w:r>
    </w:p>
    <w:p w14:paraId="6FBC303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739389   -1.194121   -3.747180</w:t>
      </w:r>
    </w:p>
    <w:p w14:paraId="219185E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229369    3.897569    2.804589</w:t>
      </w:r>
    </w:p>
    <w:p w14:paraId="66CB522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283154    4.790164    3.421899</w:t>
      </w:r>
    </w:p>
    <w:p w14:paraId="211C5EF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499473   -2.848626   -3.590564</w:t>
      </w:r>
    </w:p>
    <w:p w14:paraId="587402A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962408   -2.627555   -4.519398</w:t>
      </w:r>
    </w:p>
    <w:p w14:paraId="75974B4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516017   -3.149148   -3.844838</w:t>
      </w:r>
    </w:p>
    <w:p w14:paraId="482F2DD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0.974292   -3.657557   -3.078789</w:t>
      </w:r>
    </w:p>
    <w:p w14:paraId="54FD9B1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874961    5.417806   -0.538880</w:t>
      </w:r>
    </w:p>
    <w:p w14:paraId="2033BE5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075193    6.391279   -0.975999</w:t>
      </w:r>
    </w:p>
    <w:p w14:paraId="7C19C22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04897    5.288033    0.820211</w:t>
      </w:r>
    </w:p>
    <w:p w14:paraId="033B4FD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766252    6.156231    1.470798</w:t>
      </w:r>
    </w:p>
    <w:p w14:paraId="157342D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959087    2.673046    3.362468</w:t>
      </w:r>
    </w:p>
    <w:p w14:paraId="01D7705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789761    2.575185    4.429765</w:t>
      </w:r>
    </w:p>
    <w:p w14:paraId="40FCD83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947927   -4.524738    0.546033</w:t>
      </w:r>
    </w:p>
    <w:p w14:paraId="3EFEF14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930105   -4.606939    0.990639</w:t>
      </w:r>
    </w:p>
    <w:p w14:paraId="557AE59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83798    4.276013   -1.367596</w:t>
      </w:r>
    </w:p>
    <w:p w14:paraId="66C7BA6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909828    4.378162   -2.441318</w:t>
      </w:r>
    </w:p>
    <w:p w14:paraId="17472A1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534721    3.032743   -0.829053</w:t>
      </w:r>
    </w:p>
    <w:p w14:paraId="20263C9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437150    2.184656   -1.490467</w:t>
      </w:r>
    </w:p>
    <w:p w14:paraId="75EF92A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578493   -3.634582   -0.504483</w:t>
      </w:r>
    </w:p>
    <w:p w14:paraId="02DAA93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229017   -2.929292   -0.998682</w:t>
      </w:r>
    </w:p>
    <w:p w14:paraId="1999E5C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022388    1.964598   -4.673952</w:t>
      </w:r>
    </w:p>
    <w:p w14:paraId="40105AA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337305    2.993305   -4.469447</w:t>
      </w:r>
    </w:p>
    <w:p w14:paraId="4E73CB2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498650    1.936827   -5.629716</w:t>
      </w:r>
    </w:p>
    <w:p w14:paraId="4B469B3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921013    1.343402   -4.706217</w:t>
      </w:r>
    </w:p>
    <w:p w14:paraId="6EBDA8A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463031   -0.297831   -1.800164</w:t>
      </w:r>
    </w:p>
    <w:p w14:paraId="7CFD064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300676    0.562611   -0.455745</w:t>
      </w:r>
    </w:p>
    <w:p w14:paraId="11E6E7B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360232    0.753662   -0.317331</w:t>
      </w:r>
    </w:p>
    <w:p w14:paraId="62548FE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670495   -1.167889   -3.185425</w:t>
      </w:r>
    </w:p>
    <w:p w14:paraId="6120854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323300   -1.645657   -4.096374</w:t>
      </w:r>
    </w:p>
    <w:p w14:paraId="37A4D24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184830   -1.515272    2.142220</w:t>
      </w:r>
    </w:p>
    <w:p w14:paraId="4923A21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143051   -1.057837    1.954992</w:t>
      </w:r>
    </w:p>
    <w:p w14:paraId="770E445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972206   -1.235418    1.420133</w:t>
      </w:r>
    </w:p>
    <w:p w14:paraId="795FA9D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128975   -0.208959   -1.007064</w:t>
      </w:r>
    </w:p>
    <w:p w14:paraId="6603BC2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915444    2.092863    4.505434</w:t>
      </w:r>
    </w:p>
    <w:p w14:paraId="3856FC2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018959    2.785755    5.338176</w:t>
      </w:r>
    </w:p>
    <w:p w14:paraId="7C14ADB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5.423595   -1.861140    1.038284</w:t>
      </w:r>
    </w:p>
    <w:p w14:paraId="4059839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893738    1.521764    2.547050</w:t>
      </w:r>
    </w:p>
    <w:p w14:paraId="4519717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677932    0.571726    3.014481</w:t>
      </w:r>
    </w:p>
    <w:p w14:paraId="7C23FFD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280228    0.764981    5.909741</w:t>
      </w:r>
    </w:p>
    <w:p w14:paraId="0C1A816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027944    1.708986    6.402375</w:t>
      </w:r>
    </w:p>
    <w:p w14:paraId="6FE2D2A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650409    0.221511    5.717620</w:t>
      </w:r>
    </w:p>
    <w:p w14:paraId="6BB793F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861503    0.171213    6.625870</w:t>
      </w:r>
    </w:p>
    <w:p w14:paraId="7CB4B2D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689773   -4.791473    0.150690</w:t>
      </w:r>
    </w:p>
    <w:p w14:paraId="3B3EA86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660906   -5.112257    0.244022</w:t>
      </w:r>
    </w:p>
    <w:p w14:paraId="6DCFEC8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182491    3.107808   -0.458559</w:t>
      </w:r>
    </w:p>
    <w:p w14:paraId="5CB116A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995754    4.466248    0.167894</w:t>
      </w:r>
    </w:p>
    <w:p w14:paraId="10C0214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962502    4.362081    1.254325</w:t>
      </w:r>
    </w:p>
    <w:p w14:paraId="35CA45C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798432    5.139181   -0.134411</w:t>
      </w:r>
    </w:p>
    <w:p w14:paraId="2BE32BE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032844    4.874633   -0.154545</w:t>
      </w:r>
    </w:p>
    <w:p w14:paraId="4518CDA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676486   -1.397299    1.733940</w:t>
      </w:r>
    </w:p>
    <w:p w14:paraId="6396867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915205   -0.384862    1.391700</w:t>
      </w:r>
    </w:p>
    <w:p w14:paraId="20B1544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536584   -1.354716    2.819518</w:t>
      </w:r>
    </w:p>
    <w:p w14:paraId="4DFBFC5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521756   -2.058177    1.523106</w:t>
      </w:r>
    </w:p>
    <w:p w14:paraId="570C84C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436782    4.022600    1.405761</w:t>
      </w:r>
    </w:p>
    <w:p w14:paraId="164F753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376720    0.945135    0.543211</w:t>
      </w:r>
    </w:p>
    <w:p w14:paraId="01511A3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730423    1.437064    1.444162</w:t>
      </w:r>
    </w:p>
    <w:p w14:paraId="1F67C29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846591   -0.042938   -1.602749</w:t>
      </w:r>
    </w:p>
    <w:p w14:paraId="6AA1ECE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541108   -0.337465   -2.384788</w:t>
      </w:r>
    </w:p>
    <w:p w14:paraId="610B616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196344   -2.934998   -0.830213</w:t>
      </w:r>
    </w:p>
    <w:p w14:paraId="0CA3B29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5.633020    1.329788    0.324171</w:t>
      </w:r>
    </w:p>
    <w:p w14:paraId="7F06F0F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3.619536    1.084798   -0.569041</w:t>
      </w:r>
    </w:p>
    <w:p w14:paraId="48582B9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922632    1.003596   -0.628819</w:t>
      </w:r>
    </w:p>
    <w:p w14:paraId="798C5E1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514307    0.443429   -1.914323</w:t>
      </w:r>
    </w:p>
    <w:p w14:paraId="1901D72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600549    0.384997   -1.832152</w:t>
      </w:r>
    </w:p>
    <w:p w14:paraId="76A8658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096152   -0.548817   -2.106013</w:t>
      </w:r>
    </w:p>
    <w:p w14:paraId="354D101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5.250618    1.078688   -2.768367</w:t>
      </w:r>
    </w:p>
    <w:p w14:paraId="686F26F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0B376937" w14:textId="14ED4F0A" w:rsidR="002E4022" w:rsidRPr="002E4022" w:rsidRDefault="002E4022" w:rsidP="00270E6B">
      <w:pPr>
        <w:jc w:val="both"/>
        <w:rPr>
          <w:rFonts w:ascii="Times New Roman" w:hAnsi="Times New Roman" w:cs="Times New Roman"/>
          <w:b/>
          <w:bCs/>
          <w:sz w:val="24"/>
          <w:szCs w:val="24"/>
        </w:rPr>
      </w:pPr>
      <w:r w:rsidRPr="002E4022">
        <w:rPr>
          <w:rFonts w:ascii="Times New Roman" w:hAnsi="Times New Roman" w:cs="Times New Roman"/>
          <w:b/>
          <w:bCs/>
          <w:sz w:val="24"/>
          <w:szCs w:val="24"/>
        </w:rPr>
        <w:t>A</w:t>
      </w:r>
      <w:r>
        <w:rPr>
          <w:rFonts w:ascii="Times New Roman" w:hAnsi="Times New Roman" w:cs="Times New Roman"/>
          <w:b/>
          <w:bCs/>
          <w:sz w:val="24"/>
          <w:szCs w:val="24"/>
          <w:vertAlign w:val="subscript"/>
        </w:rPr>
        <w:t>14</w:t>
      </w:r>
    </w:p>
    <w:p w14:paraId="67CC2A6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1E82F5C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Number of imaginary frequencies: 0 </w:t>
      </w:r>
    </w:p>
    <w:p w14:paraId="211B96A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Electronic energy: HF=-5033.1677881</w:t>
      </w:r>
    </w:p>
    <w:p w14:paraId="3A6F69D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Zero-point correction = 0.960850 (Hartree/Particle)</w:t>
      </w:r>
    </w:p>
    <w:p w14:paraId="5F3B7F5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ergy = 1.032744</w:t>
      </w:r>
    </w:p>
    <w:p w14:paraId="0892307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thalpy = 1.033688</w:t>
      </w:r>
    </w:p>
    <w:p w14:paraId="6B58F2C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Gibbs Free Energy = 0.850399</w:t>
      </w:r>
    </w:p>
    <w:p w14:paraId="4E65CD8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zero-point Energies = -5032.206938</w:t>
      </w:r>
    </w:p>
    <w:p w14:paraId="328B626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ergies = -5032.135044</w:t>
      </w:r>
    </w:p>
    <w:p w14:paraId="2849FA0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thalpies = -5032.134100</w:t>
      </w:r>
    </w:p>
    <w:p w14:paraId="3908DF3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Free Energies = -5032.317389</w:t>
      </w:r>
    </w:p>
    <w:p w14:paraId="2469101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6D99F4A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Cartesian Coordinates</w:t>
      </w:r>
    </w:p>
    <w:p w14:paraId="464C79E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7EED398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0.275288   -0.717783   -0.401003</w:t>
      </w:r>
    </w:p>
    <w:p w14:paraId="6DC3F89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2.486640   -1.787199   -0.924998</w:t>
      </w:r>
    </w:p>
    <w:p w14:paraId="12253E2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26          -3.405267    2.465845   -1.743286</w:t>
      </w:r>
    </w:p>
    <w:p w14:paraId="39CD608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0.799551    1.504367    0.013315</w:t>
      </w:r>
    </w:p>
    <w:p w14:paraId="16FC6A5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2.065164   -0.157191    0.160243</w:t>
      </w:r>
    </w:p>
    <w:p w14:paraId="6C8862E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604678   -1.419606    1.517263</w:t>
      </w:r>
    </w:p>
    <w:p w14:paraId="4746DC7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440272   -2.670778   -0.796183</w:t>
      </w:r>
    </w:p>
    <w:p w14:paraId="04854D1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185546   -0.286974   -2.448229</w:t>
      </w:r>
    </w:p>
    <w:p w14:paraId="08EB9FF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356656   -0.860886   -2.794396</w:t>
      </w:r>
    </w:p>
    <w:p w14:paraId="5263643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360509   -2.723794    0.910484</w:t>
      </w:r>
    </w:p>
    <w:p w14:paraId="4A08B4B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440043   -3.314147   -1.829604</w:t>
      </w:r>
    </w:p>
    <w:p w14:paraId="4B0A0B2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737261    2.628769   -0.567340</w:t>
      </w:r>
    </w:p>
    <w:p w14:paraId="5B59B65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257035    1.810104   -1.348099</w:t>
      </w:r>
    </w:p>
    <w:p w14:paraId="1BB63BF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2.288673   -0.425981    1.966317</w:t>
      </w:r>
    </w:p>
    <w:p w14:paraId="3928652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10169    3.338367    0.492526</w:t>
      </w:r>
    </w:p>
    <w:p w14:paraId="5DBE4A6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293397    3.721008    1.298079</w:t>
      </w:r>
    </w:p>
    <w:p w14:paraId="6838860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802116    3.529842   -0.004411</w:t>
      </w:r>
    </w:p>
    <w:p w14:paraId="5B7B11D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619116    4.229479    0.104391</w:t>
      </w:r>
    </w:p>
    <w:p w14:paraId="1B672CC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451517    2.271694   -0.303559</w:t>
      </w:r>
    </w:p>
    <w:p w14:paraId="602DD4C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294123    3.649394    3.385282</w:t>
      </w:r>
    </w:p>
    <w:p w14:paraId="594924F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333438    2.511983   -1.112409</w:t>
      </w:r>
    </w:p>
    <w:p w14:paraId="661B306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367470    1.855651   -1.986321</w:t>
      </w:r>
    </w:p>
    <w:p w14:paraId="3C1CCD1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995995    1.236534    2.775649</w:t>
      </w:r>
    </w:p>
    <w:p w14:paraId="37F5A86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30204    0.274495    2.536290</w:t>
      </w:r>
    </w:p>
    <w:p w14:paraId="664958B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529197    2.352841   -1.574204</w:t>
      </w:r>
    </w:p>
    <w:p w14:paraId="26DD6FA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219039   -0.464403   -3.184893</w:t>
      </w:r>
    </w:p>
    <w:p w14:paraId="18100C5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503766    2.041487    1.739320</w:t>
      </w:r>
    </w:p>
    <w:p w14:paraId="3AB7315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231657   -3.487998   -1.497062</w:t>
      </w:r>
    </w:p>
    <w:p w14:paraId="20EBA8A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500692    3.837528   -0.497353</w:t>
      </w:r>
    </w:p>
    <w:p w14:paraId="0BB0BE7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170164    4.812832   -0.822271</w:t>
      </w:r>
    </w:p>
    <w:p w14:paraId="1686D75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835151    1.608511    4.112699</w:t>
      </w:r>
    </w:p>
    <w:p w14:paraId="4E00A3E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132268    3.247889    2.053256</w:t>
      </w:r>
    </w:p>
    <w:p w14:paraId="099C0F8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25410    3.880756    1.268878</w:t>
      </w:r>
    </w:p>
    <w:p w14:paraId="430CCCF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097404    1.344866   -3.448900</w:t>
      </w:r>
    </w:p>
    <w:p w14:paraId="5D20038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363118    0.555619   -3.510126</w:t>
      </w:r>
    </w:p>
    <w:p w14:paraId="3034768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257851   -1.746502    2.531069</w:t>
      </w:r>
    </w:p>
    <w:p w14:paraId="67B34DF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253708    0.674028    5.219967</w:t>
      </w:r>
    </w:p>
    <w:p w14:paraId="64C2D66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553464    1.215919    6.121546</w:t>
      </w:r>
    </w:p>
    <w:p w14:paraId="21A8B0F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083208    0.028772    4.912875</w:t>
      </w:r>
    </w:p>
    <w:p w14:paraId="5F99FBB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415909    0.019049    5.487475</w:t>
      </w:r>
    </w:p>
    <w:p w14:paraId="315ADC0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238398    3.861670   -1.561576</w:t>
      </w:r>
    </w:p>
    <w:p w14:paraId="05B88B2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379824    4.556354   -0.729194</w:t>
      </w:r>
    </w:p>
    <w:p w14:paraId="13BF4C5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447743    4.322004   -2.277914</w:t>
      </w:r>
    </w:p>
    <w:p w14:paraId="2CE11C3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1.203321    3.734037   -2.052880</w:t>
      </w:r>
    </w:p>
    <w:p w14:paraId="53037B8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067500    3.440686   -3.445282</w:t>
      </w:r>
    </w:p>
    <w:p w14:paraId="47A71AA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201552    4.511225   -3.515066</w:t>
      </w:r>
    </w:p>
    <w:p w14:paraId="70B6310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665593   -1.399019   -0.329611</w:t>
      </w:r>
    </w:p>
    <w:p w14:paraId="188330B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213135   -0.960122    0.907193</w:t>
      </w:r>
    </w:p>
    <w:p w14:paraId="7BF069E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588026   -0.422091    1.604351</w:t>
      </w:r>
    </w:p>
    <w:p w14:paraId="511B3D5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962690    3.415659   -0.772340</w:t>
      </w:r>
    </w:p>
    <w:p w14:paraId="1D0E54E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945637    3.848943   -0.946700</w:t>
      </w:r>
    </w:p>
    <w:p w14:paraId="49DD0C1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444096    1.715013   -2.589186</w:t>
      </w:r>
    </w:p>
    <w:p w14:paraId="4026DD0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144959    2.436616   -3.018578</w:t>
      </w:r>
    </w:p>
    <w:p w14:paraId="2DFB02C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877015    1.247563   -3.397964</w:t>
      </w:r>
    </w:p>
    <w:p w14:paraId="11A5877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025396    0.924273   -2.098584</w:t>
      </w:r>
    </w:p>
    <w:p w14:paraId="1649F86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887071   -1.619594   -1.985223</w:t>
      </w:r>
    </w:p>
    <w:p w14:paraId="2ECA848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871053   -1.424249   -2.300200</w:t>
      </w:r>
    </w:p>
    <w:p w14:paraId="2A4AAFA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039226   -2.597899   -2.460909</w:t>
      </w:r>
    </w:p>
    <w:p w14:paraId="0E4111C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710585   -3.151751   -3.110992</w:t>
      </w:r>
    </w:p>
    <w:p w14:paraId="7154BC8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394626   -0.726981    4.774480</w:t>
      </w:r>
    </w:p>
    <w:p w14:paraId="5AD1D68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445756   -0.850446    5.852954</w:t>
      </w:r>
    </w:p>
    <w:p w14:paraId="3F1F84C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047009   -0.170666   -4.655389</w:t>
      </w:r>
    </w:p>
    <w:p w14:paraId="3736C08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740910   -1.093369   -5.160101</w:t>
      </w:r>
    </w:p>
    <w:p w14:paraId="4A84F83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994480    0.151337   -5.089914</w:t>
      </w:r>
    </w:p>
    <w:p w14:paraId="6A3476B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272010    0.580970   -4.814191</w:t>
      </w:r>
    </w:p>
    <w:p w14:paraId="79BBC8B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227707   -4.308042    3.743794</w:t>
      </w:r>
    </w:p>
    <w:p w14:paraId="340FD3B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221515   -5.295427    4.194950</w:t>
      </w:r>
    </w:p>
    <w:p w14:paraId="5E3A1F5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297527   -3.183878    4.533567</w:t>
      </w:r>
    </w:p>
    <w:p w14:paraId="76D25E1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347511   -3.270961    5.615480</w:t>
      </w:r>
    </w:p>
    <w:p w14:paraId="7F6FBB3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418540    0.524448    4.208666</w:t>
      </w:r>
    </w:p>
    <w:p w14:paraId="7C6E35B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479112    1.411645    4.830144</w:t>
      </w:r>
    </w:p>
    <w:p w14:paraId="2B0FE71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047471    2.498786   -3.012080</w:t>
      </w:r>
    </w:p>
    <w:p w14:paraId="1C20C14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053029    2.732882   -2.691273</w:t>
      </w:r>
    </w:p>
    <w:p w14:paraId="2FA2D66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2.165301   -4.172947    2.337082</w:t>
      </w:r>
    </w:p>
    <w:p w14:paraId="1507BD3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104677   -5.059505    1.713024</w:t>
      </w:r>
    </w:p>
    <w:p w14:paraId="64F3406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179702   -2.927766    1.747683</w:t>
      </w:r>
    </w:p>
    <w:p w14:paraId="62FB4DB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099991   -2.857725    0.672641</w:t>
      </w:r>
    </w:p>
    <w:p w14:paraId="5DE1678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450734    1.204995   -3.011045</w:t>
      </w:r>
    </w:p>
    <w:p w14:paraId="2B4E990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923774    0.287772   -2.696099</w:t>
      </w:r>
    </w:p>
    <w:p w14:paraId="0150ED8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465608   -4.750851   -1.937344</w:t>
      </w:r>
    </w:p>
    <w:p w14:paraId="18B5C51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51997   -5.422579   -1.076820</w:t>
      </w:r>
    </w:p>
    <w:p w14:paraId="1056C3C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102205   -5.252733   -2.720977</w:t>
      </w:r>
    </w:p>
    <w:p w14:paraId="6BA2302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77057   -4.517548   -2.278016</w:t>
      </w:r>
    </w:p>
    <w:p w14:paraId="481F265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529806   -2.137554   -1.211237</w:t>
      </w:r>
    </w:p>
    <w:p w14:paraId="6E0EE71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366213   -1.944117    0.374193</w:t>
      </w:r>
    </w:p>
    <w:p w14:paraId="4CC4577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394842   -2.144645    0.656074</w:t>
      </w:r>
    </w:p>
    <w:p w14:paraId="235D334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744523   -2.341125   -2.843125</w:t>
      </w:r>
    </w:p>
    <w:p w14:paraId="4983D3C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374353   -2.683369   -3.804594</w:t>
      </w:r>
    </w:p>
    <w:p w14:paraId="615F3AC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862250    2.133138    0.239095</w:t>
      </w:r>
    </w:p>
    <w:p w14:paraId="1D5DB4F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722766    1.583057    0.586303</w:t>
      </w:r>
    </w:p>
    <w:p w14:paraId="2EF419B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583618    1.560932   -0.086342</w:t>
      </w:r>
    </w:p>
    <w:p w14:paraId="658B148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316604   -1.149061   -0.755288</w:t>
      </w:r>
    </w:p>
    <w:p w14:paraId="239EC4A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194582    2.819818    4.399850</w:t>
      </w:r>
    </w:p>
    <w:p w14:paraId="1CEBE79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054609    3.113678    5.437591</w:t>
      </w:r>
    </w:p>
    <w:p w14:paraId="2120049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156930    3.934673    0.253826</w:t>
      </w:r>
    </w:p>
    <w:p w14:paraId="645CD6F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364456    0.671948    2.804686</w:t>
      </w:r>
    </w:p>
    <w:p w14:paraId="58AEBD5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381258    1.670206    2.389327</w:t>
      </w:r>
    </w:p>
    <w:p w14:paraId="42A2414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976453    4.956328    3.707019</w:t>
      </w:r>
    </w:p>
    <w:p w14:paraId="65AFA4C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08699    4.944260    4.711004</w:t>
      </w:r>
    </w:p>
    <w:p w14:paraId="1E521C0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776704    5.169530    2.992388</w:t>
      </w:r>
    </w:p>
    <w:p w14:paraId="4F0ACE7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269032    5.793136    3.665144</w:t>
      </w:r>
    </w:p>
    <w:p w14:paraId="6C9F06A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862796    2.724839   -3.719782</w:t>
      </w:r>
    </w:p>
    <w:p w14:paraId="2BCF8F6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924573    3.159439   -4.036701</w:t>
      </w:r>
    </w:p>
    <w:p w14:paraId="54BC848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1.464602   -2.339922    1.721249</w:t>
      </w:r>
    </w:p>
    <w:p w14:paraId="5F353EC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379928   -3.018554    3.066079</w:t>
      </w:r>
    </w:p>
    <w:p w14:paraId="18B55AC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281307   -2.268821    3.855338</w:t>
      </w:r>
    </w:p>
    <w:p w14:paraId="0068C7B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250948   -3.650911    3.239391</w:t>
      </w:r>
    </w:p>
    <w:p w14:paraId="4EC239C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469894   -3.625137    3.091509</w:t>
      </w:r>
    </w:p>
    <w:p w14:paraId="0C305F8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607930    5.125267    1.067301</w:t>
      </w:r>
    </w:p>
    <w:p w14:paraId="36CD1E5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110544    5.157925    2.041272</w:t>
      </w:r>
    </w:p>
    <w:p w14:paraId="76121C8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370558    6.062037    0.549876</w:t>
      </w:r>
    </w:p>
    <w:p w14:paraId="2FDDBCA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689995    5.116345    1.231738</w:t>
      </w:r>
    </w:p>
    <w:p w14:paraId="689B9A3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316363   -1.885922    3.957393</w:t>
      </w:r>
    </w:p>
    <w:p w14:paraId="34778B9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521345   -1.222753    1.247881</w:t>
      </w:r>
    </w:p>
    <w:p w14:paraId="693208D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904838   -0.876370    2.202667</w:t>
      </w:r>
    </w:p>
    <w:p w14:paraId="3F8B52F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873944   -2.391797   -0.828170</w:t>
      </w:r>
    </w:p>
    <w:p w14:paraId="5EFB970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507583   -2.950407   -1.511262</w:t>
      </w:r>
    </w:p>
    <w:p w14:paraId="74DE406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941660    0.967156   -1.944416</w:t>
      </w:r>
    </w:p>
    <w:p w14:paraId="0D58E31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958493   -1.184721   -0.300501</w:t>
      </w:r>
    </w:p>
    <w:p w14:paraId="260BD99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6.066635   -0.765874    0.193082</w:t>
      </w:r>
    </w:p>
    <w:p w14:paraId="2FA67A1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3.841371   -0.543547   -0.012590</w:t>
      </w:r>
    </w:p>
    <w:p w14:paraId="20A6020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4.858367   -2.211968   -1.064230</w:t>
      </w:r>
    </w:p>
    <w:p w14:paraId="1BA9435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9           4.811759    0.853143    1.866317</w:t>
      </w:r>
    </w:p>
    <w:p w14:paraId="4789A7F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9           7.319200   -2.703455   -1.036368</w:t>
      </w:r>
    </w:p>
    <w:p w14:paraId="06FE7C0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548015C2" w14:textId="09630A1F" w:rsidR="002E4022" w:rsidRPr="002E4022" w:rsidRDefault="002E4022" w:rsidP="00270E6B">
      <w:pPr>
        <w:jc w:val="both"/>
        <w:rPr>
          <w:rFonts w:ascii="Times New Roman" w:hAnsi="Times New Roman" w:cs="Times New Roman"/>
          <w:b/>
          <w:bCs/>
          <w:sz w:val="24"/>
          <w:szCs w:val="24"/>
        </w:rPr>
      </w:pPr>
      <w:r w:rsidRPr="002E4022">
        <w:rPr>
          <w:rFonts w:ascii="Times New Roman" w:hAnsi="Times New Roman" w:cs="Times New Roman"/>
          <w:b/>
          <w:bCs/>
          <w:sz w:val="24"/>
          <w:szCs w:val="24"/>
        </w:rPr>
        <w:t>A</w:t>
      </w:r>
      <w:r w:rsidRPr="002E4022">
        <w:rPr>
          <w:rFonts w:ascii="Times New Roman" w:hAnsi="Times New Roman" w:cs="Times New Roman"/>
          <w:b/>
          <w:bCs/>
          <w:sz w:val="24"/>
          <w:szCs w:val="24"/>
          <w:vertAlign w:val="subscript"/>
        </w:rPr>
        <w:t>1</w:t>
      </w:r>
      <w:r>
        <w:rPr>
          <w:rFonts w:ascii="Times New Roman" w:hAnsi="Times New Roman" w:cs="Times New Roman"/>
          <w:b/>
          <w:bCs/>
          <w:sz w:val="24"/>
          <w:szCs w:val="24"/>
          <w:vertAlign w:val="subscript"/>
        </w:rPr>
        <w:t>5</w:t>
      </w:r>
    </w:p>
    <w:p w14:paraId="4B4C784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4FAED96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Number of imaginary frequencies: 0 </w:t>
      </w:r>
    </w:p>
    <w:p w14:paraId="01D6A18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Electronic energy: HF = -4053.670289</w:t>
      </w:r>
    </w:p>
    <w:p w14:paraId="21FE92F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Zero-point correction = 1.082243 (Hartree/Particle)</w:t>
      </w:r>
    </w:p>
    <w:p w14:paraId="3E5954B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ergy = 1.156916</w:t>
      </w:r>
    </w:p>
    <w:p w14:paraId="0414D84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thalpy =1.157860</w:t>
      </w:r>
    </w:p>
    <w:p w14:paraId="2EBA4B8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Gibbs Free Energy = 0.971720</w:t>
      </w:r>
    </w:p>
    <w:p w14:paraId="3BEF455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Sum of electronic and zero-point Energies = -4052.588046</w:t>
      </w:r>
    </w:p>
    <w:p w14:paraId="654309C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ergies = -4052.513373</w:t>
      </w:r>
    </w:p>
    <w:p w14:paraId="57DAA02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thalpies = -4052.512429</w:t>
      </w:r>
    </w:p>
    <w:p w14:paraId="793E22D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Free Energies = -4052.698569</w:t>
      </w:r>
    </w:p>
    <w:p w14:paraId="5FCAD6C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039DD61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Cartesian Coordinates</w:t>
      </w:r>
    </w:p>
    <w:p w14:paraId="592A6B9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4B6DA39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0.407804   -0.547483   -0.403529</w:t>
      </w:r>
    </w:p>
    <w:p w14:paraId="482ACD9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2.682787   -1.452892   -1.064436</w:t>
      </w:r>
    </w:p>
    <w:p w14:paraId="2D1E415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26          -3.492020    2.521304   -1.517203</w:t>
      </w:r>
    </w:p>
    <w:p w14:paraId="7CBCBF5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0.726722    1.637329    0.290848</w:t>
      </w:r>
    </w:p>
    <w:p w14:paraId="7005D45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2.011599   -0.216517    0.122110</w:t>
      </w:r>
    </w:p>
    <w:p w14:paraId="2AB0A03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758756   -1.515999    1.392826</w:t>
      </w:r>
    </w:p>
    <w:p w14:paraId="54FF533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184961   -2.488547   -1.069896</w:t>
      </w:r>
    </w:p>
    <w:p w14:paraId="622955A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344819    0.146641   -2.393963</w:t>
      </w:r>
    </w:p>
    <w:p w14:paraId="66C6CEB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555544   -0.234861   -2.755846</w:t>
      </w:r>
    </w:p>
    <w:p w14:paraId="73F60CE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489289   -2.720421    0.542333</w:t>
      </w:r>
    </w:p>
    <w:p w14:paraId="415A483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687119   -2.776664   -2.258705</w:t>
      </w:r>
    </w:p>
    <w:p w14:paraId="3F90824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873129    2.644512   -0.261017</w:t>
      </w:r>
    </w:p>
    <w:p w14:paraId="25E1B42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048806    2.417458   -1.065587</w:t>
      </w:r>
    </w:p>
    <w:p w14:paraId="5EC9336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328227   -0.717788    1.863701</w:t>
      </w:r>
    </w:p>
    <w:p w14:paraId="67C4E9B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65216    3.429269    1.109339</w:t>
      </w:r>
    </w:p>
    <w:p w14:paraId="0846739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201999    3.551272    2.027087</w:t>
      </w:r>
    </w:p>
    <w:p w14:paraId="11CD092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012967    3.337252    0.317047</w:t>
      </w:r>
    </w:p>
    <w:p w14:paraId="01E3DCF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878606    3.965572    0.475282</w:t>
      </w:r>
    </w:p>
    <w:p w14:paraId="1DA1402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308325    2.557336    0.109676</w:t>
      </w:r>
    </w:p>
    <w:p w14:paraId="4E280AF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671044    3.357661    3.781437</w:t>
      </w:r>
    </w:p>
    <w:p w14:paraId="713A7A6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451492    2.677498   -0.767389</w:t>
      </w:r>
    </w:p>
    <w:p w14:paraId="6B77A4B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420810    2.116944   -1.704899</w:t>
      </w:r>
    </w:p>
    <w:p w14:paraId="67F75A9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637756    1.004093    3.003220</w:t>
      </w:r>
    </w:p>
    <w:p w14:paraId="175B702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1.093970    0.073624    2.696077</w:t>
      </w:r>
    </w:p>
    <w:p w14:paraId="29E985F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260421    3.097831   -1.247167</w:t>
      </w:r>
    </w:p>
    <w:p w14:paraId="7EC4543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401367    0.137866   -3.117171</w:t>
      </w:r>
    </w:p>
    <w:p w14:paraId="4CE0219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276111    1.947105    2.037547</w:t>
      </w:r>
    </w:p>
    <w:p w14:paraId="4D74921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507722   -3.105746   -1.926871</w:t>
      </w:r>
    </w:p>
    <w:p w14:paraId="0C16459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19006    3.783711   -0.080829</w:t>
      </w:r>
    </w:p>
    <w:p w14:paraId="4D7890A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443186    4.809792   -0.273192</w:t>
      </w:r>
    </w:p>
    <w:p w14:paraId="2551B4C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359631    1.219856    4.357613</w:t>
      </w:r>
    </w:p>
    <w:p w14:paraId="4A91F26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373734    3.124954    2.437029</w:t>
      </w:r>
    </w:p>
    <w:p w14:paraId="5C0DB37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660703    3.868112    1.705160</w:t>
      </w:r>
    </w:p>
    <w:p w14:paraId="14AA7F6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031104    1.650968   -3.331660</w:t>
      </w:r>
    </w:p>
    <w:p w14:paraId="6BE5409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229138    0.937926   -3.451810</w:t>
      </w:r>
    </w:p>
    <w:p w14:paraId="54ECD6D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235179   -2.094087    2.264157</w:t>
      </w:r>
    </w:p>
    <w:p w14:paraId="1CFA260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707634    0.158687    5.370155</w:t>
      </w:r>
    </w:p>
    <w:p w14:paraId="4390EDE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669959    0.547091    6.391641</w:t>
      </w:r>
    </w:p>
    <w:p w14:paraId="2A035BD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709792   -0.244661    5.194128</w:t>
      </w:r>
    </w:p>
    <w:p w14:paraId="5DE7CF7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000431   -0.675497    5.298914</w:t>
      </w:r>
    </w:p>
    <w:p w14:paraId="210E686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033271    4.103141   -1.059499</w:t>
      </w:r>
    </w:p>
    <w:p w14:paraId="40C7703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123979    4.711251   -0.155577</w:t>
      </w:r>
    </w:p>
    <w:p w14:paraId="3E29989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674691    4.593718   -1.734112</w:t>
      </w:r>
    </w:p>
    <w:p w14:paraId="5CCEECA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009975    4.091062   -1.542177</w:t>
      </w:r>
    </w:p>
    <w:p w14:paraId="0959DE2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173778    3.646407   -3.114215</w:t>
      </w:r>
    </w:p>
    <w:p w14:paraId="57AC079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393867    4.703447   -3.056236</w:t>
      </w:r>
    </w:p>
    <w:p w14:paraId="7DACC12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497725   -1.572707   -0.654232</w:t>
      </w:r>
    </w:p>
    <w:p w14:paraId="677B4BC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135063   -1.333221    0.594572</w:t>
      </w:r>
    </w:p>
    <w:p w14:paraId="00165A1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587340   -0.837902    1.382277</w:t>
      </w:r>
    </w:p>
    <w:p w14:paraId="748A436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695308    3.954542   -0.234157</w:t>
      </w:r>
    </w:p>
    <w:p w14:paraId="7748783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637719    4.483476   -0.357103</w:t>
      </w:r>
    </w:p>
    <w:p w14:paraId="3239E86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093896    2.820829   -2.471295</w:t>
      </w:r>
    </w:p>
    <w:p w14:paraId="7296417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915852    3.535989   -2.564800</w:t>
      </w:r>
    </w:p>
    <w:p w14:paraId="095B327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4.488667    2.871516   -3.382897</w:t>
      </w:r>
    </w:p>
    <w:p w14:paraId="0AAC32B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510148    1.805982   -2.411326</w:t>
      </w:r>
    </w:p>
    <w:p w14:paraId="0B213E8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640098   -1.440835   -2.225992</w:t>
      </w:r>
    </w:p>
    <w:p w14:paraId="1568FB3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631827   -1.126634   -2.460043</w:t>
      </w:r>
    </w:p>
    <w:p w14:paraId="777B3B7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680151   -2.515326   -2.934095</w:t>
      </w:r>
    </w:p>
    <w:p w14:paraId="4DA4F1B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274531   -3.032426   -3.682315</w:t>
      </w:r>
    </w:p>
    <w:p w14:paraId="4BD9B6D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665109   -1.388895    4.588856</w:t>
      </w:r>
    </w:p>
    <w:p w14:paraId="7A48739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802786   -1.654395    5.633639</w:t>
      </w:r>
    </w:p>
    <w:p w14:paraId="4887D3C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247563    0.628946   -4.537264</w:t>
      </w:r>
    </w:p>
    <w:p w14:paraId="1DD55F3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018874   -0.228638   -5.179267</w:t>
      </w:r>
    </w:p>
    <w:p w14:paraId="1DB3024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183872    1.068906   -4.883727</w:t>
      </w:r>
    </w:p>
    <w:p w14:paraId="776BE95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428422    1.346099   -4.614287</w:t>
      </w:r>
    </w:p>
    <w:p w14:paraId="01E460C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090011   -4.781964    3.148934</w:t>
      </w:r>
    </w:p>
    <w:p w14:paraId="3160F9E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032187   -5.816191    3.474488</w:t>
      </w:r>
    </w:p>
    <w:p w14:paraId="705EC27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332934   -3.779934    4.059451</w:t>
      </w:r>
    </w:p>
    <w:p w14:paraId="7E5759F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470315   -4.010799    5.112457</w:t>
      </w:r>
    </w:p>
    <w:p w14:paraId="782474C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27170   -0.078385    4.182567</w:t>
      </w:r>
    </w:p>
    <w:p w14:paraId="29A030B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900855    0.716094    4.900841</w:t>
      </w:r>
    </w:p>
    <w:p w14:paraId="01788D4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085708    2.582481   -2.843811</w:t>
      </w:r>
    </w:p>
    <w:p w14:paraId="08D1BA1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117662    2.693459   -2.540653</w:t>
      </w:r>
    </w:p>
    <w:p w14:paraId="70DD96A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910206   -4.459648    1.783569</w:t>
      </w:r>
    </w:p>
    <w:p w14:paraId="7FEA02E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705224   -5.248231    1.065734</w:t>
      </w:r>
    </w:p>
    <w:p w14:paraId="4F7F872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980923   -3.152921    1.353571</w:t>
      </w:r>
    </w:p>
    <w:p w14:paraId="6A6FE40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800588   -2.936790    0.310509</w:t>
      </w:r>
    </w:p>
    <w:p w14:paraId="618B3DE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382248    1.350061   -2.975053</w:t>
      </w:r>
    </w:p>
    <w:p w14:paraId="35D38A1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786290    0.366109   -2.794515</w:t>
      </w:r>
    </w:p>
    <w:p w14:paraId="0F65316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096721   -4.320789   -2.584883</w:t>
      </w:r>
    </w:p>
    <w:p w14:paraId="38260EB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053628   -5.155194   -1.877028</w:t>
      </w:r>
    </w:p>
    <w:p w14:paraId="270F86C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462490   -4.593690   -3.480160</w:t>
      </w:r>
    </w:p>
    <w:p w14:paraId="19B35E2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146596   -4.132645   -2.820373</w:t>
      </w:r>
    </w:p>
    <w:p w14:paraId="112F1B4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5.259439   -2.258169   -1.664296</w:t>
      </w:r>
    </w:p>
    <w:p w14:paraId="5735BC2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173036   -2.406935   -0.167283</w:t>
      </w:r>
    </w:p>
    <w:p w14:paraId="4380ADD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192903   -2.720426    0.032744</w:t>
      </w:r>
    </w:p>
    <w:p w14:paraId="3A9AD4D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397449   -2.108971   -3.212146</w:t>
      </w:r>
    </w:p>
    <w:p w14:paraId="60E543D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958787   -2.293120   -4.188163</w:t>
      </w:r>
    </w:p>
    <w:p w14:paraId="56680D8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985112    1.919866    0.390048</w:t>
      </w:r>
    </w:p>
    <w:p w14:paraId="70DBFB5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816051    1.277053    0.635259</w:t>
      </w:r>
    </w:p>
    <w:p w14:paraId="4246FA4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659712    1.475917    0.053647</w:t>
      </w:r>
    </w:p>
    <w:p w14:paraId="37FC210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156234   -1.168061   -0.970058</w:t>
      </w:r>
    </w:p>
    <w:p w14:paraId="5E8BDBF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293796    2.396226    4.729008</w:t>
      </w:r>
    </w:p>
    <w:p w14:paraId="3682651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24702    2.568101    5.778227</w:t>
      </w:r>
    </w:p>
    <w:p w14:paraId="436C7BA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959806    4.133773    0.945007</w:t>
      </w:r>
    </w:p>
    <w:p w14:paraId="33D0387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553615    0.255453    2.821138</w:t>
      </w:r>
    </w:p>
    <w:p w14:paraId="5612162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594269    1.298385    2.536476</w:t>
      </w:r>
    </w:p>
    <w:p w14:paraId="0EE98EF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360807    4.631960    4.204332</w:t>
      </w:r>
    </w:p>
    <w:p w14:paraId="311F8D8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036283    4.458527    5.047430</w:t>
      </w:r>
    </w:p>
    <w:p w14:paraId="2285330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944381    5.057150    3.382861</w:t>
      </w:r>
    </w:p>
    <w:p w14:paraId="6B04971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634427    5.390323    4.521042</w:t>
      </w:r>
    </w:p>
    <w:p w14:paraId="2A24787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04292    3.068122   -3.420802</w:t>
      </w:r>
    </w:p>
    <w:p w14:paraId="542E287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994110    3.611002   -3.635665</w:t>
      </w:r>
    </w:p>
    <w:p w14:paraId="09D483F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628374   -2.451285    1.432265</w:t>
      </w:r>
    </w:p>
    <w:p w14:paraId="38D7E09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602534   -3.313172    2.669211</w:t>
      </w:r>
    </w:p>
    <w:p w14:paraId="4CD0DC3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669926   -2.671736    3.551745</w:t>
      </w:r>
    </w:p>
    <w:p w14:paraId="039D53D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432151   -4.019231    2.658808</w:t>
      </w:r>
    </w:p>
    <w:p w14:paraId="45A656D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647171   -3.842788    2.717242</w:t>
      </w:r>
    </w:p>
    <w:p w14:paraId="195E59F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465201    5.056009    2.027651</w:t>
      </w:r>
    </w:p>
    <w:p w14:paraId="53AEF74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409821    4.690650    2.445888</w:t>
      </w:r>
    </w:p>
    <w:p w14:paraId="7A50693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746757    5.138860    2.847548</w:t>
      </w:r>
    </w:p>
    <w:p w14:paraId="79E1D67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652682    6.062545    1.637794</w:t>
      </w:r>
    </w:p>
    <w:p w14:paraId="67EEACD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413432   -2.422847    3.648755</w:t>
      </w:r>
    </w:p>
    <w:p w14:paraId="4A6A755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6.430512   -1.735687    0.830636</w:t>
      </w:r>
    </w:p>
    <w:p w14:paraId="7123BF3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882666   -1.539902    1.798199</w:t>
      </w:r>
    </w:p>
    <w:p w14:paraId="036BF84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593064   -2.661509   -1.386780</w:t>
      </w:r>
    </w:p>
    <w:p w14:paraId="601F838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147535   -3.177478   -2.165940</w:t>
      </w:r>
    </w:p>
    <w:p w14:paraId="3406529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731798    1.724555   -1.830857</w:t>
      </w:r>
    </w:p>
    <w:p w14:paraId="719B8F0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750299    0.024035    1.596435</w:t>
      </w:r>
    </w:p>
    <w:p w14:paraId="77CAB20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289637   -0.241847    0.317202</w:t>
      </w:r>
    </w:p>
    <w:p w14:paraId="361D3A5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232233   -1.283516    0.123067</w:t>
      </w:r>
    </w:p>
    <w:p w14:paraId="1A532C0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573732   -2.059468    1.240829</w:t>
      </w:r>
    </w:p>
    <w:p w14:paraId="03CD43B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018303   -1.814829    2.492779</w:t>
      </w:r>
    </w:p>
    <w:p w14:paraId="74AB934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098211   -0.769614    2.677374</w:t>
      </w:r>
    </w:p>
    <w:p w14:paraId="753DF5C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088991    0.865697    1.737836</w:t>
      </w:r>
    </w:p>
    <w:p w14:paraId="650B2EE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175213    0.501101   -0.464720</w:t>
      </w:r>
    </w:p>
    <w:p w14:paraId="7913631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296283   -2.859680    1.108972</w:t>
      </w:r>
    </w:p>
    <w:p w14:paraId="77CDE11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301940   -2.432435    3.342354</w:t>
      </w:r>
    </w:p>
    <w:p w14:paraId="3040367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685137   -0.568911    3.662027</w:t>
      </w:r>
    </w:p>
    <w:p w14:paraId="2A77809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5           5.758292   -1.636083   -1.379790</w:t>
      </w:r>
    </w:p>
    <w:p w14:paraId="458C6A7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6.899049   -2.523978   -1.432824</w:t>
      </w:r>
    </w:p>
    <w:p w14:paraId="36DCE94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575053   -3.430069   -1.402276</w:t>
      </w:r>
    </w:p>
    <w:p w14:paraId="53EE8D1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6.017548   -0.421954   -2.140660</w:t>
      </w:r>
    </w:p>
    <w:p w14:paraId="01A81AC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825844   -0.586136   -2.639470</w:t>
      </w:r>
    </w:p>
    <w:p w14:paraId="29171EB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4.516338   -2.359064   -1.954417</w:t>
      </w:r>
    </w:p>
    <w:p w14:paraId="7701A8E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448921   -2.109838   -2.887222</w:t>
      </w:r>
    </w:p>
    <w:p w14:paraId="15B945C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7FB79B37" w14:textId="068D4CDD" w:rsidR="002E4022" w:rsidRPr="002E4022" w:rsidRDefault="002E4022" w:rsidP="00270E6B">
      <w:pPr>
        <w:jc w:val="both"/>
        <w:rPr>
          <w:rFonts w:ascii="Times New Roman" w:hAnsi="Times New Roman" w:cs="Times New Roman"/>
          <w:b/>
          <w:bCs/>
          <w:sz w:val="24"/>
          <w:szCs w:val="24"/>
        </w:rPr>
      </w:pPr>
      <w:r w:rsidRPr="002E4022">
        <w:rPr>
          <w:rFonts w:ascii="Times New Roman" w:hAnsi="Times New Roman" w:cs="Times New Roman"/>
          <w:b/>
          <w:bCs/>
          <w:sz w:val="24"/>
          <w:szCs w:val="24"/>
        </w:rPr>
        <w:t>A</w:t>
      </w:r>
      <w:r>
        <w:rPr>
          <w:rFonts w:ascii="Times New Roman" w:hAnsi="Times New Roman" w:cs="Times New Roman"/>
          <w:b/>
          <w:bCs/>
          <w:sz w:val="24"/>
          <w:szCs w:val="24"/>
          <w:vertAlign w:val="subscript"/>
        </w:rPr>
        <w:t>16</w:t>
      </w:r>
    </w:p>
    <w:p w14:paraId="41CA93B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13912AA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Number of imaginary frequencies: 0 </w:t>
      </w:r>
    </w:p>
    <w:p w14:paraId="431DD60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Electronic energy: HF = -6460.6605986</w:t>
      </w:r>
    </w:p>
    <w:p w14:paraId="6AA7CAF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Zero-point correction = 1.773691 (Hartree/Particle)</w:t>
      </w:r>
    </w:p>
    <w:p w14:paraId="42214C9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ergy = 1.891089</w:t>
      </w:r>
    </w:p>
    <w:p w14:paraId="1283991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Thermal correction to Enthalpy = 1.892033</w:t>
      </w:r>
    </w:p>
    <w:p w14:paraId="5D95D51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Gibbs Free Energy = 1.607826</w:t>
      </w:r>
    </w:p>
    <w:p w14:paraId="581C87E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zero-point Energies = -6458.886907</w:t>
      </w:r>
    </w:p>
    <w:p w14:paraId="5995A93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ergies = -6458.769510</w:t>
      </w:r>
    </w:p>
    <w:p w14:paraId="5D8A759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thalpies = -6458.768565</w:t>
      </w:r>
    </w:p>
    <w:p w14:paraId="23CDA89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Free Energies = -6459.052773</w:t>
      </w:r>
    </w:p>
    <w:p w14:paraId="23C9DCC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1226DCE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Cartesian Coordinates</w:t>
      </w:r>
    </w:p>
    <w:p w14:paraId="77F4C53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043E6CC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1.015544    0.586054   -0.262494</w:t>
      </w:r>
    </w:p>
    <w:p w14:paraId="69E0D9B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1.299288   -0.217524    0.076175</w:t>
      </w:r>
    </w:p>
    <w:p w14:paraId="720C911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483285   -0.359319    1.524467</w:t>
      </w:r>
    </w:p>
    <w:p w14:paraId="6726791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337055    1.427672   -2.030107</w:t>
      </w:r>
    </w:p>
    <w:p w14:paraId="49FF620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354838   -1.194665   -1.267674</w:t>
      </w:r>
    </w:p>
    <w:p w14:paraId="6561ADF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748177   -1.936205   -0.910567</w:t>
      </w:r>
    </w:p>
    <w:p w14:paraId="6F5BD8B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651861   -1.074800    1.811472</w:t>
      </w:r>
    </w:p>
    <w:p w14:paraId="319695B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800440    0.763853   -1.698975</w:t>
      </w:r>
    </w:p>
    <w:p w14:paraId="78FB4DC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425188   -2.055243   -1.378998</w:t>
      </w:r>
    </w:p>
    <w:p w14:paraId="5BE478A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880027    1.329363   -2.369564</w:t>
      </w:r>
    </w:p>
    <w:p w14:paraId="66F58E1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726537   -3.327660   -2.125627</w:t>
      </w:r>
    </w:p>
    <w:p w14:paraId="7558BFA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677539   -3.251090   -2.650344</w:t>
      </w:r>
    </w:p>
    <w:p w14:paraId="68BD457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087099   -3.539382   -2.822439</w:t>
      </w:r>
    </w:p>
    <w:p w14:paraId="401E609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785550   -4.152499   -1.410655</w:t>
      </w:r>
    </w:p>
    <w:p w14:paraId="686D28F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254635    1.918706   -3.709541</w:t>
      </w:r>
    </w:p>
    <w:p w14:paraId="3EC9AC4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623213    2.780701   -3.928508</w:t>
      </w:r>
    </w:p>
    <w:p w14:paraId="59E3E9A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309789    2.195564   -3.726152</w:t>
      </w:r>
    </w:p>
    <w:p w14:paraId="17868F4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081868    1.163063   -4.483578</w:t>
      </w:r>
    </w:p>
    <w:p w14:paraId="203406D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563817   -0.974313    2.159033</w:t>
      </w:r>
    </w:p>
    <w:p w14:paraId="06F8253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938589   -1.637339    3.463794</w:t>
      </w:r>
    </w:p>
    <w:p w14:paraId="78B8ECD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927810   -2.092260    3.396089</w:t>
      </w:r>
    </w:p>
    <w:p w14:paraId="6963254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0.185582   -2.377588    3.732633</w:t>
      </w:r>
    </w:p>
    <w:p w14:paraId="1B9B37D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991017   -0.875540    4.247808</w:t>
      </w:r>
    </w:p>
    <w:p w14:paraId="2CBB164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531187    2.237421    0.865163</w:t>
      </w:r>
    </w:p>
    <w:p w14:paraId="205207A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578185    1.493245    1.207915</w:t>
      </w:r>
    </w:p>
    <w:p w14:paraId="05FC0FB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627899    2.307462    1.390934</w:t>
      </w:r>
    </w:p>
    <w:p w14:paraId="31F3EA5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886500    3.491670    2.291349</w:t>
      </w:r>
    </w:p>
    <w:p w14:paraId="75713BE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038574    3.803593    2.779327</w:t>
      </w:r>
    </w:p>
    <w:p w14:paraId="14131CC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648374    3.243031    3.030374</w:t>
      </w:r>
    </w:p>
    <w:p w14:paraId="3C42CEE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262068    4.320211    1.684641</w:t>
      </w:r>
    </w:p>
    <w:p w14:paraId="6A07ABD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26           7.516459    0.906937    0.933067</w:t>
      </w:r>
    </w:p>
    <w:p w14:paraId="4358149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3.150379    1.796430   -1.007012</w:t>
      </w:r>
    </w:p>
    <w:p w14:paraId="251BF67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4.591226   -1.071685    0.465759</w:t>
      </w:r>
    </w:p>
    <w:p w14:paraId="3CCB4A3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875427    1.351374   -0.273024</w:t>
      </w:r>
    </w:p>
    <w:p w14:paraId="5DEAD3A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045867    4.330538   -0.515435</w:t>
      </w:r>
    </w:p>
    <w:p w14:paraId="14C7A0C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551852   -2.483980   -0.714689</w:t>
      </w:r>
    </w:p>
    <w:p w14:paraId="4970326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506744    3.887777   -2.839450</w:t>
      </w:r>
    </w:p>
    <w:p w14:paraId="704AB57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855478    3.225944   -3.623020</w:t>
      </w:r>
    </w:p>
    <w:p w14:paraId="7D218A5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957425    0.711231   -1.067926</w:t>
      </w:r>
    </w:p>
    <w:p w14:paraId="0AC46D3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966100    0.759312   -1.455223</w:t>
      </w:r>
    </w:p>
    <w:p w14:paraId="2C9DBEF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547149    3.470715   -1.503169</w:t>
      </w:r>
    </w:p>
    <w:p w14:paraId="3AB35B6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547237    1.366620   -4.355150</w:t>
      </w:r>
    </w:p>
    <w:p w14:paraId="0DC734B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676036    2.178096    0.115568</w:t>
      </w:r>
    </w:p>
    <w:p w14:paraId="2E3D712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335109    1.830579    1.095089</w:t>
      </w:r>
    </w:p>
    <w:p w14:paraId="062B7D0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353680    0.060398   -3.194265</w:t>
      </w:r>
    </w:p>
    <w:p w14:paraId="4D68396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524715   -0.457871   -2.732578</w:t>
      </w:r>
    </w:p>
    <w:p w14:paraId="326FFA2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62775    5.601453   -0.835410</w:t>
      </w:r>
    </w:p>
    <w:p w14:paraId="0CDD08D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897650    1.184973   -2.570531</w:t>
      </w:r>
    </w:p>
    <w:p w14:paraId="16A98D1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089333    1.823817   -0.859991</w:t>
      </w:r>
    </w:p>
    <w:p w14:paraId="01970C9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330994    2.854868   -1.072557</w:t>
      </w:r>
    </w:p>
    <w:p w14:paraId="1ACAD72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877065   -0.414351   -4.405680</w:t>
      </w:r>
    </w:p>
    <w:p w14:paraId="72AC7B8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4.980508    1.844400   -3.174093</w:t>
      </w:r>
    </w:p>
    <w:p w14:paraId="5E0D0F7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383425    2.745241   -2.726616</w:t>
      </w:r>
    </w:p>
    <w:p w14:paraId="36179A8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195598    1.178041    2.972131</w:t>
      </w:r>
    </w:p>
    <w:p w14:paraId="42910E4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224900    1.174044    3.443799</w:t>
      </w:r>
    </w:p>
    <w:p w14:paraId="51DCB73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738917   -3.620739   -0.381288</w:t>
      </w:r>
    </w:p>
    <w:p w14:paraId="1B6CBC0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249622   -1.613297   -5.073456</w:t>
      </w:r>
    </w:p>
    <w:p w14:paraId="357526B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701790   -1.811295   -6.049616</w:t>
      </w:r>
    </w:p>
    <w:p w14:paraId="6A5BF93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174625   -1.463617   -5.221718</w:t>
      </w:r>
    </w:p>
    <w:p w14:paraId="6574F45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368880   -2.510460   -4.457038</w:t>
      </w:r>
    </w:p>
    <w:p w14:paraId="52CFB33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035836    3.664615    0.225821</w:t>
      </w:r>
    </w:p>
    <w:p w14:paraId="051BCCA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239709    4.111346   -0.751009</w:t>
      </w:r>
    </w:p>
    <w:p w14:paraId="168703E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929200    3.769192    0.846547</w:t>
      </w:r>
    </w:p>
    <w:p w14:paraId="54AE6C1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233159    4.242467    0.680480</w:t>
      </w:r>
    </w:p>
    <w:p w14:paraId="4275BC1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9.094544    1.872258    1.856067</w:t>
      </w:r>
    </w:p>
    <w:p w14:paraId="39BEBE3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9.807239    2.488806    1.325669</w:t>
      </w:r>
    </w:p>
    <w:p w14:paraId="65940C5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981189   -1.375491    3.252588</w:t>
      </w:r>
    </w:p>
    <w:p w14:paraId="7BAB111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083415   -0.285310    3.432633</w:t>
      </w:r>
    </w:p>
    <w:p w14:paraId="6CBBA03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562385    0.111044    2.569342</w:t>
      </w:r>
    </w:p>
    <w:p w14:paraId="74FEE17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73257    6.005680   -2.174148</w:t>
      </w:r>
    </w:p>
    <w:p w14:paraId="711C203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200659    6.994278   -2.434905</w:t>
      </w:r>
    </w:p>
    <w:p w14:paraId="5F0DC32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984452    6.489816    0.238844</w:t>
      </w:r>
    </w:p>
    <w:p w14:paraId="2E04F79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069596    7.548030   -0.026179</w:t>
      </w:r>
    </w:p>
    <w:p w14:paraId="0F9BA48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87839    6.336529    1.198125</w:t>
      </w:r>
    </w:p>
    <w:p w14:paraId="6103201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079589    6.273169    0.392224</w:t>
      </w:r>
    </w:p>
    <w:p w14:paraId="4FF1E3E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165117   -2.985177    1.867537</w:t>
      </w:r>
    </w:p>
    <w:p w14:paraId="0DC1B3F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399654   -3.397907    0.891822</w:t>
      </w:r>
    </w:p>
    <w:p w14:paraId="5B2205C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467280   -3.057369    4.267032</w:t>
      </w:r>
    </w:p>
    <w:p w14:paraId="4343ED6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919114   -3.491065    5.154943</w:t>
      </w:r>
    </w:p>
    <w:p w14:paraId="1FF80B1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456576   -4.706205   -2.470275</w:t>
      </w:r>
    </w:p>
    <w:p w14:paraId="09CD8C4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438668   -5.569588   -3.129749</w:t>
      </w:r>
    </w:p>
    <w:p w14:paraId="2D8B585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2.247684   -5.933584    0.282196</w:t>
      </w:r>
    </w:p>
    <w:p w14:paraId="55C98FB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681309   -6.819269    0.554110</w:t>
      </w:r>
    </w:p>
    <w:p w14:paraId="309B7EE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78457   -5.907289   -0.884101</w:t>
      </w:r>
    </w:p>
    <w:p w14:paraId="5861385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987100   -6.766565   -1.549393</w:t>
      </w:r>
    </w:p>
    <w:p w14:paraId="24BA5CA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157953   -3.573799   -2.809936</w:t>
      </w:r>
    </w:p>
    <w:p w14:paraId="1C82769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697538   -3.524219   -3.751095</w:t>
      </w:r>
    </w:p>
    <w:p w14:paraId="540BA67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9.192567    0.463533    2.064281</w:t>
      </w:r>
    </w:p>
    <w:p w14:paraId="5DFD0A0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9.992168   -0.175326    1.715079</w:t>
      </w:r>
    </w:p>
    <w:p w14:paraId="4F7590B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219250   -4.793563    1.120176</w:t>
      </w:r>
    </w:p>
    <w:p w14:paraId="6C3EB4B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627858   -4.800773    2.028677</w:t>
      </w:r>
    </w:p>
    <w:p w14:paraId="3CA6EB2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36209   -3.666868    0.789315</w:t>
      </w:r>
    </w:p>
    <w:p w14:paraId="6A99075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873597   -2.790950    1.421980</w:t>
      </w:r>
    </w:p>
    <w:p w14:paraId="0BBCA22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8.020895    0.034673    2.751741</w:t>
      </w:r>
    </w:p>
    <w:p w14:paraId="5EA669F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782964   -0.981980    3.020977</w:t>
      </w:r>
    </w:p>
    <w:p w14:paraId="313B3B5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589251   -1.952984    4.417686</w:t>
      </w:r>
    </w:p>
    <w:p w14:paraId="4860249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455413   -0.327257    5.829550</w:t>
      </w:r>
    </w:p>
    <w:p w14:paraId="2B68803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251424    0.088677    6.811592</w:t>
      </w:r>
    </w:p>
    <w:p w14:paraId="630C4D4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741132   -3.568533    3.018574</w:t>
      </w:r>
    </w:p>
    <w:p w14:paraId="69FE2BB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409483   -4.417689    2.909903</w:t>
      </w:r>
    </w:p>
    <w:p w14:paraId="56E09DF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296104   -0.455412   -0.591365</w:t>
      </w:r>
    </w:p>
    <w:p w14:paraId="02180DC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698391   -1.457707   -0.573229</w:t>
      </w:r>
    </w:p>
    <w:p w14:paraId="6FD656D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997061   -0.073178   -0.119023</w:t>
      </w:r>
    </w:p>
    <w:p w14:paraId="0CCEB9D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310916   -1.902553    1.961408</w:t>
      </w:r>
    </w:p>
    <w:p w14:paraId="71BB88E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979188    0.236439   -4.961395</w:t>
      </w:r>
    </w:p>
    <w:p w14:paraId="4280CB8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402270   -0.132394   -5.893605</w:t>
      </w:r>
    </w:p>
    <w:p w14:paraId="620DF04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024677    5.154437   -3.187112</w:t>
      </w:r>
    </w:p>
    <w:p w14:paraId="4BC8EBD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212463   -2.467062   -1.928958</w:t>
      </w:r>
    </w:p>
    <w:p w14:paraId="760CEC4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789773   -1.599069   -2.219677</w:t>
      </w:r>
    </w:p>
    <w:p w14:paraId="68D130B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759831    2.041690   -4.947702</w:t>
      </w:r>
    </w:p>
    <w:p w14:paraId="3C46BCE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851660    1.837848   -6.018412</w:t>
      </w:r>
    </w:p>
    <w:p w14:paraId="00CA2E1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7.677726    1.686913   -4.462791</w:t>
      </w:r>
    </w:p>
    <w:p w14:paraId="6756A3A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719858    3.126723   -4.809480</w:t>
      </w:r>
    </w:p>
    <w:p w14:paraId="01D06D0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860827    2.312656    2.422723</w:t>
      </w:r>
    </w:p>
    <w:p w14:paraId="33F4399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484766    3.325925    2.410854</w:t>
      </w:r>
    </w:p>
    <w:p w14:paraId="3B51C2E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021274    5.603057   -4.629123</w:t>
      </w:r>
    </w:p>
    <w:p w14:paraId="4AAEE41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132181    6.198171   -4.860547</w:t>
      </w:r>
    </w:p>
    <w:p w14:paraId="327248B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045450    4.747681   -5.310320</w:t>
      </w:r>
    </w:p>
    <w:p w14:paraId="655B501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895511    6.226322   -4.854650</w:t>
      </w:r>
    </w:p>
    <w:p w14:paraId="7B1C7F7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730748   -4.759210   -1.250645</w:t>
      </w:r>
    </w:p>
    <w:p w14:paraId="0F539EE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831200    0.226151    4.685896</w:t>
      </w:r>
    </w:p>
    <w:p w14:paraId="1604ACB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137564    1.054526    4.797816</w:t>
      </w:r>
    </w:p>
    <w:p w14:paraId="4C6287F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306763   -1.399169    5.695254</w:t>
      </w:r>
    </w:p>
    <w:p w14:paraId="7B065A3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781319   -1.840157    6.567720</w:t>
      </w:r>
    </w:p>
    <w:p w14:paraId="3DBF706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000421    3.995387    0.513185</w:t>
      </w:r>
    </w:p>
    <w:p w14:paraId="7449096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26          -6.650145   -0.912442   -2.216179</w:t>
      </w:r>
    </w:p>
    <w:p w14:paraId="30FA54F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4.560854    1.731663    1.066273</w:t>
      </w:r>
    </w:p>
    <w:p w14:paraId="0E994EB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3.829062   -1.515006   -0.019538</w:t>
      </w:r>
    </w:p>
    <w:p w14:paraId="2A6E4A1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242565    0.182397   -0.519572</w:t>
      </w:r>
    </w:p>
    <w:p w14:paraId="641CBB8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120697    3.616672   -0.346667</w:t>
      </w:r>
    </w:p>
    <w:p w14:paraId="3D540BB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050397   -2.041212    1.742003</w:t>
      </w:r>
    </w:p>
    <w:p w14:paraId="5C51DF6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292357    4.566667    1.537136</w:t>
      </w:r>
    </w:p>
    <w:p w14:paraId="4BF4DC5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957020    4.456824    2.388056</w:t>
      </w:r>
    </w:p>
    <w:p w14:paraId="0BB5F8F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874682   -1.464294   -0.642761</w:t>
      </w:r>
    </w:p>
    <w:p w14:paraId="5F1C927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829482   -1.954598   -0.775159</w:t>
      </w:r>
    </w:p>
    <w:p w14:paraId="662ABEC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969764    3.450238    0.757386</w:t>
      </w:r>
    </w:p>
    <w:p w14:paraId="10E6E92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842058    1.503777    3.619768</w:t>
      </w:r>
    </w:p>
    <w:p w14:paraId="058B9B3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599023    1.540962   -0.497433</w:t>
      </w:r>
    </w:p>
    <w:p w14:paraId="57CD83B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804680    1.533829   -1.253377</w:t>
      </w:r>
    </w:p>
    <w:p w14:paraId="0242BFF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132025    2.177256    3.728369</w:t>
      </w:r>
    </w:p>
    <w:p w14:paraId="55CA972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068467    2.399057    3.778106</w:t>
      </w:r>
    </w:p>
    <w:p w14:paraId="5815B71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2.611153    4.871721   -0.688666</w:t>
      </w:r>
    </w:p>
    <w:p w14:paraId="541EE5B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721252    1.907128    2.479825</w:t>
      </w:r>
    </w:p>
    <w:p w14:paraId="405FAC4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647973   -0.058318   -0.635763</w:t>
      </w:r>
    </w:p>
    <w:p w14:paraId="31619B0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402996    0.703803   -0.763640</w:t>
      </w:r>
    </w:p>
    <w:p w14:paraId="088536F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870792    2.132200    4.910665</w:t>
      </w:r>
    </w:p>
    <w:p w14:paraId="799A1F8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078609    1.568210    2.446245</w:t>
      </w:r>
    </w:p>
    <w:p w14:paraId="28B9808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554661    1.318590    1.507157</w:t>
      </w:r>
    </w:p>
    <w:p w14:paraId="6F846AE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437247   -0.502449   -3.845925</w:t>
      </w:r>
    </w:p>
    <w:p w14:paraId="4606BC3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410801   -0.180621   -3.768503</w:t>
      </w:r>
    </w:p>
    <w:p w14:paraId="0B6EA9B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121112   -2.905349    2.416422</w:t>
      </w:r>
    </w:p>
    <w:p w14:paraId="2F71023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207006    2.381713    6.243122</w:t>
      </w:r>
    </w:p>
    <w:p w14:paraId="1D6E7E5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902299    2.828012    6.960554</w:t>
      </w:r>
    </w:p>
    <w:p w14:paraId="32F2070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346189    3.048842    6.141174</w:t>
      </w:r>
    </w:p>
    <w:p w14:paraId="0A048A9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842856    1.443568    6.679642</w:t>
      </w:r>
    </w:p>
    <w:p w14:paraId="6B4462D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557439    2.691025   -0.822817</w:t>
      </w:r>
    </w:p>
    <w:p w14:paraId="398FE81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308256    2.833554   -0.041769</w:t>
      </w:r>
    </w:p>
    <w:p w14:paraId="60C746B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079749    2.503773   -1.766960</w:t>
      </w:r>
    </w:p>
    <w:p w14:paraId="57F0D98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001448    3.625305   -0.916749</w:t>
      </w:r>
    </w:p>
    <w:p w14:paraId="4DD71F2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744019   -0.482400   -3.915791</w:t>
      </w:r>
    </w:p>
    <w:p w14:paraId="50D43EE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8.769829   -0.140858   -3.894118</w:t>
      </w:r>
    </w:p>
    <w:p w14:paraId="797E85F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191237   -3.175336   -2.268489</w:t>
      </w:r>
    </w:p>
    <w:p w14:paraId="05E6A20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00845   -2.023428   -2.939257</w:t>
      </w:r>
    </w:p>
    <w:p w14:paraId="7BE3016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711845   -1.071342   -2.428196</w:t>
      </w:r>
    </w:p>
    <w:p w14:paraId="4EBA510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940503    5.969547    0.116116</w:t>
      </w:r>
    </w:p>
    <w:p w14:paraId="5CC2FD1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547474    6.951827   -0.137172</w:t>
      </w:r>
    </w:p>
    <w:p w14:paraId="3F733D4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716910    5.019329   -1.894779</w:t>
      </w:r>
    </w:p>
    <w:p w14:paraId="4301DCC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367527    6.047488   -2.012491</w:t>
      </w:r>
    </w:p>
    <w:p w14:paraId="397F82E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244996    4.737775   -2.812687</w:t>
      </w:r>
    </w:p>
    <w:p w14:paraId="6BCEA69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832277    4.380749   -1.815078</w:t>
      </w:r>
    </w:p>
    <w:p w14:paraId="71DB0A8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195923   -4.302832   -0.369448</w:t>
      </w:r>
    </w:p>
    <w:p w14:paraId="7B2F1B0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4.599545   -4.283174    0.636110</w:t>
      </w:r>
    </w:p>
    <w:p w14:paraId="592CDAD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627588   -5.600947   -2.327074</w:t>
      </w:r>
    </w:p>
    <w:p w14:paraId="28D481B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582708   -6.545320   -2.862889</w:t>
      </w:r>
    </w:p>
    <w:p w14:paraId="7B80020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348880   -2.497086    4.521297</w:t>
      </w:r>
    </w:p>
    <w:p w14:paraId="78DA65C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453597   -2.677658    5.588008</w:t>
      </w:r>
    </w:p>
    <w:p w14:paraId="6D7FC67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449553   -4.730512    3.804786</w:t>
      </w:r>
    </w:p>
    <w:p w14:paraId="59EE3D4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812113   -5.443077    4.320553</w:t>
      </w:r>
    </w:p>
    <w:p w14:paraId="23B138C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441402   -4.064969    4.486290</w:t>
      </w:r>
    </w:p>
    <w:p w14:paraId="60DC641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597048   -4.239730    5.547732</w:t>
      </w:r>
    </w:p>
    <w:p w14:paraId="01F9985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217617   -1.665258    3.858386</w:t>
      </w:r>
    </w:p>
    <w:p w14:paraId="5F56C38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020257   -1.157108    4.384063</w:t>
      </w:r>
    </w:p>
    <w:p w14:paraId="1E97340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311855   -1.842469   -3.947089</w:t>
      </w:r>
    </w:p>
    <w:p w14:paraId="29B3232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954668   -2.711982   -3.951964</w:t>
      </w:r>
    </w:p>
    <w:p w14:paraId="585803E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254984   -4.473684    2.427463</w:t>
      </w:r>
    </w:p>
    <w:p w14:paraId="439B91D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465856   -4.982421    1.886106</w:t>
      </w:r>
    </w:p>
    <w:p w14:paraId="42377AF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047804   -3.568955    1.760816</w:t>
      </w:r>
    </w:p>
    <w:p w14:paraId="6574371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838249   -3.358683    0.721826</w:t>
      </w:r>
    </w:p>
    <w:p w14:paraId="3672F28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887770   -1.857332   -3.902933</w:t>
      </w:r>
    </w:p>
    <w:p w14:paraId="72D0131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261056   -2.734975   -3.879714</w:t>
      </w:r>
    </w:p>
    <w:p w14:paraId="3378591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142068   -4.429861   -2.963465</w:t>
      </w:r>
    </w:p>
    <w:p w14:paraId="2AFE2F4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149687   -3.339253   -4.900842</w:t>
      </w:r>
    </w:p>
    <w:p w14:paraId="7469916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749784   -3.387016   -5.909245</w:t>
      </w:r>
    </w:p>
    <w:p w14:paraId="10FC4D5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144776   -5.537035   -1.055307</w:t>
      </w:r>
    </w:p>
    <w:p w14:paraId="3A2F3D7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516300   -6.432690   -0.566407</w:t>
      </w:r>
    </w:p>
    <w:p w14:paraId="4155258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614888   -2.105769   -0.531521</w:t>
      </w:r>
    </w:p>
    <w:p w14:paraId="7A8D106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443954   -3.170107   -0.541474</w:t>
      </w:r>
    </w:p>
    <w:p w14:paraId="10BACB8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586288   -1.103962   -0.437267</w:t>
      </w:r>
    </w:p>
    <w:p w14:paraId="691FF0E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732495   -3.131642   -0.942656</w:t>
      </w:r>
    </w:p>
    <w:p w14:paraId="0969EAD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7.228721    1.791805    4.840846</w:t>
      </w:r>
    </w:p>
    <w:p w14:paraId="3F623B6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813229    1.741576    5.757011</w:t>
      </w:r>
    </w:p>
    <w:p w14:paraId="368DB25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3.771718    5.830184    1.234535</w:t>
      </w:r>
    </w:p>
    <w:p w14:paraId="74FF77D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078105   -1.463383    2.468119</w:t>
      </w:r>
    </w:p>
    <w:p w14:paraId="07A6455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801826   -0.831893    1.973448</w:t>
      </w:r>
    </w:p>
    <w:p w14:paraId="10BEA50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9.308024    1.150459    3.548618</w:t>
      </w:r>
    </w:p>
    <w:p w14:paraId="7CCD942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9.678742    0.783821    4.510006</w:t>
      </w:r>
    </w:p>
    <w:p w14:paraId="75BA304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9.492067    0.378426    2.794824</w:t>
      </w:r>
    </w:p>
    <w:p w14:paraId="02DAFAF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9.913096    2.023371    3.274053</w:t>
      </w:r>
    </w:p>
    <w:p w14:paraId="25DADA9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581971    0.345599   -3.857513</w:t>
      </w:r>
    </w:p>
    <w:p w14:paraId="58003B7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572340    1.424431   -3.789871</w:t>
      </w:r>
    </w:p>
    <w:p w14:paraId="1BF6B4C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088624    7.018893    2.109747</w:t>
      </w:r>
    </w:p>
    <w:p w14:paraId="6281062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328459    7.148398    2.890363</w:t>
      </w:r>
    </w:p>
    <w:p w14:paraId="0AD5452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052668    6.897422    2.612008</w:t>
      </w:r>
    </w:p>
    <w:p w14:paraId="32C9E9B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119757    7.946671    1.530375</w:t>
      </w:r>
    </w:p>
    <w:p w14:paraId="0717EC7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303781   -3.152994    3.818976</w:t>
      </w:r>
    </w:p>
    <w:p w14:paraId="3BD6988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196421   -2.100716   -4.216382</w:t>
      </w:r>
    </w:p>
    <w:p w14:paraId="32A60E9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828863   -1.202677   -4.704159</w:t>
      </w:r>
    </w:p>
    <w:p w14:paraId="278B973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612276   -4.477157   -4.282735</w:t>
      </w:r>
    </w:p>
    <w:p w14:paraId="3136092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583073   -5.435452   -4.794399</w:t>
      </w:r>
    </w:p>
    <w:p w14:paraId="010AF38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837796    2.750658   -0.936463</w:t>
      </w:r>
    </w:p>
    <w:p w14:paraId="1C2CE59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016FEAFC" w14:textId="05AECB16" w:rsidR="002E4022" w:rsidRPr="002E4022" w:rsidRDefault="002E4022" w:rsidP="00270E6B">
      <w:pPr>
        <w:jc w:val="both"/>
        <w:rPr>
          <w:rFonts w:ascii="Times New Roman" w:hAnsi="Times New Roman" w:cs="Times New Roman"/>
          <w:b/>
          <w:bCs/>
          <w:sz w:val="24"/>
          <w:szCs w:val="24"/>
        </w:rPr>
      </w:pPr>
      <w:r w:rsidRPr="002E4022">
        <w:rPr>
          <w:rFonts w:ascii="Times New Roman" w:hAnsi="Times New Roman" w:cs="Times New Roman"/>
          <w:b/>
          <w:bCs/>
          <w:sz w:val="24"/>
          <w:szCs w:val="24"/>
        </w:rPr>
        <w:t>A</w:t>
      </w:r>
      <w:r>
        <w:rPr>
          <w:rFonts w:ascii="Times New Roman" w:hAnsi="Times New Roman" w:cs="Times New Roman"/>
          <w:b/>
          <w:bCs/>
          <w:sz w:val="24"/>
          <w:szCs w:val="24"/>
          <w:vertAlign w:val="subscript"/>
        </w:rPr>
        <w:t>17</w:t>
      </w:r>
    </w:p>
    <w:p w14:paraId="3D96757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502522F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Number of imaginary frequencies: 0 </w:t>
      </w:r>
    </w:p>
    <w:p w14:paraId="3BBC664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Electronic energy: HF = -3569.3548137</w:t>
      </w:r>
    </w:p>
    <w:p w14:paraId="45ACA33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Zero-point correction = 0.942731 (Hartree/Particle)</w:t>
      </w:r>
    </w:p>
    <w:p w14:paraId="0AFF0EC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ergy = 1.006453</w:t>
      </w:r>
    </w:p>
    <w:p w14:paraId="75E714A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Enthalpy = 1.007397</w:t>
      </w:r>
    </w:p>
    <w:p w14:paraId="3D0F35A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Thermal correction to Gibbs Free Energy = 0.842799</w:t>
      </w:r>
    </w:p>
    <w:p w14:paraId="0B897D4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zero-point Energies = -3568.412082</w:t>
      </w:r>
    </w:p>
    <w:p w14:paraId="3497656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Energies = -3568.348361</w:t>
      </w:r>
    </w:p>
    <w:p w14:paraId="2F19259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Sum of electronic and thermal Enthalpies = -3568.347417</w:t>
      </w:r>
    </w:p>
    <w:p w14:paraId="72C4B6A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Sum of electronic and thermal Free Energies = -3568.512015</w:t>
      </w:r>
    </w:p>
    <w:p w14:paraId="7FA0DEF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59978F8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Cartesian Coordinates</w:t>
      </w:r>
    </w:p>
    <w:p w14:paraId="26697B5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37ACAD6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0.716412    0.030859   -0.734781</w:t>
      </w:r>
    </w:p>
    <w:p w14:paraId="76849C6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45          -3.106241    0.003672   -1.560972</w:t>
      </w:r>
    </w:p>
    <w:p w14:paraId="587236A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26           2.651479   -2.733190    1.398096</w:t>
      </w:r>
    </w:p>
    <w:p w14:paraId="30A66BF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1.351507   -0.566505    1.358382</w:t>
      </w:r>
    </w:p>
    <w:p w14:paraId="7B88ECB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5           1.528393    0.239612   -0.042668</w:t>
      </w:r>
    </w:p>
    <w:p w14:paraId="4EEF4B8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1.033690    2.039504   -0.448358</w:t>
      </w:r>
    </w:p>
    <w:p w14:paraId="4D325D4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236246    0.498724   -2.762737</w:t>
      </w:r>
    </w:p>
    <w:p w14:paraId="20314CB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0.641966   -1.990004   -1.238137</w:t>
      </w:r>
    </w:p>
    <w:p w14:paraId="1E585C0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750861   -1.956931   -2.094864</w:t>
      </w:r>
    </w:p>
    <w:p w14:paraId="3ED01D3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3.207457    2.019428   -1.102656</w:t>
      </w:r>
    </w:p>
    <w:p w14:paraId="50FD8D3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8          -2.401809    0.565662   -3.380105</w:t>
      </w:r>
    </w:p>
    <w:p w14:paraId="2A1E4BD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109354   -1.639839    2.180684</w:t>
      </w:r>
    </w:p>
    <w:p w14:paraId="67507C6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265759   -2.591303    0.830625</w:t>
      </w:r>
    </w:p>
    <w:p w14:paraId="15C15A9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706893    1.954065    0.567816</w:t>
      </w:r>
    </w:p>
    <w:p w14:paraId="35BCAD7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009017   -0.296868    0.568757</w:t>
      </w:r>
    </w:p>
    <w:p w14:paraId="225795E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940771    0.741314    0.860244</w:t>
      </w:r>
    </w:p>
    <w:p w14:paraId="151FB44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246893   -1.682610    3.092533</w:t>
      </w:r>
    </w:p>
    <w:p w14:paraId="7C5432C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089557   -1.950994    3.713928</w:t>
      </w:r>
    </w:p>
    <w:p w14:paraId="452CE97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022266   -1.229251    0.998211</w:t>
      </w:r>
    </w:p>
    <w:p w14:paraId="670546B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515460    1.631390    4.726522</w:t>
      </w:r>
    </w:p>
    <w:p w14:paraId="50775F3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352625   -1.997010    1.979068</w:t>
      </w:r>
    </w:p>
    <w:p w14:paraId="0E8D387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408814   -2.662648    1.112099</w:t>
      </w:r>
    </w:p>
    <w:p w14:paraId="5ABC2BD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134898    1.903244    2.455299</w:t>
      </w:r>
    </w:p>
    <w:p w14:paraId="7FEB6FB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743294    2.038841    1.573575</w:t>
      </w:r>
    </w:p>
    <w:p w14:paraId="06297C5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465430   -3.050908    0.259194</w:t>
      </w:r>
    </w:p>
    <w:p w14:paraId="0093428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1.645079   -2.516043   -1.842191</w:t>
      </w:r>
    </w:p>
    <w:p w14:paraId="2C6B649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396406    0.724627    2.642364</w:t>
      </w:r>
    </w:p>
    <w:p w14:paraId="2EFE0BB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156409    0.701501   -3.606911</w:t>
      </w:r>
    </w:p>
    <w:p w14:paraId="6314F05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915028   -2.162278    3.242762</w:t>
      </w:r>
    </w:p>
    <w:p w14:paraId="3555354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584081   -2.854544    4.001957</w:t>
      </w:r>
    </w:p>
    <w:p w14:paraId="20E9A3B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077857    2.942792    3.383980</w:t>
      </w:r>
    </w:p>
    <w:p w14:paraId="3E3B2CF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584724    0.604740    3.778258</w:t>
      </w:r>
    </w:p>
    <w:p w14:paraId="7F38555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034613   -0.268642    3.925012</w:t>
      </w:r>
    </w:p>
    <w:p w14:paraId="2F2E0BF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221536   -3.674288   -0.385182</w:t>
      </w:r>
    </w:p>
    <w:p w14:paraId="148E199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517201   -3.272565   -1.097217</w:t>
      </w:r>
    </w:p>
    <w:p w14:paraId="2A77757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642606    3.069073   -0.334006</w:t>
      </w:r>
    </w:p>
    <w:p w14:paraId="43E1388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841636    4.223299    3.157030</w:t>
      </w:r>
    </w:p>
    <w:p w14:paraId="32419F8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390740    4.524098    4.054321</w:t>
      </w:r>
    </w:p>
    <w:p w14:paraId="1A90EE4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558462    4.123759    2.338076</w:t>
      </w:r>
    </w:p>
    <w:p w14:paraId="45111E0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157948    5.042434    2.905626</w:t>
      </w:r>
    </w:p>
    <w:p w14:paraId="3CB9303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953679   -2.715979    3.201103</w:t>
      </w:r>
    </w:p>
    <w:p w14:paraId="277C2AC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798839   -2.153509    4.122073</w:t>
      </w:r>
    </w:p>
    <w:p w14:paraId="61825BA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478220   -3.694141    3.316900</w:t>
      </w:r>
    </w:p>
    <w:p w14:paraId="6103E2F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026135   -2.875594    3.095315</w:t>
      </w:r>
    </w:p>
    <w:p w14:paraId="6D265BB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090052   -4.756299    1.462373</w:t>
      </w:r>
    </w:p>
    <w:p w14:paraId="73997AB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167810   -5.332504    2.373768</w:t>
      </w:r>
    </w:p>
    <w:p w14:paraId="62055C1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134058    0.347540   -1.317679</w:t>
      </w:r>
    </w:p>
    <w:p w14:paraId="02AA3B8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668794    1.237833   -0.346615</w:t>
      </w:r>
    </w:p>
    <w:p w14:paraId="57B9FF0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028442    1.628383    0.431186</w:t>
      </w:r>
    </w:p>
    <w:p w14:paraId="1579CC1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414442   -2.124438   -0.172463</w:t>
      </w:r>
    </w:p>
    <w:p w14:paraId="7C96AA2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330091   -2.476134   -0.639306</w:t>
      </w:r>
    </w:p>
    <w:p w14:paraId="3B0B5FC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680769   -4.525795    0.048458</w:t>
      </w:r>
    </w:p>
    <w:p w14:paraId="3E674B8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741816   -4.784509    0.081348</w:t>
      </w:r>
    </w:p>
    <w:p w14:paraId="1BCA921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155855   -5.120806    0.800532</w:t>
      </w:r>
    </w:p>
    <w:p w14:paraId="4553D18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301188   -4.823188   -0.936281</w:t>
      </w:r>
    </w:p>
    <w:p w14:paraId="3B99F8F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2.344802   -0.961586   -2.348458</w:t>
      </w:r>
    </w:p>
    <w:p w14:paraId="1CF0FC2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316646   -1.295056   -2.362411</w:t>
      </w:r>
    </w:p>
    <w:p w14:paraId="6406A85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531557   -0.986118   -3.362430</w:t>
      </w:r>
    </w:p>
    <w:p w14:paraId="6E748CE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217982   -1.319735   -4.135324</w:t>
      </w:r>
    </w:p>
    <w:p w14:paraId="084DA94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618758    4.561699    1.630225</w:t>
      </w:r>
    </w:p>
    <w:p w14:paraId="2664915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583220    5.570359    2.032388</w:t>
      </w:r>
    </w:p>
    <w:p w14:paraId="7B2984E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472533   -3.954592   -2.262469</w:t>
      </w:r>
    </w:p>
    <w:p w14:paraId="02DDB11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75001   -4.055201   -2.878399</w:t>
      </w:r>
    </w:p>
    <w:p w14:paraId="0DDFD1B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344474   -4.299141   -2.817283</w:t>
      </w:r>
    </w:p>
    <w:p w14:paraId="5E7C435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328424   -4.577009   -1.373916</w:t>
      </w:r>
    </w:p>
    <w:p w14:paraId="602FB7B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466882    5.341861   -2.013836</w:t>
      </w:r>
    </w:p>
    <w:p w14:paraId="21A6FAC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04697    6.204156   -2.670052</w:t>
      </w:r>
    </w:p>
    <w:p w14:paraId="1DEECF2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13580    5.509399   -0.649341</w:t>
      </w:r>
    </w:p>
    <w:p w14:paraId="6D8EBDF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86810    6.504160   -0.213630</w:t>
      </w:r>
    </w:p>
    <w:p w14:paraId="181BD8E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682149    3.475896    2.469773</w:t>
      </w:r>
    </w:p>
    <w:p w14:paraId="7F5BB8F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694830    3.608525    3.546181</w:t>
      </w:r>
    </w:p>
    <w:p w14:paraId="7CD34F9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4.151310   -4.047986    0.824986</w:t>
      </w:r>
    </w:p>
    <w:p w14:paraId="51A143D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172618   -3.989539    1.174626</w:t>
      </w:r>
    </w:p>
    <w:p w14:paraId="32B5B12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06594    4.038448   -2.562529</w:t>
      </w:r>
    </w:p>
    <w:p w14:paraId="7F59272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72024    3.907514   -3.639888</w:t>
      </w:r>
    </w:p>
    <w:p w14:paraId="1A3F55F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94777    2.932609   -1.746161</w:t>
      </w:r>
    </w:p>
    <w:p w14:paraId="0AD2908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599019    1.949268   -2.196024</w:t>
      </w:r>
    </w:p>
    <w:p w14:paraId="4AFF0E57"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617750   -3.377171   -0.313665</w:t>
      </w:r>
    </w:p>
    <w:p w14:paraId="35D5F92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161541   -2.725744   -0.980868</w:t>
      </w:r>
    </w:p>
    <w:p w14:paraId="6CC3DC9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753565    1.171871   -4.981788</w:t>
      </w:r>
    </w:p>
    <w:p w14:paraId="30F2E9D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507982    2.237503   -4.922163</w:t>
      </w:r>
    </w:p>
    <w:p w14:paraId="7200EA1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566711    1.034865   -5.694150</w:t>
      </w:r>
    </w:p>
    <w:p w14:paraId="2821552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142815    0.641369   -5.308843</w:t>
      </w:r>
    </w:p>
    <w:p w14:paraId="21CCF9D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017333   -0.112134   -2.355006</w:t>
      </w:r>
    </w:p>
    <w:p w14:paraId="4F9853F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854357    1.165881   -1.399418</w:t>
      </w:r>
    </w:p>
    <w:p w14:paraId="21D9F57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1           7.890962    1.485978   -1.417087</w:t>
      </w:r>
    </w:p>
    <w:p w14:paraId="41A980D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220897   -1.398869   -3.364132</w:t>
      </w:r>
    </w:p>
    <w:p w14:paraId="1EC05F9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852568   -2.064713   -4.137878</w:t>
      </w:r>
    </w:p>
    <w:p w14:paraId="5520197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3.290305   -0.855034    1.943122</w:t>
      </w:r>
    </w:p>
    <w:p w14:paraId="4B7ED75B"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4.163765   -0.364140    1.544186</w:t>
      </w:r>
    </w:p>
    <w:p w14:paraId="5C189D1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970926   -0.801833    1.368071</w:t>
      </w:r>
    </w:p>
    <w:p w14:paraId="374E7B4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775152   -0.120730   -1.334958</w:t>
      </w:r>
    </w:p>
    <w:p w14:paraId="58DD28E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265219    2.789673    4.513870</w:t>
      </w:r>
    </w:p>
    <w:p w14:paraId="3777811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208717    3.598685    5.238283</w:t>
      </w:r>
    </w:p>
    <w:p w14:paraId="7E9FE7E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214655   -0.745417   -0.017176</w:t>
      </w:r>
    </w:p>
    <w:p w14:paraId="5791857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726377    2.170231    1.934365</w:t>
      </w:r>
    </w:p>
    <w:p w14:paraId="04BA8871"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770968    1.329877    2.613904</w:t>
      </w:r>
    </w:p>
    <w:p w14:paraId="031118D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0.351803    1.477303    5.951281</w:t>
      </w:r>
    </w:p>
    <w:p w14:paraId="41F2B604"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748939    2.440653    6.282674</w:t>
      </w:r>
    </w:p>
    <w:p w14:paraId="173D7CFE"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194753    0.806936    5.760193</w:t>
      </w:r>
    </w:p>
    <w:p w14:paraId="2CF0D5F8"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219815    1.056652    6.786780</w:t>
      </w:r>
    </w:p>
    <w:p w14:paraId="2E4D5FB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897664   -4.526922    0.711169</w:t>
      </w:r>
    </w:p>
    <w:p w14:paraId="695CBF8C"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0.913302   -4.902602    0.956826</w:t>
      </w:r>
    </w:p>
    <w:p w14:paraId="262D4B2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133285    2.606051   -0.752023</w:t>
      </w:r>
    </w:p>
    <w:p w14:paraId="32A9FE1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2.129725    4.108978   -0.659617</w:t>
      </w:r>
    </w:p>
    <w:p w14:paraId="3E84FAFD"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728119    4.412666    0.309572</w:t>
      </w:r>
    </w:p>
    <w:p w14:paraId="0E9D9ED2"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3.130804    4.511950   -0.810050</w:t>
      </w:r>
    </w:p>
    <w:p w14:paraId="4FE288C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1.449582    4.500836   -1.422060</w:t>
      </w:r>
    </w:p>
    <w:p w14:paraId="40A5ED6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6.286735    0.245676   -0.388605</w:t>
      </w:r>
    </w:p>
    <w:p w14:paraId="389110E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5.867076    1.238543   -0.565088</w:t>
      </w:r>
    </w:p>
    <w:p w14:paraId="30419C19"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019184    0.326565    0.423568</w:t>
      </w:r>
    </w:p>
    <w:p w14:paraId="600E376F"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824641   -0.071499   -1.285782</w:t>
      </w:r>
    </w:p>
    <w:p w14:paraId="1C717AB0"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1.598696    4.390056    0.220794</w:t>
      </w:r>
    </w:p>
    <w:p w14:paraId="487C71DA"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6           5.987745    1.633243   -0.385819</w:t>
      </w:r>
    </w:p>
    <w:p w14:paraId="69288FB6"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6.362555    2.318647    0.367896</w:t>
      </w:r>
    </w:p>
    <w:p w14:paraId="541E18F3"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lastRenderedPageBreak/>
        <w:t xml:space="preserve">     6           6.372382    0.313422   -2.363693</w:t>
      </w:r>
    </w:p>
    <w:p w14:paraId="21B00855" w14:textId="77777777"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7.021718   -0.049356   -3.155204</w:t>
      </w:r>
    </w:p>
    <w:p w14:paraId="793C677D" w14:textId="77777777" w:rsid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 xml:space="preserve">     1          -2.515897   -3.326220    1.094316</w:t>
      </w:r>
    </w:p>
    <w:p w14:paraId="2BB5DC34" w14:textId="10A71201"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7ACD930D" w14:textId="6BA5BE46" w:rsidR="009D77A6" w:rsidRPr="00D35DC5" w:rsidRDefault="009D77A6" w:rsidP="00270E6B">
      <w:pPr>
        <w:jc w:val="both"/>
        <w:rPr>
          <w:rFonts w:ascii="Times New Roman" w:hAnsi="Times New Roman" w:cs="Times New Roman"/>
          <w:b/>
          <w:bCs/>
          <w:sz w:val="24"/>
          <w:szCs w:val="24"/>
        </w:rPr>
      </w:pPr>
      <w:r w:rsidRPr="00D35DC5">
        <w:rPr>
          <w:rFonts w:ascii="Times New Roman" w:hAnsi="Times New Roman" w:cs="Times New Roman"/>
          <w:b/>
          <w:bCs/>
          <w:sz w:val="24"/>
          <w:szCs w:val="24"/>
        </w:rPr>
        <w:t>B</w:t>
      </w:r>
    </w:p>
    <w:p w14:paraId="02211163" w14:textId="7278BD1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r w:rsidR="00BF0B56">
        <w:rPr>
          <w:rFonts w:ascii="Times New Roman" w:hAnsi="Times New Roman" w:cs="Times New Roman"/>
          <w:sz w:val="24"/>
          <w:szCs w:val="24"/>
        </w:rPr>
        <w:t>-</w:t>
      </w:r>
    </w:p>
    <w:p w14:paraId="51555DFA" w14:textId="77777777" w:rsidR="00D35DC5" w:rsidRPr="00D35DC5" w:rsidRDefault="00D35DC5" w:rsidP="00270E6B">
      <w:pPr>
        <w:jc w:val="both"/>
        <w:rPr>
          <w:rFonts w:ascii="Times New Roman" w:hAnsi="Times New Roman" w:cs="Times New Roman"/>
          <w:sz w:val="24"/>
          <w:szCs w:val="24"/>
        </w:rPr>
      </w:pPr>
      <w:r w:rsidRPr="00D35DC5">
        <w:rPr>
          <w:rFonts w:ascii="Times New Roman" w:hAnsi="Times New Roman" w:cs="Times New Roman"/>
          <w:sz w:val="24"/>
          <w:szCs w:val="24"/>
        </w:rPr>
        <w:t>Number of imaginary frequencies = 0</w:t>
      </w:r>
    </w:p>
    <w:p w14:paraId="5303134A" w14:textId="11F346FE" w:rsidR="00D35DC5" w:rsidRPr="00D35DC5" w:rsidRDefault="00D35DC5" w:rsidP="00270E6B">
      <w:pPr>
        <w:jc w:val="both"/>
        <w:rPr>
          <w:rFonts w:ascii="Times New Roman" w:hAnsi="Times New Roman" w:cs="Times New Roman"/>
          <w:sz w:val="24"/>
          <w:szCs w:val="24"/>
        </w:rPr>
      </w:pPr>
      <w:r w:rsidRPr="00D35DC5">
        <w:rPr>
          <w:rFonts w:ascii="Times New Roman" w:hAnsi="Times New Roman" w:cs="Times New Roman"/>
          <w:sz w:val="24"/>
          <w:szCs w:val="24"/>
        </w:rPr>
        <w:t>Electronic energy</w:t>
      </w:r>
      <w:r>
        <w:rPr>
          <w:rFonts w:ascii="Times New Roman" w:hAnsi="Times New Roman" w:cs="Times New Roman"/>
          <w:sz w:val="24"/>
          <w:szCs w:val="24"/>
        </w:rPr>
        <w:t>:</w:t>
      </w:r>
      <w:r w:rsidRPr="00D35DC5">
        <w:rPr>
          <w:rFonts w:ascii="Times New Roman" w:hAnsi="Times New Roman" w:cs="Times New Roman"/>
          <w:sz w:val="24"/>
          <w:szCs w:val="24"/>
        </w:rPr>
        <w:t xml:space="preserve"> HF</w:t>
      </w:r>
      <w:r>
        <w:rPr>
          <w:rFonts w:ascii="Times New Roman" w:hAnsi="Times New Roman" w:cs="Times New Roman"/>
          <w:sz w:val="24"/>
          <w:szCs w:val="24"/>
        </w:rPr>
        <w:t xml:space="preserve"> </w:t>
      </w:r>
      <w:r w:rsidRPr="00D35DC5">
        <w:rPr>
          <w:rFonts w:ascii="Times New Roman" w:hAnsi="Times New Roman" w:cs="Times New Roman"/>
          <w:sz w:val="24"/>
          <w:szCs w:val="24"/>
        </w:rPr>
        <w:t>=</w:t>
      </w:r>
      <w:r>
        <w:rPr>
          <w:rFonts w:ascii="Times New Roman" w:hAnsi="Times New Roman" w:cs="Times New Roman"/>
          <w:sz w:val="24"/>
          <w:szCs w:val="24"/>
        </w:rPr>
        <w:t xml:space="preserve"> </w:t>
      </w:r>
      <w:r w:rsidRPr="00D35DC5">
        <w:rPr>
          <w:rFonts w:ascii="Times New Roman" w:hAnsi="Times New Roman" w:cs="Times New Roman"/>
          <w:sz w:val="24"/>
          <w:szCs w:val="24"/>
        </w:rPr>
        <w:t>-3001.0228474</w:t>
      </w:r>
    </w:p>
    <w:p w14:paraId="3807E50F" w14:textId="77777777" w:rsidR="00D35DC5" w:rsidRPr="00D35DC5" w:rsidRDefault="00D35DC5" w:rsidP="00270E6B">
      <w:pPr>
        <w:jc w:val="both"/>
        <w:rPr>
          <w:rFonts w:ascii="Times New Roman" w:hAnsi="Times New Roman" w:cs="Times New Roman"/>
          <w:sz w:val="24"/>
          <w:szCs w:val="24"/>
        </w:rPr>
      </w:pPr>
      <w:r w:rsidRPr="00D35DC5">
        <w:rPr>
          <w:rFonts w:ascii="Times New Roman" w:hAnsi="Times New Roman" w:cs="Times New Roman"/>
          <w:sz w:val="24"/>
          <w:szCs w:val="24"/>
        </w:rPr>
        <w:t>Zero-point correction = 0.822847 (Hartree/Particle)</w:t>
      </w:r>
    </w:p>
    <w:p w14:paraId="21EB4EDC" w14:textId="77777777" w:rsidR="00D35DC5" w:rsidRPr="00D35DC5" w:rsidRDefault="00D35DC5" w:rsidP="00270E6B">
      <w:pPr>
        <w:jc w:val="both"/>
        <w:rPr>
          <w:rFonts w:ascii="Times New Roman" w:hAnsi="Times New Roman" w:cs="Times New Roman"/>
          <w:sz w:val="24"/>
          <w:szCs w:val="24"/>
        </w:rPr>
      </w:pPr>
      <w:r w:rsidRPr="00D35DC5">
        <w:rPr>
          <w:rFonts w:ascii="Times New Roman" w:hAnsi="Times New Roman" w:cs="Times New Roman"/>
          <w:sz w:val="24"/>
          <w:szCs w:val="24"/>
        </w:rPr>
        <w:t>Thermal correction to Energy = 0.875667</w:t>
      </w:r>
    </w:p>
    <w:p w14:paraId="5B3D22AA" w14:textId="77777777" w:rsidR="00D35DC5" w:rsidRPr="00D35DC5" w:rsidRDefault="00D35DC5" w:rsidP="00270E6B">
      <w:pPr>
        <w:jc w:val="both"/>
        <w:rPr>
          <w:rFonts w:ascii="Times New Roman" w:hAnsi="Times New Roman" w:cs="Times New Roman"/>
          <w:sz w:val="24"/>
          <w:szCs w:val="24"/>
        </w:rPr>
      </w:pPr>
      <w:r w:rsidRPr="00D35DC5">
        <w:rPr>
          <w:rFonts w:ascii="Times New Roman" w:hAnsi="Times New Roman" w:cs="Times New Roman"/>
          <w:sz w:val="24"/>
          <w:szCs w:val="24"/>
        </w:rPr>
        <w:t>Thermal correction to Enthalpy = 0.876612</w:t>
      </w:r>
    </w:p>
    <w:p w14:paraId="5367BE4E" w14:textId="77777777" w:rsidR="00D35DC5" w:rsidRPr="00D35DC5" w:rsidRDefault="00D35DC5" w:rsidP="00270E6B">
      <w:pPr>
        <w:jc w:val="both"/>
        <w:rPr>
          <w:rFonts w:ascii="Times New Roman" w:hAnsi="Times New Roman" w:cs="Times New Roman"/>
          <w:sz w:val="24"/>
          <w:szCs w:val="24"/>
        </w:rPr>
      </w:pPr>
      <w:r w:rsidRPr="00D35DC5">
        <w:rPr>
          <w:rFonts w:ascii="Times New Roman" w:hAnsi="Times New Roman" w:cs="Times New Roman"/>
          <w:sz w:val="24"/>
          <w:szCs w:val="24"/>
        </w:rPr>
        <w:t>Thermal correction to Gibbs Free Energy = 0.732685</w:t>
      </w:r>
    </w:p>
    <w:p w14:paraId="4DFC9B6A" w14:textId="77777777" w:rsidR="00D35DC5" w:rsidRPr="00D35DC5" w:rsidRDefault="00D35DC5" w:rsidP="00270E6B">
      <w:pPr>
        <w:jc w:val="both"/>
        <w:rPr>
          <w:rFonts w:ascii="Times New Roman" w:hAnsi="Times New Roman" w:cs="Times New Roman"/>
          <w:sz w:val="24"/>
          <w:szCs w:val="24"/>
        </w:rPr>
      </w:pPr>
      <w:r w:rsidRPr="00D35DC5">
        <w:rPr>
          <w:rFonts w:ascii="Times New Roman" w:hAnsi="Times New Roman" w:cs="Times New Roman"/>
          <w:sz w:val="24"/>
          <w:szCs w:val="24"/>
        </w:rPr>
        <w:t>Sum of electronic and zero-point Energies = -3000.200000</w:t>
      </w:r>
    </w:p>
    <w:p w14:paraId="6EE30C9E" w14:textId="77777777" w:rsidR="00D35DC5" w:rsidRPr="00D35DC5" w:rsidRDefault="00D35DC5" w:rsidP="00270E6B">
      <w:pPr>
        <w:jc w:val="both"/>
        <w:rPr>
          <w:rFonts w:ascii="Times New Roman" w:hAnsi="Times New Roman" w:cs="Times New Roman"/>
          <w:sz w:val="24"/>
          <w:szCs w:val="24"/>
        </w:rPr>
      </w:pPr>
      <w:r w:rsidRPr="00D35DC5">
        <w:rPr>
          <w:rFonts w:ascii="Times New Roman" w:hAnsi="Times New Roman" w:cs="Times New Roman"/>
          <w:sz w:val="24"/>
          <w:szCs w:val="24"/>
        </w:rPr>
        <w:t>Sum of electronic and thermal Energies = -3000.147180</w:t>
      </w:r>
    </w:p>
    <w:p w14:paraId="176804CF" w14:textId="77777777" w:rsidR="00D35DC5" w:rsidRPr="00D35DC5" w:rsidRDefault="00D35DC5" w:rsidP="00270E6B">
      <w:pPr>
        <w:jc w:val="both"/>
        <w:rPr>
          <w:rFonts w:ascii="Times New Roman" w:hAnsi="Times New Roman" w:cs="Times New Roman"/>
          <w:sz w:val="24"/>
          <w:szCs w:val="24"/>
        </w:rPr>
      </w:pPr>
      <w:r w:rsidRPr="00D35DC5">
        <w:rPr>
          <w:rFonts w:ascii="Times New Roman" w:hAnsi="Times New Roman" w:cs="Times New Roman"/>
          <w:sz w:val="24"/>
          <w:szCs w:val="24"/>
        </w:rPr>
        <w:t>Sum of electronic and thermal Enthalpies = -3000.146236</w:t>
      </w:r>
    </w:p>
    <w:p w14:paraId="7E99D027" w14:textId="77777777" w:rsidR="00D35DC5" w:rsidRDefault="00D35DC5" w:rsidP="00270E6B">
      <w:pPr>
        <w:jc w:val="both"/>
        <w:rPr>
          <w:rFonts w:ascii="Times New Roman" w:hAnsi="Times New Roman" w:cs="Times New Roman"/>
          <w:sz w:val="24"/>
          <w:szCs w:val="24"/>
        </w:rPr>
      </w:pPr>
      <w:r w:rsidRPr="00D35DC5">
        <w:rPr>
          <w:rFonts w:ascii="Times New Roman" w:hAnsi="Times New Roman" w:cs="Times New Roman"/>
          <w:sz w:val="24"/>
          <w:szCs w:val="24"/>
        </w:rPr>
        <w:t>Sum of electronic and thermal Free Energies = -3000.290163</w:t>
      </w:r>
    </w:p>
    <w:p w14:paraId="067E74C7" w14:textId="324E3D7E" w:rsidR="005D6BA2" w:rsidRPr="005D6BA2" w:rsidRDefault="005D6BA2" w:rsidP="00270E6B">
      <w:pPr>
        <w:jc w:val="both"/>
        <w:rPr>
          <w:rFonts w:ascii="Times New Roman" w:hAnsi="Times New Roman" w:cs="Times New Roman"/>
          <w:sz w:val="24"/>
          <w:szCs w:val="24"/>
        </w:rPr>
      </w:pPr>
      <w:r w:rsidRPr="005D6BA2">
        <w:rPr>
          <w:rFonts w:ascii="Times New Roman" w:hAnsi="Times New Roman" w:cs="Times New Roman"/>
          <w:sz w:val="24"/>
          <w:szCs w:val="24"/>
        </w:rPr>
        <w:t>......................................................................................................................................................</w:t>
      </w:r>
    </w:p>
    <w:p w14:paraId="3C5297F0" w14:textId="77777777" w:rsidR="005D6BA2" w:rsidRPr="005D6BA2" w:rsidRDefault="005D6BA2" w:rsidP="00270E6B">
      <w:pPr>
        <w:jc w:val="both"/>
        <w:rPr>
          <w:rFonts w:ascii="Times New Roman" w:hAnsi="Times New Roman" w:cs="Times New Roman"/>
          <w:sz w:val="24"/>
          <w:szCs w:val="24"/>
        </w:rPr>
      </w:pPr>
      <w:r w:rsidRPr="005D6BA2">
        <w:rPr>
          <w:rFonts w:ascii="Times New Roman" w:hAnsi="Times New Roman" w:cs="Times New Roman"/>
          <w:sz w:val="24"/>
          <w:szCs w:val="24"/>
        </w:rPr>
        <w:t>Cartesian Coordinates</w:t>
      </w:r>
    </w:p>
    <w:p w14:paraId="479B9B05" w14:textId="77777777" w:rsidR="005D6BA2" w:rsidRPr="005D6BA2" w:rsidRDefault="005D6BA2" w:rsidP="00270E6B">
      <w:pPr>
        <w:jc w:val="both"/>
        <w:rPr>
          <w:rFonts w:ascii="Times New Roman" w:hAnsi="Times New Roman" w:cs="Times New Roman"/>
          <w:sz w:val="24"/>
          <w:szCs w:val="24"/>
        </w:rPr>
      </w:pPr>
      <w:r w:rsidRPr="005D6BA2">
        <w:rPr>
          <w:rFonts w:ascii="Times New Roman" w:hAnsi="Times New Roman" w:cs="Times New Roman"/>
          <w:sz w:val="24"/>
          <w:szCs w:val="24"/>
        </w:rPr>
        <w:t>......................................................................................................................................................</w:t>
      </w:r>
    </w:p>
    <w:p w14:paraId="19F0C99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45          -0.539207    0.241985   -1.532020</w:t>
      </w:r>
    </w:p>
    <w:p w14:paraId="45732C1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26           2.568644   -0.353404    2.736933</w:t>
      </w:r>
    </w:p>
    <w:p w14:paraId="6E6FD7C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1.386524   -0.623678   -0.666134</w:t>
      </w:r>
    </w:p>
    <w:p w14:paraId="53B5000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1.541588    0.322512    0.473027</w:t>
      </w:r>
    </w:p>
    <w:p w14:paraId="61CFACC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0.409008    2.434627   -1.996437</w:t>
      </w:r>
    </w:p>
    <w:p w14:paraId="7724B8D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2.217197    1.267713   -2.441835</w:t>
      </w:r>
    </w:p>
    <w:p w14:paraId="56D3184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264482   -2.712538   -1.084715</w:t>
      </w:r>
    </w:p>
    <w:p w14:paraId="7B57E48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063183   -1.688053   -1.676046</w:t>
      </w:r>
    </w:p>
    <w:p w14:paraId="75E66BA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593925    2.391158   -2.451064</w:t>
      </w:r>
    </w:p>
    <w:p w14:paraId="23BDAFE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374370   -2.112666   -0.055155</w:t>
      </w:r>
    </w:p>
    <w:p w14:paraId="3F11111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261330   -2.713550   -0.240614</w:t>
      </w:r>
    </w:p>
    <w:p w14:paraId="0CC9B51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0.969884   -2.381525   -0.457420</w:t>
      </w:r>
    </w:p>
    <w:p w14:paraId="3133FD8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900602   -4.388025   -1.797769</w:t>
      </w:r>
    </w:p>
    <w:p w14:paraId="32911DC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232732   -5.421364   -1.835801</w:t>
      </w:r>
    </w:p>
    <w:p w14:paraId="042FFB9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102961   -0.587659    0.399810</w:t>
      </w:r>
    </w:p>
    <w:p w14:paraId="3FD38E5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805900   -2.019328    2.722910</w:t>
      </w:r>
    </w:p>
    <w:p w14:paraId="3208B28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257688   -2.449700    1.840636</w:t>
      </w:r>
    </w:p>
    <w:p w14:paraId="12B6398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283868    3.632738   -2.931269</w:t>
      </w:r>
    </w:p>
    <w:p w14:paraId="73CA421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700577    4.147457   -2.057661</w:t>
      </w:r>
    </w:p>
    <w:p w14:paraId="3155655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097397    3.387238   -3.614859</w:t>
      </w:r>
    </w:p>
    <w:p w14:paraId="341D621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567339    4.303546   -3.408286</w:t>
      </w:r>
    </w:p>
    <w:p w14:paraId="664901F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56338    2.041178    0.952984</w:t>
      </w:r>
    </w:p>
    <w:p w14:paraId="19DE4DD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692756   -4.076219   -1.118416</w:t>
      </w:r>
    </w:p>
    <w:p w14:paraId="005DA99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085834    2.437654    1.503649</w:t>
      </w:r>
    </w:p>
    <w:p w14:paraId="243F05C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898714    1.726676    1.594195</w:t>
      </w:r>
    </w:p>
    <w:p w14:paraId="20CE796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225107   -2.036094   -2.337636</w:t>
      </w:r>
    </w:p>
    <w:p w14:paraId="2C14CDF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855958   -1.264818   -2.768119</w:t>
      </w:r>
    </w:p>
    <w:p w14:paraId="352E839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115734   -5.049779   -0.474840</w:t>
      </w:r>
    </w:p>
    <w:p w14:paraId="547B82F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205630   -6.087470   -0.487123</w:t>
      </w:r>
    </w:p>
    <w:p w14:paraId="215CE7C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196505    4.649213    1.835225</w:t>
      </w:r>
    </w:p>
    <w:p w14:paraId="0435465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61319    4.272274    1.300704</w:t>
      </w:r>
    </w:p>
    <w:p w14:paraId="0AD756A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800107    2.954878    0.860229</w:t>
      </w:r>
    </w:p>
    <w:p w14:paraId="022464F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146467    2.651426    0.432931</w:t>
      </w:r>
    </w:p>
    <w:p w14:paraId="4941395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296914   -4.699840    0.147828</w:t>
      </w:r>
    </w:p>
    <w:p w14:paraId="66414C2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904982   -5.460252    0.627048</w:t>
      </w:r>
    </w:p>
    <w:p w14:paraId="7213F9B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279263    1.263265    2.862596</w:t>
      </w:r>
    </w:p>
    <w:p w14:paraId="0360CBF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632482   -3.392121   -2.408552</w:t>
      </w:r>
    </w:p>
    <w:p w14:paraId="337E53F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550186   -3.639571   -2.932994</w:t>
      </w:r>
    </w:p>
    <w:p w14:paraId="1069222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791338    0.306166    1.925858</w:t>
      </w:r>
    </w:p>
    <w:p w14:paraId="2C4ED9D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324571   -0.805591   -0.555210</w:t>
      </w:r>
    </w:p>
    <w:p w14:paraId="68084AD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789624    0.159243    0.895657</w:t>
      </w:r>
    </w:p>
    <w:p w14:paraId="212B573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4.312911   -2.676896    0.661101</w:t>
      </w:r>
    </w:p>
    <w:p w14:paraId="16BCEB2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266699    3.749571    1.947498</w:t>
      </w:r>
    </w:p>
    <w:p w14:paraId="68956C9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544702   -0.375308    1.901230</w:t>
      </w:r>
    </w:p>
    <w:p w14:paraId="4774A72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397715   -1.431678    1.656360</w:t>
      </w:r>
    </w:p>
    <w:p w14:paraId="613CDD5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314787   -0.241260    3.220312</w:t>
      </w:r>
    </w:p>
    <w:p w14:paraId="7703C3C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522966    0.806110    3.449521</w:t>
      </w:r>
    </w:p>
    <w:p w14:paraId="667A37C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707821   -0.657866    4.028631</w:t>
      </w:r>
    </w:p>
    <w:p w14:paraId="79B9C33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264677   -0.775925    3.188305</w:t>
      </w:r>
    </w:p>
    <w:p w14:paraId="66825E6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739567   -3.356624    0.146632</w:t>
      </w:r>
    </w:p>
    <w:p w14:paraId="326D992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686816   -3.099658    0.600622</w:t>
      </w:r>
    </w:p>
    <w:p w14:paraId="319A067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472919   -0.681875    4.571193</w:t>
      </w:r>
    </w:p>
    <w:p w14:paraId="7CF63EF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605453    0.084276    5.322113</w:t>
      </w:r>
    </w:p>
    <w:p w14:paraId="0DDA9E1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890715    1.018334    1.223730</w:t>
      </w:r>
    </w:p>
    <w:p w14:paraId="16EFA4B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800278    1.119100    0.651731</w:t>
      </w:r>
    </w:p>
    <w:p w14:paraId="028E911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333232   -1.527542    4.428785</w:t>
      </w:r>
    </w:p>
    <w:p w14:paraId="3261EBD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456809   -1.520069    5.061553</w:t>
      </w:r>
    </w:p>
    <w:p w14:paraId="71A0621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383718   -0.988989    3.518220</w:t>
      </w:r>
    </w:p>
    <w:p w14:paraId="30DF901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328480   -0.498327    3.331144</w:t>
      </w:r>
    </w:p>
    <w:p w14:paraId="0BA8129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176170   -1.898259    0.888968</w:t>
      </w:r>
    </w:p>
    <w:p w14:paraId="49DDAF8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338267   -2.344043    1.413047</w:t>
      </w:r>
    </w:p>
    <w:p w14:paraId="58A2A56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362170   -4.110393    1.124292</w:t>
      </w:r>
    </w:p>
    <w:p w14:paraId="72AF58F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820451   -4.247432    2.064434</w:t>
      </w:r>
    </w:p>
    <w:p w14:paraId="4BF42C8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894942   -4.763163    0.377702</w:t>
      </w:r>
    </w:p>
    <w:p w14:paraId="715D378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390297   -4.451087    1.268942</w:t>
      </w:r>
    </w:p>
    <w:p w14:paraId="2028BD0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171470   -0.048863   -0.330873</w:t>
      </w:r>
    </w:p>
    <w:p w14:paraId="55E9180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088287    0.941472   -0.762625</w:t>
      </w:r>
    </w:p>
    <w:p w14:paraId="6A4C886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488834   -0.222912   -1.316045</w:t>
      </w:r>
    </w:p>
    <w:p w14:paraId="1518F36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005562   -0.988980   -1.900467</w:t>
      </w:r>
    </w:p>
    <w:p w14:paraId="793E0A5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161827    0.566537   -1.997851</w:t>
      </w:r>
    </w:p>
    <w:p w14:paraId="5C204CC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224103    0.214822   -0.630610</w:t>
      </w:r>
    </w:p>
    <w:p w14:paraId="5E2D602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2.533797   -2.352829    3.284159</w:t>
      </w:r>
    </w:p>
    <w:p w14:paraId="0DCEA26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836676   -3.082528    2.898892</w:t>
      </w:r>
    </w:p>
    <w:p w14:paraId="4B39AC1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567226    1.697172    2.430387</w:t>
      </w:r>
    </w:p>
    <w:p w14:paraId="7E8B407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215482    2.377851    2.964025</w:t>
      </w:r>
    </w:p>
    <w:p w14:paraId="3F36420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581974    4.194331    2.537601</w:t>
      </w:r>
    </w:p>
    <w:p w14:paraId="1F908E3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448005    4.584214    3.552029</w:t>
      </w:r>
    </w:p>
    <w:p w14:paraId="07ACB53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030204    4.996047    1.940914</w:t>
      </w:r>
    </w:p>
    <w:p w14:paraId="07B1B62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298020    3.370357    2.584876</w:t>
      </w:r>
    </w:p>
    <w:p w14:paraId="47A603E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331768    5.672155    2.178558</w:t>
      </w:r>
    </w:p>
    <w:p w14:paraId="46F1B4C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177088    5.252550    1.169618</w:t>
      </w:r>
    </w:p>
    <w:p w14:paraId="41B0FEA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002502    6.158261    1.753556</w:t>
      </w:r>
    </w:p>
    <w:p w14:paraId="3E26F82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119064    4.807836    1.505957</w:t>
      </w:r>
    </w:p>
    <w:p w14:paraId="780AF10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313947    5.549315    0.123302</w:t>
      </w:r>
    </w:p>
    <w:p w14:paraId="56CE1D0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359920    3.260407   -3.096876</w:t>
      </w:r>
    </w:p>
    <w:p w14:paraId="3C3C238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980163    2.088016   -3.461317</w:t>
      </w:r>
    </w:p>
    <w:p w14:paraId="6A2CD72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475473    0.832211   -3.032503</w:t>
      </w:r>
    </w:p>
    <w:p w14:paraId="5546C17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309875    0.790364   -2.196362</w:t>
      </w:r>
    </w:p>
    <w:p w14:paraId="1678EB5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691197    2.019635   -1.849255</w:t>
      </w:r>
    </w:p>
    <w:p w14:paraId="37E84A4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200040    3.220832   -2.290032</w:t>
      </w:r>
    </w:p>
    <w:p w14:paraId="65768D6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975584   -0.329379   -4.065656</w:t>
      </w:r>
    </w:p>
    <w:p w14:paraId="101BEC8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751852    4.214450   -3.433901</w:t>
      </w:r>
    </w:p>
    <w:p w14:paraId="1A4CF84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865477    2.103036   -4.090001</w:t>
      </w:r>
    </w:p>
    <w:p w14:paraId="15DD15A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097274   -0.380105   -3.428783</w:t>
      </w:r>
    </w:p>
    <w:p w14:paraId="5D94966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832315   -0.495031   -1.763667</w:t>
      </w:r>
    </w:p>
    <w:p w14:paraId="285B25D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788935    2.022594   -1.254139</w:t>
      </w:r>
    </w:p>
    <w:p w14:paraId="4BC69D7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697174    4.143656   -2.019891</w:t>
      </w:r>
    </w:p>
    <w:p w14:paraId="1D92BBB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459487   -1.653723   -2.195110</w:t>
      </w:r>
    </w:p>
    <w:p w14:paraId="21380FC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596701   -1.596670   -3.029038</w:t>
      </w:r>
    </w:p>
    <w:p w14:paraId="7EC23D4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081723   -2.621576   -1.890278</w:t>
      </w:r>
    </w:p>
    <w:p w14:paraId="7CB4B90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070287   -2.519559   -3.346449</w:t>
      </w:r>
    </w:p>
    <w:p w14:paraId="3C2B609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0.781842    1.570682    3.770378</w:t>
      </w:r>
    </w:p>
    <w:p w14:paraId="672658D9" w14:textId="12ABEBB1"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452B79AA" w14:textId="725BB9E3" w:rsidR="009D77A6" w:rsidRPr="007D051D" w:rsidRDefault="009D77A6" w:rsidP="00270E6B">
      <w:pPr>
        <w:jc w:val="both"/>
        <w:rPr>
          <w:rFonts w:ascii="Times New Roman" w:hAnsi="Times New Roman" w:cs="Times New Roman"/>
          <w:b/>
          <w:bCs/>
          <w:sz w:val="24"/>
          <w:szCs w:val="24"/>
        </w:rPr>
      </w:pPr>
      <w:r w:rsidRPr="007D051D">
        <w:rPr>
          <w:rFonts w:ascii="Times New Roman" w:hAnsi="Times New Roman" w:cs="Times New Roman"/>
          <w:b/>
          <w:bCs/>
          <w:sz w:val="24"/>
          <w:szCs w:val="24"/>
        </w:rPr>
        <w:t>C</w:t>
      </w:r>
    </w:p>
    <w:p w14:paraId="549FC0DC" w14:textId="7EFA9A2E"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35B59E0F" w14:textId="77777777" w:rsidR="00BF0B56" w:rsidRPr="00BF0B56" w:rsidRDefault="00BF0B56" w:rsidP="00270E6B">
      <w:pPr>
        <w:jc w:val="both"/>
        <w:rPr>
          <w:rFonts w:ascii="Times New Roman" w:hAnsi="Times New Roman" w:cs="Times New Roman"/>
          <w:sz w:val="24"/>
          <w:szCs w:val="24"/>
        </w:rPr>
      </w:pPr>
      <w:r w:rsidRPr="00BF0B56">
        <w:rPr>
          <w:rFonts w:ascii="Times New Roman" w:hAnsi="Times New Roman" w:cs="Times New Roman"/>
          <w:sz w:val="24"/>
          <w:szCs w:val="24"/>
        </w:rPr>
        <w:t>Number of imaginary frequencies = 0</w:t>
      </w:r>
    </w:p>
    <w:p w14:paraId="137D86EF" w14:textId="76AE9ACC" w:rsidR="00BF0B56" w:rsidRPr="00BF0B56" w:rsidRDefault="00BF0B56" w:rsidP="00270E6B">
      <w:pPr>
        <w:jc w:val="both"/>
        <w:rPr>
          <w:rFonts w:ascii="Times New Roman" w:hAnsi="Times New Roman" w:cs="Times New Roman"/>
          <w:sz w:val="24"/>
          <w:szCs w:val="24"/>
        </w:rPr>
      </w:pPr>
      <w:r w:rsidRPr="00BF0B56">
        <w:rPr>
          <w:rFonts w:ascii="Times New Roman" w:hAnsi="Times New Roman" w:cs="Times New Roman"/>
          <w:sz w:val="24"/>
          <w:szCs w:val="24"/>
        </w:rPr>
        <w:t>Electronic energy</w:t>
      </w:r>
      <w:r>
        <w:rPr>
          <w:rFonts w:ascii="Times New Roman" w:hAnsi="Times New Roman" w:cs="Times New Roman"/>
          <w:sz w:val="24"/>
          <w:szCs w:val="24"/>
        </w:rPr>
        <w:t>:</w:t>
      </w:r>
      <w:r w:rsidRPr="00BF0B56">
        <w:rPr>
          <w:rFonts w:ascii="Times New Roman" w:hAnsi="Times New Roman" w:cs="Times New Roman"/>
          <w:sz w:val="24"/>
          <w:szCs w:val="24"/>
        </w:rPr>
        <w:t xml:space="preserve"> HF</w:t>
      </w:r>
      <w:r>
        <w:rPr>
          <w:rFonts w:ascii="Times New Roman" w:hAnsi="Times New Roman" w:cs="Times New Roman"/>
          <w:sz w:val="24"/>
          <w:szCs w:val="24"/>
        </w:rPr>
        <w:t xml:space="preserve"> </w:t>
      </w:r>
      <w:r w:rsidRPr="00BF0B56">
        <w:rPr>
          <w:rFonts w:ascii="Times New Roman" w:hAnsi="Times New Roman" w:cs="Times New Roman"/>
          <w:sz w:val="24"/>
          <w:szCs w:val="24"/>
        </w:rPr>
        <w:t>=</w:t>
      </w:r>
      <w:r>
        <w:rPr>
          <w:rFonts w:ascii="Times New Roman" w:hAnsi="Times New Roman" w:cs="Times New Roman"/>
          <w:sz w:val="24"/>
          <w:szCs w:val="24"/>
        </w:rPr>
        <w:t xml:space="preserve"> </w:t>
      </w:r>
      <w:r w:rsidRPr="00BF0B56">
        <w:rPr>
          <w:rFonts w:ascii="Times New Roman" w:hAnsi="Times New Roman" w:cs="Times New Roman"/>
          <w:sz w:val="24"/>
          <w:szCs w:val="24"/>
        </w:rPr>
        <w:t>-3256.6663518</w:t>
      </w:r>
    </w:p>
    <w:p w14:paraId="51AE3E5D" w14:textId="77777777" w:rsidR="00BF0B56" w:rsidRPr="00BF0B56" w:rsidRDefault="00BF0B56" w:rsidP="00270E6B">
      <w:pPr>
        <w:jc w:val="both"/>
        <w:rPr>
          <w:rFonts w:ascii="Times New Roman" w:hAnsi="Times New Roman" w:cs="Times New Roman"/>
          <w:sz w:val="24"/>
          <w:szCs w:val="24"/>
        </w:rPr>
      </w:pPr>
      <w:r w:rsidRPr="00BF0B56">
        <w:rPr>
          <w:rFonts w:ascii="Times New Roman" w:hAnsi="Times New Roman" w:cs="Times New Roman"/>
          <w:sz w:val="24"/>
          <w:szCs w:val="24"/>
        </w:rPr>
        <w:t>Zero-point correction = 0.912247 (Hartree/Particle)</w:t>
      </w:r>
    </w:p>
    <w:p w14:paraId="249B50D3" w14:textId="77777777" w:rsidR="00BF0B56" w:rsidRPr="00BF0B56" w:rsidRDefault="00BF0B56" w:rsidP="00270E6B">
      <w:pPr>
        <w:jc w:val="both"/>
        <w:rPr>
          <w:rFonts w:ascii="Times New Roman" w:hAnsi="Times New Roman" w:cs="Times New Roman"/>
          <w:sz w:val="24"/>
          <w:szCs w:val="24"/>
        </w:rPr>
      </w:pPr>
      <w:r w:rsidRPr="00BF0B56">
        <w:rPr>
          <w:rFonts w:ascii="Times New Roman" w:hAnsi="Times New Roman" w:cs="Times New Roman"/>
          <w:sz w:val="24"/>
          <w:szCs w:val="24"/>
        </w:rPr>
        <w:t>Thermal correction to Energy = 0.970435</w:t>
      </w:r>
    </w:p>
    <w:p w14:paraId="75787CBA" w14:textId="77777777" w:rsidR="00BF0B56" w:rsidRPr="00BF0B56" w:rsidRDefault="00BF0B56" w:rsidP="00270E6B">
      <w:pPr>
        <w:jc w:val="both"/>
        <w:rPr>
          <w:rFonts w:ascii="Times New Roman" w:hAnsi="Times New Roman" w:cs="Times New Roman"/>
          <w:sz w:val="24"/>
          <w:szCs w:val="24"/>
        </w:rPr>
      </w:pPr>
      <w:r w:rsidRPr="00BF0B56">
        <w:rPr>
          <w:rFonts w:ascii="Times New Roman" w:hAnsi="Times New Roman" w:cs="Times New Roman"/>
          <w:sz w:val="24"/>
          <w:szCs w:val="24"/>
        </w:rPr>
        <w:t>Thermal correction to Enthalpy = 0.971379</w:t>
      </w:r>
    </w:p>
    <w:p w14:paraId="2A55CFC0" w14:textId="77777777" w:rsidR="00BF0B56" w:rsidRPr="00BF0B56" w:rsidRDefault="00BF0B56" w:rsidP="00270E6B">
      <w:pPr>
        <w:jc w:val="both"/>
        <w:rPr>
          <w:rFonts w:ascii="Times New Roman" w:hAnsi="Times New Roman" w:cs="Times New Roman"/>
          <w:sz w:val="24"/>
          <w:szCs w:val="24"/>
        </w:rPr>
      </w:pPr>
      <w:r w:rsidRPr="00BF0B56">
        <w:rPr>
          <w:rFonts w:ascii="Times New Roman" w:hAnsi="Times New Roman" w:cs="Times New Roman"/>
          <w:sz w:val="24"/>
          <w:szCs w:val="24"/>
        </w:rPr>
        <w:t>Thermal correction to Gibbs Free Energy = 0.818699</w:t>
      </w:r>
    </w:p>
    <w:p w14:paraId="390FCD0C" w14:textId="77777777" w:rsidR="00BF0B56" w:rsidRPr="00BF0B56" w:rsidRDefault="00BF0B56" w:rsidP="00270E6B">
      <w:pPr>
        <w:jc w:val="both"/>
        <w:rPr>
          <w:rFonts w:ascii="Times New Roman" w:hAnsi="Times New Roman" w:cs="Times New Roman"/>
          <w:sz w:val="24"/>
          <w:szCs w:val="24"/>
        </w:rPr>
      </w:pPr>
      <w:r w:rsidRPr="00BF0B56">
        <w:rPr>
          <w:rFonts w:ascii="Times New Roman" w:hAnsi="Times New Roman" w:cs="Times New Roman"/>
          <w:sz w:val="24"/>
          <w:szCs w:val="24"/>
        </w:rPr>
        <w:t>Sum of electronic and zero-point Energies = -3255.754105</w:t>
      </w:r>
    </w:p>
    <w:p w14:paraId="2E3A0619" w14:textId="77777777" w:rsidR="00BF0B56" w:rsidRPr="00BF0B56" w:rsidRDefault="00BF0B56" w:rsidP="00270E6B">
      <w:pPr>
        <w:jc w:val="both"/>
        <w:rPr>
          <w:rFonts w:ascii="Times New Roman" w:hAnsi="Times New Roman" w:cs="Times New Roman"/>
          <w:sz w:val="24"/>
          <w:szCs w:val="24"/>
        </w:rPr>
      </w:pPr>
      <w:r w:rsidRPr="00BF0B56">
        <w:rPr>
          <w:rFonts w:ascii="Times New Roman" w:hAnsi="Times New Roman" w:cs="Times New Roman"/>
          <w:sz w:val="24"/>
          <w:szCs w:val="24"/>
        </w:rPr>
        <w:t>Sum of electronic and thermal Energies = -3255.695917</w:t>
      </w:r>
    </w:p>
    <w:p w14:paraId="0308C487" w14:textId="77777777" w:rsidR="00BF0B56" w:rsidRPr="00BF0B56" w:rsidRDefault="00BF0B56" w:rsidP="00270E6B">
      <w:pPr>
        <w:jc w:val="both"/>
        <w:rPr>
          <w:rFonts w:ascii="Times New Roman" w:hAnsi="Times New Roman" w:cs="Times New Roman"/>
          <w:sz w:val="24"/>
          <w:szCs w:val="24"/>
        </w:rPr>
      </w:pPr>
      <w:r w:rsidRPr="00BF0B56">
        <w:rPr>
          <w:rFonts w:ascii="Times New Roman" w:hAnsi="Times New Roman" w:cs="Times New Roman"/>
          <w:sz w:val="24"/>
          <w:szCs w:val="24"/>
        </w:rPr>
        <w:t>Sum of electronic and thermal Enthalpies = -3255.694972</w:t>
      </w:r>
    </w:p>
    <w:p w14:paraId="0D622024" w14:textId="16CC6CF1" w:rsidR="0061253E" w:rsidRPr="0061253E" w:rsidRDefault="00BF0B56" w:rsidP="00270E6B">
      <w:pPr>
        <w:jc w:val="both"/>
        <w:rPr>
          <w:rFonts w:ascii="Times New Roman" w:hAnsi="Times New Roman" w:cs="Times New Roman"/>
          <w:sz w:val="24"/>
          <w:szCs w:val="24"/>
        </w:rPr>
      </w:pPr>
      <w:r w:rsidRPr="00BF0B56">
        <w:rPr>
          <w:rFonts w:ascii="Times New Roman" w:hAnsi="Times New Roman" w:cs="Times New Roman"/>
          <w:sz w:val="24"/>
          <w:szCs w:val="24"/>
        </w:rPr>
        <w:t>Sum of electronic and thermal Free Energies = -3255.847653</w:t>
      </w:r>
      <w:r>
        <w:rPr>
          <w:rFonts w:ascii="Times New Roman" w:hAnsi="Times New Roman" w:cs="Times New Roman"/>
          <w:sz w:val="24"/>
          <w:szCs w:val="24"/>
        </w:rPr>
        <w:t xml:space="preserve"> </w:t>
      </w:r>
      <w:r w:rsidR="0061253E" w:rsidRPr="0061253E">
        <w:rPr>
          <w:rFonts w:ascii="Times New Roman" w:hAnsi="Times New Roman" w:cs="Times New Roman"/>
          <w:sz w:val="24"/>
          <w:szCs w:val="24"/>
        </w:rPr>
        <w:t>.....................................................</w:t>
      </w:r>
      <w:r>
        <w:rPr>
          <w:rFonts w:ascii="Times New Roman" w:hAnsi="Times New Roman" w:cs="Times New Roman"/>
          <w:sz w:val="24"/>
          <w:szCs w:val="24"/>
        </w:rPr>
        <w:t>.................................................................................................</w:t>
      </w:r>
    </w:p>
    <w:p w14:paraId="0877BABB" w14:textId="142DCD24"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Cartesian Coordinates</w:t>
      </w:r>
    </w:p>
    <w:p w14:paraId="74434D81" w14:textId="378C15D1"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w:t>
      </w:r>
      <w:r w:rsidR="00BF0B56">
        <w:rPr>
          <w:rFonts w:ascii="Times New Roman" w:hAnsi="Times New Roman" w:cs="Times New Roman"/>
          <w:sz w:val="24"/>
          <w:szCs w:val="24"/>
        </w:rPr>
        <w:t>.................................................................................................</w:t>
      </w:r>
    </w:p>
    <w:p w14:paraId="55014932"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45           0.869452   -0.506456   -0.863920</w:t>
      </w:r>
    </w:p>
    <w:p w14:paraId="2D61DC68"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26          -2.824075    2.336504    1.659026</w:t>
      </w:r>
    </w:p>
    <w:p w14:paraId="1E514212"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5          -1.361941    0.055789   -0.705987</w:t>
      </w:r>
    </w:p>
    <w:p w14:paraId="2E608089"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5           1.389385    0.406460    1.135181</w:t>
      </w:r>
    </w:p>
    <w:p w14:paraId="472FD2FF"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0.190900    1.913559   -2.258755</w:t>
      </w:r>
    </w:p>
    <w:p w14:paraId="10BE6891"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1.003513    1.234588   -1.865420</w:t>
      </w:r>
    </w:p>
    <w:p w14:paraId="73BE33AD"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5.676138    2.016332    0.893233</w:t>
      </w:r>
    </w:p>
    <w:p w14:paraId="62D16C1B"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6.693537    2.383702    0.784644</w:t>
      </w:r>
    </w:p>
    <w:p w14:paraId="172D362E"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1.474162    1.447640   -1.858492</w:t>
      </w:r>
    </w:p>
    <w:p w14:paraId="3C844B8B"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1.174744    3.542485   -3.493520</w:t>
      </w:r>
    </w:p>
    <w:p w14:paraId="3A52DC41"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1.242624    4.423909   -4.123722</w:t>
      </w:r>
    </w:p>
    <w:p w14:paraId="17D86B67"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3.080818    1.059556    1.136132</w:t>
      </w:r>
    </w:p>
    <w:p w14:paraId="649D1453"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4.064100    3.453011    0.423069</w:t>
      </w:r>
    </w:p>
    <w:p w14:paraId="7921A00C"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4.635376    3.061330   -0.404874</w:t>
      </w:r>
    </w:p>
    <w:p w14:paraId="1A05DBC8"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lastRenderedPageBreak/>
        <w:t xml:space="preserve">     6           1.294020   -1.029315    2.251941</w:t>
      </w:r>
    </w:p>
    <w:p w14:paraId="6DCD3F07"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0.104680    3.077176   -3.092667</w:t>
      </w:r>
    </w:p>
    <w:p w14:paraId="75F7D24C"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0.627041   -0.989572    3.482401</w:t>
      </w:r>
    </w:p>
    <w:p w14:paraId="3F4B9709"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0.186841   -0.071901    3.843387</w:t>
      </w:r>
    </w:p>
    <w:p w14:paraId="51EDFDA0"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2.225295    1.700750   -2.295439</w:t>
      </w:r>
    </w:p>
    <w:p w14:paraId="3227B64C"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3.136306    1.165292   -2.077194</w:t>
      </w:r>
    </w:p>
    <w:p w14:paraId="38894CEA"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1.309325    3.704333   -3.504845</w:t>
      </w:r>
    </w:p>
    <w:p w14:paraId="0658758B"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1.245569    4.579743   -4.144670</w:t>
      </w:r>
    </w:p>
    <w:p w14:paraId="0AA20262"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1.046629   -3.341562    3.782570</w:t>
      </w:r>
    </w:p>
    <w:p w14:paraId="04421583"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1.711086   -3.411462    2.552715</w:t>
      </w:r>
    </w:p>
    <w:p w14:paraId="764006FF"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1.836273   -2.244783    1.792392</w:t>
      </w:r>
    </w:p>
    <w:p w14:paraId="11595EA0"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2.361227   -2.279030    0.843615</w:t>
      </w:r>
    </w:p>
    <w:p w14:paraId="2C8FC883"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2.540605    3.217715   -3.117658</w:t>
      </w:r>
    </w:p>
    <w:p w14:paraId="230C1FC2"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3.449945    3.709483   -3.446893</w:t>
      </w:r>
    </w:p>
    <w:p w14:paraId="232B2AF9"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1.862844    1.295976    3.142653</w:t>
      </w:r>
    </w:p>
    <w:p w14:paraId="4A1C4F99"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2.305440    2.863215   -3.106461</w:t>
      </w:r>
    </w:p>
    <w:p w14:paraId="3B2682D0"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3.284429    3.197325   -3.435983</w:t>
      </w:r>
    </w:p>
    <w:p w14:paraId="4F75446C"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1.102853    1.264016    1.932208</w:t>
      </w:r>
    </w:p>
    <w:p w14:paraId="60CEBB6C"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5.467784    0.762850    1.481776</w:t>
      </w:r>
    </w:p>
    <w:p w14:paraId="75F9166B"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1.911947    0.612385    0.931191</w:t>
      </w:r>
    </w:p>
    <w:p w14:paraId="6FDDEE32"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4.617286    2.808796    0.434350</w:t>
      </w:r>
    </w:p>
    <w:p w14:paraId="3007E096"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0.501447   -2.144516    4.261768</w:t>
      </w:r>
    </w:p>
    <w:p w14:paraId="393FAE0A"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0.293118    1.785562    1.730218</w:t>
      </w:r>
    </w:p>
    <w:p w14:paraId="5B047D6A"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0.285987    2.458260    0.864390</w:t>
      </w:r>
    </w:p>
    <w:p w14:paraId="564C25CC"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0.856935    2.548094    2.936755</w:t>
      </w:r>
    </w:p>
    <w:p w14:paraId="4252D83A"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0.986762    1.905842    3.810203</w:t>
      </w:r>
    </w:p>
    <w:p w14:paraId="7F3E1018"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0.168772    3.353630    3.205726</w:t>
      </w:r>
    </w:p>
    <w:p w14:paraId="0AFC5F8F"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1.826442    2.987396    2.701486</w:t>
      </w:r>
    </w:p>
    <w:p w14:paraId="0EEAA7BA"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2.625519    2.087848   -2.275151</w:t>
      </w:r>
    </w:p>
    <w:p w14:paraId="5B313594"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3.595483    1.743428   -1.938468</w:t>
      </w:r>
    </w:p>
    <w:p w14:paraId="09E152A6"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lastRenderedPageBreak/>
        <w:t xml:space="preserve">     6          -3.455803    4.091302    2.554278</w:t>
      </w:r>
    </w:p>
    <w:p w14:paraId="242C62A7"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3.471792    4.246470    3.624018</w:t>
      </w:r>
    </w:p>
    <w:p w14:paraId="55D16AEC"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3.172168    0.289072    1.537319</w:t>
      </w:r>
    </w:p>
    <w:p w14:paraId="5DFFB9CC"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3.998854   -0.191388    1.036442</w:t>
      </w:r>
    </w:p>
    <w:p w14:paraId="3687ADB0"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2.356769    4.356008    1.682965</w:t>
      </w:r>
    </w:p>
    <w:p w14:paraId="0E1F05F8"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1.397969    4.761510    1.974660</w:t>
      </w:r>
    </w:p>
    <w:p w14:paraId="5734A414"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4.511591    3.536887    1.773331</w:t>
      </w:r>
    </w:p>
    <w:p w14:paraId="19877AD2"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5.467558    3.198971    2.148100</w:t>
      </w:r>
    </w:p>
    <w:p w14:paraId="7D7F7ECF"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3.315525    2.316534    0.560072</w:t>
      </w:r>
    </w:p>
    <w:p w14:paraId="1F30D811"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2.491762    2.908445    0.177314</w:t>
      </w:r>
    </w:p>
    <w:p w14:paraId="2FDDCA3C"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4.862387    4.161520   -0.185374</w:t>
      </w:r>
    </w:p>
    <w:p w14:paraId="6AA43344"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4.804079    4.955109    0.568777</w:t>
      </w:r>
    </w:p>
    <w:p w14:paraId="384F9EE1"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4.116813    4.382752   -0.954710</w:t>
      </w:r>
    </w:p>
    <w:p w14:paraId="618EFC25"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5.853933    4.216227   -0.641656</w:t>
      </w:r>
    </w:p>
    <w:p w14:paraId="456C128C"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4.156195    0.287800    1.597121</w:t>
      </w:r>
    </w:p>
    <w:p w14:paraId="5E106F68"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3.977778   -0.686225    2.038562</w:t>
      </w:r>
    </w:p>
    <w:p w14:paraId="378ECDDC"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6.628860   -0.052633    1.992327</w:t>
      </w:r>
    </w:p>
    <w:p w14:paraId="7C7C4C08"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6.931609    0.284529    2.990506</w:t>
      </w:r>
    </w:p>
    <w:p w14:paraId="477DCA50"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7.499397    0.043785    1.337825</w:t>
      </w:r>
    </w:p>
    <w:p w14:paraId="3FC73F32"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6.371375   -1.112295    2.064487</w:t>
      </w:r>
    </w:p>
    <w:p w14:paraId="59D03CBA"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2.729326    3.960048    0.367117</w:t>
      </w:r>
    </w:p>
    <w:p w14:paraId="24B68410"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2.105684    4.012954   -0.511786</w:t>
      </w:r>
    </w:p>
    <w:p w14:paraId="08F52126"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3.132800    0.698692    2.894934</w:t>
      </w:r>
    </w:p>
    <w:p w14:paraId="3F055F49"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3.946148    0.624171    3.602723</w:t>
      </w:r>
    </w:p>
    <w:p w14:paraId="4C253B00"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0.193283   -2.090381    5.598960</w:t>
      </w:r>
    </w:p>
    <w:p w14:paraId="4B5553C7"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0.526526   -1.911210    6.406150</w:t>
      </w:r>
    </w:p>
    <w:p w14:paraId="237BDEE6"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0.932189   -1.285079    5.630129</w:t>
      </w:r>
    </w:p>
    <w:p w14:paraId="6222DCB8"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0.703680   -3.031367    5.820746</w:t>
      </w:r>
    </w:p>
    <w:p w14:paraId="6E7A5D67"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0.945097   -4.243635    4.381567</w:t>
      </w:r>
    </w:p>
    <w:p w14:paraId="675E1B19"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2.237244   -4.722281    2.025042</w:t>
      </w:r>
    </w:p>
    <w:p w14:paraId="20427077"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lastRenderedPageBreak/>
        <w:t xml:space="preserve">     1           3.023419   -4.565335    1.282018</w:t>
      </w:r>
    </w:p>
    <w:p w14:paraId="2FE14BAA"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2.640230   -5.346631    2.827082</w:t>
      </w:r>
    </w:p>
    <w:p w14:paraId="712088B4"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1.432671   -5.290326    1.541767</w:t>
      </w:r>
    </w:p>
    <w:p w14:paraId="08295A54"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2.775688   -4.841236    1.145679</w:t>
      </w:r>
    </w:p>
    <w:p w14:paraId="357B0296"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3.657095   -4.620775    0.112928</w:t>
      </w:r>
    </w:p>
    <w:p w14:paraId="4B1F0590"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3.613097   -3.416564   -0.639038</w:t>
      </w:r>
    </w:p>
    <w:p w14:paraId="002553B0"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2.638233   -2.418158   -0.312119</w:t>
      </w:r>
    </w:p>
    <w:p w14:paraId="33082968"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1.752582   -2.676194    0.767269</w:t>
      </w:r>
    </w:p>
    <w:p w14:paraId="5B294389"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1.815739   -3.856112    1.474377</w:t>
      </w:r>
    </w:p>
    <w:p w14:paraId="5910D54E"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5.248031   -3.956672   -1.946746</w:t>
      </w:r>
    </w:p>
    <w:p w14:paraId="75D3F8CF"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2.816064   -5.766505    1.711237</w:t>
      </w:r>
    </w:p>
    <w:p w14:paraId="5FFD177B"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4.400758   -5.368010   -0.147976</w:t>
      </w:r>
    </w:p>
    <w:p w14:paraId="0B7AB44F"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4.505934   -3.196478   -1.720861</w:t>
      </w:r>
    </w:p>
    <w:p w14:paraId="7D640061"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2.588671   -1.226545   -1.110836</w:t>
      </w:r>
    </w:p>
    <w:p w14:paraId="006F8699"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1.003302   -1.945006    1.043039</w:t>
      </w:r>
    </w:p>
    <w:p w14:paraId="518B4AB6"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1.121970   -4.022807    2.290456</w:t>
      </w:r>
    </w:p>
    <w:p w14:paraId="67BE0B9F"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3.446546   -1.076669   -2.184170</w:t>
      </w:r>
    </w:p>
    <w:p w14:paraId="00D0C076"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4.422738   -2.054654   -2.480491</w:t>
      </w:r>
    </w:p>
    <w:p w14:paraId="63741F58"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3.368225   -0.209287   -2.825300</w:t>
      </w:r>
    </w:p>
    <w:p w14:paraId="78E360D0"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5.093905   -1.899258   -3.318674</w:t>
      </w:r>
    </w:p>
    <w:p w14:paraId="4605FBCE"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1.551378    1.750030    4.072127</w:t>
      </w:r>
    </w:p>
    <w:p w14:paraId="6E99EB92"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1.262561   -2.144070   -2.640410</w:t>
      </w:r>
    </w:p>
    <w:p w14:paraId="21EF22CC"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0.599222   -3.235431   -2.017445</w:t>
      </w:r>
    </w:p>
    <w:p w14:paraId="6E16AF2B"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0.544875   -1.453258   -3.644993</w:t>
      </w:r>
    </w:p>
    <w:p w14:paraId="774AF443"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0.646490   -3.679499   -2.448900</w:t>
      </w:r>
    </w:p>
    <w:p w14:paraId="1189A10F"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1.101551   -3.775489   -1.215840</w:t>
      </w:r>
    </w:p>
    <w:p w14:paraId="67F47385"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0.711894   -1.889445   -4.076322</w:t>
      </w:r>
    </w:p>
    <w:p w14:paraId="2800A290"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1.033003   -0.613159   -4.128073</w:t>
      </w:r>
    </w:p>
    <w:p w14:paraId="3B6941B5"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6          -1.290805   -3.018957   -3.501018</w:t>
      </w:r>
    </w:p>
    <w:p w14:paraId="500A9CF6"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1.118021   -4.534147   -1.974708</w:t>
      </w:r>
    </w:p>
    <w:p w14:paraId="42346BE6"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lastRenderedPageBreak/>
        <w:t xml:space="preserve">     1          -1.225427   -1.361626   -4.874542</w:t>
      </w:r>
    </w:p>
    <w:p w14:paraId="701C2AEC"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2.255071   -3.373028   -3.847432</w:t>
      </w:r>
    </w:p>
    <w:p w14:paraId="03A78DCF"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5           2.876348   -1.866413   -2.406836</w:t>
      </w:r>
    </w:p>
    <w:p w14:paraId="4DF7EB3B"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8           3.434116   -0.863782   -3.268415</w:t>
      </w:r>
    </w:p>
    <w:p w14:paraId="3B0816A4"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4.085923   -1.293666   -3.832634</w:t>
      </w:r>
    </w:p>
    <w:p w14:paraId="4059741C"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8           3.675469   -3.047634   -2.380913</w:t>
      </w:r>
    </w:p>
    <w:p w14:paraId="42C82A8B"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3.160684   -3.843906   -2.224973</w:t>
      </w:r>
    </w:p>
    <w:p w14:paraId="1414DE35" w14:textId="77777777" w:rsidR="0061253E" w:rsidRP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8           2.839031   -1.203976   -0.967142</w:t>
      </w:r>
    </w:p>
    <w:p w14:paraId="3120A8A2" w14:textId="77777777" w:rsidR="0061253E" w:rsidRDefault="0061253E" w:rsidP="00270E6B">
      <w:pPr>
        <w:jc w:val="both"/>
        <w:rPr>
          <w:rFonts w:ascii="Times New Roman" w:hAnsi="Times New Roman" w:cs="Times New Roman"/>
          <w:sz w:val="24"/>
          <w:szCs w:val="24"/>
        </w:rPr>
      </w:pPr>
      <w:r w:rsidRPr="0061253E">
        <w:rPr>
          <w:rFonts w:ascii="Times New Roman" w:hAnsi="Times New Roman" w:cs="Times New Roman"/>
          <w:sz w:val="24"/>
          <w:szCs w:val="24"/>
        </w:rPr>
        <w:t xml:space="preserve">     1           3.580425   -0.593617   -0.848860</w:t>
      </w:r>
    </w:p>
    <w:p w14:paraId="33C6C564" w14:textId="4CF20EFD"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6B8F6F5C" w14:textId="7155D9A8" w:rsidR="009D77A6" w:rsidRPr="0061253E" w:rsidRDefault="009D77A6" w:rsidP="00270E6B">
      <w:pPr>
        <w:jc w:val="both"/>
        <w:rPr>
          <w:rFonts w:ascii="Times New Roman" w:hAnsi="Times New Roman" w:cs="Times New Roman"/>
          <w:b/>
          <w:bCs/>
          <w:sz w:val="24"/>
          <w:szCs w:val="24"/>
        </w:rPr>
      </w:pPr>
      <w:r w:rsidRPr="0061253E">
        <w:rPr>
          <w:rFonts w:ascii="Times New Roman" w:hAnsi="Times New Roman" w:cs="Times New Roman"/>
          <w:b/>
          <w:bCs/>
          <w:sz w:val="24"/>
          <w:szCs w:val="24"/>
        </w:rPr>
        <w:t>C</w:t>
      </w:r>
      <w:r w:rsidRPr="0061253E">
        <w:rPr>
          <w:rFonts w:ascii="Times New Roman" w:hAnsi="Times New Roman" w:cs="Times New Roman"/>
          <w:b/>
          <w:bCs/>
          <w:sz w:val="24"/>
          <w:szCs w:val="24"/>
          <w:vertAlign w:val="subscript"/>
        </w:rPr>
        <w:t>1</w:t>
      </w:r>
    </w:p>
    <w:p w14:paraId="78B01427" w14:textId="7D35EC54"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16022690" w14:textId="77777777" w:rsidR="009D77A6" w:rsidRPr="009D77A6" w:rsidRDefault="009D77A6" w:rsidP="00270E6B">
      <w:pPr>
        <w:jc w:val="both"/>
        <w:rPr>
          <w:rFonts w:ascii="Times New Roman" w:hAnsi="Times New Roman" w:cs="Times New Roman"/>
          <w:sz w:val="24"/>
          <w:szCs w:val="24"/>
        </w:rPr>
      </w:pPr>
    </w:p>
    <w:p w14:paraId="1A2F0943" w14:textId="6F5561D4" w:rsidR="00751B0E" w:rsidRPr="00751B0E" w:rsidRDefault="00751B0E" w:rsidP="00270E6B">
      <w:pPr>
        <w:jc w:val="both"/>
        <w:rPr>
          <w:rFonts w:ascii="Times New Roman" w:hAnsi="Times New Roman" w:cs="Times New Roman"/>
          <w:sz w:val="24"/>
          <w:szCs w:val="24"/>
        </w:rPr>
      </w:pPr>
      <w:r w:rsidRPr="00751B0E">
        <w:rPr>
          <w:rFonts w:ascii="Times New Roman" w:hAnsi="Times New Roman" w:cs="Times New Roman"/>
          <w:sz w:val="24"/>
          <w:szCs w:val="24"/>
        </w:rPr>
        <w:t>Number of imaginary frequencies = 0</w:t>
      </w:r>
    </w:p>
    <w:p w14:paraId="19831C5E" w14:textId="4722E22F" w:rsidR="00751B0E" w:rsidRPr="00751B0E" w:rsidRDefault="00751B0E" w:rsidP="00270E6B">
      <w:pPr>
        <w:jc w:val="both"/>
        <w:rPr>
          <w:rFonts w:ascii="Times New Roman" w:hAnsi="Times New Roman" w:cs="Times New Roman"/>
          <w:sz w:val="24"/>
          <w:szCs w:val="24"/>
        </w:rPr>
      </w:pPr>
      <w:r w:rsidRPr="00751B0E">
        <w:rPr>
          <w:rFonts w:ascii="Times New Roman" w:hAnsi="Times New Roman" w:cs="Times New Roman"/>
          <w:sz w:val="24"/>
          <w:szCs w:val="24"/>
        </w:rPr>
        <w:t>Electronic energy</w:t>
      </w:r>
      <w:r>
        <w:rPr>
          <w:rFonts w:ascii="Times New Roman" w:hAnsi="Times New Roman" w:cs="Times New Roman"/>
          <w:sz w:val="24"/>
          <w:szCs w:val="24"/>
        </w:rPr>
        <w:t>:</w:t>
      </w:r>
      <w:r w:rsidRPr="00751B0E">
        <w:rPr>
          <w:rFonts w:ascii="Times New Roman" w:hAnsi="Times New Roman" w:cs="Times New Roman"/>
          <w:sz w:val="24"/>
          <w:szCs w:val="24"/>
        </w:rPr>
        <w:t xml:space="preserve"> HF</w:t>
      </w:r>
      <w:r w:rsidR="007D051D">
        <w:rPr>
          <w:rFonts w:ascii="Times New Roman" w:hAnsi="Times New Roman" w:cs="Times New Roman"/>
          <w:sz w:val="24"/>
          <w:szCs w:val="24"/>
        </w:rPr>
        <w:t xml:space="preserve"> </w:t>
      </w:r>
      <w:r w:rsidRPr="00751B0E">
        <w:rPr>
          <w:rFonts w:ascii="Times New Roman" w:hAnsi="Times New Roman" w:cs="Times New Roman"/>
          <w:sz w:val="24"/>
          <w:szCs w:val="24"/>
        </w:rPr>
        <w:t>=</w:t>
      </w:r>
      <w:r w:rsidR="007D051D">
        <w:rPr>
          <w:rFonts w:ascii="Times New Roman" w:hAnsi="Times New Roman" w:cs="Times New Roman"/>
          <w:sz w:val="24"/>
          <w:szCs w:val="24"/>
        </w:rPr>
        <w:t xml:space="preserve"> </w:t>
      </w:r>
      <w:r w:rsidRPr="00751B0E">
        <w:rPr>
          <w:rFonts w:ascii="Times New Roman" w:hAnsi="Times New Roman" w:cs="Times New Roman"/>
          <w:sz w:val="24"/>
          <w:szCs w:val="24"/>
        </w:rPr>
        <w:t>-3409.3777479</w:t>
      </w:r>
    </w:p>
    <w:p w14:paraId="55E4117F" w14:textId="77777777" w:rsidR="00751B0E" w:rsidRPr="00751B0E" w:rsidRDefault="00751B0E" w:rsidP="00270E6B">
      <w:pPr>
        <w:jc w:val="both"/>
        <w:rPr>
          <w:rFonts w:ascii="Times New Roman" w:hAnsi="Times New Roman" w:cs="Times New Roman"/>
          <w:sz w:val="24"/>
          <w:szCs w:val="24"/>
        </w:rPr>
      </w:pPr>
      <w:r w:rsidRPr="00751B0E">
        <w:rPr>
          <w:rFonts w:ascii="Times New Roman" w:hAnsi="Times New Roman" w:cs="Times New Roman"/>
          <w:sz w:val="24"/>
          <w:szCs w:val="24"/>
        </w:rPr>
        <w:t>Zero-point correction = 0.951864 (Hartree/Particle)</w:t>
      </w:r>
    </w:p>
    <w:p w14:paraId="29801CB0" w14:textId="77777777" w:rsidR="00751B0E" w:rsidRPr="00751B0E" w:rsidRDefault="00751B0E" w:rsidP="00270E6B">
      <w:pPr>
        <w:jc w:val="both"/>
        <w:rPr>
          <w:rFonts w:ascii="Times New Roman" w:hAnsi="Times New Roman" w:cs="Times New Roman"/>
          <w:sz w:val="24"/>
          <w:szCs w:val="24"/>
        </w:rPr>
      </w:pPr>
      <w:r w:rsidRPr="00751B0E">
        <w:rPr>
          <w:rFonts w:ascii="Times New Roman" w:hAnsi="Times New Roman" w:cs="Times New Roman"/>
          <w:sz w:val="24"/>
          <w:szCs w:val="24"/>
        </w:rPr>
        <w:t>Thermal correction to Energy = 1.012578</w:t>
      </w:r>
    </w:p>
    <w:p w14:paraId="32D966D4" w14:textId="77777777" w:rsidR="00751B0E" w:rsidRPr="00751B0E" w:rsidRDefault="00751B0E" w:rsidP="00270E6B">
      <w:pPr>
        <w:jc w:val="both"/>
        <w:rPr>
          <w:rFonts w:ascii="Times New Roman" w:hAnsi="Times New Roman" w:cs="Times New Roman"/>
          <w:sz w:val="24"/>
          <w:szCs w:val="24"/>
        </w:rPr>
      </w:pPr>
      <w:r w:rsidRPr="00751B0E">
        <w:rPr>
          <w:rFonts w:ascii="Times New Roman" w:hAnsi="Times New Roman" w:cs="Times New Roman"/>
          <w:sz w:val="24"/>
          <w:szCs w:val="24"/>
        </w:rPr>
        <w:t>Thermal correction to Enthalpy = 1.013522</w:t>
      </w:r>
    </w:p>
    <w:p w14:paraId="594A9327" w14:textId="77777777" w:rsidR="00751B0E" w:rsidRPr="00751B0E" w:rsidRDefault="00751B0E" w:rsidP="00270E6B">
      <w:pPr>
        <w:jc w:val="both"/>
        <w:rPr>
          <w:rFonts w:ascii="Times New Roman" w:hAnsi="Times New Roman" w:cs="Times New Roman"/>
          <w:sz w:val="24"/>
          <w:szCs w:val="24"/>
        </w:rPr>
      </w:pPr>
      <w:r w:rsidRPr="00751B0E">
        <w:rPr>
          <w:rFonts w:ascii="Times New Roman" w:hAnsi="Times New Roman" w:cs="Times New Roman"/>
          <w:sz w:val="24"/>
          <w:szCs w:val="24"/>
        </w:rPr>
        <w:t>Thermal correction to Gibbs Free Energy = 0.856390</w:t>
      </w:r>
    </w:p>
    <w:p w14:paraId="1CFC2B97" w14:textId="77777777" w:rsidR="00751B0E" w:rsidRPr="00751B0E" w:rsidRDefault="00751B0E" w:rsidP="00270E6B">
      <w:pPr>
        <w:jc w:val="both"/>
        <w:rPr>
          <w:rFonts w:ascii="Times New Roman" w:hAnsi="Times New Roman" w:cs="Times New Roman"/>
          <w:sz w:val="24"/>
          <w:szCs w:val="24"/>
        </w:rPr>
      </w:pPr>
      <w:r w:rsidRPr="00751B0E">
        <w:rPr>
          <w:rFonts w:ascii="Times New Roman" w:hAnsi="Times New Roman" w:cs="Times New Roman"/>
          <w:sz w:val="24"/>
          <w:szCs w:val="24"/>
        </w:rPr>
        <w:t>Sum of electronic and zero-point Energies = -3408.425884</w:t>
      </w:r>
    </w:p>
    <w:p w14:paraId="11211354" w14:textId="77777777" w:rsidR="00751B0E" w:rsidRPr="00751B0E" w:rsidRDefault="00751B0E" w:rsidP="00270E6B">
      <w:pPr>
        <w:jc w:val="both"/>
        <w:rPr>
          <w:rFonts w:ascii="Times New Roman" w:hAnsi="Times New Roman" w:cs="Times New Roman"/>
          <w:sz w:val="24"/>
          <w:szCs w:val="24"/>
        </w:rPr>
      </w:pPr>
      <w:r w:rsidRPr="00751B0E">
        <w:rPr>
          <w:rFonts w:ascii="Times New Roman" w:hAnsi="Times New Roman" w:cs="Times New Roman"/>
          <w:sz w:val="24"/>
          <w:szCs w:val="24"/>
        </w:rPr>
        <w:t>Sum of electronic and thermal Energies = -3408.365170</w:t>
      </w:r>
    </w:p>
    <w:p w14:paraId="3CEF3E54" w14:textId="77777777" w:rsidR="00751B0E" w:rsidRPr="00751B0E" w:rsidRDefault="00751B0E" w:rsidP="00270E6B">
      <w:pPr>
        <w:jc w:val="both"/>
        <w:rPr>
          <w:rFonts w:ascii="Times New Roman" w:hAnsi="Times New Roman" w:cs="Times New Roman"/>
          <w:sz w:val="24"/>
          <w:szCs w:val="24"/>
        </w:rPr>
      </w:pPr>
      <w:r w:rsidRPr="00751B0E">
        <w:rPr>
          <w:rFonts w:ascii="Times New Roman" w:hAnsi="Times New Roman" w:cs="Times New Roman"/>
          <w:sz w:val="24"/>
          <w:szCs w:val="24"/>
        </w:rPr>
        <w:t>Sum of electronic and thermal Enthalpies = -3408.364226</w:t>
      </w:r>
    </w:p>
    <w:p w14:paraId="680DAA91" w14:textId="77777777" w:rsidR="00751B0E" w:rsidRDefault="00751B0E" w:rsidP="00270E6B">
      <w:pPr>
        <w:jc w:val="both"/>
        <w:rPr>
          <w:rFonts w:ascii="Times New Roman" w:hAnsi="Times New Roman" w:cs="Times New Roman"/>
          <w:sz w:val="24"/>
          <w:szCs w:val="24"/>
        </w:rPr>
      </w:pPr>
      <w:r w:rsidRPr="00751B0E">
        <w:rPr>
          <w:rFonts w:ascii="Times New Roman" w:hAnsi="Times New Roman" w:cs="Times New Roman"/>
          <w:sz w:val="24"/>
          <w:szCs w:val="24"/>
        </w:rPr>
        <w:t>Sum of electronic and thermal Free Energies = -3408.521358</w:t>
      </w:r>
    </w:p>
    <w:p w14:paraId="43E60FC5" w14:textId="5D20DB5E"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r w:rsidR="00751B0E">
        <w:rPr>
          <w:rFonts w:ascii="Times New Roman" w:hAnsi="Times New Roman" w:cs="Times New Roman"/>
          <w:sz w:val="24"/>
          <w:szCs w:val="24"/>
        </w:rPr>
        <w:t>.................................................................................................</w:t>
      </w:r>
    </w:p>
    <w:p w14:paraId="6BF7E24A" w14:textId="2FB35B73"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Cartesian Coordinates</w:t>
      </w:r>
    </w:p>
    <w:p w14:paraId="1FB1160A" w14:textId="53C7B68F"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r w:rsidR="00751B0E">
        <w:rPr>
          <w:rFonts w:ascii="Times New Roman" w:hAnsi="Times New Roman" w:cs="Times New Roman"/>
          <w:sz w:val="24"/>
          <w:szCs w:val="24"/>
        </w:rPr>
        <w:t>.................................................................................................</w:t>
      </w:r>
    </w:p>
    <w:p w14:paraId="67A7398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45           0.730120   -0.070267    0.928924</w:t>
      </w:r>
    </w:p>
    <w:p w14:paraId="1555C25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26          -3.446988   -0.805488   -2.181461</w:t>
      </w:r>
    </w:p>
    <w:p w14:paraId="160E1B9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1.526112    0.242636    0.638041</w:t>
      </w:r>
    </w:p>
    <w:p w14:paraId="364627D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1.112598   -0.342576   -1.296521</w:t>
      </w:r>
    </w:p>
    <w:p w14:paraId="3C73E3E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1.200430   -2.260996    1.581004</w:t>
      </w:r>
    </w:p>
    <w:p w14:paraId="44FA417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175893   -1.979360    1.303778</w:t>
      </w:r>
    </w:p>
    <w:p w14:paraId="4FADA54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519507   -3.348924   -2.013199</w:t>
      </w:r>
    </w:p>
    <w:p w14:paraId="53AA801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324312   -4.066802   -2.152285</w:t>
      </w:r>
    </w:p>
    <w:p w14:paraId="4F00D06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199395   -1.265482    1.385440</w:t>
      </w:r>
    </w:p>
    <w:p w14:paraId="6D47649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595657   -4.522628    2.318419</w:t>
      </w:r>
    </w:p>
    <w:p w14:paraId="66EAF40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887578   -5.493221    2.708085</w:t>
      </w:r>
    </w:p>
    <w:p w14:paraId="5E9FD40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475048   -1.506200   -1.621114</w:t>
      </w:r>
    </w:p>
    <w:p w14:paraId="34951E0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985709   -1.861030   -1.271558</w:t>
      </w:r>
    </w:p>
    <w:p w14:paraId="57AEC3F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497014   -1.561976   -0.369370</w:t>
      </w:r>
    </w:p>
    <w:p w14:paraId="669FF1F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584004    1.269032   -1.999106</w:t>
      </w:r>
    </w:p>
    <w:p w14:paraId="2113069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593184   -3.536501    2.101531</w:t>
      </w:r>
    </w:p>
    <w:p w14:paraId="71EFE77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870707    1.876237   -3.043017</w:t>
      </w:r>
    </w:p>
    <w:p w14:paraId="1B8F33D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020190    1.383955   -3.490670</w:t>
      </w:r>
    </w:p>
    <w:p w14:paraId="5FC5A6A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111696   -2.962664    1.558769</w:t>
      </w:r>
    </w:p>
    <w:p w14:paraId="3C987C0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161501   -2.761513    1.384315</w:t>
      </w:r>
    </w:p>
    <w:p w14:paraId="40DA634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962570   -3.751792    2.410165</w:t>
      </w:r>
    </w:p>
    <w:p w14:paraId="151F224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259749   -4.716016    2.812702</w:t>
      </w:r>
    </w:p>
    <w:p w14:paraId="66732AA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314935    3.798211   -2.909339</w:t>
      </w:r>
    </w:p>
    <w:p w14:paraId="6B38243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039921    3.218060   -1.862945</w:t>
      </w:r>
    </w:p>
    <w:p w14:paraId="63D2C3E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661372    1.950020   -1.415032</w:t>
      </w:r>
    </w:p>
    <w:p w14:paraId="27B3228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191422    1.514185   -0.581324</w:t>
      </w:r>
    </w:p>
    <w:p w14:paraId="1E3F8CA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905121   -2.763196    2.217302</w:t>
      </w:r>
    </w:p>
    <w:p w14:paraId="07048C3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946236   -2.947140    2.461403</w:t>
      </w:r>
    </w:p>
    <w:p w14:paraId="5483B26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230258    0.342953   -3.366784</w:t>
      </w:r>
    </w:p>
    <w:p w14:paraId="5B6021D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723743   -4.233565    2.056695</w:t>
      </w:r>
    </w:p>
    <w:p w14:paraId="11FFEC3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490024   -4.980712    2.243094</w:t>
      </w:r>
    </w:p>
    <w:p w14:paraId="22158DB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507677   -0.161900   -2.239749</w:t>
      </w:r>
    </w:p>
    <w:p w14:paraId="2FE96A0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757456   -1.998195   -2.290879</w:t>
      </w:r>
    </w:p>
    <w:p w14:paraId="2894BD1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143865    0.356777   -1.056590</w:t>
      </w:r>
    </w:p>
    <w:p w14:paraId="6D2730E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3.272222   -3.803193   -1.568226</w:t>
      </w:r>
    </w:p>
    <w:p w14:paraId="138C49C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227971    3.146621   -3.505440</w:t>
      </w:r>
    </w:p>
    <w:p w14:paraId="07F6A61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306845   -1.065727   -2.265759</w:t>
      </w:r>
    </w:p>
    <w:p w14:paraId="1C4DA70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538863   -1.960018   -1.676402</w:t>
      </w:r>
    </w:p>
    <w:p w14:paraId="6A0E857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092647   -1.505772   -3.681279</w:t>
      </w:r>
    </w:p>
    <w:p w14:paraId="4A2448E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438472   -0.667818   -4.290114</w:t>
      </w:r>
    </w:p>
    <w:p w14:paraId="6D0EAC9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774614   -1.953187   -4.174339</w:t>
      </w:r>
    </w:p>
    <w:p w14:paraId="6700572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889020   -2.248672   -3.647918</w:t>
      </w:r>
    </w:p>
    <w:p w14:paraId="131B560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524644   -1.509541    1.688014</w:t>
      </w:r>
    </w:p>
    <w:p w14:paraId="1AC0C1A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280298   -0.755256    1.501927</w:t>
      </w:r>
    </w:p>
    <w:p w14:paraId="6FD225D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411889   -2.077444   -3.495313</w:t>
      </w:r>
    </w:p>
    <w:p w14:paraId="6C01B05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396963   -1.953372   -4.569129</w:t>
      </w:r>
    </w:p>
    <w:p w14:paraId="17D61B2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269896    1.143626   -1.472844</w:t>
      </w:r>
    </w:p>
    <w:p w14:paraId="0BDB4C4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953524    1.652765   -0.809921</w:t>
      </w:r>
    </w:p>
    <w:p w14:paraId="770B103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459618   -2.805517   -2.719845</w:t>
      </w:r>
    </w:p>
    <w:p w14:paraId="7E7A23E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602034   -3.339890   -3.104964</w:t>
      </w:r>
    </w:p>
    <w:p w14:paraId="2EC08D5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356276   -1.497033   -2.599001</w:t>
      </w:r>
    </w:p>
    <w:p w14:paraId="2BFA370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182675   -0.857499   -2.875793</w:t>
      </w:r>
    </w:p>
    <w:p w14:paraId="391D5F1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253075   -2.867701   -1.377421</w:t>
      </w:r>
    </w:p>
    <w:p w14:paraId="36D57F2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292751   -3.208437   -1.009627</w:t>
      </w:r>
    </w:p>
    <w:p w14:paraId="377C8CF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021884   -5.267118   -1.304407</w:t>
      </w:r>
    </w:p>
    <w:p w14:paraId="403861E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926652   -5.768016   -0.949605</w:t>
      </w:r>
    </w:p>
    <w:p w14:paraId="4E10BF0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701841   -5.781905   -2.218016</w:t>
      </w:r>
    </w:p>
    <w:p w14:paraId="737D166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236089   -5.404765   -0.556176</w:t>
      </w:r>
    </w:p>
    <w:p w14:paraId="20D25E3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721806   -1.078468   -2.089262</w:t>
      </w:r>
    </w:p>
    <w:p w14:paraId="41753F5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897497   -0.030413   -2.299296</w:t>
      </w:r>
    </w:p>
    <w:p w14:paraId="4A0AF06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096068   -1.542253   -2.817351</w:t>
      </w:r>
    </w:p>
    <w:p w14:paraId="20B4669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265927   -0.481543   -2.613994</w:t>
      </w:r>
    </w:p>
    <w:p w14:paraId="43CFC4C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157280   -1.682579   -3.902827</w:t>
      </w:r>
    </w:p>
    <w:p w14:paraId="14BC188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915334   -2.112293   -2.370260</w:t>
      </w:r>
    </w:p>
    <w:p w14:paraId="0F05A28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3.812118   -2.671846   -1.346779</w:t>
      </w:r>
    </w:p>
    <w:p w14:paraId="6639B4D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272990   -3.088908   -0.510289</w:t>
      </w:r>
    </w:p>
    <w:p w14:paraId="4EDB901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311741    1.140853   -2.890955</w:t>
      </w:r>
    </w:p>
    <w:p w14:paraId="5833C97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065143    1.615352   -3.503514</w:t>
      </w:r>
    </w:p>
    <w:p w14:paraId="55C42DB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424259    3.817397   -4.591848</w:t>
      </w:r>
    </w:p>
    <w:p w14:paraId="621AF01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055709    4.442111   -5.229213</w:t>
      </w:r>
    </w:p>
    <w:p w14:paraId="3E79930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081529    3.084098   -5.225555</w:t>
      </w:r>
    </w:p>
    <w:p w14:paraId="590B146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348302    4.464933   -4.159737</w:t>
      </w:r>
    </w:p>
    <w:p w14:paraId="191A22C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596498    4.787473   -3.262139</w:t>
      </w:r>
    </w:p>
    <w:p w14:paraId="1AB5466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196889    3.930071   -1.208785</w:t>
      </w:r>
    </w:p>
    <w:p w14:paraId="375B691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154351    3.505522   -1.532584</w:t>
      </w:r>
    </w:p>
    <w:p w14:paraId="48DA5DC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205861    4.993254   -1.460264</w:t>
      </w:r>
    </w:p>
    <w:p w14:paraId="7C4BB83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145494    3.833022   -0.119913</w:t>
      </w:r>
    </w:p>
    <w:p w14:paraId="7FE7D10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67825    5.628261    0.198934</w:t>
      </w:r>
    </w:p>
    <w:p w14:paraId="7B4BD84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36573    5.476925    1.254287</w:t>
      </w:r>
    </w:p>
    <w:p w14:paraId="27B5260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270516    4.188965    1.666331</w:t>
      </w:r>
    </w:p>
    <w:p w14:paraId="6B81060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00146    3.029188    0.965615</w:t>
      </w:r>
    </w:p>
    <w:p w14:paraId="4FD2184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18351    3.226186   -0.132516</w:t>
      </w:r>
    </w:p>
    <w:p w14:paraId="49FB64A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507040    4.489529   -0.500457</w:t>
      </w:r>
    </w:p>
    <w:p w14:paraId="4C50CE8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499337    4.921304    3.286776</w:t>
      </w:r>
    </w:p>
    <w:p w14:paraId="531000E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636243    6.617134   -0.099876</w:t>
      </w:r>
    </w:p>
    <w:p w14:paraId="27FFCBC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200632    6.343499    1.798058</w:t>
      </w:r>
    </w:p>
    <w:p w14:paraId="1B386E2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151856    4.032886    2.767944</w:t>
      </w:r>
    </w:p>
    <w:p w14:paraId="5EE77DA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226280    1.734998    1.422943</w:t>
      </w:r>
    </w:p>
    <w:p w14:paraId="71CB55B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555903    2.380343   -0.700006</w:t>
      </w:r>
    </w:p>
    <w:p w14:paraId="20A336B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179111    4.599955   -1.332608</w:t>
      </w:r>
    </w:p>
    <w:p w14:paraId="307745B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077452    1.633836    2.509263</w:t>
      </w:r>
    </w:p>
    <w:p w14:paraId="6ABAC75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551162    2.783853    3.178560</w:t>
      </w:r>
    </w:p>
    <w:p w14:paraId="1A7E151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373158    0.660448    2.876560</w:t>
      </w:r>
    </w:p>
    <w:p w14:paraId="71FD08C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220588    2.668961    4.024429</w:t>
      </w:r>
    </w:p>
    <w:p w14:paraId="13475F5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2.025367    0.114094   -4.402290</w:t>
      </w:r>
    </w:p>
    <w:p w14:paraId="34214F5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454388    0.610517    3.403899</w:t>
      </w:r>
    </w:p>
    <w:p w14:paraId="7CEE9CE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047437    0.657808    3.530065</w:t>
      </w:r>
    </w:p>
    <w:p w14:paraId="6906C00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110201   -0.458915    4.055802</w:t>
      </w:r>
    </w:p>
    <w:p w14:paraId="4302CD7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669532   -0.322287    4.238016</w:t>
      </w:r>
    </w:p>
    <w:p w14:paraId="5D9091F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479446    1.523148    3.148732</w:t>
      </w:r>
    </w:p>
    <w:p w14:paraId="0E3D6F4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406828   -1.436424    4.745288</w:t>
      </w:r>
    </w:p>
    <w:p w14:paraId="65E1CA0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193483   -0.521947    4.015566</w:t>
      </w:r>
    </w:p>
    <w:p w14:paraId="220F8DD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006479   -1.379704    4.826434</w:t>
      </w:r>
    </w:p>
    <w:p w14:paraId="49C02B4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748740   -0.250917    4.318330</w:t>
      </w:r>
    </w:p>
    <w:p w14:paraId="6C49C81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939868   -2.250815    5.226731</w:t>
      </w:r>
    </w:p>
    <w:p w14:paraId="658D1CA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539353   -2.152503    5.358018</w:t>
      </w:r>
    </w:p>
    <w:p w14:paraId="7190080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5           2.201075    1.786894    2.549228</w:t>
      </w:r>
    </w:p>
    <w:p w14:paraId="3D91EA7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2.313567    3.061364    3.139042</w:t>
      </w:r>
    </w:p>
    <w:p w14:paraId="21DB8D2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473826    3.013353    4.086264</w:t>
      </w:r>
    </w:p>
    <w:p w14:paraId="7EC2C91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1.528228    1.942500    1.220840</w:t>
      </w:r>
    </w:p>
    <w:p w14:paraId="11A857F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964088    2.726136    1.187790</w:t>
      </w:r>
    </w:p>
    <w:p w14:paraId="02442B0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769625    0.136395    1.542638</w:t>
      </w:r>
    </w:p>
    <w:p w14:paraId="0C3456A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2.834763   -0.567883    1.079637</w:t>
      </w:r>
    </w:p>
    <w:p w14:paraId="4EED491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3.621559    1.242283    2.177006</w:t>
      </w:r>
    </w:p>
    <w:p w14:paraId="0019007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179120   -0.361927    1.370233</w:t>
      </w:r>
    </w:p>
    <w:p w14:paraId="5A32892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888685    0.464138    1.424102</w:t>
      </w:r>
    </w:p>
    <w:p w14:paraId="5FC3728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402572   -1.062027    2.182856</w:t>
      </w:r>
    </w:p>
    <w:p w14:paraId="680EA89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267781   -0.901213    0.426132</w:t>
      </w:r>
    </w:p>
    <w:p w14:paraId="1565D3F7" w14:textId="4221DEC3"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7E8165EC" w14:textId="3AED7157" w:rsidR="009D77A6" w:rsidRPr="007D051D" w:rsidRDefault="009D77A6" w:rsidP="00270E6B">
      <w:pPr>
        <w:jc w:val="both"/>
        <w:rPr>
          <w:rFonts w:ascii="Times New Roman" w:hAnsi="Times New Roman" w:cs="Times New Roman"/>
          <w:b/>
          <w:bCs/>
          <w:sz w:val="24"/>
          <w:szCs w:val="24"/>
        </w:rPr>
      </w:pPr>
      <w:r w:rsidRPr="007D051D">
        <w:rPr>
          <w:rFonts w:ascii="Times New Roman" w:hAnsi="Times New Roman" w:cs="Times New Roman"/>
          <w:b/>
          <w:bCs/>
          <w:sz w:val="24"/>
          <w:szCs w:val="24"/>
        </w:rPr>
        <w:t>C</w:t>
      </w:r>
      <w:r w:rsidRPr="007D051D">
        <w:rPr>
          <w:rFonts w:ascii="Times New Roman" w:hAnsi="Times New Roman" w:cs="Times New Roman"/>
          <w:b/>
          <w:bCs/>
          <w:sz w:val="24"/>
          <w:szCs w:val="24"/>
          <w:vertAlign w:val="subscript"/>
        </w:rPr>
        <w:t>2</w:t>
      </w:r>
    </w:p>
    <w:p w14:paraId="5CD4404D" w14:textId="7D6A6F70"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7E208D15" w14:textId="77777777" w:rsidR="007D051D" w:rsidRPr="007D051D" w:rsidRDefault="007D051D" w:rsidP="00270E6B">
      <w:pPr>
        <w:jc w:val="both"/>
        <w:rPr>
          <w:rFonts w:ascii="Times New Roman" w:hAnsi="Times New Roman" w:cs="Times New Roman"/>
          <w:sz w:val="24"/>
          <w:szCs w:val="24"/>
        </w:rPr>
      </w:pPr>
      <w:r w:rsidRPr="007D051D">
        <w:rPr>
          <w:rFonts w:ascii="Times New Roman" w:hAnsi="Times New Roman" w:cs="Times New Roman"/>
          <w:sz w:val="24"/>
          <w:szCs w:val="24"/>
        </w:rPr>
        <w:t>Number of imaginary frequencies = 0</w:t>
      </w:r>
    </w:p>
    <w:p w14:paraId="41D1541E" w14:textId="3F49F882" w:rsidR="007D051D" w:rsidRPr="007D051D" w:rsidRDefault="007D051D" w:rsidP="00270E6B">
      <w:pPr>
        <w:jc w:val="both"/>
        <w:rPr>
          <w:rFonts w:ascii="Times New Roman" w:hAnsi="Times New Roman" w:cs="Times New Roman"/>
          <w:sz w:val="24"/>
          <w:szCs w:val="24"/>
        </w:rPr>
      </w:pPr>
      <w:r w:rsidRPr="007D051D">
        <w:rPr>
          <w:rFonts w:ascii="Times New Roman" w:hAnsi="Times New Roman" w:cs="Times New Roman"/>
          <w:sz w:val="24"/>
          <w:szCs w:val="24"/>
        </w:rPr>
        <w:t>Electronic energy</w:t>
      </w:r>
      <w:r>
        <w:rPr>
          <w:rFonts w:ascii="Times New Roman" w:hAnsi="Times New Roman" w:cs="Times New Roman"/>
          <w:sz w:val="24"/>
          <w:szCs w:val="24"/>
        </w:rPr>
        <w:t>:</w:t>
      </w:r>
      <w:r w:rsidRPr="007D051D">
        <w:rPr>
          <w:rFonts w:ascii="Times New Roman" w:hAnsi="Times New Roman" w:cs="Times New Roman"/>
          <w:sz w:val="24"/>
          <w:szCs w:val="24"/>
        </w:rPr>
        <w:t xml:space="preserve"> HF</w:t>
      </w:r>
      <w:r>
        <w:rPr>
          <w:rFonts w:ascii="Times New Roman" w:hAnsi="Times New Roman" w:cs="Times New Roman"/>
          <w:sz w:val="24"/>
          <w:szCs w:val="24"/>
        </w:rPr>
        <w:t xml:space="preserve"> </w:t>
      </w:r>
      <w:r w:rsidRPr="007D051D">
        <w:rPr>
          <w:rFonts w:ascii="Times New Roman" w:hAnsi="Times New Roman" w:cs="Times New Roman"/>
          <w:sz w:val="24"/>
          <w:szCs w:val="24"/>
        </w:rPr>
        <w:t>=</w:t>
      </w:r>
      <w:r>
        <w:rPr>
          <w:rFonts w:ascii="Times New Roman" w:hAnsi="Times New Roman" w:cs="Times New Roman"/>
          <w:sz w:val="24"/>
          <w:szCs w:val="24"/>
        </w:rPr>
        <w:t xml:space="preserve"> </w:t>
      </w:r>
      <w:r w:rsidRPr="007D051D">
        <w:rPr>
          <w:rFonts w:ascii="Times New Roman" w:hAnsi="Times New Roman" w:cs="Times New Roman"/>
          <w:sz w:val="24"/>
          <w:szCs w:val="24"/>
        </w:rPr>
        <w:t>-3409.3518773</w:t>
      </w:r>
    </w:p>
    <w:p w14:paraId="1694D58C" w14:textId="77777777" w:rsidR="007D051D" w:rsidRPr="007D051D" w:rsidRDefault="007D051D" w:rsidP="00270E6B">
      <w:pPr>
        <w:jc w:val="both"/>
        <w:rPr>
          <w:rFonts w:ascii="Times New Roman" w:hAnsi="Times New Roman" w:cs="Times New Roman"/>
          <w:sz w:val="24"/>
          <w:szCs w:val="24"/>
        </w:rPr>
      </w:pPr>
      <w:r w:rsidRPr="007D051D">
        <w:rPr>
          <w:rFonts w:ascii="Times New Roman" w:hAnsi="Times New Roman" w:cs="Times New Roman"/>
          <w:sz w:val="24"/>
          <w:szCs w:val="24"/>
        </w:rPr>
        <w:t>Zero-point correction = 0.951624 (Hartree/Particle)</w:t>
      </w:r>
    </w:p>
    <w:p w14:paraId="66D11CBF" w14:textId="77777777" w:rsidR="007D051D" w:rsidRPr="007D051D" w:rsidRDefault="007D051D" w:rsidP="00270E6B">
      <w:pPr>
        <w:jc w:val="both"/>
        <w:rPr>
          <w:rFonts w:ascii="Times New Roman" w:hAnsi="Times New Roman" w:cs="Times New Roman"/>
          <w:sz w:val="24"/>
          <w:szCs w:val="24"/>
        </w:rPr>
      </w:pPr>
      <w:r w:rsidRPr="007D051D">
        <w:rPr>
          <w:rFonts w:ascii="Times New Roman" w:hAnsi="Times New Roman" w:cs="Times New Roman"/>
          <w:sz w:val="24"/>
          <w:szCs w:val="24"/>
        </w:rPr>
        <w:lastRenderedPageBreak/>
        <w:t>Thermal correction to Energy = 1.012336</w:t>
      </w:r>
    </w:p>
    <w:p w14:paraId="7F48B0C3" w14:textId="77777777" w:rsidR="007D051D" w:rsidRPr="007D051D" w:rsidRDefault="007D051D" w:rsidP="00270E6B">
      <w:pPr>
        <w:jc w:val="both"/>
        <w:rPr>
          <w:rFonts w:ascii="Times New Roman" w:hAnsi="Times New Roman" w:cs="Times New Roman"/>
          <w:sz w:val="24"/>
          <w:szCs w:val="24"/>
        </w:rPr>
      </w:pPr>
      <w:r w:rsidRPr="007D051D">
        <w:rPr>
          <w:rFonts w:ascii="Times New Roman" w:hAnsi="Times New Roman" w:cs="Times New Roman"/>
          <w:sz w:val="24"/>
          <w:szCs w:val="24"/>
        </w:rPr>
        <w:t>Thermal correction to Enthalpy = 1.013280</w:t>
      </w:r>
    </w:p>
    <w:p w14:paraId="22B21FD4" w14:textId="77777777" w:rsidR="007D051D" w:rsidRPr="007D051D" w:rsidRDefault="007D051D" w:rsidP="00270E6B">
      <w:pPr>
        <w:jc w:val="both"/>
        <w:rPr>
          <w:rFonts w:ascii="Times New Roman" w:hAnsi="Times New Roman" w:cs="Times New Roman"/>
          <w:sz w:val="24"/>
          <w:szCs w:val="24"/>
        </w:rPr>
      </w:pPr>
      <w:r w:rsidRPr="007D051D">
        <w:rPr>
          <w:rFonts w:ascii="Times New Roman" w:hAnsi="Times New Roman" w:cs="Times New Roman"/>
          <w:sz w:val="24"/>
          <w:szCs w:val="24"/>
        </w:rPr>
        <w:t>Thermal correction to Gibbs Free Energy = 0.857018</w:t>
      </w:r>
    </w:p>
    <w:p w14:paraId="267BCC94" w14:textId="77777777" w:rsidR="007D051D" w:rsidRPr="007D051D" w:rsidRDefault="007D051D" w:rsidP="00270E6B">
      <w:pPr>
        <w:jc w:val="both"/>
        <w:rPr>
          <w:rFonts w:ascii="Times New Roman" w:hAnsi="Times New Roman" w:cs="Times New Roman"/>
          <w:sz w:val="24"/>
          <w:szCs w:val="24"/>
        </w:rPr>
      </w:pPr>
      <w:r w:rsidRPr="007D051D">
        <w:rPr>
          <w:rFonts w:ascii="Times New Roman" w:hAnsi="Times New Roman" w:cs="Times New Roman"/>
          <w:sz w:val="24"/>
          <w:szCs w:val="24"/>
        </w:rPr>
        <w:t>Sum of electronic and zero-point Energies = -3408.400253</w:t>
      </w:r>
    </w:p>
    <w:p w14:paraId="766404F5" w14:textId="77777777" w:rsidR="007D051D" w:rsidRPr="007D051D" w:rsidRDefault="007D051D" w:rsidP="00270E6B">
      <w:pPr>
        <w:jc w:val="both"/>
        <w:rPr>
          <w:rFonts w:ascii="Times New Roman" w:hAnsi="Times New Roman" w:cs="Times New Roman"/>
          <w:sz w:val="24"/>
          <w:szCs w:val="24"/>
        </w:rPr>
      </w:pPr>
      <w:r w:rsidRPr="007D051D">
        <w:rPr>
          <w:rFonts w:ascii="Times New Roman" w:hAnsi="Times New Roman" w:cs="Times New Roman"/>
          <w:sz w:val="24"/>
          <w:szCs w:val="24"/>
        </w:rPr>
        <w:t>Sum of electronic and thermal Energies = -3408.339541</w:t>
      </w:r>
    </w:p>
    <w:p w14:paraId="761F17DF" w14:textId="77777777" w:rsidR="007D051D" w:rsidRPr="007D051D" w:rsidRDefault="007D051D" w:rsidP="00270E6B">
      <w:pPr>
        <w:jc w:val="both"/>
        <w:rPr>
          <w:rFonts w:ascii="Times New Roman" w:hAnsi="Times New Roman" w:cs="Times New Roman"/>
          <w:sz w:val="24"/>
          <w:szCs w:val="24"/>
        </w:rPr>
      </w:pPr>
      <w:r w:rsidRPr="007D051D">
        <w:rPr>
          <w:rFonts w:ascii="Times New Roman" w:hAnsi="Times New Roman" w:cs="Times New Roman"/>
          <w:sz w:val="24"/>
          <w:szCs w:val="24"/>
        </w:rPr>
        <w:t>Sum of electronic and thermal Enthalpies = -3408.338597</w:t>
      </w:r>
    </w:p>
    <w:p w14:paraId="181C30E7" w14:textId="77777777" w:rsidR="007D051D" w:rsidRDefault="007D051D" w:rsidP="00270E6B">
      <w:pPr>
        <w:jc w:val="both"/>
        <w:rPr>
          <w:rFonts w:ascii="Times New Roman" w:hAnsi="Times New Roman" w:cs="Times New Roman"/>
          <w:sz w:val="24"/>
          <w:szCs w:val="24"/>
        </w:rPr>
      </w:pPr>
      <w:r w:rsidRPr="007D051D">
        <w:rPr>
          <w:rFonts w:ascii="Times New Roman" w:hAnsi="Times New Roman" w:cs="Times New Roman"/>
          <w:sz w:val="24"/>
          <w:szCs w:val="24"/>
        </w:rPr>
        <w:t>Sum of electronic and thermal Free Energies = -3408.494859</w:t>
      </w:r>
    </w:p>
    <w:p w14:paraId="22639110" w14:textId="13CF7084"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r w:rsidR="00751B0E">
        <w:rPr>
          <w:rFonts w:ascii="Times New Roman" w:hAnsi="Times New Roman" w:cs="Times New Roman"/>
          <w:sz w:val="24"/>
          <w:szCs w:val="24"/>
        </w:rPr>
        <w:t>..................................................................................................</w:t>
      </w:r>
    </w:p>
    <w:p w14:paraId="60C0D1AD" w14:textId="07AF5B7F"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Cartesian Coordinates</w:t>
      </w:r>
    </w:p>
    <w:p w14:paraId="6038C2E5" w14:textId="5358EAD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r w:rsidR="00751B0E">
        <w:rPr>
          <w:rFonts w:ascii="Times New Roman" w:hAnsi="Times New Roman" w:cs="Times New Roman"/>
          <w:sz w:val="24"/>
          <w:szCs w:val="24"/>
        </w:rPr>
        <w:t>.................................................................................................</w:t>
      </w:r>
    </w:p>
    <w:p w14:paraId="7C99BE5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45           0.706902   -0.413698    0.646978</w:t>
      </w:r>
    </w:p>
    <w:p w14:paraId="312889D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26          -3.966158    0.182386   -1.467570</w:t>
      </w:r>
    </w:p>
    <w:p w14:paraId="7B3DD73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1.346457    0.432633    0.912972</w:t>
      </w:r>
    </w:p>
    <w:p w14:paraId="0E75994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0.611713   -0.476132   -1.605187</w:t>
      </w:r>
    </w:p>
    <w:p w14:paraId="50869D1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561617   -2.177619    1.507118</w:t>
      </w:r>
    </w:p>
    <w:p w14:paraId="5745B38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262963   -2.186459    0.910125</w:t>
      </w:r>
    </w:p>
    <w:p w14:paraId="28052E0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241937   -4.227503   -1.765357</w:t>
      </w:r>
    </w:p>
    <w:p w14:paraId="69C31F7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855409   -5.124752   -1.737238</w:t>
      </w:r>
    </w:p>
    <w:p w14:paraId="7D9B64D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235586   -0.943050    1.696027</w:t>
      </w:r>
    </w:p>
    <w:p w14:paraId="4D79281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511104   -4.614979    1.729742</w:t>
      </w:r>
    </w:p>
    <w:p w14:paraId="3C0397A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977097   -5.541746    2.050676</w:t>
      </w:r>
    </w:p>
    <w:p w14:paraId="70DDBC5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64360   -1.935483   -1.849455</w:t>
      </w:r>
    </w:p>
    <w:p w14:paraId="058EDA7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493353   -0.596731   -0.298480</w:t>
      </w:r>
    </w:p>
    <w:p w14:paraId="54604CD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711878   -0.299121    0.715530</w:t>
      </w:r>
    </w:p>
    <w:p w14:paraId="0D6FC73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365222    0.955012   -2.443783</w:t>
      </w:r>
    </w:p>
    <w:p w14:paraId="143B5CC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189444   -3.385740    1.944489</w:t>
      </w:r>
    </w:p>
    <w:p w14:paraId="4463348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743882    0.992526   -2.679988</w:t>
      </w:r>
    </w:p>
    <w:p w14:paraId="2CE3110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371278    0.144873   -2.446561</w:t>
      </w:r>
    </w:p>
    <w:p w14:paraId="1E105E2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353708   -3.407789    0.723903</w:t>
      </w:r>
    </w:p>
    <w:p w14:paraId="74F8011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345730   -3.465244    0.295598</w:t>
      </w:r>
    </w:p>
    <w:p w14:paraId="694F894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3.452933   -3.293539    2.586149</w:t>
      </w:r>
    </w:p>
    <w:p w14:paraId="2B53522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930480   -4.205582    2.932807</w:t>
      </w:r>
    </w:p>
    <w:p w14:paraId="36843DD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547284    3.234656   -3.527269</w:t>
      </w:r>
    </w:p>
    <w:p w14:paraId="0A457BD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158359    3.208995   -3.341583</w:t>
      </w:r>
    </w:p>
    <w:p w14:paraId="26AC779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578777    2.073099   -2.774545</w:t>
      </w:r>
    </w:p>
    <w:p w14:paraId="4174B43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487044    2.071074   -2.598722</w:t>
      </w:r>
    </w:p>
    <w:p w14:paraId="3531C1E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072829   -2.074443    2.776319</w:t>
      </w:r>
    </w:p>
    <w:p w14:paraId="50E959D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036758   -2.026406    3.272211</w:t>
      </w:r>
    </w:p>
    <w:p w14:paraId="2327940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784906    1.163097   -2.824926</w:t>
      </w:r>
    </w:p>
    <w:p w14:paraId="40666FA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274690   -4.616670    1.127096</w:t>
      </w:r>
    </w:p>
    <w:p w14:paraId="34D5A8A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247997   -5.555235    0.965910</w:t>
      </w:r>
    </w:p>
    <w:p w14:paraId="03B4638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991077    0.366567   -1.937992</w:t>
      </w:r>
    </w:p>
    <w:p w14:paraId="3A5B808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721600   -3.054798   -1.170280</w:t>
      </w:r>
    </w:p>
    <w:p w14:paraId="635F456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212964    0.878536   -0.602572</w:t>
      </w:r>
    </w:p>
    <w:p w14:paraId="58F6C31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989767   -4.282081   -2.389839</w:t>
      </w:r>
    </w:p>
    <w:p w14:paraId="0DA6D2B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351740    2.141127   -3.200670</w:t>
      </w:r>
    </w:p>
    <w:p w14:paraId="53EED1B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059100   -0.750720   -2.355132</w:t>
      </w:r>
    </w:p>
    <w:p w14:paraId="0BF0DA9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386385   -1.686622   -1.888648</w:t>
      </w:r>
    </w:p>
    <w:p w14:paraId="31FD81C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99259   -0.909094   -3.881816</w:t>
      </w:r>
    </w:p>
    <w:p w14:paraId="65699E3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675649    0.019349   -4.356241</w:t>
      </w:r>
    </w:p>
    <w:p w14:paraId="1FE790C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991903   -1.166488   -4.261885</w:t>
      </w:r>
    </w:p>
    <w:p w14:paraId="11A9F23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306331   -1.693857   -4.184745</w:t>
      </w:r>
    </w:p>
    <w:p w14:paraId="3FBF071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470126   -0.882527    2.313529</w:t>
      </w:r>
    </w:p>
    <w:p w14:paraId="1E80040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985398    0.063837    2.432975</w:t>
      </w:r>
    </w:p>
    <w:p w14:paraId="30265D8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467463   -0.670174   -2.604054</w:t>
      </w:r>
    </w:p>
    <w:p w14:paraId="4ADDC7B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646378   -0.424958   -3.641599</w:t>
      </w:r>
    </w:p>
    <w:p w14:paraId="3944D8D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167274    1.946135   -0.693399</w:t>
      </w:r>
    </w:p>
    <w:p w14:paraId="213F332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543281    2.515863    0.143314</w:t>
      </w:r>
    </w:p>
    <w:p w14:paraId="109B305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583771   -1.681238   -2.119148</w:t>
      </w:r>
    </w:p>
    <w:p w14:paraId="2C9A887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981811   -2.342834   -2.727067</w:t>
      </w:r>
    </w:p>
    <w:p w14:paraId="3F73328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6.031261   -0.003016   -1.477309</w:t>
      </w:r>
    </w:p>
    <w:p w14:paraId="416615F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712749    0.835350   -1.513229</w:t>
      </w:r>
    </w:p>
    <w:p w14:paraId="0465BC6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199094   -3.127193   -2.415194</w:t>
      </w:r>
    </w:p>
    <w:p w14:paraId="4DF8EE0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211041   -3.186784   -2.854920</w:t>
      </w:r>
    </w:p>
    <w:p w14:paraId="61CFF74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500422   -5.555783   -3.031206</w:t>
      </w:r>
    </w:p>
    <w:p w14:paraId="024F3BB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774075   -5.588157   -4.092293</w:t>
      </w:r>
    </w:p>
    <w:p w14:paraId="34B3715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411730   -5.639791   -2.970165</w:t>
      </w:r>
    </w:p>
    <w:p w14:paraId="630EF7F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939024   -6.435832   -2.554063</w:t>
      </w:r>
    </w:p>
    <w:p w14:paraId="504C5AE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921383   -1.909909   -1.214363</w:t>
      </w:r>
    </w:p>
    <w:p w14:paraId="1C495B3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294607   -1.006648   -0.743595</w:t>
      </w:r>
    </w:p>
    <w:p w14:paraId="453E19E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054315   -3.016605   -0.465231</w:t>
      </w:r>
    </w:p>
    <w:p w14:paraId="7A73F46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814440   -3.575953   -1.017816</w:t>
      </w:r>
    </w:p>
    <w:p w14:paraId="4D74E71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980097   -3.468927    0.531132</w:t>
      </w:r>
    </w:p>
    <w:p w14:paraId="18D15F8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400619   -1.987472   -0.342478</w:t>
      </w:r>
    </w:p>
    <w:p w14:paraId="334B7F0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598404   -1.636625   -0.695833</w:t>
      </w:r>
    </w:p>
    <w:p w14:paraId="72555BC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015476   -2.260811   -0.036659</w:t>
      </w:r>
    </w:p>
    <w:p w14:paraId="4FAFB80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506692    2.122904   -2.058372</w:t>
      </w:r>
    </w:p>
    <w:p w14:paraId="233344B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228515    2.827878   -2.445498</w:t>
      </w:r>
    </w:p>
    <w:p w14:paraId="00DF594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848342    2.171123   -3.376253</w:t>
      </w:r>
    </w:p>
    <w:p w14:paraId="1371A36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202368    3.174732   -3.623025</w:t>
      </w:r>
    </w:p>
    <w:p w14:paraId="0995BA3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338563    1.841670   -2.454927</w:t>
      </w:r>
    </w:p>
    <w:p w14:paraId="5015F6F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165381    1.496292   -4.179403</w:t>
      </w:r>
    </w:p>
    <w:p w14:paraId="75AFF9D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010359    4.129321   -3.935877</w:t>
      </w:r>
    </w:p>
    <w:p w14:paraId="7B0FC32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297300    4.375664   -3.759814</w:t>
      </w:r>
    </w:p>
    <w:p w14:paraId="26BEB5A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638958    4.402426   -3.195906</w:t>
      </w:r>
    </w:p>
    <w:p w14:paraId="7D4C166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814193    5.328034   -3.611128</w:t>
      </w:r>
    </w:p>
    <w:p w14:paraId="6B04002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043230    4.309125   -4.824219</w:t>
      </w:r>
    </w:p>
    <w:p w14:paraId="13869B8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177212    5.679423    0.822829</w:t>
      </w:r>
    </w:p>
    <w:p w14:paraId="2E096F4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388533    5.513926    2.064800</w:t>
      </w:r>
    </w:p>
    <w:p w14:paraId="3AFE931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897634    4.251998    2.467988</w:t>
      </w:r>
    </w:p>
    <w:p w14:paraId="535EB2B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0.849186    3.147545    1.555325</w:t>
      </w:r>
    </w:p>
    <w:p w14:paraId="72FA5DD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249055    3.353106    0.291123</w:t>
      </w:r>
    </w:p>
    <w:p w14:paraId="09EEA84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256994    4.582270   -0.063901</w:t>
      </w:r>
    </w:p>
    <w:p w14:paraId="23BB1F1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444146    4.908844    4.450308</w:t>
      </w:r>
    </w:p>
    <w:p w14:paraId="5CA460A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576911    6.643989    0.527155</w:t>
      </w:r>
    </w:p>
    <w:p w14:paraId="291D332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440251    6.342129    2.765238</w:t>
      </w:r>
    </w:p>
    <w:p w14:paraId="6040070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419366    4.061460    3.771159</w:t>
      </w:r>
    </w:p>
    <w:p w14:paraId="135A89A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370606    1.884160    1.993426</w:t>
      </w:r>
    </w:p>
    <w:p w14:paraId="135FE46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133780    2.524400   -0.389676</w:t>
      </w:r>
    </w:p>
    <w:p w14:paraId="60C8F16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744050    4.698068   -1.025123</w:t>
      </w:r>
    </w:p>
    <w:p w14:paraId="17E1843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30551    1.734055    3.296012</w:t>
      </w:r>
    </w:p>
    <w:p w14:paraId="4199E14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63194    2.825822    4.184938</w:t>
      </w:r>
    </w:p>
    <w:p w14:paraId="4763926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170004    0.767746    3.645197</w:t>
      </w:r>
    </w:p>
    <w:p w14:paraId="51F4ECD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242613    2.682944    5.191180</w:t>
      </w:r>
    </w:p>
    <w:p w14:paraId="3C2F938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860196    1.030477   -3.893366</w:t>
      </w:r>
    </w:p>
    <w:p w14:paraId="083B998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144455   -0.270794    2.607800</w:t>
      </w:r>
    </w:p>
    <w:p w14:paraId="717EAB8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938002   -1.421123    2.354511</w:t>
      </w:r>
    </w:p>
    <w:p w14:paraId="2388780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87885   -0.462468    3.401698</w:t>
      </w:r>
    </w:p>
    <w:p w14:paraId="4571476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623307   -2.658609    2.904818</w:t>
      </w:r>
    </w:p>
    <w:p w14:paraId="25CC663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833811   -1.323546    1.749621</w:t>
      </w:r>
    </w:p>
    <w:p w14:paraId="2D79861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665662   -1.713513    3.953768</w:t>
      </w:r>
    </w:p>
    <w:p w14:paraId="2A194EA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389161    0.408566    3.643231</w:t>
      </w:r>
    </w:p>
    <w:p w14:paraId="27EC69D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483954   -2.807857    3.709737</w:t>
      </w:r>
    </w:p>
    <w:p w14:paraId="33A6186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262557   -3.516027    2.714448</w:t>
      </w:r>
    </w:p>
    <w:p w14:paraId="06030E7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222678   -1.821499    4.568474</w:t>
      </w:r>
    </w:p>
    <w:p w14:paraId="3E4DFBE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240323   -3.777798    4.130429</w:t>
      </w:r>
    </w:p>
    <w:p w14:paraId="50C5107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5           2.515648    1.238083    2.049132</w:t>
      </w:r>
    </w:p>
    <w:p w14:paraId="3314F59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1.986826    1.323445    0.644603</w:t>
      </w:r>
    </w:p>
    <w:p w14:paraId="461DF48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751905    1.198708    0.041625</w:t>
      </w:r>
    </w:p>
    <w:p w14:paraId="063A96A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840178    1.116657    1.048295</w:t>
      </w:r>
    </w:p>
    <w:p w14:paraId="10B1E2E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8           4.465752    0.736220   -0.075969</w:t>
      </w:r>
    </w:p>
    <w:p w14:paraId="1359884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4.039692    1.383567    2.042500</w:t>
      </w:r>
    </w:p>
    <w:p w14:paraId="6CCE3B5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300555    1.308298    1.371599</w:t>
      </w:r>
    </w:p>
    <w:p w14:paraId="3EC7B59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471675    2.340140    1.691088</w:t>
      </w:r>
    </w:p>
    <w:p w14:paraId="0E8DA62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578972    0.662860    2.209928</w:t>
      </w:r>
    </w:p>
    <w:p w14:paraId="6B2B6F7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915666    1.079463    0.501987</w:t>
      </w:r>
    </w:p>
    <w:p w14:paraId="7C6037D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1.925062    2.287880    2.797329</w:t>
      </w:r>
    </w:p>
    <w:p w14:paraId="16BBE612" w14:textId="1C80CB34" w:rsid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233833    2.277304    3.709340</w:t>
      </w:r>
    </w:p>
    <w:p w14:paraId="6BB468FC" w14:textId="77777777" w:rsidR="00706AED" w:rsidRPr="009D77A6" w:rsidRDefault="00706AED" w:rsidP="00270E6B">
      <w:pPr>
        <w:jc w:val="both"/>
        <w:rPr>
          <w:rFonts w:ascii="Times New Roman" w:hAnsi="Times New Roman" w:cs="Times New Roman"/>
          <w:sz w:val="24"/>
          <w:szCs w:val="24"/>
        </w:rPr>
      </w:pPr>
    </w:p>
    <w:p w14:paraId="1891D4B6" w14:textId="2955999E" w:rsidR="00F943A8" w:rsidRPr="00F943A8"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w:t>
      </w:r>
      <w:r w:rsidR="00F943A8" w:rsidRPr="00F943A8">
        <w:rPr>
          <w:rFonts w:ascii="Times New Roman" w:hAnsi="Times New Roman" w:cs="Times New Roman"/>
          <w:sz w:val="24"/>
          <w:szCs w:val="24"/>
        </w:rPr>
        <w:t>----------------------------------------------------------------------------------------------------------------</w:t>
      </w:r>
    </w:p>
    <w:p w14:paraId="2D9A023D" w14:textId="5F6E6640"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D</w:t>
      </w:r>
    </w:p>
    <w:p w14:paraId="0854B9E0" w14:textId="0FCC82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w:t>
      </w:r>
    </w:p>
    <w:p w14:paraId="072A3C6B" w14:textId="77777777" w:rsidR="00706AED" w:rsidRPr="00706AED" w:rsidRDefault="00706AED" w:rsidP="00270E6B">
      <w:pPr>
        <w:jc w:val="both"/>
        <w:rPr>
          <w:rFonts w:ascii="Times New Roman" w:hAnsi="Times New Roman" w:cs="Times New Roman"/>
          <w:sz w:val="24"/>
          <w:szCs w:val="24"/>
        </w:rPr>
      </w:pPr>
      <w:r w:rsidRPr="00706AED">
        <w:rPr>
          <w:rFonts w:ascii="Times New Roman" w:hAnsi="Times New Roman" w:cs="Times New Roman"/>
          <w:sz w:val="24"/>
          <w:szCs w:val="24"/>
        </w:rPr>
        <w:t>Number of imaginary frequencies = 0</w:t>
      </w:r>
    </w:p>
    <w:p w14:paraId="7A5C851F" w14:textId="77777777" w:rsidR="00706AED" w:rsidRPr="00706AED" w:rsidRDefault="00706AED" w:rsidP="00270E6B">
      <w:pPr>
        <w:jc w:val="both"/>
        <w:rPr>
          <w:rFonts w:ascii="Times New Roman" w:hAnsi="Times New Roman" w:cs="Times New Roman"/>
          <w:sz w:val="24"/>
          <w:szCs w:val="24"/>
        </w:rPr>
      </w:pPr>
      <w:r w:rsidRPr="00706AED">
        <w:rPr>
          <w:rFonts w:ascii="Times New Roman" w:hAnsi="Times New Roman" w:cs="Times New Roman"/>
          <w:sz w:val="24"/>
          <w:szCs w:val="24"/>
        </w:rPr>
        <w:t>Electronic energy = HF=-3256.7039866</w:t>
      </w:r>
    </w:p>
    <w:p w14:paraId="4A6BF591" w14:textId="77777777" w:rsidR="00706AED" w:rsidRPr="00706AED" w:rsidRDefault="00706AED" w:rsidP="00270E6B">
      <w:pPr>
        <w:jc w:val="both"/>
        <w:rPr>
          <w:rFonts w:ascii="Times New Roman" w:hAnsi="Times New Roman" w:cs="Times New Roman"/>
          <w:sz w:val="24"/>
          <w:szCs w:val="24"/>
        </w:rPr>
      </w:pPr>
      <w:r w:rsidRPr="00706AED">
        <w:rPr>
          <w:rFonts w:ascii="Times New Roman" w:hAnsi="Times New Roman" w:cs="Times New Roman"/>
          <w:sz w:val="24"/>
          <w:szCs w:val="24"/>
        </w:rPr>
        <w:t>Zero-point correction = 0.912667 (Hartree/Particle)</w:t>
      </w:r>
    </w:p>
    <w:p w14:paraId="2AB88688" w14:textId="77777777" w:rsidR="00706AED" w:rsidRPr="00706AED" w:rsidRDefault="00706AED" w:rsidP="00270E6B">
      <w:pPr>
        <w:jc w:val="both"/>
        <w:rPr>
          <w:rFonts w:ascii="Times New Roman" w:hAnsi="Times New Roman" w:cs="Times New Roman"/>
          <w:sz w:val="24"/>
          <w:szCs w:val="24"/>
        </w:rPr>
      </w:pPr>
      <w:r w:rsidRPr="00706AED">
        <w:rPr>
          <w:rFonts w:ascii="Times New Roman" w:hAnsi="Times New Roman" w:cs="Times New Roman"/>
          <w:sz w:val="24"/>
          <w:szCs w:val="24"/>
        </w:rPr>
        <w:t>Thermal correction to Energy = 0.970854</w:t>
      </w:r>
    </w:p>
    <w:p w14:paraId="040DD47E" w14:textId="77777777" w:rsidR="00706AED" w:rsidRPr="00706AED" w:rsidRDefault="00706AED" w:rsidP="00270E6B">
      <w:pPr>
        <w:jc w:val="both"/>
        <w:rPr>
          <w:rFonts w:ascii="Times New Roman" w:hAnsi="Times New Roman" w:cs="Times New Roman"/>
          <w:sz w:val="24"/>
          <w:szCs w:val="24"/>
        </w:rPr>
      </w:pPr>
      <w:r w:rsidRPr="00706AED">
        <w:rPr>
          <w:rFonts w:ascii="Times New Roman" w:hAnsi="Times New Roman" w:cs="Times New Roman"/>
          <w:sz w:val="24"/>
          <w:szCs w:val="24"/>
        </w:rPr>
        <w:t>Thermal correction to Enthalpy = 0.971798</w:t>
      </w:r>
    </w:p>
    <w:p w14:paraId="219DAB62" w14:textId="77777777" w:rsidR="00706AED" w:rsidRPr="00706AED" w:rsidRDefault="00706AED" w:rsidP="00270E6B">
      <w:pPr>
        <w:jc w:val="both"/>
        <w:rPr>
          <w:rFonts w:ascii="Times New Roman" w:hAnsi="Times New Roman" w:cs="Times New Roman"/>
          <w:sz w:val="24"/>
          <w:szCs w:val="24"/>
        </w:rPr>
      </w:pPr>
      <w:r w:rsidRPr="00706AED">
        <w:rPr>
          <w:rFonts w:ascii="Times New Roman" w:hAnsi="Times New Roman" w:cs="Times New Roman"/>
          <w:sz w:val="24"/>
          <w:szCs w:val="24"/>
        </w:rPr>
        <w:t>Thermal correction to Gibbs Free Energy = 0.818503</w:t>
      </w:r>
    </w:p>
    <w:p w14:paraId="38C49EA0" w14:textId="77777777" w:rsidR="00706AED" w:rsidRPr="00706AED" w:rsidRDefault="00706AED" w:rsidP="00270E6B">
      <w:pPr>
        <w:jc w:val="both"/>
        <w:rPr>
          <w:rFonts w:ascii="Times New Roman" w:hAnsi="Times New Roman" w:cs="Times New Roman"/>
          <w:sz w:val="24"/>
          <w:szCs w:val="24"/>
        </w:rPr>
      </w:pPr>
      <w:r w:rsidRPr="00706AED">
        <w:rPr>
          <w:rFonts w:ascii="Times New Roman" w:hAnsi="Times New Roman" w:cs="Times New Roman"/>
          <w:sz w:val="24"/>
          <w:szCs w:val="24"/>
        </w:rPr>
        <w:t>Sum of electronic and zero-point Energies = -3255.791319</w:t>
      </w:r>
    </w:p>
    <w:p w14:paraId="6A0639A9" w14:textId="77777777" w:rsidR="00706AED" w:rsidRPr="00706AED" w:rsidRDefault="00706AED" w:rsidP="00270E6B">
      <w:pPr>
        <w:jc w:val="both"/>
        <w:rPr>
          <w:rFonts w:ascii="Times New Roman" w:hAnsi="Times New Roman" w:cs="Times New Roman"/>
          <w:sz w:val="24"/>
          <w:szCs w:val="24"/>
        </w:rPr>
      </w:pPr>
      <w:r w:rsidRPr="00706AED">
        <w:rPr>
          <w:rFonts w:ascii="Times New Roman" w:hAnsi="Times New Roman" w:cs="Times New Roman"/>
          <w:sz w:val="24"/>
          <w:szCs w:val="24"/>
        </w:rPr>
        <w:t>Sum of electronic and thermal Energies = -3255.733133</w:t>
      </w:r>
    </w:p>
    <w:p w14:paraId="0BDF0AEC" w14:textId="77777777" w:rsidR="00706AED" w:rsidRPr="00706AED" w:rsidRDefault="00706AED" w:rsidP="00270E6B">
      <w:pPr>
        <w:jc w:val="both"/>
        <w:rPr>
          <w:rFonts w:ascii="Times New Roman" w:hAnsi="Times New Roman" w:cs="Times New Roman"/>
          <w:sz w:val="24"/>
          <w:szCs w:val="24"/>
        </w:rPr>
      </w:pPr>
      <w:r w:rsidRPr="00706AED">
        <w:rPr>
          <w:rFonts w:ascii="Times New Roman" w:hAnsi="Times New Roman" w:cs="Times New Roman"/>
          <w:sz w:val="24"/>
          <w:szCs w:val="24"/>
        </w:rPr>
        <w:t>Sum of electronic and thermal Enthalpies = -3255.732189</w:t>
      </w:r>
    </w:p>
    <w:p w14:paraId="6825DE42" w14:textId="77777777" w:rsidR="00706AED" w:rsidRDefault="00706AED" w:rsidP="00270E6B">
      <w:pPr>
        <w:jc w:val="both"/>
        <w:rPr>
          <w:rFonts w:ascii="Times New Roman" w:hAnsi="Times New Roman" w:cs="Times New Roman"/>
          <w:sz w:val="24"/>
          <w:szCs w:val="24"/>
        </w:rPr>
      </w:pPr>
      <w:r w:rsidRPr="00706AED">
        <w:rPr>
          <w:rFonts w:ascii="Times New Roman" w:hAnsi="Times New Roman" w:cs="Times New Roman"/>
          <w:sz w:val="24"/>
          <w:szCs w:val="24"/>
        </w:rPr>
        <w:t>Sum of electronic and thermal Free Energies = -3255.885484</w:t>
      </w:r>
    </w:p>
    <w:p w14:paraId="05352094" w14:textId="1BAA1CF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w:t>
      </w:r>
      <w:r>
        <w:rPr>
          <w:rFonts w:ascii="Times New Roman" w:hAnsi="Times New Roman" w:cs="Times New Roman"/>
          <w:sz w:val="24"/>
          <w:szCs w:val="24"/>
        </w:rPr>
        <w:t>.................................................................................................</w:t>
      </w:r>
    </w:p>
    <w:p w14:paraId="622F83DD" w14:textId="218AA81F"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Cartesian Coordinates</w:t>
      </w:r>
    </w:p>
    <w:p w14:paraId="53E294AB" w14:textId="2DA156C6"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w:t>
      </w:r>
      <w:r>
        <w:rPr>
          <w:rFonts w:ascii="Times New Roman" w:hAnsi="Times New Roman" w:cs="Times New Roman"/>
          <w:sz w:val="24"/>
          <w:szCs w:val="24"/>
        </w:rPr>
        <w:t>..................................................................................................</w:t>
      </w:r>
    </w:p>
    <w:p w14:paraId="366E46BA"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45           0.798500   -0.503859   -0.801951</w:t>
      </w:r>
    </w:p>
    <w:p w14:paraId="3F9C28E9"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26          -2.967530    2.322760    1.495597</w:t>
      </w:r>
    </w:p>
    <w:p w14:paraId="64DA363A"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5          -1.404242   -0.059070   -0.671818</w:t>
      </w:r>
    </w:p>
    <w:p w14:paraId="225F4921"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5           1.310322    0.518610    1.288230</w:t>
      </w:r>
    </w:p>
    <w:p w14:paraId="3C854CB5"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0.352961    1.747443   -2.353228</w:t>
      </w:r>
    </w:p>
    <w:p w14:paraId="60DC8DCC"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lastRenderedPageBreak/>
        <w:t xml:space="preserve">     6           0.869002    1.166202   -1.888843</w:t>
      </w:r>
    </w:p>
    <w:p w14:paraId="0838C758"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5.603628    1.966444    0.618521</w:t>
      </w:r>
    </w:p>
    <w:p w14:paraId="05443498"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6.614953    2.267384    0.358351</w:t>
      </w:r>
    </w:p>
    <w:p w14:paraId="24A2527C"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1.604990    1.206201   -1.952472</w:t>
      </w:r>
    </w:p>
    <w:p w14:paraId="0243196C"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0.928303    3.413141   -3.618759</w:t>
      </w:r>
    </w:p>
    <w:p w14:paraId="6332E474"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0.956726    4.262594   -4.294053</w:t>
      </w:r>
    </w:p>
    <w:p w14:paraId="32731407"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3.005492    1.180456    1.249401</w:t>
      </w:r>
    </w:p>
    <w:p w14:paraId="03D431E1"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4.228473    3.282848    0.159616</w:t>
      </w:r>
    </w:p>
    <w:p w14:paraId="7E8A3656"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4.783652    2.794796   -0.627228</w:t>
      </w:r>
    </w:p>
    <w:p w14:paraId="17538AE3"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1.245959   -0.793586    2.552843</w:t>
      </w:r>
    </w:p>
    <w:p w14:paraId="7B03F3DD"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0.327797    2.865138   -3.245916</w:t>
      </w:r>
    </w:p>
    <w:p w14:paraId="61AF5779"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0.789061   -0.617197    3.863332</w:t>
      </w:r>
    </w:p>
    <w:p w14:paraId="1EBBB645"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0.478317    0.359258    4.209781</w:t>
      </w:r>
    </w:p>
    <w:p w14:paraId="224C2B77"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2.069003    1.726583   -2.276057</w:t>
      </w:r>
    </w:p>
    <w:p w14:paraId="5F2C491F"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3.011473    1.317154   -1.937156</w:t>
      </w:r>
    </w:p>
    <w:p w14:paraId="40FE22BF"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1.566185    3.357622   -3.737810</w:t>
      </w:r>
    </w:p>
    <w:p w14:paraId="7087D638"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1.555606    4.198012   -4.425855</w:t>
      </w:r>
    </w:p>
    <w:p w14:paraId="26322492"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1.101894   -2.966848    4.291314</w:t>
      </w:r>
    </w:p>
    <w:p w14:paraId="6CB1C330"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1.553582   -3.177784    2.983931</w:t>
      </w:r>
    </w:p>
    <w:p w14:paraId="7A99F395"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1.618821   -2.078535    2.122525</w:t>
      </w:r>
    </w:p>
    <w:p w14:paraId="7F2291BD"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1.958153   -2.234887    1.100795</w:t>
      </w:r>
    </w:p>
    <w:p w14:paraId="6C3DEE2D"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2.764810    2.781878   -3.368156</w:t>
      </w:r>
    </w:p>
    <w:p w14:paraId="1EE7318E"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3.697933    3.167612   -3.765335</w:t>
      </w:r>
    </w:p>
    <w:p w14:paraId="2664DC25"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2.021007    1.406692    3.082271</w:t>
      </w:r>
    </w:p>
    <w:p w14:paraId="065E3CD4"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2.090763    2.857231   -3.136470</w:t>
      </w:r>
    </w:p>
    <w:p w14:paraId="68504C22"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3.052263    3.269471   -3.427950</w:t>
      </w:r>
    </w:p>
    <w:p w14:paraId="6B859A40"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1.220990    1.333849    1.901769</w:t>
      </w:r>
    </w:p>
    <w:p w14:paraId="7F7B8AA6"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5.401256    0.722527    1.228121</w:t>
      </w:r>
    </w:p>
    <w:p w14:paraId="4182F6D2"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1.984190    0.597964    0.913621</w:t>
      </w:r>
    </w:p>
    <w:p w14:paraId="58439B26"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4.541323    2.828595    0.326950</w:t>
      </w:r>
    </w:p>
    <w:p w14:paraId="34A3D7DF"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lastRenderedPageBreak/>
        <w:t xml:space="preserve">     6           0.712040   -1.700781    4.745564</w:t>
      </w:r>
    </w:p>
    <w:p w14:paraId="0C9D6267"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0.159862    1.912460    1.725100</w:t>
      </w:r>
    </w:p>
    <w:p w14:paraId="0CD4BB79"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0.160519    2.496526    0.796668</w:t>
      </w:r>
    </w:p>
    <w:p w14:paraId="5828D152"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0.611905    2.828736    2.867386</w:t>
      </w:r>
    </w:p>
    <w:p w14:paraId="30F311C1"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0.682017    2.305723    3.822323</w:t>
      </w:r>
    </w:p>
    <w:p w14:paraId="77FCE038"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0.103059    3.647306    2.985553</w:t>
      </w:r>
    </w:p>
    <w:p w14:paraId="3B32ACA5"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1.593269    3.255753    2.655945</w:t>
      </w:r>
    </w:p>
    <w:p w14:paraId="221609CA"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2.790664    1.704551   -2.453213</w:t>
      </w:r>
    </w:p>
    <w:p w14:paraId="428247AD"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3.740137    1.288960   -2.135220</w:t>
      </w:r>
    </w:p>
    <w:p w14:paraId="1B0481A8"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3.642582    4.140380    2.219753</w:t>
      </w:r>
    </w:p>
    <w:p w14:paraId="16EEBA4A"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3.665612    4.398634    3.269226</w:t>
      </w:r>
    </w:p>
    <w:p w14:paraId="5F6D5B75"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3.252679    0.270495    1.502948</w:t>
      </w:r>
    </w:p>
    <w:p w14:paraId="015A88A6"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4.046295   -0.269639    1.008604</w:t>
      </w:r>
    </w:p>
    <w:p w14:paraId="0939066D"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2.548475    4.347693    1.326757</w:t>
      </w:r>
    </w:p>
    <w:p w14:paraId="6BB826F6"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1.601009    4.803819    1.577365</w:t>
      </w:r>
    </w:p>
    <w:p w14:paraId="12BBACE2"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4.682024    3.486300    1.495725</w:t>
      </w:r>
    </w:p>
    <w:p w14:paraId="44E41F8F"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5.630024    3.161853    1.901398</w:t>
      </w:r>
    </w:p>
    <w:p w14:paraId="7E9B9965"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3.239344    2.416590    0.633208</w:t>
      </w:r>
    </w:p>
    <w:p w14:paraId="3258BFD6"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2.409116    3.056875    0.354659</w:t>
      </w:r>
    </w:p>
    <w:p w14:paraId="11C4503C"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4.778544    4.171140   -0.316671</w:t>
      </w:r>
    </w:p>
    <w:p w14:paraId="3346B8F5"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4.799486    4.967306    0.436633</w:t>
      </w:r>
    </w:p>
    <w:p w14:paraId="3B325A75"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3.981601    4.413535   -1.026315</w:t>
      </w:r>
    </w:p>
    <w:p w14:paraId="15C510F9"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5.733158    4.196483   -0.847810</w:t>
      </w:r>
    </w:p>
    <w:p w14:paraId="4428EB76"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4.092584    0.342574    1.556071</w:t>
      </w:r>
    </w:p>
    <w:p w14:paraId="70DDE0E3"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3.921547   -0.605697    2.058015</w:t>
      </w:r>
    </w:p>
    <w:p w14:paraId="0B094833"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6.554160   -0.217286    1.468119</w:t>
      </w:r>
    </w:p>
    <w:p w14:paraId="7E237702"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7.480045    0.326869    1.670899</w:t>
      </w:r>
    </w:p>
    <w:p w14:paraId="3199878E"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6.718430   -0.834963    0.577296</w:t>
      </w:r>
    </w:p>
    <w:p w14:paraId="69F227ED"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6.357668   -0.888474    2.308415</w:t>
      </w:r>
    </w:p>
    <w:p w14:paraId="09F2AB08"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2.907324    3.817014    0.055457</w:t>
      </w:r>
    </w:p>
    <w:p w14:paraId="3D981604"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lastRenderedPageBreak/>
        <w:t xml:space="preserve">     1          -2.282623    3.800134   -0.824247</w:t>
      </w:r>
    </w:p>
    <w:p w14:paraId="0E917591"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3.266605    0.761034    2.833418</w:t>
      </w:r>
    </w:p>
    <w:p w14:paraId="7D57F48B"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4.098166    0.702930    3.521269</w:t>
      </w:r>
    </w:p>
    <w:p w14:paraId="324D7388"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0.242850   -1.502584    6.164906</w:t>
      </w:r>
    </w:p>
    <w:p w14:paraId="6055E5C5"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1.094112   -1.354582    6.839660</w:t>
      </w:r>
    </w:p>
    <w:p w14:paraId="5A5CADB3"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0.403267   -0.625040    6.252487</w:t>
      </w:r>
    </w:p>
    <w:p w14:paraId="3080A4E3"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0.311540   -2.372717    6.526752</w:t>
      </w:r>
    </w:p>
    <w:p w14:paraId="524271C7"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1.041566   -3.812783    4.971886</w:t>
      </w:r>
    </w:p>
    <w:p w14:paraId="5A13CCE9"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1.891525   -4.560338    2.488049</w:t>
      </w:r>
    </w:p>
    <w:p w14:paraId="44A8FCE2"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2.660235   -4.531097    1.710714</w:t>
      </w:r>
    </w:p>
    <w:p w14:paraId="21FA35B5"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2.246620   -5.202480    3.298010</w:t>
      </w:r>
    </w:p>
    <w:p w14:paraId="16EB1ECC"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1.002914   -5.034483    2.053488</w:t>
      </w:r>
    </w:p>
    <w:p w14:paraId="55093ADF"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2.495510   -4.880783    1.599161</w:t>
      </w:r>
    </w:p>
    <w:p w14:paraId="5E2450C8"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3.180906   -4.912313    0.406545</w:t>
      </w:r>
    </w:p>
    <w:p w14:paraId="323BE558"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3.172765   -3.796392   -0.470795</w:t>
      </w:r>
    </w:p>
    <w:p w14:paraId="3EDA2EE5"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2.450696   -2.614261   -0.100379</w:t>
      </w:r>
    </w:p>
    <w:p w14:paraId="5345DD6F"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1.744527   -2.622502    1.132167</w:t>
      </w:r>
    </w:p>
    <w:p w14:paraId="3A4CC7C9"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1.767059   -3.724675    1.959500</w:t>
      </w:r>
    </w:p>
    <w:p w14:paraId="2E994968"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4.384331   -4.749027   -1.985808</w:t>
      </w:r>
    </w:p>
    <w:p w14:paraId="49A1D706"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2.511024   -5.739446    2.262649</w:t>
      </w:r>
    </w:p>
    <w:p w14:paraId="60C2DC84"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3.737907   -5.797307    0.113027</w:t>
      </w:r>
    </w:p>
    <w:p w14:paraId="2E929DE7"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3.846916   -3.843681   -1.719132</w:t>
      </w:r>
    </w:p>
    <w:p w14:paraId="49C07A9D"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2.451507   -1.505533   -1.013417</w:t>
      </w:r>
    </w:p>
    <w:p w14:paraId="782CAEC0"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1.178064   -1.754601    1.442572</w:t>
      </w:r>
    </w:p>
    <w:p w14:paraId="6538F428"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1.221542   -3.694811    2.895959</w:t>
      </w:r>
    </w:p>
    <w:p w14:paraId="54FB9ED6"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3.096859   -1.607853   -2.231960</w:t>
      </w:r>
    </w:p>
    <w:p w14:paraId="54095EB1"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3.804802   -2.777612   -2.584089</w:t>
      </w:r>
    </w:p>
    <w:p w14:paraId="06829C2C"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3.037635   -0.798132   -2.947386</w:t>
      </w:r>
    </w:p>
    <w:p w14:paraId="5BADFEBA"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4.302829   -2.827529   -3.546399</w:t>
      </w:r>
    </w:p>
    <w:p w14:paraId="3D120EFF"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1.753866    1.926376    3.990677</w:t>
      </w:r>
    </w:p>
    <w:p w14:paraId="78D615EA"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lastRenderedPageBreak/>
        <w:t xml:space="preserve">     6           0.319454   -1.657085   -2.438402</w:t>
      </w:r>
    </w:p>
    <w:p w14:paraId="4813A493"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0.217010   -3.019331   -2.101034</w:t>
      </w:r>
    </w:p>
    <w:p w14:paraId="349D6AE7"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0.037209   -1.279582   -3.758665</w:t>
      </w:r>
    </w:p>
    <w:p w14:paraId="161AEF0C"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0.179176   -3.970635   -3.041689</w:t>
      </w:r>
    </w:p>
    <w:p w14:paraId="22514BA5"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0.419788   -3.347822   -1.081210</w:t>
      </w:r>
    </w:p>
    <w:p w14:paraId="23CFB9D5"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0.349543   -2.233567   -4.708246</w:t>
      </w:r>
    </w:p>
    <w:p w14:paraId="7318DF64"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0.110457   -0.238275   -4.054605</w:t>
      </w:r>
    </w:p>
    <w:p w14:paraId="1C3EF651"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6          -0.468114   -3.575885   -4.350614</w:t>
      </w:r>
    </w:p>
    <w:p w14:paraId="367C45FC"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0.265268   -5.014143   -2.753346</w:t>
      </w:r>
    </w:p>
    <w:p w14:paraId="5895B61A"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0.560230   -1.921842   -5.727406</w:t>
      </w:r>
    </w:p>
    <w:p w14:paraId="0277F052"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0.776316   -4.312311   -5.086044</w:t>
      </w:r>
    </w:p>
    <w:p w14:paraId="4E4B2A58"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5           3.768361   -1.305121   -2.105912</w:t>
      </w:r>
    </w:p>
    <w:p w14:paraId="34A4406C"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8           5.102419   -1.094548   -1.909398</w:t>
      </w:r>
    </w:p>
    <w:p w14:paraId="1C484089"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5.617259   -1.288723   -2.701939</w:t>
      </w:r>
    </w:p>
    <w:p w14:paraId="1AE07E52"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8           3.254156   -1.715925   -3.278170</w:t>
      </w:r>
    </w:p>
    <w:p w14:paraId="315ACC42"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2.282475   -1.768179   -3.292456</w:t>
      </w:r>
    </w:p>
    <w:p w14:paraId="035AC9DC" w14:textId="77777777" w:rsidR="00F943A8" w:rsidRP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8           2.960154   -1.044051   -0.983735</w:t>
      </w:r>
    </w:p>
    <w:p w14:paraId="7AEFAC28" w14:textId="77777777" w:rsidR="00F943A8" w:rsidRDefault="00F943A8" w:rsidP="00270E6B">
      <w:pPr>
        <w:jc w:val="both"/>
        <w:rPr>
          <w:rFonts w:ascii="Times New Roman" w:hAnsi="Times New Roman" w:cs="Times New Roman"/>
          <w:sz w:val="24"/>
          <w:szCs w:val="24"/>
        </w:rPr>
      </w:pPr>
      <w:r w:rsidRPr="00F943A8">
        <w:rPr>
          <w:rFonts w:ascii="Times New Roman" w:hAnsi="Times New Roman" w:cs="Times New Roman"/>
          <w:sz w:val="24"/>
          <w:szCs w:val="24"/>
        </w:rPr>
        <w:t xml:space="preserve">     1           3.493630   -0.634654   -0.275382</w:t>
      </w:r>
    </w:p>
    <w:p w14:paraId="506397F9" w14:textId="09682211"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r w:rsidR="00A2129A">
        <w:rPr>
          <w:rFonts w:ascii="Times New Roman" w:hAnsi="Times New Roman" w:cs="Times New Roman"/>
          <w:sz w:val="24"/>
          <w:szCs w:val="24"/>
        </w:rPr>
        <w:t>.................................................................................................</w:t>
      </w:r>
    </w:p>
    <w:p w14:paraId="17CA0D04" w14:textId="581CBBAE"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Cartesian Coordinates</w:t>
      </w:r>
    </w:p>
    <w:p w14:paraId="3D6218F6" w14:textId="0AFA6B9A"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r w:rsidR="00A2129A">
        <w:rPr>
          <w:rFonts w:ascii="Times New Roman" w:hAnsi="Times New Roman" w:cs="Times New Roman"/>
          <w:sz w:val="24"/>
          <w:szCs w:val="24"/>
        </w:rPr>
        <w:t>.................................................................................................</w:t>
      </w:r>
    </w:p>
    <w:p w14:paraId="77646C4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45           0.841342    0.317346    0.648551</w:t>
      </w:r>
    </w:p>
    <w:p w14:paraId="629AFAF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26          -3.907706   -1.360781   -0.625338</w:t>
      </w:r>
    </w:p>
    <w:p w14:paraId="6E9ADCD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1.343712    0.765621    0.682621</w:t>
      </w:r>
    </w:p>
    <w:p w14:paraId="4616779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0.717558   -1.443492   -0.975717</w:t>
      </w:r>
    </w:p>
    <w:p w14:paraId="66F7069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03914   -0.775564    2.824480</w:t>
      </w:r>
    </w:p>
    <w:p w14:paraId="2DC5B3A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363554   -0.901624    2.181173</w:t>
      </w:r>
    </w:p>
    <w:p w14:paraId="148A598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976277   -3.942000    1.072132</w:t>
      </w:r>
    </w:p>
    <w:p w14:paraId="1A9A331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745224   -4.472888    1.627859</w:t>
      </w:r>
    </w:p>
    <w:p w14:paraId="28A5D98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75305    0.108161    2.288251</w:t>
      </w:r>
    </w:p>
    <w:p w14:paraId="7D9725B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0.232278   -2.417946    4.512685</w:t>
      </w:r>
    </w:p>
    <w:p w14:paraId="2A900D7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450942   -2.991813    5.407991</w:t>
      </w:r>
    </w:p>
    <w:p w14:paraId="7360880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992946   -2.572534   -0.329951</w:t>
      </w:r>
    </w:p>
    <w:p w14:paraId="594F8EE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256506   -1.328986    0.949509</w:t>
      </w:r>
    </w:p>
    <w:p w14:paraId="5C29C7E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487854   -0.462940    1.550610</w:t>
      </w:r>
    </w:p>
    <w:p w14:paraId="49E795A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100502   -1.183607   -2.745532</w:t>
      </w:r>
    </w:p>
    <w:p w14:paraId="5466121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210081   -1.521934    4.005413</w:t>
      </w:r>
    </w:p>
    <w:p w14:paraId="6AD1136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196913   -1.792420   -3.364633</w:t>
      </w:r>
    </w:p>
    <w:p w14:paraId="71E2842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853518   -2.440979   -2.795991</w:t>
      </w:r>
    </w:p>
    <w:p w14:paraId="19F594E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286110   -1.778418    2.714123</w:t>
      </w:r>
    </w:p>
    <w:p w14:paraId="7D5D502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266071   -1.897906    2.267689</w:t>
      </w:r>
    </w:p>
    <w:p w14:paraId="7FD9E9B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471500   -1.310996    4.621470</w:t>
      </w:r>
    </w:p>
    <w:p w14:paraId="65E93A1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708901   -1.861847    5.527098</w:t>
      </w:r>
    </w:p>
    <w:p w14:paraId="3F66B8B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593282   -0.766891   -5.456875</w:t>
      </w:r>
    </w:p>
    <w:p w14:paraId="62C8D99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477399   -0.158636   -4.865932</w:t>
      </w:r>
    </w:p>
    <w:p w14:paraId="4E51180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248530   -0.362982   -3.504521</w:t>
      </w:r>
    </w:p>
    <w:p w14:paraId="1814978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614519    0.101007   -3.045575</w:t>
      </w:r>
    </w:p>
    <w:p w14:paraId="6905994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386137   -0.420541    4.094925</w:t>
      </w:r>
    </w:p>
    <w:p w14:paraId="16D5984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343061   -0.271916    4.584415</w:t>
      </w:r>
    </w:p>
    <w:p w14:paraId="1B3F95B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888880   -1.411225   -2.413317</w:t>
      </w:r>
    </w:p>
    <w:p w14:paraId="715F509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81433   -2.537783    3.875479</w:t>
      </w:r>
    </w:p>
    <w:p w14:paraId="70A48DA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735933   -3.214723    4.265540</w:t>
      </w:r>
    </w:p>
    <w:p w14:paraId="73DAE17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984498   -1.317370   -1.310410</w:t>
      </w:r>
    </w:p>
    <w:p w14:paraId="2F0842B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306112   -2.737592    0.430826</w:t>
      </w:r>
    </w:p>
    <w:p w14:paraId="6AF407A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281880   -0.072823   -0.625011</w:t>
      </w:r>
    </w:p>
    <w:p w14:paraId="2ED73D3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684762   -4.470204    1.026209</w:t>
      </w:r>
    </w:p>
    <w:p w14:paraId="1254E21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458232   -1.584061   -4.725947</w:t>
      </w:r>
    </w:p>
    <w:p w14:paraId="5D7173A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15830   -2.330315   -0.971713</w:t>
      </w:r>
    </w:p>
    <w:p w14:paraId="646EA07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038968   -2.633064    0.074555</w:t>
      </w:r>
    </w:p>
    <w:p w14:paraId="030EC40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54565   -3.555810   -1.890105</w:t>
      </w:r>
    </w:p>
    <w:p w14:paraId="68842A3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0.794456   -3.263950   -2.930609</w:t>
      </w:r>
    </w:p>
    <w:p w14:paraId="31549E1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924907   -4.055131   -1.815835</w:t>
      </w:r>
    </w:p>
    <w:p w14:paraId="1641602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178468   -4.276002   -1.628455</w:t>
      </w:r>
    </w:p>
    <w:p w14:paraId="6512677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098066    0.287754    2.906382</w:t>
      </w:r>
    </w:p>
    <w:p w14:paraId="0E1771D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845501    0.945741    2.479090</w:t>
      </w:r>
    </w:p>
    <w:p w14:paraId="3477B88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293912   -2.891760   -0.746755</w:t>
      </w:r>
    </w:p>
    <w:p w14:paraId="6FEFB27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541572   -3.405126   -1.665321</w:t>
      </w:r>
    </w:p>
    <w:p w14:paraId="599E76B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399255    0.533988   -1.296973</w:t>
      </w:r>
    </w:p>
    <w:p w14:paraId="2F3E261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868569    1.462141   -1.008882</w:t>
      </w:r>
    </w:p>
    <w:p w14:paraId="7E47729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249668   -3.247312    0.159415</w:t>
      </w:r>
    </w:p>
    <w:p w14:paraId="1603832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572475   -4.083149    0.051408</w:t>
      </w:r>
    </w:p>
    <w:p w14:paraId="1FCABAC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918288   -1.708417   -0.254310</w:t>
      </w:r>
    </w:p>
    <w:p w14:paraId="3F6CD8D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722772   -1.169340   -0.734748</w:t>
      </w:r>
    </w:p>
    <w:p w14:paraId="4DC844F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94969   -3.771338    0.318796</w:t>
      </w:r>
    </w:p>
    <w:p w14:paraId="170A97C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683506   -4.160679    0.325470</w:t>
      </w:r>
    </w:p>
    <w:p w14:paraId="0C6DF4F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328579   -5.737678    1.760920</w:t>
      </w:r>
    </w:p>
    <w:p w14:paraId="715BF76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863640   -6.468823    1.091526</w:t>
      </w:r>
    </w:p>
    <w:p w14:paraId="7030244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610463   -5.528655    2.562332</w:t>
      </w:r>
    </w:p>
    <w:p w14:paraId="01ECB89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209328   -6.202414    2.209756</w:t>
      </w:r>
    </w:p>
    <w:p w14:paraId="7172825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302943   -2.058909   -0.262417</w:t>
      </w:r>
    </w:p>
    <w:p w14:paraId="50FF761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549481   -1.117839   -0.743326</w:t>
      </w:r>
    </w:p>
    <w:p w14:paraId="73620E2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708865   -2.185655    0.485333</w:t>
      </w:r>
    </w:p>
    <w:p w14:paraId="13C6823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379352   -2.757243   -0.166729</w:t>
      </w:r>
    </w:p>
    <w:p w14:paraId="417DE50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118660   -2.244755    1.498533</w:t>
      </w:r>
    </w:p>
    <w:p w14:paraId="15C7F2B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732113   -1.142966    0.159020</w:t>
      </w:r>
    </w:p>
    <w:p w14:paraId="32B83B8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223419   -2.282795    1.205901</w:t>
      </w:r>
    </w:p>
    <w:p w14:paraId="60CFFE4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529111   -2.261165    2.031681</w:t>
      </w:r>
    </w:p>
    <w:p w14:paraId="265B0D5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758311   -0.283996   -2.397243</w:t>
      </w:r>
    </w:p>
    <w:p w14:paraId="0E1C704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583977   -0.110586   -3.072676</w:t>
      </w:r>
    </w:p>
    <w:p w14:paraId="740BC57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629207   -2.265778   -5.389628</w:t>
      </w:r>
    </w:p>
    <w:p w14:paraId="02A3E54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3.973409   -1.706765   -6.263615</w:t>
      </w:r>
    </w:p>
    <w:p w14:paraId="64A0070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470743   -2.375022   -4.699752</w:t>
      </w:r>
    </w:p>
    <w:p w14:paraId="6A3B35E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354018   -3.270888   -5.730645</w:t>
      </w:r>
    </w:p>
    <w:p w14:paraId="7C90720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786558   -0.604149   -6.514660</w:t>
      </w:r>
    </w:p>
    <w:p w14:paraId="4C745C5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456493    0.695059   -5.688578</w:t>
      </w:r>
    </w:p>
    <w:p w14:paraId="2706C2E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306433    1.041745   -5.095547</w:t>
      </w:r>
    </w:p>
    <w:p w14:paraId="496F0CB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058966    1.574753   -6.090633</w:t>
      </w:r>
    </w:p>
    <w:p w14:paraId="44471C7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848103    0.136663   -6.545261</w:t>
      </w:r>
    </w:p>
    <w:p w14:paraId="771D1C6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261492    4.720326   -3.073631</w:t>
      </w:r>
    </w:p>
    <w:p w14:paraId="32D8C88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46179    5.315621   -1.980695</w:t>
      </w:r>
    </w:p>
    <w:p w14:paraId="4191ED2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029643    4.595907   -0.770148</w:t>
      </w:r>
    </w:p>
    <w:p w14:paraId="1643287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18315    3.225193   -0.698188</w:t>
      </w:r>
    </w:p>
    <w:p w14:paraId="297515E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006528    2.651501   -1.839748</w:t>
      </w:r>
    </w:p>
    <w:p w14:paraId="0BD63E9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827294    3.377121   -2.994139</w:t>
      </w:r>
    </w:p>
    <w:p w14:paraId="352C3AD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896580    6.258597    0.304079</w:t>
      </w:r>
    </w:p>
    <w:p w14:paraId="7CDA19F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121324    5.280518   -3.992453</w:t>
      </w:r>
    </w:p>
    <w:p w14:paraId="56237DC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171260    6.351061   -2.022649</w:t>
      </w:r>
    </w:p>
    <w:p w14:paraId="2A9D6C8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589059    5.219176    0.374738</w:t>
      </w:r>
    </w:p>
    <w:p w14:paraId="7458343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17476    2.515469    0.533413</w:t>
      </w:r>
    </w:p>
    <w:p w14:paraId="76D88B1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626157    1.642717   -1.787667</w:t>
      </w:r>
    </w:p>
    <w:p w14:paraId="6C5C81C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335098    2.916811   -3.843797</w:t>
      </w:r>
    </w:p>
    <w:p w14:paraId="33EB0DA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331310    3.178502    1.638151</w:t>
      </w:r>
    </w:p>
    <w:p w14:paraId="5B77843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724651    4.531623    1.558148</w:t>
      </w:r>
    </w:p>
    <w:p w14:paraId="131886A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430120    2.662352    2.583988</w:t>
      </w:r>
    </w:p>
    <w:p w14:paraId="2EF194F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135959    5.018472    2.436082</w:t>
      </w:r>
    </w:p>
    <w:p w14:paraId="04EDD18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943466   -2.233803   -3.109811</w:t>
      </w:r>
    </w:p>
    <w:p w14:paraId="328D030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492927    1.616042    2.090951</w:t>
      </w:r>
    </w:p>
    <w:p w14:paraId="66BA50E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767004    1.195102    2.516920</w:t>
      </w:r>
    </w:p>
    <w:p w14:paraId="14BF7A1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020490    2.847394    2.554619</w:t>
      </w:r>
    </w:p>
    <w:p w14:paraId="10BB0CE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553355    1.991467    3.355322</w:t>
      </w:r>
    </w:p>
    <w:p w14:paraId="72EB109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3.163544    0.229663    2.204467</w:t>
      </w:r>
    </w:p>
    <w:p w14:paraId="3EE8A22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01869    3.645579    3.397735</w:t>
      </w:r>
    </w:p>
    <w:p w14:paraId="7DA0E98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049281    3.211366    2.243644</w:t>
      </w:r>
    </w:p>
    <w:p w14:paraId="212D12C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069997    3.223826    3.798638</w:t>
      </w:r>
    </w:p>
    <w:p w14:paraId="593631A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527875    1.635747    3.679768</w:t>
      </w:r>
    </w:p>
    <w:p w14:paraId="0F1B0FC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412729    4.599113    3.745154</w:t>
      </w:r>
    </w:p>
    <w:p w14:paraId="1C39562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669498    3.841028    4.460589</w:t>
      </w:r>
    </w:p>
    <w:p w14:paraId="5EAA0E1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5           2.249237    2.956706   -0.445199</w:t>
      </w:r>
    </w:p>
    <w:p w14:paraId="3CEBB45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1.845091    1.735684   -0.946326</w:t>
      </w:r>
    </w:p>
    <w:p w14:paraId="39715C1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661805    1.217844   -1.131633</w:t>
      </w:r>
    </w:p>
    <w:p w14:paraId="4CE6E84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543642    2.216797   -0.115617</w:t>
      </w:r>
    </w:p>
    <w:p w14:paraId="516A94C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4.364652    1.129247   -0.648004</w:t>
      </w:r>
    </w:p>
    <w:p w14:paraId="00DBA3F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3.593554    3.176620   -0.080920</w:t>
      </w:r>
    </w:p>
    <w:p w14:paraId="052D06C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810990    2.641802    0.553847</w:t>
      </w:r>
    </w:p>
    <w:p w14:paraId="2B68E86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172441    3.571245    0.104855</w:t>
      </w:r>
    </w:p>
    <w:p w14:paraId="72A908B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593190    2.848531    1.605730</w:t>
      </w:r>
    </w:p>
    <w:p w14:paraId="59C0966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563608    1.860033    0.466120</w:t>
      </w:r>
    </w:p>
    <w:p w14:paraId="4C57EDE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1.380701    3.977216   -0.339764</w:t>
      </w:r>
    </w:p>
    <w:p w14:paraId="644D842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748785    4.728437    0.140449</w:t>
      </w:r>
    </w:p>
    <w:p w14:paraId="0CD323C9" w14:textId="0035456D"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1B108D2B" w14:textId="1E5A106F" w:rsidR="009D77A6" w:rsidRPr="00A2129A" w:rsidRDefault="009D77A6" w:rsidP="00270E6B">
      <w:pPr>
        <w:jc w:val="both"/>
        <w:rPr>
          <w:rFonts w:ascii="Times New Roman" w:hAnsi="Times New Roman" w:cs="Times New Roman"/>
          <w:b/>
          <w:bCs/>
          <w:sz w:val="24"/>
          <w:szCs w:val="24"/>
        </w:rPr>
      </w:pPr>
      <w:r w:rsidRPr="00A2129A">
        <w:rPr>
          <w:rFonts w:ascii="Times New Roman" w:hAnsi="Times New Roman" w:cs="Times New Roman"/>
          <w:b/>
          <w:bCs/>
          <w:sz w:val="24"/>
          <w:szCs w:val="24"/>
        </w:rPr>
        <w:t>D</w:t>
      </w:r>
      <w:r w:rsidRPr="00A2129A">
        <w:rPr>
          <w:rFonts w:ascii="Times New Roman" w:hAnsi="Times New Roman" w:cs="Times New Roman"/>
          <w:b/>
          <w:bCs/>
          <w:sz w:val="24"/>
          <w:szCs w:val="24"/>
          <w:vertAlign w:val="subscript"/>
        </w:rPr>
        <w:t>1</w:t>
      </w:r>
    </w:p>
    <w:p w14:paraId="778E893A" w14:textId="3385FD14"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23414A2B" w14:textId="11156AE8" w:rsidR="00A2129A" w:rsidRPr="00A2129A" w:rsidRDefault="00A2129A" w:rsidP="00270E6B">
      <w:pPr>
        <w:jc w:val="both"/>
        <w:rPr>
          <w:rFonts w:ascii="Times New Roman" w:hAnsi="Times New Roman" w:cs="Times New Roman"/>
          <w:sz w:val="24"/>
          <w:szCs w:val="24"/>
        </w:rPr>
      </w:pPr>
      <w:r w:rsidRPr="00A2129A">
        <w:rPr>
          <w:rFonts w:ascii="Times New Roman" w:hAnsi="Times New Roman" w:cs="Times New Roman"/>
          <w:sz w:val="24"/>
          <w:szCs w:val="24"/>
        </w:rPr>
        <w:t>Number of imaginary frequencies = 0</w:t>
      </w:r>
    </w:p>
    <w:p w14:paraId="1AC71C61" w14:textId="65225C76" w:rsidR="00A2129A" w:rsidRPr="00A2129A" w:rsidRDefault="00A2129A" w:rsidP="00270E6B">
      <w:pPr>
        <w:jc w:val="both"/>
        <w:rPr>
          <w:rFonts w:ascii="Times New Roman" w:hAnsi="Times New Roman" w:cs="Times New Roman"/>
          <w:sz w:val="24"/>
          <w:szCs w:val="24"/>
        </w:rPr>
      </w:pPr>
      <w:r w:rsidRPr="00A2129A">
        <w:rPr>
          <w:rFonts w:ascii="Times New Roman" w:hAnsi="Times New Roman" w:cs="Times New Roman"/>
          <w:sz w:val="24"/>
          <w:szCs w:val="24"/>
        </w:rPr>
        <w:t>Electronic energy</w:t>
      </w:r>
      <w:r>
        <w:rPr>
          <w:rFonts w:ascii="Times New Roman" w:hAnsi="Times New Roman" w:cs="Times New Roman"/>
          <w:sz w:val="24"/>
          <w:szCs w:val="24"/>
        </w:rPr>
        <w:t>:</w:t>
      </w:r>
      <w:r w:rsidRPr="00A2129A">
        <w:rPr>
          <w:rFonts w:ascii="Times New Roman" w:hAnsi="Times New Roman" w:cs="Times New Roman"/>
          <w:sz w:val="24"/>
          <w:szCs w:val="24"/>
        </w:rPr>
        <w:t xml:space="preserve"> HF=-3409.376748</w:t>
      </w:r>
    </w:p>
    <w:p w14:paraId="63987706" w14:textId="77777777" w:rsidR="00A2129A" w:rsidRPr="00A2129A" w:rsidRDefault="00A2129A" w:rsidP="00270E6B">
      <w:pPr>
        <w:jc w:val="both"/>
        <w:rPr>
          <w:rFonts w:ascii="Times New Roman" w:hAnsi="Times New Roman" w:cs="Times New Roman"/>
          <w:sz w:val="24"/>
          <w:szCs w:val="24"/>
        </w:rPr>
      </w:pPr>
      <w:r w:rsidRPr="00A2129A">
        <w:rPr>
          <w:rFonts w:ascii="Times New Roman" w:hAnsi="Times New Roman" w:cs="Times New Roman"/>
          <w:sz w:val="24"/>
          <w:szCs w:val="24"/>
        </w:rPr>
        <w:t>Zero-point correction = 0.951435 (Hartree/Particle)</w:t>
      </w:r>
    </w:p>
    <w:p w14:paraId="6B1B0D73" w14:textId="77777777" w:rsidR="00A2129A" w:rsidRPr="00A2129A" w:rsidRDefault="00A2129A" w:rsidP="00270E6B">
      <w:pPr>
        <w:jc w:val="both"/>
        <w:rPr>
          <w:rFonts w:ascii="Times New Roman" w:hAnsi="Times New Roman" w:cs="Times New Roman"/>
          <w:sz w:val="24"/>
          <w:szCs w:val="24"/>
        </w:rPr>
      </w:pPr>
      <w:r w:rsidRPr="00A2129A">
        <w:rPr>
          <w:rFonts w:ascii="Times New Roman" w:hAnsi="Times New Roman" w:cs="Times New Roman"/>
          <w:sz w:val="24"/>
          <w:szCs w:val="24"/>
        </w:rPr>
        <w:t>Thermal correction to Energy = 1.012480</w:t>
      </w:r>
    </w:p>
    <w:p w14:paraId="07DFE0AE" w14:textId="77777777" w:rsidR="00A2129A" w:rsidRPr="00A2129A" w:rsidRDefault="00A2129A" w:rsidP="00270E6B">
      <w:pPr>
        <w:jc w:val="both"/>
        <w:rPr>
          <w:rFonts w:ascii="Times New Roman" w:hAnsi="Times New Roman" w:cs="Times New Roman"/>
          <w:sz w:val="24"/>
          <w:szCs w:val="24"/>
        </w:rPr>
      </w:pPr>
      <w:r w:rsidRPr="00A2129A">
        <w:rPr>
          <w:rFonts w:ascii="Times New Roman" w:hAnsi="Times New Roman" w:cs="Times New Roman"/>
          <w:sz w:val="24"/>
          <w:szCs w:val="24"/>
        </w:rPr>
        <w:t>Thermal correction to Enthalpy = 1.013424</w:t>
      </w:r>
    </w:p>
    <w:p w14:paraId="32BB15E7" w14:textId="77777777" w:rsidR="00A2129A" w:rsidRPr="00A2129A" w:rsidRDefault="00A2129A" w:rsidP="00270E6B">
      <w:pPr>
        <w:jc w:val="both"/>
        <w:rPr>
          <w:rFonts w:ascii="Times New Roman" w:hAnsi="Times New Roman" w:cs="Times New Roman"/>
          <w:sz w:val="24"/>
          <w:szCs w:val="24"/>
        </w:rPr>
      </w:pPr>
      <w:r w:rsidRPr="00A2129A">
        <w:rPr>
          <w:rFonts w:ascii="Times New Roman" w:hAnsi="Times New Roman" w:cs="Times New Roman"/>
          <w:sz w:val="24"/>
          <w:szCs w:val="24"/>
        </w:rPr>
        <w:t>Thermal correction to Gibbs Free Energy = 0.853985</w:t>
      </w:r>
    </w:p>
    <w:p w14:paraId="4E441C94" w14:textId="77777777" w:rsidR="00A2129A" w:rsidRPr="00A2129A" w:rsidRDefault="00A2129A" w:rsidP="00270E6B">
      <w:pPr>
        <w:jc w:val="both"/>
        <w:rPr>
          <w:rFonts w:ascii="Times New Roman" w:hAnsi="Times New Roman" w:cs="Times New Roman"/>
          <w:sz w:val="24"/>
          <w:szCs w:val="24"/>
        </w:rPr>
      </w:pPr>
      <w:r w:rsidRPr="00A2129A">
        <w:rPr>
          <w:rFonts w:ascii="Times New Roman" w:hAnsi="Times New Roman" w:cs="Times New Roman"/>
          <w:sz w:val="24"/>
          <w:szCs w:val="24"/>
        </w:rPr>
        <w:t>Sum of electronic and zero-point Energies = -3408.425313</w:t>
      </w:r>
    </w:p>
    <w:p w14:paraId="2609358E" w14:textId="77777777" w:rsidR="00A2129A" w:rsidRPr="00A2129A" w:rsidRDefault="00A2129A" w:rsidP="00270E6B">
      <w:pPr>
        <w:jc w:val="both"/>
        <w:rPr>
          <w:rFonts w:ascii="Times New Roman" w:hAnsi="Times New Roman" w:cs="Times New Roman"/>
          <w:sz w:val="24"/>
          <w:szCs w:val="24"/>
        </w:rPr>
      </w:pPr>
      <w:r w:rsidRPr="00A2129A">
        <w:rPr>
          <w:rFonts w:ascii="Times New Roman" w:hAnsi="Times New Roman" w:cs="Times New Roman"/>
          <w:sz w:val="24"/>
          <w:szCs w:val="24"/>
        </w:rPr>
        <w:t>Sum of electronic and thermal Energies = -3408.364268</w:t>
      </w:r>
    </w:p>
    <w:p w14:paraId="4A584F9E" w14:textId="77777777" w:rsidR="00A2129A" w:rsidRPr="00A2129A" w:rsidRDefault="00A2129A" w:rsidP="00270E6B">
      <w:pPr>
        <w:jc w:val="both"/>
        <w:rPr>
          <w:rFonts w:ascii="Times New Roman" w:hAnsi="Times New Roman" w:cs="Times New Roman"/>
          <w:sz w:val="24"/>
          <w:szCs w:val="24"/>
        </w:rPr>
      </w:pPr>
      <w:r w:rsidRPr="00A2129A">
        <w:rPr>
          <w:rFonts w:ascii="Times New Roman" w:hAnsi="Times New Roman" w:cs="Times New Roman"/>
          <w:sz w:val="24"/>
          <w:szCs w:val="24"/>
        </w:rPr>
        <w:lastRenderedPageBreak/>
        <w:t>Sum of electronic and thermal Enthalpies = -3408.363324</w:t>
      </w:r>
    </w:p>
    <w:p w14:paraId="225AD120" w14:textId="77777777" w:rsidR="00A2129A" w:rsidRDefault="00A2129A" w:rsidP="00270E6B">
      <w:pPr>
        <w:jc w:val="both"/>
        <w:rPr>
          <w:rFonts w:ascii="Times New Roman" w:hAnsi="Times New Roman" w:cs="Times New Roman"/>
          <w:sz w:val="24"/>
          <w:szCs w:val="24"/>
        </w:rPr>
      </w:pPr>
      <w:r w:rsidRPr="00A2129A">
        <w:rPr>
          <w:rFonts w:ascii="Times New Roman" w:hAnsi="Times New Roman" w:cs="Times New Roman"/>
          <w:sz w:val="24"/>
          <w:szCs w:val="24"/>
        </w:rPr>
        <w:t>Sum of electronic and thermal Free Energies = -3408.522763</w:t>
      </w:r>
    </w:p>
    <w:p w14:paraId="529D6D71" w14:textId="409B56B9"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r w:rsidR="005D0800">
        <w:rPr>
          <w:rFonts w:ascii="Times New Roman" w:hAnsi="Times New Roman" w:cs="Times New Roman"/>
          <w:sz w:val="24"/>
          <w:szCs w:val="24"/>
        </w:rPr>
        <w:t>.................................................................................................</w:t>
      </w:r>
    </w:p>
    <w:p w14:paraId="7C7C5693" w14:textId="18C4D1B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Cartesian Coordinates</w:t>
      </w:r>
    </w:p>
    <w:p w14:paraId="49122D07" w14:textId="577F0261"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r w:rsidR="005D0800">
        <w:rPr>
          <w:rFonts w:ascii="Times New Roman" w:hAnsi="Times New Roman" w:cs="Times New Roman"/>
          <w:sz w:val="24"/>
          <w:szCs w:val="24"/>
        </w:rPr>
        <w:t>.................................................................................................</w:t>
      </w:r>
    </w:p>
    <w:p w14:paraId="5956477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45           0.631035    0.252858    0.972494</w:t>
      </w:r>
    </w:p>
    <w:p w14:paraId="5E00D64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26          -3.674296   -0.755376   -1.814203</w:t>
      </w:r>
    </w:p>
    <w:p w14:paraId="612A570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1.320976    1.044250    0.179287</w:t>
      </w:r>
    </w:p>
    <w:p w14:paraId="3058DE6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0.784151   -1.548310   -0.645710</w:t>
      </w:r>
    </w:p>
    <w:p w14:paraId="5C59578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946137   -0.307038    2.389351</w:t>
      </w:r>
    </w:p>
    <w:p w14:paraId="6A80D4A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586614   -0.728661    2.240436</w:t>
      </w:r>
    </w:p>
    <w:p w14:paraId="6B69E97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385966   -5.530238    1.061224</w:t>
      </w:r>
    </w:p>
    <w:p w14:paraId="592F922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753258   -6.459575    1.490400</w:t>
      </w:r>
    </w:p>
    <w:p w14:paraId="1106433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482587    0.681925    1.519078</w:t>
      </w:r>
    </w:p>
    <w:p w14:paraId="384DBAD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240766   -1.854693    4.266458</w:t>
      </w:r>
    </w:p>
    <w:p w14:paraId="1906DCB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863684   -2.278357    5.048271</w:t>
      </w:r>
    </w:p>
    <w:p w14:paraId="374D70C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460890   -3.132163   -0.021555</w:t>
      </w:r>
    </w:p>
    <w:p w14:paraId="30EC738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423849   -0.495304   -0.731828</w:t>
      </w:r>
    </w:p>
    <w:p w14:paraId="7A182DA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738185    0.431186   -0.275879</w:t>
      </w:r>
    </w:p>
    <w:p w14:paraId="0C9D0B7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40864   -1.059103   -2.057335</w:t>
      </w:r>
    </w:p>
    <w:p w14:paraId="7FCD579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779046   -0.852935    3.416215</w:t>
      </w:r>
    </w:p>
    <w:p w14:paraId="03A68F7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335539   -0.828605   -3.341231</w:t>
      </w:r>
    </w:p>
    <w:p w14:paraId="27DA2D2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294370   -1.018793   -3.563670</w:t>
      </w:r>
    </w:p>
    <w:p w14:paraId="780427F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104659   -1.695963    3.100585</w:t>
      </w:r>
    </w:p>
    <w:p w14:paraId="527DD19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927868   -2.018101    3.030469</w:t>
      </w:r>
    </w:p>
    <w:p w14:paraId="3FDDB9B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099330   -0.345931    3.551086</w:t>
      </w:r>
    </w:p>
    <w:p w14:paraId="382A55A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732809   -0.745203    4.338020</w:t>
      </w:r>
    </w:p>
    <w:p w14:paraId="4B23EB8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493243   -0.041611   -4.069227</w:t>
      </w:r>
    </w:p>
    <w:p w14:paraId="3C0EDB4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028028   -0.258099   -2.791255</w:t>
      </w:r>
    </w:p>
    <w:p w14:paraId="20FE1E3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189234   -0.761376   -1.796121</w:t>
      </w:r>
    </w:p>
    <w:p w14:paraId="4FD9D00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3.584940   -0.902137   -0.795777</w:t>
      </w:r>
    </w:p>
    <w:p w14:paraId="720EE1F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579236    0.640153    2.712876</w:t>
      </w:r>
    </w:p>
    <w:p w14:paraId="4000259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588819    1.016959    2.840242</w:t>
      </w:r>
    </w:p>
    <w:p w14:paraId="60ADD4F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223504   -0.967904   -3.254915</w:t>
      </w:r>
    </w:p>
    <w:p w14:paraId="07CFBE6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36004   -2.262956    4.103084</w:t>
      </w:r>
    </w:p>
    <w:p w14:paraId="47C94C5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519686   -3.019949    4.761714</w:t>
      </w:r>
    </w:p>
    <w:p w14:paraId="108373C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39732   -0.958136   -1.947727</w:t>
      </w:r>
    </w:p>
    <w:p w14:paraId="1DFDC45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159013   -4.870464    0.100331</w:t>
      </w:r>
    </w:p>
    <w:p w14:paraId="2B62A4D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967015    0.316867   -1.349285</w:t>
      </w:r>
    </w:p>
    <w:p w14:paraId="025A6E0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146854   -5.029951    1.476162</w:t>
      </w:r>
    </w:p>
    <w:p w14:paraId="623CA71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155815   -0.322922   -4.360498</w:t>
      </w:r>
    </w:p>
    <w:p w14:paraId="4BE1EF7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875005   -2.094378   -1.316465</w:t>
      </w:r>
    </w:p>
    <w:p w14:paraId="35ABE91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389053   -2.356695   -0.384701</w:t>
      </w:r>
    </w:p>
    <w:p w14:paraId="1F19064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813312   -3.347800   -2.197430</w:t>
      </w:r>
    </w:p>
    <w:p w14:paraId="1E13524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242120   -3.177380   -3.112790</w:t>
      </w:r>
    </w:p>
    <w:p w14:paraId="664817E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824917   -3.655855   -2.476918</w:t>
      </w:r>
    </w:p>
    <w:p w14:paraId="76C9D5E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343016   -4.170609   -1.658416</w:t>
      </w:r>
    </w:p>
    <w:p w14:paraId="381FE8B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771726    1.151179    1.670624</w:t>
      </w:r>
    </w:p>
    <w:p w14:paraId="3B2FA09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178291    1.887701    0.985836</w:t>
      </w:r>
    </w:p>
    <w:p w14:paraId="2D3111E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098572   -2.181493   -2.272859</w:t>
      </w:r>
    </w:p>
    <w:p w14:paraId="4E88C29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106717   -2.746705   -3.194363</w:t>
      </w:r>
    </w:p>
    <w:p w14:paraId="6F9D84A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773832    1.047404   -2.289515</w:t>
      </w:r>
    </w:p>
    <w:p w14:paraId="08F7C3A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183228    2.033132   -2.123462</w:t>
      </w:r>
    </w:p>
    <w:p w14:paraId="241AB42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414489   -2.540939   -1.072334</w:t>
      </w:r>
    </w:p>
    <w:p w14:paraId="2F7E93D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819569   -3.431408   -0.922616</w:t>
      </w:r>
    </w:p>
    <w:p w14:paraId="25F9634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724683   -0.918293   -2.059984</w:t>
      </w:r>
    </w:p>
    <w:p w14:paraId="6B61CCD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291422   -0.360455   -2.792274</w:t>
      </w:r>
    </w:p>
    <w:p w14:paraId="21FD3E1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695429   -3.827506    0.926387</w:t>
      </w:r>
    </w:p>
    <w:p w14:paraId="0B4398F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256963   -3.430690    1.256089</w:t>
      </w:r>
    </w:p>
    <w:p w14:paraId="3B4F7CA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304082   -5.771915    2.483992</w:t>
      </w:r>
    </w:p>
    <w:p w14:paraId="736D7BA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0.924320   -6.243421    3.251706</w:t>
      </w:r>
    </w:p>
    <w:p w14:paraId="4A2E0BA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275171   -6.568195    2.001732</w:t>
      </w:r>
    </w:p>
    <w:p w14:paraId="6382499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404489   -5.101298    2.977949</w:t>
      </w:r>
    </w:p>
    <w:p w14:paraId="184E98C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684503   -3.668183   -0.437815</w:t>
      </w:r>
    </w:p>
    <w:p w14:paraId="1A47B92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274833   -3.165020   -1.194034</w:t>
      </w:r>
    </w:p>
    <w:p w14:paraId="4C95C84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466636   -5.458832   -0.369966</w:t>
      </w:r>
    </w:p>
    <w:p w14:paraId="2930585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085545   -4.710171   -0.871563</w:t>
      </w:r>
    </w:p>
    <w:p w14:paraId="3EB96BE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295452   -6.275500   -1.080993</w:t>
      </w:r>
    </w:p>
    <w:p w14:paraId="6A6C56A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040250   -5.872683    0.464668</w:t>
      </w:r>
    </w:p>
    <w:p w14:paraId="59451C2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614250   -1.500674   -0.120663</w:t>
      </w:r>
    </w:p>
    <w:p w14:paraId="4B5716E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202421   -1.465118    0.876015</w:t>
      </w:r>
    </w:p>
    <w:p w14:paraId="6716A85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919188    0.259282   -3.459965</w:t>
      </w:r>
    </w:p>
    <w:p w14:paraId="6B44ADD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501814    0.519232   -4.332368</w:t>
      </w:r>
    </w:p>
    <w:p w14:paraId="44CE706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593686   -0.103434   -5.743782</w:t>
      </w:r>
    </w:p>
    <w:p w14:paraId="3EBA914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193194    0.612756   -6.311641</w:t>
      </w:r>
    </w:p>
    <w:p w14:paraId="16635E2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578045   -1.040443   -6.312411</w:t>
      </w:r>
    </w:p>
    <w:p w14:paraId="7D1FDB7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565192    0.267817   -5.700508</w:t>
      </w:r>
    </w:p>
    <w:p w14:paraId="4A32D07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134197    0.358903   -4.851001</w:t>
      </w:r>
    </w:p>
    <w:p w14:paraId="1A73A76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477118    0.041052   -2.495594</w:t>
      </w:r>
    </w:p>
    <w:p w14:paraId="61EA6CF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114888   -0.812459   -2.753676</w:t>
      </w:r>
    </w:p>
    <w:p w14:paraId="7963294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834628    0.898148   -3.072887</w:t>
      </w:r>
    </w:p>
    <w:p w14:paraId="6C346C8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632467    0.256876   -1.434301</w:t>
      </w:r>
    </w:p>
    <w:p w14:paraId="3235478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40718    4.310208   -2.947826</w:t>
      </w:r>
    </w:p>
    <w:p w14:paraId="4106961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69252    5.171899   -2.108694</w:t>
      </w:r>
    </w:p>
    <w:p w14:paraId="34B9784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041780    4.703703   -1.224953</w:t>
      </w:r>
    </w:p>
    <w:p w14:paraId="4A47256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362754    3.307080   -1.199596</w:t>
      </w:r>
    </w:p>
    <w:p w14:paraId="2673182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301665    2.455658   -2.131664</w:t>
      </w:r>
    </w:p>
    <w:p w14:paraId="2872059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284919    2.939469   -2.973066</w:t>
      </w:r>
    </w:p>
    <w:p w14:paraId="394DCDB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464215    6.650148   -0.379751</w:t>
      </w:r>
    </w:p>
    <w:p w14:paraId="78D8FCF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413080    4.681967   -3.613282</w:t>
      </w:r>
    </w:p>
    <w:p w14:paraId="376D0DE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1.208308    6.231456   -2.104006</w:t>
      </w:r>
    </w:p>
    <w:p w14:paraId="6DBC55E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704488    5.592104   -0.336084</w:t>
      </w:r>
    </w:p>
    <w:p w14:paraId="6D375A3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266433    2.831002   -0.188219</w:t>
      </w:r>
    </w:p>
    <w:p w14:paraId="7F8D339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032343    1.409106   -2.196707</w:t>
      </w:r>
    </w:p>
    <w:p w14:paraId="6702186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781349    2.257520   -3.655188</w:t>
      </w:r>
    </w:p>
    <w:p w14:paraId="566FFA5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61978    3.729911    0.675590</w:t>
      </w:r>
    </w:p>
    <w:p w14:paraId="20E2E4C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12693    5.117578    0.577989</w:t>
      </w:r>
    </w:p>
    <w:p w14:paraId="3B6F304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488939    3.368722    1.480912</w:t>
      </w:r>
    </w:p>
    <w:p w14:paraId="339B33E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107077    5.795693    1.265148</w:t>
      </w:r>
    </w:p>
    <w:p w14:paraId="6422521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193288   -1.795017   -3.948622</w:t>
      </w:r>
    </w:p>
    <w:p w14:paraId="13B5541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719229    1.809846    2.374071</w:t>
      </w:r>
    </w:p>
    <w:p w14:paraId="2E68C91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000492    3.129831    1.983746</w:t>
      </w:r>
    </w:p>
    <w:p w14:paraId="04F7F23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723483    1.545075    3.754700</w:t>
      </w:r>
    </w:p>
    <w:p w14:paraId="371406E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279352    4.135881    2.914199</w:t>
      </w:r>
    </w:p>
    <w:p w14:paraId="165A1E2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994210    3.407507    0.937537</w:t>
      </w:r>
    </w:p>
    <w:p w14:paraId="1A44255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97233    2.546366    4.691064</w:t>
      </w:r>
    </w:p>
    <w:p w14:paraId="4358A27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513271    0.546239    4.117167</w:t>
      </w:r>
    </w:p>
    <w:p w14:paraId="3A5E7E3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278525    3.848968    4.277039</w:t>
      </w:r>
    </w:p>
    <w:p w14:paraId="561DA20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493412    5.142211    2.564791</w:t>
      </w:r>
    </w:p>
    <w:p w14:paraId="49DEE04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987857    2.302579    5.750177</w:t>
      </w:r>
    </w:p>
    <w:p w14:paraId="064E106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492461    4.625336    5.005038</w:t>
      </w:r>
    </w:p>
    <w:p w14:paraId="7BD823B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5           3.240268    2.014384    0.466248</w:t>
      </w:r>
    </w:p>
    <w:p w14:paraId="2DE0388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3.813525    3.179769    0.105370</w:t>
      </w:r>
    </w:p>
    <w:p w14:paraId="0DE6048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352400    3.657979   -0.595230</w:t>
      </w:r>
    </w:p>
    <w:p w14:paraId="4C48E60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2.199378    1.406407   -0.187042</w:t>
      </w:r>
    </w:p>
    <w:p w14:paraId="23AD170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855826    1.857436   -0.980504</w:t>
      </w:r>
    </w:p>
    <w:p w14:paraId="4259066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530156    0.202434    2.129369</w:t>
      </w:r>
    </w:p>
    <w:p w14:paraId="6C57E40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2.494130   -0.429263    1.931640</w:t>
      </w:r>
    </w:p>
    <w:p w14:paraId="02D4B4D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3.871670    1.339099    1.518863</w:t>
      </w:r>
    </w:p>
    <w:p w14:paraId="352B831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545311   -0.237858    3.136305</w:t>
      </w:r>
    </w:p>
    <w:p w14:paraId="6150C60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5.552768   -0.173104    2.719378</w:t>
      </w:r>
    </w:p>
    <w:p w14:paraId="72CAB02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496811    0.451476    3.986706</w:t>
      </w:r>
    </w:p>
    <w:p w14:paraId="64D469F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323459   -1.248804    3.474019</w:t>
      </w:r>
    </w:p>
    <w:p w14:paraId="3C15BE1A" w14:textId="77777777" w:rsidR="00E43AA9" w:rsidRDefault="009D77A6" w:rsidP="00E43AA9">
      <w:pPr>
        <w:jc w:val="both"/>
        <w:rPr>
          <w:rFonts w:ascii="Times New Roman" w:hAnsi="Times New Roman" w:cs="Times New Roman"/>
          <w:sz w:val="24"/>
          <w:szCs w:val="24"/>
        </w:rPr>
      </w:pPr>
      <w:r w:rsidRPr="009D77A6">
        <w:rPr>
          <w:rFonts w:ascii="Times New Roman" w:hAnsi="Times New Roman" w:cs="Times New Roman"/>
          <w:sz w:val="24"/>
          <w:szCs w:val="24"/>
        </w:rPr>
        <w:t>----------------------------------------------------------------------------------------------------------------</w:t>
      </w:r>
    </w:p>
    <w:p w14:paraId="3026B41A" w14:textId="5C36C44E" w:rsidR="009D77A6" w:rsidRPr="00E43AA9" w:rsidRDefault="009D77A6" w:rsidP="00E43AA9">
      <w:pPr>
        <w:jc w:val="both"/>
        <w:rPr>
          <w:rFonts w:ascii="Times New Roman" w:hAnsi="Times New Roman" w:cs="Times New Roman"/>
          <w:b/>
          <w:bCs/>
          <w:sz w:val="24"/>
          <w:szCs w:val="24"/>
        </w:rPr>
      </w:pPr>
      <w:r w:rsidRPr="00E43AA9">
        <w:rPr>
          <w:rFonts w:ascii="Times New Roman" w:hAnsi="Times New Roman" w:cs="Times New Roman"/>
          <w:b/>
          <w:bCs/>
          <w:color w:val="000000" w:themeColor="text1"/>
          <w:sz w:val="24"/>
          <w:szCs w:val="24"/>
        </w:rPr>
        <w:t xml:space="preserve"> D</w:t>
      </w:r>
      <w:r w:rsidR="006C7BFF" w:rsidRPr="00E43AA9">
        <w:rPr>
          <w:rFonts w:ascii="Times New Roman" w:hAnsi="Times New Roman" w:cs="Times New Roman"/>
          <w:b/>
          <w:bCs/>
          <w:color w:val="000000" w:themeColor="text1"/>
          <w:sz w:val="24"/>
          <w:szCs w:val="24"/>
          <w:vertAlign w:val="subscript"/>
        </w:rPr>
        <w:t>2</w:t>
      </w:r>
    </w:p>
    <w:p w14:paraId="15B26887" w14:textId="08690E1F"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7366EF8C" w14:textId="3BA8F495" w:rsidR="006107EB" w:rsidRPr="006107EB" w:rsidRDefault="006107EB" w:rsidP="00270E6B">
      <w:pPr>
        <w:jc w:val="both"/>
        <w:rPr>
          <w:rFonts w:ascii="Times New Roman" w:hAnsi="Times New Roman" w:cs="Times New Roman"/>
          <w:sz w:val="24"/>
          <w:szCs w:val="24"/>
        </w:rPr>
      </w:pPr>
      <w:r w:rsidRPr="006107EB">
        <w:rPr>
          <w:rFonts w:ascii="Times New Roman" w:hAnsi="Times New Roman" w:cs="Times New Roman"/>
          <w:sz w:val="24"/>
          <w:szCs w:val="24"/>
        </w:rPr>
        <w:t xml:space="preserve">Number of imaginary frequencies = </w:t>
      </w:r>
      <w:r w:rsidR="00CD436F">
        <w:rPr>
          <w:rFonts w:ascii="Times New Roman" w:hAnsi="Times New Roman" w:cs="Times New Roman"/>
          <w:sz w:val="24"/>
          <w:szCs w:val="24"/>
        </w:rPr>
        <w:t>0</w:t>
      </w:r>
    </w:p>
    <w:p w14:paraId="4F00C4EB" w14:textId="5ACD4FB1" w:rsidR="006107EB" w:rsidRPr="006107EB" w:rsidRDefault="006107EB" w:rsidP="00270E6B">
      <w:pPr>
        <w:jc w:val="both"/>
        <w:rPr>
          <w:rFonts w:ascii="Times New Roman" w:hAnsi="Times New Roman" w:cs="Times New Roman"/>
          <w:sz w:val="24"/>
          <w:szCs w:val="24"/>
        </w:rPr>
      </w:pPr>
      <w:r w:rsidRPr="006107EB">
        <w:rPr>
          <w:rFonts w:ascii="Times New Roman" w:hAnsi="Times New Roman" w:cs="Times New Roman"/>
          <w:sz w:val="24"/>
          <w:szCs w:val="24"/>
        </w:rPr>
        <w:t>Electronic energy</w:t>
      </w:r>
      <w:r>
        <w:rPr>
          <w:rFonts w:ascii="Times New Roman" w:hAnsi="Times New Roman" w:cs="Times New Roman"/>
          <w:sz w:val="24"/>
          <w:szCs w:val="24"/>
        </w:rPr>
        <w:t>:</w:t>
      </w:r>
      <w:r w:rsidRPr="006107EB">
        <w:rPr>
          <w:rFonts w:ascii="Times New Roman" w:hAnsi="Times New Roman" w:cs="Times New Roman"/>
          <w:sz w:val="24"/>
          <w:szCs w:val="24"/>
        </w:rPr>
        <w:t xml:space="preserve"> HF</w:t>
      </w:r>
      <w:r>
        <w:rPr>
          <w:rFonts w:ascii="Times New Roman" w:hAnsi="Times New Roman" w:cs="Times New Roman"/>
          <w:sz w:val="24"/>
          <w:szCs w:val="24"/>
        </w:rPr>
        <w:t xml:space="preserve"> </w:t>
      </w:r>
      <w:r w:rsidRPr="006107EB">
        <w:rPr>
          <w:rFonts w:ascii="Times New Roman" w:hAnsi="Times New Roman" w:cs="Times New Roman"/>
          <w:sz w:val="24"/>
          <w:szCs w:val="24"/>
        </w:rPr>
        <w:t>=</w:t>
      </w:r>
      <w:r>
        <w:rPr>
          <w:rFonts w:ascii="Times New Roman" w:hAnsi="Times New Roman" w:cs="Times New Roman"/>
          <w:sz w:val="24"/>
          <w:szCs w:val="24"/>
        </w:rPr>
        <w:t xml:space="preserve"> </w:t>
      </w:r>
      <w:r w:rsidRPr="006107EB">
        <w:rPr>
          <w:rFonts w:ascii="Times New Roman" w:hAnsi="Times New Roman" w:cs="Times New Roman"/>
          <w:sz w:val="24"/>
          <w:szCs w:val="24"/>
        </w:rPr>
        <w:t>-</w:t>
      </w:r>
      <w:r w:rsidR="00CD436F" w:rsidRPr="004D7A44">
        <w:rPr>
          <w:rFonts w:ascii="Times New Roman" w:hAnsi="Times New Roman" w:cs="Times New Roman"/>
          <w:sz w:val="24"/>
          <w:szCs w:val="24"/>
        </w:rPr>
        <w:t>3409.3682424</w:t>
      </w:r>
    </w:p>
    <w:p w14:paraId="6B8F5D56" w14:textId="2D2C9BB1" w:rsidR="006107EB" w:rsidRPr="006107EB" w:rsidRDefault="006107EB" w:rsidP="00270E6B">
      <w:pPr>
        <w:jc w:val="both"/>
        <w:rPr>
          <w:rFonts w:ascii="Times New Roman" w:hAnsi="Times New Roman" w:cs="Times New Roman"/>
          <w:sz w:val="24"/>
          <w:szCs w:val="24"/>
        </w:rPr>
      </w:pPr>
      <w:r w:rsidRPr="006107EB">
        <w:rPr>
          <w:rFonts w:ascii="Times New Roman" w:hAnsi="Times New Roman" w:cs="Times New Roman"/>
          <w:sz w:val="24"/>
          <w:szCs w:val="24"/>
        </w:rPr>
        <w:t xml:space="preserve">Zero-point correction = </w:t>
      </w:r>
      <w:r w:rsidR="00CD436F" w:rsidRPr="004D7A44">
        <w:rPr>
          <w:rFonts w:ascii="Times New Roman" w:hAnsi="Times New Roman" w:cs="Times New Roman"/>
          <w:sz w:val="24"/>
          <w:szCs w:val="24"/>
        </w:rPr>
        <w:t xml:space="preserve">0.950432 </w:t>
      </w:r>
      <w:r w:rsidRPr="006107EB">
        <w:rPr>
          <w:rFonts w:ascii="Times New Roman" w:hAnsi="Times New Roman" w:cs="Times New Roman"/>
          <w:sz w:val="24"/>
          <w:szCs w:val="24"/>
        </w:rPr>
        <w:t>(Hartree/Particle)</w:t>
      </w:r>
    </w:p>
    <w:p w14:paraId="75FC90A5" w14:textId="49E5D848" w:rsidR="006107EB" w:rsidRPr="006107EB" w:rsidRDefault="006107EB" w:rsidP="00270E6B">
      <w:pPr>
        <w:jc w:val="both"/>
        <w:rPr>
          <w:rFonts w:ascii="Times New Roman" w:hAnsi="Times New Roman" w:cs="Times New Roman"/>
          <w:sz w:val="24"/>
          <w:szCs w:val="24"/>
        </w:rPr>
      </w:pPr>
      <w:r w:rsidRPr="006107EB">
        <w:rPr>
          <w:rFonts w:ascii="Times New Roman" w:hAnsi="Times New Roman" w:cs="Times New Roman"/>
          <w:sz w:val="24"/>
          <w:szCs w:val="24"/>
        </w:rPr>
        <w:t xml:space="preserve">Thermal correction to Energy = </w:t>
      </w:r>
      <w:r w:rsidR="00CD436F" w:rsidRPr="004D7A44">
        <w:rPr>
          <w:rFonts w:ascii="Times New Roman" w:hAnsi="Times New Roman" w:cs="Times New Roman"/>
          <w:sz w:val="24"/>
          <w:szCs w:val="24"/>
        </w:rPr>
        <w:t>1.012003</w:t>
      </w:r>
    </w:p>
    <w:p w14:paraId="7545F310" w14:textId="234D4E20" w:rsidR="006107EB" w:rsidRPr="006107EB" w:rsidRDefault="006107EB" w:rsidP="00270E6B">
      <w:pPr>
        <w:jc w:val="both"/>
        <w:rPr>
          <w:rFonts w:ascii="Times New Roman" w:hAnsi="Times New Roman" w:cs="Times New Roman"/>
          <w:sz w:val="24"/>
          <w:szCs w:val="24"/>
        </w:rPr>
      </w:pPr>
      <w:r w:rsidRPr="006107EB">
        <w:rPr>
          <w:rFonts w:ascii="Times New Roman" w:hAnsi="Times New Roman" w:cs="Times New Roman"/>
          <w:sz w:val="24"/>
          <w:szCs w:val="24"/>
        </w:rPr>
        <w:t xml:space="preserve">Thermal correction to Enthalpy = </w:t>
      </w:r>
      <w:r w:rsidR="00CD436F" w:rsidRPr="004D7A44">
        <w:rPr>
          <w:rFonts w:ascii="Times New Roman" w:hAnsi="Times New Roman" w:cs="Times New Roman"/>
          <w:sz w:val="24"/>
          <w:szCs w:val="24"/>
        </w:rPr>
        <w:t>1.012947</w:t>
      </w:r>
    </w:p>
    <w:p w14:paraId="178AA706" w14:textId="53AEB603" w:rsidR="006107EB" w:rsidRPr="006107EB" w:rsidRDefault="006107EB" w:rsidP="00270E6B">
      <w:pPr>
        <w:jc w:val="both"/>
        <w:rPr>
          <w:rFonts w:ascii="Times New Roman" w:hAnsi="Times New Roman" w:cs="Times New Roman"/>
          <w:sz w:val="24"/>
          <w:szCs w:val="24"/>
        </w:rPr>
      </w:pPr>
      <w:r w:rsidRPr="006107EB">
        <w:rPr>
          <w:rFonts w:ascii="Times New Roman" w:hAnsi="Times New Roman" w:cs="Times New Roman"/>
          <w:sz w:val="24"/>
          <w:szCs w:val="24"/>
        </w:rPr>
        <w:t xml:space="preserve">Thermal correction to Gibbs Free Energy = </w:t>
      </w:r>
      <w:r w:rsidR="00CD436F" w:rsidRPr="004D7A44">
        <w:rPr>
          <w:rFonts w:ascii="Times New Roman" w:hAnsi="Times New Roman" w:cs="Times New Roman"/>
          <w:sz w:val="24"/>
          <w:szCs w:val="24"/>
        </w:rPr>
        <w:t>0.852351</w:t>
      </w:r>
    </w:p>
    <w:p w14:paraId="3D364E8C" w14:textId="387812BA" w:rsidR="006107EB" w:rsidRPr="006107EB" w:rsidRDefault="006107EB" w:rsidP="00270E6B">
      <w:pPr>
        <w:jc w:val="both"/>
        <w:rPr>
          <w:rFonts w:ascii="Times New Roman" w:hAnsi="Times New Roman" w:cs="Times New Roman"/>
          <w:sz w:val="24"/>
          <w:szCs w:val="24"/>
        </w:rPr>
      </w:pPr>
      <w:r w:rsidRPr="006107EB">
        <w:rPr>
          <w:rFonts w:ascii="Times New Roman" w:hAnsi="Times New Roman" w:cs="Times New Roman"/>
          <w:sz w:val="24"/>
          <w:szCs w:val="24"/>
        </w:rPr>
        <w:t xml:space="preserve">Sum of electronic and zero-point Energies = </w:t>
      </w:r>
      <w:r w:rsidR="00CD436F" w:rsidRPr="004D7A44">
        <w:rPr>
          <w:rFonts w:ascii="Times New Roman" w:hAnsi="Times New Roman" w:cs="Times New Roman"/>
          <w:sz w:val="24"/>
          <w:szCs w:val="24"/>
        </w:rPr>
        <w:t>-3408.417810</w:t>
      </w:r>
    </w:p>
    <w:p w14:paraId="677021A1" w14:textId="6D3CD272" w:rsidR="006107EB" w:rsidRPr="006107EB" w:rsidRDefault="006107EB" w:rsidP="00270E6B">
      <w:pPr>
        <w:jc w:val="both"/>
        <w:rPr>
          <w:rFonts w:ascii="Times New Roman" w:hAnsi="Times New Roman" w:cs="Times New Roman"/>
          <w:sz w:val="24"/>
          <w:szCs w:val="24"/>
        </w:rPr>
      </w:pPr>
      <w:r w:rsidRPr="006107EB">
        <w:rPr>
          <w:rFonts w:ascii="Times New Roman" w:hAnsi="Times New Roman" w:cs="Times New Roman"/>
          <w:sz w:val="24"/>
          <w:szCs w:val="24"/>
        </w:rPr>
        <w:t xml:space="preserve">Sum of electronic and thermal Energies = </w:t>
      </w:r>
      <w:r w:rsidR="00E43AA9" w:rsidRPr="004D7A44">
        <w:rPr>
          <w:rFonts w:ascii="Times New Roman" w:hAnsi="Times New Roman" w:cs="Times New Roman"/>
          <w:sz w:val="24"/>
          <w:szCs w:val="24"/>
        </w:rPr>
        <w:t>-3408.356239</w:t>
      </w:r>
    </w:p>
    <w:p w14:paraId="53C71659" w14:textId="28D5CFE4" w:rsidR="006107EB" w:rsidRPr="006107EB" w:rsidRDefault="006107EB" w:rsidP="00270E6B">
      <w:pPr>
        <w:jc w:val="both"/>
        <w:rPr>
          <w:rFonts w:ascii="Times New Roman" w:hAnsi="Times New Roman" w:cs="Times New Roman"/>
          <w:sz w:val="24"/>
          <w:szCs w:val="24"/>
        </w:rPr>
      </w:pPr>
      <w:r w:rsidRPr="006107EB">
        <w:rPr>
          <w:rFonts w:ascii="Times New Roman" w:hAnsi="Times New Roman" w:cs="Times New Roman"/>
          <w:sz w:val="24"/>
          <w:szCs w:val="24"/>
        </w:rPr>
        <w:t xml:space="preserve">Sum of electronic and thermal Enthalpies = </w:t>
      </w:r>
      <w:r w:rsidR="00E43AA9" w:rsidRPr="004D7A44">
        <w:rPr>
          <w:rFonts w:ascii="Times New Roman" w:hAnsi="Times New Roman" w:cs="Times New Roman"/>
          <w:sz w:val="24"/>
          <w:szCs w:val="24"/>
        </w:rPr>
        <w:t>-3408.355295</w:t>
      </w:r>
    </w:p>
    <w:p w14:paraId="778998E7" w14:textId="631DF542" w:rsidR="006107EB" w:rsidRDefault="006107EB" w:rsidP="00270E6B">
      <w:pPr>
        <w:jc w:val="both"/>
        <w:rPr>
          <w:rFonts w:ascii="Times New Roman" w:hAnsi="Times New Roman" w:cs="Times New Roman"/>
          <w:sz w:val="24"/>
          <w:szCs w:val="24"/>
        </w:rPr>
      </w:pPr>
      <w:r w:rsidRPr="006107EB">
        <w:rPr>
          <w:rFonts w:ascii="Times New Roman" w:hAnsi="Times New Roman" w:cs="Times New Roman"/>
          <w:sz w:val="24"/>
          <w:szCs w:val="24"/>
        </w:rPr>
        <w:t xml:space="preserve">Sum of electronic and thermal Free Energies = </w:t>
      </w:r>
      <w:r w:rsidR="00E43AA9" w:rsidRPr="004D7A44">
        <w:rPr>
          <w:rFonts w:ascii="Times New Roman" w:hAnsi="Times New Roman" w:cs="Times New Roman"/>
          <w:sz w:val="24"/>
          <w:szCs w:val="24"/>
        </w:rPr>
        <w:t>-3408.515891</w:t>
      </w:r>
    </w:p>
    <w:p w14:paraId="30DE36FF" w14:textId="1B8279DB"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r w:rsidR="0074284A">
        <w:rPr>
          <w:rFonts w:ascii="Times New Roman" w:hAnsi="Times New Roman" w:cs="Times New Roman"/>
          <w:sz w:val="24"/>
          <w:szCs w:val="24"/>
        </w:rPr>
        <w:t>..................................................................................................</w:t>
      </w:r>
    </w:p>
    <w:p w14:paraId="57F0B1D9" w14:textId="1801586F"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Cartesian Coordinates</w:t>
      </w:r>
    </w:p>
    <w:p w14:paraId="6027377C" w14:textId="7B5B0307" w:rsidR="004D7A44" w:rsidRPr="004D7A44" w:rsidRDefault="009D77A6" w:rsidP="00E43AA9">
      <w:pPr>
        <w:jc w:val="both"/>
        <w:rPr>
          <w:rFonts w:ascii="Times New Roman" w:hAnsi="Times New Roman" w:cs="Times New Roman"/>
          <w:sz w:val="24"/>
          <w:szCs w:val="24"/>
        </w:rPr>
      </w:pPr>
      <w:r w:rsidRPr="009D77A6">
        <w:rPr>
          <w:rFonts w:ascii="Times New Roman" w:hAnsi="Times New Roman" w:cs="Times New Roman"/>
          <w:sz w:val="24"/>
          <w:szCs w:val="24"/>
        </w:rPr>
        <w:t>.....................................................</w:t>
      </w:r>
      <w:r w:rsidR="0074284A">
        <w:rPr>
          <w:rFonts w:ascii="Times New Roman" w:hAnsi="Times New Roman" w:cs="Times New Roman"/>
          <w:sz w:val="24"/>
          <w:szCs w:val="24"/>
        </w:rPr>
        <w:t>.................................................................................................</w:t>
      </w:r>
    </w:p>
    <w:p w14:paraId="5B886949"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45          -0.571686    1.088809   -0.279175</w:t>
      </w:r>
    </w:p>
    <w:p w14:paraId="1B3BFC2D"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26           2.581907   -3.202843    0.018952</w:t>
      </w:r>
    </w:p>
    <w:p w14:paraId="6745F7FA"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5           1.468606    0.175598   -0.682527</w:t>
      </w:r>
    </w:p>
    <w:p w14:paraId="0247236A"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5          -1.527467   -0.978523    0.548342</w:t>
      </w:r>
    </w:p>
    <w:p w14:paraId="7E265B11"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0.027740   -0.142492   -2.944670</w:t>
      </w:r>
    </w:p>
    <w:p w14:paraId="208098E9"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0.990341    0.446418   -2.136871</w:t>
      </w:r>
    </w:p>
    <w:p w14:paraId="0076E543"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5.689729   -1.214100   -1.386968</w:t>
      </w:r>
    </w:p>
    <w:p w14:paraId="6C45DACF"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6.657935   -1.210388   -1.881710</w:t>
      </w:r>
    </w:p>
    <w:p w14:paraId="4EE81C21"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1.337194   -0.319703   -2.424875</w:t>
      </w:r>
    </w:p>
    <w:p w14:paraId="398BF6C7"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1.573226   -0.405059   -4.785939</w:t>
      </w:r>
    </w:p>
    <w:p w14:paraId="4987137F"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1.796156   -0.720366   -5.800776</w:t>
      </w:r>
    </w:p>
    <w:p w14:paraId="5E03DBDB"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lastRenderedPageBreak/>
        <w:t xml:space="preserve">     6          -3.202843   -1.210037   -0.126305</w:t>
      </w:r>
    </w:p>
    <w:p w14:paraId="55164FE7"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3.915392   -3.460420   -1.550014</w:t>
      </w:r>
    </w:p>
    <w:p w14:paraId="5404279C"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4.513818   -2.676098   -1.989822</w:t>
      </w:r>
    </w:p>
    <w:p w14:paraId="3E706B95"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1.667492   -1.152806    2.366195</w:t>
      </w:r>
    </w:p>
    <w:p w14:paraId="79DBF9C8"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0.255938   -0.568427   -4.282492</w:t>
      </w:r>
    </w:p>
    <w:p w14:paraId="070A78E0"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2.781640   -1.716069    3.007257</w:t>
      </w:r>
    </w:p>
    <w:p w14:paraId="37CBEFBC"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3.639642   -2.030992    2.424149</w:t>
      </w:r>
    </w:p>
    <w:p w14:paraId="25B8C847"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2.258869    0.578807   -2.665310</w:t>
      </w:r>
    </w:p>
    <w:p w14:paraId="3CE8227C"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3.057676    1.001900   -2.069081</w:t>
      </w:r>
    </w:p>
    <w:p w14:paraId="307FCEF5"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0.799521   -1.125520   -5.050101</w:t>
      </w:r>
    </w:p>
    <w:p w14:paraId="323353AA"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0.592948   -1.439729   -6.069314</w:t>
      </w:r>
    </w:p>
    <w:p w14:paraId="761D5F3F"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1.665728   -1.506845    5.132932</w:t>
      </w:r>
    </w:p>
    <w:p w14:paraId="5FDBE075"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0.536101   -0.957367    4.521645</w:t>
      </w:r>
    </w:p>
    <w:p w14:paraId="113EC9FD"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0.551782   -0.783018    3.132710</w:t>
      </w:r>
    </w:p>
    <w:p w14:paraId="30D7AE73"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0.331949   -0.392414    2.643562</w:t>
      </w:r>
    </w:p>
    <w:p w14:paraId="5D4C4CD0"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2.069310   -1.262928   -4.527676</w:t>
      </w:r>
    </w:p>
    <w:p w14:paraId="532BBC00"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2.865562   -1.684110   -5.132833</w:t>
      </w:r>
    </w:p>
    <w:p w14:paraId="4FD8302E"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1.399164   -3.112772    1.708390</w:t>
      </w:r>
    </w:p>
    <w:p w14:paraId="33BD28EE"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2.544988    0.154891   -3.989131</w:t>
      </w:r>
    </w:p>
    <w:p w14:paraId="7AD81297"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3.555129    0.277773   -4.368444</w:t>
      </w:r>
    </w:p>
    <w:p w14:paraId="4E4E2CC8"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0.836192   -2.325380    0.659108</w:t>
      </w:r>
    </w:p>
    <w:p w14:paraId="2818CD4C"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5.521665   -0.468279   -0.210447</w:t>
      </w:r>
    </w:p>
    <w:p w14:paraId="5A88B1E0"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1.799861   -1.297839    0.325482</w:t>
      </w:r>
    </w:p>
    <w:p w14:paraId="491CD356"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4.644865   -1.952252   -1.943998</w:t>
      </w:r>
    </w:p>
    <w:p w14:paraId="71E478D5"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2.793646   -1.892103    4.393975</w:t>
      </w:r>
    </w:p>
    <w:p w14:paraId="64FC877A"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0.535914   -2.492282    0.065021</w:t>
      </w:r>
    </w:p>
    <w:p w14:paraId="46E63627"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0.457114   -2.427424   -1.025983</w:t>
      </w:r>
    </w:p>
    <w:p w14:paraId="08B8400D"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1.206580   -3.807080    0.471894</w:t>
      </w:r>
    </w:p>
    <w:p w14:paraId="1F7DE9F2"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1.366774   -3.845460    1.552258</w:t>
      </w:r>
    </w:p>
    <w:p w14:paraId="3C84BDBC"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0.573577   -4.652342    0.189521</w:t>
      </w:r>
    </w:p>
    <w:p w14:paraId="4B6FA073"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lastRenderedPageBreak/>
        <w:t xml:space="preserve">     1          -2.176555   -3.924865   -0.012048</w:t>
      </w:r>
    </w:p>
    <w:p w14:paraId="146B3CBD"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2.341445   -0.867517   -3.198840</w:t>
      </w:r>
    </w:p>
    <w:p w14:paraId="7105D3C8"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3.335269   -1.001629   -2.790535</w:t>
      </w:r>
    </w:p>
    <w:p w14:paraId="079A978C"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3.226732   -5.162373   -0.154476</w:t>
      </w:r>
    </w:p>
    <w:p w14:paraId="50B47AF3"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3.195559   -5.877203    0.655878</w:t>
      </w:r>
    </w:p>
    <w:p w14:paraId="36DD92BF"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2.960350   -1.515947    1.145697</w:t>
      </w:r>
    </w:p>
    <w:p w14:paraId="6D537463"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3.868491   -0.935860    1.110156</w:t>
      </w:r>
    </w:p>
    <w:p w14:paraId="35A4F35A"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2.181542   -4.910391   -1.092469</w:t>
      </w:r>
    </w:p>
    <w:p w14:paraId="14188111"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1.224353   -5.411251   -1.125363</w:t>
      </w:r>
    </w:p>
    <w:p w14:paraId="0B1C1397"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4.300160   -4.269053   -0.442307</w:t>
      </w:r>
    </w:p>
    <w:p w14:paraId="4F2833FD"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5.224715   -4.188193    0.111995</w:t>
      </w:r>
    </w:p>
    <w:p w14:paraId="545F4A39"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3.399231   -1.938119   -1.302309</w:t>
      </w:r>
    </w:p>
    <w:p w14:paraId="66AF5A53"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2.575360   -2.471454   -1.763720</w:t>
      </w:r>
    </w:p>
    <w:p w14:paraId="70291863"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4.821118   -2.729333   -3.224029</w:t>
      </w:r>
    </w:p>
    <w:p w14:paraId="73997FEE"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4.718162   -3.806418   -3.051465</w:t>
      </w:r>
    </w:p>
    <w:p w14:paraId="62CDB1F0"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4.059553   -2.441815   -3.956645</w:t>
      </w:r>
    </w:p>
    <w:p w14:paraId="0830345C"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5.804639   -2.554742   -3.666529</w:t>
      </w:r>
    </w:p>
    <w:p w14:paraId="3C555DAD"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4.271321   -0.470814    0.407418</w:t>
      </w:r>
    </w:p>
    <w:p w14:paraId="31F78ECA"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4.126357    0.118023    1.307300</w:t>
      </w:r>
    </w:p>
    <w:p w14:paraId="012DA62A"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6.673559    0.312188    0.373459</w:t>
      </w:r>
    </w:p>
    <w:p w14:paraId="4F4C575F"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7.411495   -0.355719    0.832284</w:t>
      </w:r>
    </w:p>
    <w:p w14:paraId="3EC0C79B"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7.197568    0.885840   -0.397660</w:t>
      </w:r>
    </w:p>
    <w:p w14:paraId="04B6606D"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6.334591    1.007902    1.146344</w:t>
      </w:r>
    </w:p>
    <w:p w14:paraId="639DE447"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2.601998   -3.856882   -1.952444</w:t>
      </w:r>
    </w:p>
    <w:p w14:paraId="3B4B57DA"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2.020637   -3.417768   -2.748510</w:t>
      </w:r>
    </w:p>
    <w:p w14:paraId="54761ACA"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2.701754   -2.617949    2.002054</w:t>
      </w:r>
    </w:p>
    <w:p w14:paraId="51EE93FE"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3.399169   -3.048249    2.706873</w:t>
      </w:r>
    </w:p>
    <w:p w14:paraId="48B06498"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3.994022   -2.487101    5.087440</w:t>
      </w:r>
    </w:p>
    <w:p w14:paraId="320FF595"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4.504235   -1.736904    5.702193</w:t>
      </w:r>
    </w:p>
    <w:p w14:paraId="294D3138"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4.717867   -2.878190    4.368398</w:t>
      </w:r>
    </w:p>
    <w:p w14:paraId="1165EDE4"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lastRenderedPageBreak/>
        <w:t xml:space="preserve">     1          -3.701363   -3.304213    5.754211</w:t>
      </w:r>
    </w:p>
    <w:p w14:paraId="0E63EE51"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1.667334   -1.650020    6.210970</w:t>
      </w:r>
    </w:p>
    <w:p w14:paraId="2ABA4C87"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0.672319   -0.543620    5.324240</w:t>
      </w:r>
    </w:p>
    <w:p w14:paraId="4816AC3C"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1.588803   -0.643629    4.735756</w:t>
      </w:r>
    </w:p>
    <w:p w14:paraId="28DA67CB"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0.593749    0.504443    5.638397</w:t>
      </w:r>
    </w:p>
    <w:p w14:paraId="5DCCA319"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0.777493   -1.147174    6.229457</w:t>
      </w:r>
    </w:p>
    <w:p w14:paraId="0E99D372"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4.225745    2.703820    3.316223</w:t>
      </w:r>
    </w:p>
    <w:p w14:paraId="3E517C54"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4.951250    2.984365    2.182073</w:t>
      </w:r>
    </w:p>
    <w:p w14:paraId="571B7A08"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4.534942    2.507671    0.910442</w:t>
      </w:r>
    </w:p>
    <w:p w14:paraId="542564BD"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3.361255    1.689510    0.814786</w:t>
      </w:r>
    </w:p>
    <w:p w14:paraId="39968CB7"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2.629046    1.439633    2.004891</w:t>
      </w:r>
    </w:p>
    <w:p w14:paraId="5FA10B17"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3.042721    1.935999    3.219657</w:t>
      </w:r>
    </w:p>
    <w:p w14:paraId="40335D8D"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6.124988    3.483790   -0.181189</w:t>
      </w:r>
    </w:p>
    <w:p w14:paraId="0D98CF28"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4.548365    3.081986    4.280759</w:t>
      </w:r>
    </w:p>
    <w:p w14:paraId="3A4FD858"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5.850252    3.591177    2.237703</w:t>
      </w:r>
    </w:p>
    <w:p w14:paraId="242B8542"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5.239576    2.860993   -0.269541</w:t>
      </w:r>
    </w:p>
    <w:p w14:paraId="34A3EDEC"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2.956160    1.218448   -0.480729</w:t>
      </w:r>
    </w:p>
    <w:p w14:paraId="0FEB5260"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1.707842    0.879262    1.952076</w:t>
      </w:r>
    </w:p>
    <w:p w14:paraId="51C3E5F8"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2.450017    1.742523    4.107502</w:t>
      </w:r>
    </w:p>
    <w:p w14:paraId="635A44AA"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3.648199    1.631029   -1.605593</w:t>
      </w:r>
    </w:p>
    <w:p w14:paraId="19092B57"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4.795303    2.448277   -1.502088</w:t>
      </w:r>
    </w:p>
    <w:p w14:paraId="0FD06C92"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3.307911    1.338093   -2.589833</w:t>
      </w:r>
    </w:p>
    <w:p w14:paraId="49E1C6D9"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5.318421    2.744871   -2.405035</w:t>
      </w:r>
    </w:p>
    <w:p w14:paraId="75965A4E"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0.937897   -3.977106    2.161766</w:t>
      </w:r>
    </w:p>
    <w:p w14:paraId="24135C9F"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0.032386    2.932563   -1.037242</w:t>
      </w:r>
    </w:p>
    <w:p w14:paraId="15D50406"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0.688246    3.533535   -2.086263</w:t>
      </w:r>
    </w:p>
    <w:p w14:paraId="28081FDD"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1.022355    3.708584   -0.415332</w:t>
      </w:r>
    </w:p>
    <w:p w14:paraId="5ABB3847"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0.433138    4.847555   -2.487303</w:t>
      </w:r>
    </w:p>
    <w:p w14:paraId="5B6AD136"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1.455713    2.973169   -2.607569</w:t>
      </w:r>
    </w:p>
    <w:p w14:paraId="2BE8E128"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1.279125    5.026697   -0.809835</w:t>
      </w:r>
    </w:p>
    <w:p w14:paraId="20127B86"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lastRenderedPageBreak/>
        <w:t xml:space="preserve">     1           1.604072    3.304883    0.401246</w:t>
      </w:r>
    </w:p>
    <w:p w14:paraId="00197BCE"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0.553634    5.602962   -1.850396</w:t>
      </w:r>
    </w:p>
    <w:p w14:paraId="6CAF432F"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1.003178    5.277510   -3.306843</w:t>
      </w:r>
    </w:p>
    <w:p w14:paraId="1AB14881"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2.056271    5.592456   -0.302352</w:t>
      </w:r>
    </w:p>
    <w:p w14:paraId="1E3749AB"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0.755515    6.622174   -2.165753</w:t>
      </w:r>
    </w:p>
    <w:p w14:paraId="4A11DF91"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5          -0.851722    3.337158    1.874845</w:t>
      </w:r>
    </w:p>
    <w:p w14:paraId="2ABA8B3A"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8          -0.524313    1.998621    1.984374</w:t>
      </w:r>
    </w:p>
    <w:p w14:paraId="517C09D5"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1.212827    1.396508    2.303656</w:t>
      </w:r>
    </w:p>
    <w:p w14:paraId="1E922173"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2.864262    3.119757    0.476515</w:t>
      </w:r>
    </w:p>
    <w:p w14:paraId="6719EFEC"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8          -2.567370    2.048577   -0.043656</w:t>
      </w:r>
    </w:p>
    <w:p w14:paraId="691624F2"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8          -2.082509    3.779493    1.337394</w:t>
      </w:r>
    </w:p>
    <w:p w14:paraId="11944D8E"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6          -4.143861    3.828416    0.167260</w:t>
      </w:r>
    </w:p>
    <w:p w14:paraId="016FFACF"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4.570147    4.277227    1.066461</w:t>
      </w:r>
    </w:p>
    <w:p w14:paraId="3FF58FD8"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3.915329    4.638589   -0.535047</w:t>
      </w:r>
    </w:p>
    <w:p w14:paraId="4A9C3799"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4.844457    3.138094   -0.300807</w:t>
      </w:r>
    </w:p>
    <w:p w14:paraId="660DBDA0" w14:textId="77777777" w:rsidR="004D7A44" w:rsidRPr="004D7A44"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8          -0.016084    4.252219    2.386433</w:t>
      </w:r>
    </w:p>
    <w:p w14:paraId="2E8BBBA4" w14:textId="77777777" w:rsidR="00CD436F" w:rsidRDefault="004D7A44" w:rsidP="004D7A44">
      <w:pPr>
        <w:jc w:val="both"/>
        <w:rPr>
          <w:rFonts w:ascii="Times New Roman" w:hAnsi="Times New Roman" w:cs="Times New Roman"/>
          <w:sz w:val="24"/>
          <w:szCs w:val="24"/>
        </w:rPr>
      </w:pPr>
      <w:r w:rsidRPr="004D7A44">
        <w:rPr>
          <w:rFonts w:ascii="Times New Roman" w:hAnsi="Times New Roman" w:cs="Times New Roman"/>
          <w:sz w:val="24"/>
          <w:szCs w:val="24"/>
        </w:rPr>
        <w:t xml:space="preserve">     1          -0.226909    5.156382    2.121707</w:t>
      </w:r>
    </w:p>
    <w:p w14:paraId="4AF8223B" w14:textId="30119B9E" w:rsidR="009D77A6" w:rsidRPr="009D77A6" w:rsidRDefault="009D77A6" w:rsidP="004D7A44">
      <w:pPr>
        <w:jc w:val="both"/>
        <w:rPr>
          <w:rFonts w:ascii="Times New Roman" w:hAnsi="Times New Roman" w:cs="Times New Roman"/>
          <w:sz w:val="24"/>
          <w:szCs w:val="24"/>
        </w:rPr>
      </w:pPr>
      <w:r w:rsidRPr="009D77A6">
        <w:rPr>
          <w:rFonts w:ascii="Times New Roman" w:hAnsi="Times New Roman" w:cs="Times New Roman"/>
          <w:sz w:val="24"/>
          <w:szCs w:val="24"/>
        </w:rPr>
        <w:t>----------------------------------------------------------------------------------------------------------------</w:t>
      </w:r>
    </w:p>
    <w:p w14:paraId="2C46216A" w14:textId="46F0686C" w:rsidR="009D77A6" w:rsidRPr="0074284A" w:rsidRDefault="009D77A6" w:rsidP="00270E6B">
      <w:pPr>
        <w:jc w:val="both"/>
        <w:rPr>
          <w:rFonts w:ascii="Times New Roman" w:hAnsi="Times New Roman" w:cs="Times New Roman"/>
          <w:b/>
          <w:bCs/>
          <w:sz w:val="24"/>
          <w:szCs w:val="24"/>
        </w:rPr>
      </w:pPr>
      <w:r w:rsidRPr="0074284A">
        <w:rPr>
          <w:rFonts w:ascii="Times New Roman" w:hAnsi="Times New Roman" w:cs="Times New Roman"/>
          <w:b/>
          <w:bCs/>
          <w:sz w:val="24"/>
          <w:szCs w:val="24"/>
        </w:rPr>
        <w:t>E</w:t>
      </w:r>
    </w:p>
    <w:p w14:paraId="60A8BF76" w14:textId="1E42950D"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2780C775" w14:textId="77777777" w:rsidR="003D115D" w:rsidRPr="003D115D" w:rsidRDefault="003D115D" w:rsidP="00270E6B">
      <w:pPr>
        <w:jc w:val="both"/>
        <w:rPr>
          <w:rFonts w:ascii="Times New Roman" w:hAnsi="Times New Roman" w:cs="Times New Roman"/>
          <w:sz w:val="24"/>
          <w:szCs w:val="24"/>
        </w:rPr>
      </w:pPr>
      <w:r w:rsidRPr="003D115D">
        <w:rPr>
          <w:rFonts w:ascii="Times New Roman" w:hAnsi="Times New Roman" w:cs="Times New Roman"/>
          <w:sz w:val="24"/>
          <w:szCs w:val="24"/>
        </w:rPr>
        <w:t>Number of imaginary frequencies = 0</w:t>
      </w:r>
    </w:p>
    <w:p w14:paraId="12708E07" w14:textId="0644A56B" w:rsidR="003D115D" w:rsidRPr="003D115D" w:rsidRDefault="003D115D" w:rsidP="00270E6B">
      <w:pPr>
        <w:jc w:val="both"/>
        <w:rPr>
          <w:rFonts w:ascii="Times New Roman" w:hAnsi="Times New Roman" w:cs="Times New Roman"/>
          <w:sz w:val="24"/>
          <w:szCs w:val="24"/>
        </w:rPr>
      </w:pPr>
      <w:r w:rsidRPr="003D115D">
        <w:rPr>
          <w:rFonts w:ascii="Times New Roman" w:hAnsi="Times New Roman" w:cs="Times New Roman"/>
          <w:sz w:val="24"/>
          <w:szCs w:val="24"/>
        </w:rPr>
        <w:t>Electronic energy</w:t>
      </w:r>
      <w:r>
        <w:rPr>
          <w:rFonts w:ascii="Times New Roman" w:hAnsi="Times New Roman" w:cs="Times New Roman"/>
          <w:sz w:val="24"/>
          <w:szCs w:val="24"/>
        </w:rPr>
        <w:t xml:space="preserve">: </w:t>
      </w:r>
      <w:r w:rsidRPr="003D115D">
        <w:rPr>
          <w:rFonts w:ascii="Times New Roman" w:hAnsi="Times New Roman" w:cs="Times New Roman"/>
          <w:sz w:val="24"/>
          <w:szCs w:val="24"/>
        </w:rPr>
        <w:t>HF=-3693.0596654</w:t>
      </w:r>
    </w:p>
    <w:p w14:paraId="030550B4" w14:textId="77777777" w:rsidR="003D115D" w:rsidRPr="003D115D" w:rsidRDefault="003D115D" w:rsidP="00270E6B">
      <w:pPr>
        <w:jc w:val="both"/>
        <w:rPr>
          <w:rFonts w:ascii="Times New Roman" w:hAnsi="Times New Roman" w:cs="Times New Roman"/>
          <w:sz w:val="24"/>
          <w:szCs w:val="24"/>
        </w:rPr>
      </w:pPr>
      <w:r w:rsidRPr="003D115D">
        <w:rPr>
          <w:rFonts w:ascii="Times New Roman" w:hAnsi="Times New Roman" w:cs="Times New Roman"/>
          <w:sz w:val="24"/>
          <w:szCs w:val="24"/>
        </w:rPr>
        <w:t>Zero-point correction = 1.045066 (Hartree/Particle)</w:t>
      </w:r>
    </w:p>
    <w:p w14:paraId="7DF5B8AB" w14:textId="77777777" w:rsidR="003D115D" w:rsidRPr="003D115D" w:rsidRDefault="003D115D" w:rsidP="00270E6B">
      <w:pPr>
        <w:jc w:val="both"/>
        <w:rPr>
          <w:rFonts w:ascii="Times New Roman" w:hAnsi="Times New Roman" w:cs="Times New Roman"/>
          <w:sz w:val="24"/>
          <w:szCs w:val="24"/>
        </w:rPr>
      </w:pPr>
      <w:r w:rsidRPr="003D115D">
        <w:rPr>
          <w:rFonts w:ascii="Times New Roman" w:hAnsi="Times New Roman" w:cs="Times New Roman"/>
          <w:sz w:val="24"/>
          <w:szCs w:val="24"/>
        </w:rPr>
        <w:t>Thermal correction to Energy = 1.109842</w:t>
      </w:r>
    </w:p>
    <w:p w14:paraId="56BA6990" w14:textId="77777777" w:rsidR="003D115D" w:rsidRPr="003D115D" w:rsidRDefault="003D115D" w:rsidP="00270E6B">
      <w:pPr>
        <w:jc w:val="both"/>
        <w:rPr>
          <w:rFonts w:ascii="Times New Roman" w:hAnsi="Times New Roman" w:cs="Times New Roman"/>
          <w:sz w:val="24"/>
          <w:szCs w:val="24"/>
        </w:rPr>
      </w:pPr>
      <w:r w:rsidRPr="003D115D">
        <w:rPr>
          <w:rFonts w:ascii="Times New Roman" w:hAnsi="Times New Roman" w:cs="Times New Roman"/>
          <w:sz w:val="24"/>
          <w:szCs w:val="24"/>
        </w:rPr>
        <w:t>Thermal correction to Enthalpy = 1.110786</w:t>
      </w:r>
    </w:p>
    <w:p w14:paraId="4870AA61" w14:textId="77777777" w:rsidR="003D115D" w:rsidRPr="003D115D" w:rsidRDefault="003D115D" w:rsidP="00270E6B">
      <w:pPr>
        <w:jc w:val="both"/>
        <w:rPr>
          <w:rFonts w:ascii="Times New Roman" w:hAnsi="Times New Roman" w:cs="Times New Roman"/>
          <w:sz w:val="24"/>
          <w:szCs w:val="24"/>
        </w:rPr>
      </w:pPr>
      <w:r w:rsidRPr="003D115D">
        <w:rPr>
          <w:rFonts w:ascii="Times New Roman" w:hAnsi="Times New Roman" w:cs="Times New Roman"/>
          <w:sz w:val="24"/>
          <w:szCs w:val="24"/>
        </w:rPr>
        <w:t>Thermal correction to Gibbs Free Energy = 0.944070</w:t>
      </w:r>
    </w:p>
    <w:p w14:paraId="254528C0" w14:textId="77777777" w:rsidR="003D115D" w:rsidRPr="003D115D" w:rsidRDefault="003D115D" w:rsidP="00270E6B">
      <w:pPr>
        <w:jc w:val="both"/>
        <w:rPr>
          <w:rFonts w:ascii="Times New Roman" w:hAnsi="Times New Roman" w:cs="Times New Roman"/>
          <w:sz w:val="24"/>
          <w:szCs w:val="24"/>
        </w:rPr>
      </w:pPr>
      <w:r w:rsidRPr="003D115D">
        <w:rPr>
          <w:rFonts w:ascii="Times New Roman" w:hAnsi="Times New Roman" w:cs="Times New Roman"/>
          <w:sz w:val="24"/>
          <w:szCs w:val="24"/>
        </w:rPr>
        <w:t>Sum of electronic and zero-point Energies = -3692.014599</w:t>
      </w:r>
    </w:p>
    <w:p w14:paraId="69391B99" w14:textId="77777777" w:rsidR="003D115D" w:rsidRPr="003D115D" w:rsidRDefault="003D115D" w:rsidP="00270E6B">
      <w:pPr>
        <w:jc w:val="both"/>
        <w:rPr>
          <w:rFonts w:ascii="Times New Roman" w:hAnsi="Times New Roman" w:cs="Times New Roman"/>
          <w:sz w:val="24"/>
          <w:szCs w:val="24"/>
        </w:rPr>
      </w:pPr>
      <w:r w:rsidRPr="003D115D">
        <w:rPr>
          <w:rFonts w:ascii="Times New Roman" w:hAnsi="Times New Roman" w:cs="Times New Roman"/>
          <w:sz w:val="24"/>
          <w:szCs w:val="24"/>
        </w:rPr>
        <w:t>Sum of electronic and thermal Energies = -3691.949823</w:t>
      </w:r>
    </w:p>
    <w:p w14:paraId="4EE4B238" w14:textId="77777777" w:rsidR="003D115D" w:rsidRPr="003D115D" w:rsidRDefault="003D115D" w:rsidP="00270E6B">
      <w:pPr>
        <w:jc w:val="both"/>
        <w:rPr>
          <w:rFonts w:ascii="Times New Roman" w:hAnsi="Times New Roman" w:cs="Times New Roman"/>
          <w:sz w:val="24"/>
          <w:szCs w:val="24"/>
        </w:rPr>
      </w:pPr>
      <w:r w:rsidRPr="003D115D">
        <w:rPr>
          <w:rFonts w:ascii="Times New Roman" w:hAnsi="Times New Roman" w:cs="Times New Roman"/>
          <w:sz w:val="24"/>
          <w:szCs w:val="24"/>
        </w:rPr>
        <w:t>Sum of electronic and thermal Enthalpies = -3691.948879</w:t>
      </w:r>
    </w:p>
    <w:p w14:paraId="77C33038" w14:textId="3695EEED" w:rsidR="009D77A6" w:rsidRPr="009D77A6" w:rsidRDefault="003D115D" w:rsidP="00270E6B">
      <w:pPr>
        <w:jc w:val="both"/>
        <w:rPr>
          <w:rFonts w:ascii="Times New Roman" w:hAnsi="Times New Roman" w:cs="Times New Roman"/>
          <w:sz w:val="24"/>
          <w:szCs w:val="24"/>
        </w:rPr>
      </w:pPr>
      <w:r w:rsidRPr="003D115D">
        <w:rPr>
          <w:rFonts w:ascii="Times New Roman" w:hAnsi="Times New Roman" w:cs="Times New Roman"/>
          <w:sz w:val="24"/>
          <w:szCs w:val="24"/>
        </w:rPr>
        <w:t>Sum of electronic and thermal Free Energies = -3692.115595</w:t>
      </w:r>
    </w:p>
    <w:p w14:paraId="49041C15" w14:textId="77777777" w:rsidR="00A615FB" w:rsidRPr="00A615FB" w:rsidRDefault="00A615FB" w:rsidP="00270E6B">
      <w:pPr>
        <w:jc w:val="both"/>
        <w:rPr>
          <w:rFonts w:ascii="Times New Roman" w:hAnsi="Times New Roman" w:cs="Times New Roman"/>
          <w:sz w:val="24"/>
          <w:szCs w:val="24"/>
        </w:rPr>
      </w:pPr>
      <w:r w:rsidRPr="00A615FB">
        <w:rPr>
          <w:rFonts w:ascii="Times New Roman" w:hAnsi="Times New Roman" w:cs="Times New Roman"/>
          <w:sz w:val="24"/>
          <w:szCs w:val="24"/>
        </w:rPr>
        <w:lastRenderedPageBreak/>
        <w:t>......................................................................................................................................................</w:t>
      </w:r>
    </w:p>
    <w:p w14:paraId="3DB61CEF" w14:textId="77777777" w:rsidR="00A615FB" w:rsidRPr="00A615FB" w:rsidRDefault="00A615FB" w:rsidP="00270E6B">
      <w:pPr>
        <w:jc w:val="both"/>
        <w:rPr>
          <w:rFonts w:ascii="Times New Roman" w:hAnsi="Times New Roman" w:cs="Times New Roman"/>
          <w:sz w:val="24"/>
          <w:szCs w:val="24"/>
        </w:rPr>
      </w:pPr>
      <w:r w:rsidRPr="00A615FB">
        <w:rPr>
          <w:rFonts w:ascii="Times New Roman" w:hAnsi="Times New Roman" w:cs="Times New Roman"/>
          <w:sz w:val="24"/>
          <w:szCs w:val="24"/>
        </w:rPr>
        <w:t>Cartesian Coordinates</w:t>
      </w:r>
    </w:p>
    <w:p w14:paraId="0E80C55C" w14:textId="77777777" w:rsidR="00A615FB" w:rsidRPr="00A615FB" w:rsidRDefault="00A615FB" w:rsidP="00270E6B">
      <w:pPr>
        <w:jc w:val="both"/>
        <w:rPr>
          <w:rFonts w:ascii="Times New Roman" w:hAnsi="Times New Roman" w:cs="Times New Roman"/>
          <w:sz w:val="24"/>
          <w:szCs w:val="24"/>
        </w:rPr>
      </w:pPr>
      <w:r w:rsidRPr="00A615FB">
        <w:rPr>
          <w:rFonts w:ascii="Times New Roman" w:hAnsi="Times New Roman" w:cs="Times New Roman"/>
          <w:sz w:val="24"/>
          <w:szCs w:val="24"/>
        </w:rPr>
        <w:t>......................................................................................................................................................</w:t>
      </w:r>
    </w:p>
    <w:p w14:paraId="14CEA90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45           0.200610   -0.050698   -1.005168</w:t>
      </w:r>
    </w:p>
    <w:p w14:paraId="5736EF9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26          -4.094213    0.485702    2.093194</w:t>
      </w:r>
    </w:p>
    <w:p w14:paraId="71927EB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1.944432   -0.648444   -0.588812</w:t>
      </w:r>
    </w:p>
    <w:p w14:paraId="1C1362C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0.319740    1.535802    0.824974</w:t>
      </w:r>
    </w:p>
    <w:p w14:paraId="2EC07C2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062467    1.433565   -2.303033</w:t>
      </w:r>
    </w:p>
    <w:p w14:paraId="2966B4B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646415    1.399070   -2.109004</w:t>
      </w:r>
    </w:p>
    <w:p w14:paraId="642E8E5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475253    5.236189   -0.853498</w:t>
      </w:r>
    </w:p>
    <w:p w14:paraId="6917879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989283    6.082809   -1.302330</w:t>
      </w:r>
    </w:p>
    <w:p w14:paraId="46BA23A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885345    0.453736   -1.685024</w:t>
      </w:r>
    </w:p>
    <w:p w14:paraId="6DF63EB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29406    3.380698   -3.773971</w:t>
      </w:r>
    </w:p>
    <w:p w14:paraId="1AD0E12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276002    4.132452   -4.417924</w:t>
      </w:r>
    </w:p>
    <w:p w14:paraId="5A5A539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158568    3.063723    0.294406</w:t>
      </w:r>
    </w:p>
    <w:p w14:paraId="564560B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922062    0.423062    1.116278</w:t>
      </w:r>
    </w:p>
    <w:p w14:paraId="3E9CCB7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190059   -0.293437    0.353816</w:t>
      </w:r>
    </w:p>
    <w:p w14:paraId="20364C6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160024    1.023482    2.367555</w:t>
      </w:r>
    </w:p>
    <w:p w14:paraId="5E1ED44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666425    2.421366   -3.144088</w:t>
      </w:r>
    </w:p>
    <w:p w14:paraId="5FC28A1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38821    1.938196    3.189305</w:t>
      </w:r>
    </w:p>
    <w:p w14:paraId="4538C6E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936661    2.973334    2.881456</w:t>
      </w:r>
    </w:p>
    <w:p w14:paraId="2E33ACB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126869    2.345842   -2.753998</w:t>
      </w:r>
    </w:p>
    <w:p w14:paraId="0F75BAA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203806    2.341676   -2.633480</w:t>
      </w:r>
    </w:p>
    <w:p w14:paraId="328762A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071905    2.374409   -3.336925</w:t>
      </w:r>
    </w:p>
    <w:p w14:paraId="0EE0786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535839    3.118517   -3.978377</w:t>
      </w:r>
    </w:p>
    <w:p w14:paraId="5478228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244255    0.193237    4.796723</w:t>
      </w:r>
    </w:p>
    <w:p w14:paraId="1FD1220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565184   -0.734645    4.004494</w:t>
      </w:r>
    </w:p>
    <w:p w14:paraId="35126A7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026920   -0.304003    2.786022</w:t>
      </w:r>
    </w:p>
    <w:p w14:paraId="1E8B128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502975   -1.012614    2.158307</w:t>
      </w:r>
    </w:p>
    <w:p w14:paraId="585185F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843133    1.394581   -2.744925</w:t>
      </w:r>
    </w:p>
    <w:p w14:paraId="4A8D9A9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5.914189    1.365944   -2.917398</w:t>
      </w:r>
    </w:p>
    <w:p w14:paraId="35716E3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398742    0.492972    3.276591</w:t>
      </w:r>
    </w:p>
    <w:p w14:paraId="5B9E5DD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466596    3.333326   -3.582027</w:t>
      </w:r>
    </w:p>
    <w:p w14:paraId="6582F8D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174735    4.059422   -4.073053</w:t>
      </w:r>
    </w:p>
    <w:p w14:paraId="6C9133F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064143    0.789366    1.921108</w:t>
      </w:r>
    </w:p>
    <w:p w14:paraId="1984294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233368    4.197541   -0.290964</w:t>
      </w:r>
    </w:p>
    <w:p w14:paraId="7E2F933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459085   -0.350441    1.122007</w:t>
      </w:r>
    </w:p>
    <w:p w14:paraId="0230188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080445    5.211444   -0.852270</w:t>
      </w:r>
    </w:p>
    <w:p w14:paraId="0A28A6D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390797    1.532119    4.406289</w:t>
      </w:r>
    </w:p>
    <w:p w14:paraId="5496474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385155    2.036592    1.421710</w:t>
      </w:r>
    </w:p>
    <w:p w14:paraId="2438405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898189    2.373169    0.513913</w:t>
      </w:r>
    </w:p>
    <w:p w14:paraId="1D098CA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361199    3.161534    2.459282</w:t>
      </w:r>
    </w:p>
    <w:p w14:paraId="1265688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787591    2.868626    3.341821</w:t>
      </w:r>
    </w:p>
    <w:p w14:paraId="576749D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380080    3.397235    2.776742</w:t>
      </w:r>
    </w:p>
    <w:p w14:paraId="3089D98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907480    4.065776    2.051621</w:t>
      </w:r>
    </w:p>
    <w:p w14:paraId="336A46D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248064    0.425176   -1.905983</w:t>
      </w:r>
    </w:p>
    <w:p w14:paraId="0F2C6E3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863524   -0.332472   -1.435940</w:t>
      </w:r>
    </w:p>
    <w:p w14:paraId="368BF73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599813    1.404274    3.178536</w:t>
      </w:r>
    </w:p>
    <w:p w14:paraId="3298A3C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559927    1.558856    4.247713</w:t>
      </w:r>
    </w:p>
    <w:p w14:paraId="24D08B4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076697   -1.303225    2.002446</w:t>
      </w:r>
    </w:p>
    <w:p w14:paraId="6F7BBED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499222   -2.248862    1.700172</w:t>
      </w:r>
    </w:p>
    <w:p w14:paraId="79542F3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106820    2.298390    2.181866</w:t>
      </w:r>
    </w:p>
    <w:p w14:paraId="2DA4425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641175    3.256570    2.363569</w:t>
      </w:r>
    </w:p>
    <w:p w14:paraId="1192236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109030    0.247860    2.517805</w:t>
      </w:r>
    </w:p>
    <w:p w14:paraId="2E65F74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521754   -0.627909    2.998737</w:t>
      </w:r>
    </w:p>
    <w:p w14:paraId="18CCEB4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431199    4.111746   -0.274160</w:t>
      </w:r>
    </w:p>
    <w:p w14:paraId="086A3C3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652118    4.073174   -0.309406</w:t>
      </w:r>
    </w:p>
    <w:p w14:paraId="6E94B96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269577    6.322359   -1.470017</w:t>
      </w:r>
    </w:p>
    <w:p w14:paraId="5A99CA2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274646    6.887578   -0.704913</w:t>
      </w:r>
    </w:p>
    <w:p w14:paraId="58ED58A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472562    5.917223   -2.165661</w:t>
      </w:r>
    </w:p>
    <w:p w14:paraId="246E6BF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0.903504    7.025540   -2.015459</w:t>
      </w:r>
    </w:p>
    <w:p w14:paraId="3B2FA04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562911    3.111451    0.271861</w:t>
      </w:r>
    </w:p>
    <w:p w14:paraId="2D25296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140723    2.300820    0.704392</w:t>
      </w:r>
    </w:p>
    <w:p w14:paraId="05B1105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740550    4.272117   -0.277897</w:t>
      </w:r>
    </w:p>
    <w:p w14:paraId="74CC592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134813    4.530980   -1.266151</w:t>
      </w:r>
    </w:p>
    <w:p w14:paraId="5E8529E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186316    3.322085    0.025759</w:t>
      </w:r>
    </w:p>
    <w:p w14:paraId="35A62D3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088581    5.044143    0.417761</w:t>
      </w:r>
    </w:p>
    <w:p w14:paraId="4321285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299936    1.693121    0.908056</w:t>
      </w:r>
    </w:p>
    <w:p w14:paraId="6A16570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003278    2.107223   -0.043341</w:t>
      </w:r>
    </w:p>
    <w:p w14:paraId="76152F7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021818   -0.787386    3.324307</w:t>
      </w:r>
    </w:p>
    <w:p w14:paraId="25CB8BA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439703   -1.255891    4.204230</w:t>
      </w:r>
    </w:p>
    <w:p w14:paraId="0CB8626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127747    2.509677    5.288348</w:t>
      </w:r>
    </w:p>
    <w:p w14:paraId="18A3C4C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698897    2.535620    6.295538</w:t>
      </w:r>
    </w:p>
    <w:p w14:paraId="5DC0414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181470    2.228695    5.394636</w:t>
      </w:r>
    </w:p>
    <w:p w14:paraId="33955C3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090765    3.522404    4.879556</w:t>
      </w:r>
    </w:p>
    <w:p w14:paraId="03FEB95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667716   -0.129550    5.745079</w:t>
      </w:r>
    </w:p>
    <w:p w14:paraId="5E19FE6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424284   -2.175682    4.429280</w:t>
      </w:r>
    </w:p>
    <w:p w14:paraId="2641723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637318   -2.302994    5.493468</w:t>
      </w:r>
    </w:p>
    <w:p w14:paraId="37C65AD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411245   -2.544487    4.239570</w:t>
      </w:r>
    </w:p>
    <w:p w14:paraId="4F97441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119887   -2.815916    3.873505</w:t>
      </w:r>
    </w:p>
    <w:p w14:paraId="791D093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725655   -5.689255    1.190619</w:t>
      </w:r>
    </w:p>
    <w:p w14:paraId="69F7666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509850   -5.899966    0.080827</w:t>
      </w:r>
    </w:p>
    <w:p w14:paraId="5320A57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057340   -4.810607   -0.647674</w:t>
      </w:r>
    </w:p>
    <w:p w14:paraId="267949A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799362   -3.468622   -0.212760</w:t>
      </w:r>
    </w:p>
    <w:p w14:paraId="160A9F8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67503   -3.291187    0.924294</w:t>
      </w:r>
    </w:p>
    <w:p w14:paraId="3097939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450809   -4.367649    1.610651</w:t>
      </w:r>
    </w:p>
    <w:p w14:paraId="420566D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011073   -6.055737   -2.134657</w:t>
      </w:r>
    </w:p>
    <w:p w14:paraId="64460F6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317868   -6.530291    1.742175</w:t>
      </w:r>
    </w:p>
    <w:p w14:paraId="6ECACEF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722867   -6.908697   -0.260750</w:t>
      </w:r>
    </w:p>
    <w:p w14:paraId="7571E78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833908   -5.033337   -1.813972</w:t>
      </w:r>
    </w:p>
    <w:p w14:paraId="2DCC79D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2.364491   -2.384865   -0.967577</w:t>
      </w:r>
    </w:p>
    <w:p w14:paraId="186C004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734578   -2.291692    1.258924</w:t>
      </w:r>
    </w:p>
    <w:p w14:paraId="0254953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165315   -4.197627    2.488289</w:t>
      </w:r>
    </w:p>
    <w:p w14:paraId="01EC3F0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094309   -2.652667   -2.111807</w:t>
      </w:r>
    </w:p>
    <w:p w14:paraId="5F3A112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334360   -3.977624   -2.535042</w:t>
      </w:r>
    </w:p>
    <w:p w14:paraId="51B03B4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465659   -1.838457   -2.719776</w:t>
      </w:r>
    </w:p>
    <w:p w14:paraId="70DF2DF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908288   -4.149445   -3.439365</w:t>
      </w:r>
    </w:p>
    <w:p w14:paraId="3CF363C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260293    1.156271    4.117124</w:t>
      </w:r>
    </w:p>
    <w:p w14:paraId="6046A2E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080861   -1.351714   -2.642487</w:t>
      </w:r>
    </w:p>
    <w:p w14:paraId="10E35B5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330489   -0.971008   -3.927765</w:t>
      </w:r>
    </w:p>
    <w:p w14:paraId="7D331A7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429494   -2.700980   -2.447447</w:t>
      </w:r>
    </w:p>
    <w:p w14:paraId="2C8C85C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395594   -1.897827   -4.973073</w:t>
      </w:r>
    </w:p>
    <w:p w14:paraId="25F5F97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609218    0.054728   -4.133924</w:t>
      </w:r>
    </w:p>
    <w:p w14:paraId="68711F7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360711   -3.629193   -3.488458</w:t>
      </w:r>
    </w:p>
    <w:p w14:paraId="56D0865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720075   -3.055345   -1.465911</w:t>
      </w:r>
    </w:p>
    <w:p w14:paraId="18BDE82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055740   -3.232901   -4.758891</w:t>
      </w:r>
    </w:p>
    <w:p w14:paraId="4881183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717479   -1.568525   -5.957546</w:t>
      </w:r>
    </w:p>
    <w:p w14:paraId="1B8B826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622167   -4.666555   -3.296673</w:t>
      </w:r>
    </w:p>
    <w:p w14:paraId="521568C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116189   -3.953549   -5.568863</w:t>
      </w:r>
    </w:p>
    <w:p w14:paraId="1A61743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040924   -2.042334    0.283037</w:t>
      </w:r>
    </w:p>
    <w:p w14:paraId="27B3EDE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656008   -2.295473    0.463536</w:t>
      </w:r>
    </w:p>
    <w:p w14:paraId="3CBA3F7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204649   -3.399978    1.205654</w:t>
      </w:r>
    </w:p>
    <w:p w14:paraId="5021607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116672   -4.265216    1.790776</w:t>
      </w:r>
    </w:p>
    <w:p w14:paraId="2B7EA3D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485264   -4.022813    1.630331</w:t>
      </w:r>
    </w:p>
    <w:p w14:paraId="345FB36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937976   -2.933354    0.887789</w:t>
      </w:r>
    </w:p>
    <w:p w14:paraId="5671BFB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136123   -3.561358    1.289897</w:t>
      </w:r>
    </w:p>
    <w:p w14:paraId="64D4DF1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774147   -5.123380    2.358831</w:t>
      </w:r>
    </w:p>
    <w:p w14:paraId="5580639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209875   -4.693147    2.081343</w:t>
      </w:r>
    </w:p>
    <w:p w14:paraId="397A05C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497645   -0.882869   -0.516582</w:t>
      </w:r>
    </w:p>
    <w:p w14:paraId="193B8BC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855730   -0.580546   -0.681573</w:t>
      </w:r>
    </w:p>
    <w:p w14:paraId="1C6E939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4.560425   -0.026561   -1.154973</w:t>
      </w:r>
    </w:p>
    <w:p w14:paraId="592094B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7.266711    0.511281   -1.444991</w:t>
      </w:r>
    </w:p>
    <w:p w14:paraId="51F7202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981218    1.072604   -1.923023</w:t>
      </w:r>
    </w:p>
    <w:p w14:paraId="10995DE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333071    1.343499   -2.071113</w:t>
      </w:r>
    </w:p>
    <w:p w14:paraId="66B4F3D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8.327771    0.713204   -1.550866</w:t>
      </w:r>
    </w:p>
    <w:p w14:paraId="46FB2F0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225352    1.698956   -2.382622</w:t>
      </w:r>
    </w:p>
    <w:p w14:paraId="2D4935E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662091    2.191004   -2.662139</w:t>
      </w:r>
    </w:p>
    <w:p w14:paraId="6CA4D40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679324   -1.406747   -0.129534</w:t>
      </w:r>
    </w:p>
    <w:p w14:paraId="0A65E6F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141259   -0.270680   -0.998349</w:t>
      </w:r>
    </w:p>
    <w:p w14:paraId="025B031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1.453103   -1.511780    0.054036</w:t>
      </w:r>
    </w:p>
    <w:p w14:paraId="7891CC3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2.258720    0.446069   -1.507059</w:t>
      </w:r>
    </w:p>
    <w:p w14:paraId="0C542B6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614705   -1.194156   -0.213268</w:t>
      </w:r>
    </w:p>
    <w:p w14:paraId="1412F67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006135   -2.792984    0.781639</w:t>
      </w:r>
    </w:p>
    <w:p w14:paraId="36856B4D" w14:textId="1FBF74E0"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3772346D" w14:textId="15BD1E49" w:rsidR="009D77A6" w:rsidRPr="00884972" w:rsidRDefault="009D77A6" w:rsidP="00270E6B">
      <w:pPr>
        <w:jc w:val="both"/>
        <w:rPr>
          <w:rFonts w:ascii="Times New Roman" w:hAnsi="Times New Roman" w:cs="Times New Roman"/>
          <w:b/>
          <w:bCs/>
          <w:sz w:val="24"/>
          <w:szCs w:val="24"/>
        </w:rPr>
      </w:pPr>
      <w:r w:rsidRPr="00884972">
        <w:rPr>
          <w:rFonts w:ascii="Times New Roman" w:hAnsi="Times New Roman" w:cs="Times New Roman"/>
          <w:b/>
          <w:bCs/>
          <w:sz w:val="24"/>
          <w:szCs w:val="24"/>
        </w:rPr>
        <w:t>E</w:t>
      </w:r>
      <w:r w:rsidRPr="00884972">
        <w:rPr>
          <w:rFonts w:ascii="Times New Roman" w:hAnsi="Times New Roman" w:cs="Times New Roman"/>
          <w:b/>
          <w:bCs/>
          <w:sz w:val="24"/>
          <w:szCs w:val="24"/>
          <w:vertAlign w:val="subscript"/>
        </w:rPr>
        <w:t>1</w:t>
      </w:r>
    </w:p>
    <w:p w14:paraId="6E3F272D" w14:textId="067486E3"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40F3AEA8" w14:textId="77777777" w:rsidR="00884972"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Number of imaginary </w:t>
      </w:r>
      <w:r w:rsidR="00884972" w:rsidRPr="009D77A6">
        <w:rPr>
          <w:rFonts w:ascii="Times New Roman" w:hAnsi="Times New Roman" w:cs="Times New Roman"/>
          <w:sz w:val="24"/>
          <w:szCs w:val="24"/>
        </w:rPr>
        <w:t>frequencies:</w:t>
      </w:r>
      <w:r w:rsidRPr="009D77A6">
        <w:rPr>
          <w:rFonts w:ascii="Times New Roman" w:hAnsi="Times New Roman" w:cs="Times New Roman"/>
          <w:sz w:val="24"/>
          <w:szCs w:val="24"/>
        </w:rPr>
        <w:t xml:space="preserve"> 0 </w:t>
      </w:r>
    </w:p>
    <w:p w14:paraId="07CEE2BC" w14:textId="49A22C07" w:rsidR="009D77A6" w:rsidRPr="009D77A6" w:rsidRDefault="00884972" w:rsidP="00270E6B">
      <w:pPr>
        <w:jc w:val="both"/>
        <w:rPr>
          <w:rFonts w:ascii="Times New Roman" w:hAnsi="Times New Roman" w:cs="Times New Roman"/>
          <w:sz w:val="24"/>
          <w:szCs w:val="24"/>
        </w:rPr>
      </w:pPr>
      <w:r>
        <w:rPr>
          <w:rFonts w:ascii="Times New Roman" w:hAnsi="Times New Roman" w:cs="Times New Roman"/>
          <w:sz w:val="24"/>
          <w:szCs w:val="24"/>
        </w:rPr>
        <w:t xml:space="preserve"> </w:t>
      </w:r>
      <w:r w:rsidR="009D77A6" w:rsidRPr="009D77A6">
        <w:rPr>
          <w:rFonts w:ascii="Times New Roman" w:hAnsi="Times New Roman" w:cs="Times New Roman"/>
          <w:sz w:val="24"/>
          <w:szCs w:val="24"/>
        </w:rPr>
        <w:t>Electronic energy:</w:t>
      </w:r>
      <w:r>
        <w:rPr>
          <w:rFonts w:ascii="Times New Roman" w:hAnsi="Times New Roman" w:cs="Times New Roman"/>
          <w:sz w:val="24"/>
          <w:szCs w:val="24"/>
        </w:rPr>
        <w:t xml:space="preserve"> </w:t>
      </w:r>
      <w:r w:rsidR="009D77A6" w:rsidRPr="009D77A6">
        <w:rPr>
          <w:rFonts w:ascii="Times New Roman" w:hAnsi="Times New Roman" w:cs="Times New Roman"/>
          <w:sz w:val="24"/>
          <w:szCs w:val="24"/>
        </w:rPr>
        <w:t>HF</w:t>
      </w:r>
      <w:r>
        <w:rPr>
          <w:rFonts w:ascii="Times New Roman" w:hAnsi="Times New Roman" w:cs="Times New Roman"/>
          <w:sz w:val="24"/>
          <w:szCs w:val="24"/>
        </w:rPr>
        <w:t xml:space="preserve"> </w:t>
      </w:r>
      <w:r w:rsidR="009D77A6" w:rsidRPr="009D77A6">
        <w:rPr>
          <w:rFonts w:ascii="Times New Roman" w:hAnsi="Times New Roman" w:cs="Times New Roman"/>
          <w:sz w:val="24"/>
          <w:szCs w:val="24"/>
        </w:rPr>
        <w:t>=</w:t>
      </w:r>
      <w:r>
        <w:rPr>
          <w:rFonts w:ascii="Times New Roman" w:hAnsi="Times New Roman" w:cs="Times New Roman"/>
          <w:sz w:val="24"/>
          <w:szCs w:val="24"/>
        </w:rPr>
        <w:t xml:space="preserve"> </w:t>
      </w:r>
      <w:r w:rsidR="009D77A6" w:rsidRPr="009D77A6">
        <w:rPr>
          <w:rFonts w:ascii="Times New Roman" w:hAnsi="Times New Roman" w:cs="Times New Roman"/>
          <w:sz w:val="24"/>
          <w:szCs w:val="24"/>
        </w:rPr>
        <w:t>-3769.5041674</w:t>
      </w:r>
    </w:p>
    <w:p w14:paraId="26DD03AA" w14:textId="3FA0A9A2"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Zero-point correction</w:t>
      </w:r>
      <w:r w:rsidR="00884972">
        <w:rPr>
          <w:rFonts w:ascii="Times New Roman" w:hAnsi="Times New Roman" w:cs="Times New Roman"/>
          <w:sz w:val="24"/>
          <w:szCs w:val="24"/>
        </w:rPr>
        <w:t xml:space="preserve"> </w:t>
      </w:r>
      <w:r w:rsidRPr="009D77A6">
        <w:rPr>
          <w:rFonts w:ascii="Times New Roman" w:hAnsi="Times New Roman" w:cs="Times New Roman"/>
          <w:sz w:val="24"/>
          <w:szCs w:val="24"/>
        </w:rPr>
        <w:t>= 1.071312 (Hartree/Particle)</w:t>
      </w:r>
    </w:p>
    <w:p w14:paraId="07E26189" w14:textId="3FD1B3C5"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Thermal correction to Energy</w:t>
      </w:r>
      <w:r w:rsidR="00884972">
        <w:rPr>
          <w:rFonts w:ascii="Times New Roman" w:hAnsi="Times New Roman" w:cs="Times New Roman"/>
          <w:sz w:val="24"/>
          <w:szCs w:val="24"/>
        </w:rPr>
        <w:t xml:space="preserve"> = 1</w:t>
      </w:r>
      <w:r w:rsidRPr="009D77A6">
        <w:rPr>
          <w:rFonts w:ascii="Times New Roman" w:hAnsi="Times New Roman" w:cs="Times New Roman"/>
          <w:sz w:val="24"/>
          <w:szCs w:val="24"/>
        </w:rPr>
        <w:t>.138253</w:t>
      </w:r>
    </w:p>
    <w:p w14:paraId="12C470E8" w14:textId="6524DFF2"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Thermal correction to Enthalpy</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1.139197</w:t>
      </w:r>
    </w:p>
    <w:p w14:paraId="152C273C" w14:textId="420E5A86"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Thermal correction to Gibbs Free Energy</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0.969198</w:t>
      </w:r>
    </w:p>
    <w:p w14:paraId="59E9F00D" w14:textId="00C3D204"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zero-point Energies</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3768.432856</w:t>
      </w:r>
    </w:p>
    <w:p w14:paraId="7EAB18F5" w14:textId="102BF262"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thermal Energies</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3768.365914</w:t>
      </w:r>
    </w:p>
    <w:p w14:paraId="04E960F9" w14:textId="60E14F1F"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thermal Enthalpies</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3768.364970</w:t>
      </w:r>
    </w:p>
    <w:p w14:paraId="0839EE94" w14:textId="0CAA736C"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thermal Free Energies</w:t>
      </w:r>
      <w:r w:rsidR="00E93A91">
        <w:rPr>
          <w:rFonts w:ascii="Times New Roman" w:hAnsi="Times New Roman" w:cs="Times New Roman"/>
          <w:sz w:val="24"/>
          <w:szCs w:val="24"/>
        </w:rPr>
        <w:t xml:space="preserve"> </w:t>
      </w:r>
      <w:r w:rsidR="00E93A91" w:rsidRPr="009D77A6">
        <w:rPr>
          <w:rFonts w:ascii="Times New Roman" w:hAnsi="Times New Roman" w:cs="Times New Roman"/>
          <w:sz w:val="24"/>
          <w:szCs w:val="24"/>
        </w:rPr>
        <w:t>= -</w:t>
      </w:r>
      <w:r w:rsidRPr="009D77A6">
        <w:rPr>
          <w:rFonts w:ascii="Times New Roman" w:hAnsi="Times New Roman" w:cs="Times New Roman"/>
          <w:sz w:val="24"/>
          <w:szCs w:val="24"/>
        </w:rPr>
        <w:t>3768.534969</w:t>
      </w:r>
    </w:p>
    <w:p w14:paraId="2C587DDB" w14:textId="77777777" w:rsidR="00E93A91" w:rsidRPr="00E93A91" w:rsidRDefault="00E93A91" w:rsidP="00270E6B">
      <w:pPr>
        <w:jc w:val="both"/>
        <w:rPr>
          <w:rFonts w:ascii="Times New Roman" w:hAnsi="Times New Roman" w:cs="Times New Roman"/>
          <w:sz w:val="24"/>
          <w:szCs w:val="24"/>
        </w:rPr>
      </w:pPr>
      <w:r w:rsidRPr="00E93A91">
        <w:rPr>
          <w:rFonts w:ascii="Times New Roman" w:hAnsi="Times New Roman" w:cs="Times New Roman"/>
          <w:sz w:val="24"/>
          <w:szCs w:val="24"/>
        </w:rPr>
        <w:t>......................................................................................................................................................</w:t>
      </w:r>
    </w:p>
    <w:p w14:paraId="59E1118D" w14:textId="77777777" w:rsidR="00E93A91" w:rsidRPr="00E93A91" w:rsidRDefault="00E93A91" w:rsidP="00270E6B">
      <w:pPr>
        <w:jc w:val="both"/>
        <w:rPr>
          <w:rFonts w:ascii="Times New Roman" w:hAnsi="Times New Roman" w:cs="Times New Roman"/>
          <w:sz w:val="24"/>
          <w:szCs w:val="24"/>
        </w:rPr>
      </w:pPr>
      <w:r w:rsidRPr="00E93A91">
        <w:rPr>
          <w:rFonts w:ascii="Times New Roman" w:hAnsi="Times New Roman" w:cs="Times New Roman"/>
          <w:sz w:val="24"/>
          <w:szCs w:val="24"/>
        </w:rPr>
        <w:t>Cartesian Coordinates</w:t>
      </w:r>
    </w:p>
    <w:p w14:paraId="2A6B23A4" w14:textId="77777777" w:rsidR="00E93A91" w:rsidRPr="00E93A91" w:rsidRDefault="00E93A91" w:rsidP="00270E6B">
      <w:pPr>
        <w:jc w:val="both"/>
        <w:rPr>
          <w:rFonts w:ascii="Times New Roman" w:hAnsi="Times New Roman" w:cs="Times New Roman"/>
          <w:sz w:val="24"/>
          <w:szCs w:val="24"/>
        </w:rPr>
      </w:pPr>
      <w:r w:rsidRPr="00E93A91">
        <w:rPr>
          <w:rFonts w:ascii="Times New Roman" w:hAnsi="Times New Roman" w:cs="Times New Roman"/>
          <w:sz w:val="24"/>
          <w:szCs w:val="24"/>
        </w:rPr>
        <w:t>......................................................................................................................................................</w:t>
      </w:r>
    </w:p>
    <w:p w14:paraId="2CE4045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45           0.425031   -0.204496    0.131269</w:t>
      </w:r>
    </w:p>
    <w:p w14:paraId="428859B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26          -4.733282   -0.118470   -1.079468</w:t>
      </w:r>
    </w:p>
    <w:p w14:paraId="03E6E44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1.368590   -1.346052   -0.637896</w:t>
      </w:r>
    </w:p>
    <w:p w14:paraId="4BD12C7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0.805995    1.831781    0.628306</w:t>
      </w:r>
    </w:p>
    <w:p w14:paraId="32A4EBC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256000   -0.217694   -2.809490</w:t>
      </w:r>
    </w:p>
    <w:p w14:paraId="7BF579B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548191    0.404442   -1.802610</w:t>
      </w:r>
    </w:p>
    <w:p w14:paraId="134A840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953481    5.328046   -0.551561</w:t>
      </w:r>
    </w:p>
    <w:p w14:paraId="2CB886D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637038    6.125301   -0.834731</w:t>
      </w:r>
    </w:p>
    <w:p w14:paraId="3E1AC99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221248   -1.189879   -2.439005</w:t>
      </w:r>
    </w:p>
    <w:p w14:paraId="24B38E2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854612    1.094189   -4.560543</w:t>
      </w:r>
    </w:p>
    <w:p w14:paraId="1760424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980820    1.349605   -5.608389</w:t>
      </w:r>
    </w:p>
    <w:p w14:paraId="62DBAA2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193416    3.291943    0.178500</w:t>
      </w:r>
    </w:p>
    <w:p w14:paraId="201ABC5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251599   -1.130028   -2.813545</w:t>
      </w:r>
    </w:p>
    <w:p w14:paraId="3CB8DF6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921812   -2.125577   -3.070086</w:t>
      </w:r>
    </w:p>
    <w:p w14:paraId="1B5E4A6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449024    2.209038    2.297986</w:t>
      </w:r>
    </w:p>
    <w:p w14:paraId="0B5A2EA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103152    0.112046   -4.195026</w:t>
      </w:r>
    </w:p>
    <w:p w14:paraId="1DBCD4E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25611    3.529573    2.743426</w:t>
      </w:r>
    </w:p>
    <w:p w14:paraId="70413F2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277555    4.357673    2.135960</w:t>
      </w:r>
    </w:p>
    <w:p w14:paraId="122141D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462194    1.353801   -2.216934</w:t>
      </w:r>
    </w:p>
    <w:p w14:paraId="20E8B53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088588    1.847742   -1.490906</w:t>
      </w:r>
    </w:p>
    <w:p w14:paraId="1A7C06F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01864   -0.575941   -5.145508</w:t>
      </w:r>
    </w:p>
    <w:p w14:paraId="23234C3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780505   -0.336984   -6.198379</w:t>
      </w:r>
    </w:p>
    <w:p w14:paraId="1C2F3C0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716439    2.714366    4.727013</w:t>
      </w:r>
    </w:p>
    <w:p w14:paraId="5B1DFFC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557224    1.393208    4.306099</w:t>
      </w:r>
    </w:p>
    <w:p w14:paraId="28E95F9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911868    1.153883    3.086883</w:t>
      </w:r>
    </w:p>
    <w:p w14:paraId="1C04DA7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763271    0.137502    2.752271</w:t>
      </w:r>
    </w:p>
    <w:p w14:paraId="013E642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09501   -1.539885   -4.755681</w:t>
      </w:r>
    </w:p>
    <w:p w14:paraId="5193BF0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404700   -2.060872   -5.498596</w:t>
      </w:r>
    </w:p>
    <w:p w14:paraId="2C1400C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486687    0.870665    0.719323</w:t>
      </w:r>
    </w:p>
    <w:p w14:paraId="166EAF0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15333    1.696474   -3.585289</w:t>
      </w:r>
    </w:p>
    <w:p w14:paraId="2F3E80F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356187    2.443663   -3.855984</w:t>
      </w:r>
    </w:p>
    <w:p w14:paraId="0BE6EF4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3.241988    0.768465    0.028497</w:t>
      </w:r>
    </w:p>
    <w:p w14:paraId="3577602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030915    4.789600    0.742246</w:t>
      </w:r>
    </w:p>
    <w:p w14:paraId="3FB153D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958949   -0.642033   -0.133013</w:t>
      </w:r>
    </w:p>
    <w:p w14:paraId="10EA79D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021552    4.867611   -1.484169</w:t>
      </w:r>
    </w:p>
    <w:p w14:paraId="0E50BD9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251314    3.794465    3.962994</w:t>
      </w:r>
    </w:p>
    <w:p w14:paraId="4A86223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370287    1.917451   -0.407054</w:t>
      </w:r>
    </w:p>
    <w:p w14:paraId="16DAB7E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027923    1.729490   -1.430630</w:t>
      </w:r>
    </w:p>
    <w:p w14:paraId="5FCEB7D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093490    3.264808   -0.335561</w:t>
      </w:r>
    </w:p>
    <w:p w14:paraId="186EBA0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383810    3.500365    0.690558</w:t>
      </w:r>
    </w:p>
    <w:p w14:paraId="6AE33DA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997751    3.236489   -0.948769</w:t>
      </w:r>
    </w:p>
    <w:p w14:paraId="2AC07EA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458654    4.075561   -0.694390</w:t>
      </w:r>
    </w:p>
    <w:p w14:paraId="35C821B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983316   -1.843744   -3.387037</w:t>
      </w:r>
    </w:p>
    <w:p w14:paraId="59C1464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720791   -2.579001   -3.087653</w:t>
      </w:r>
    </w:p>
    <w:p w14:paraId="66B2473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480829    0.605545   -1.920937</w:t>
      </w:r>
    </w:p>
    <w:p w14:paraId="6062197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228457    1.157088   -1.368256</w:t>
      </w:r>
    </w:p>
    <w:p w14:paraId="2E789F7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069316   -1.373603    0.413789</w:t>
      </w:r>
    </w:p>
    <w:p w14:paraId="648A3D8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166381   -2.448526    0.419200</w:t>
      </w:r>
    </w:p>
    <w:p w14:paraId="2667E8D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352250    1.162847   -2.593167</w:t>
      </w:r>
    </w:p>
    <w:p w14:paraId="7B5D71A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102637    2.212651   -2.650738</w:t>
      </w:r>
    </w:p>
    <w:p w14:paraId="4ADDE7D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420548   -0.811953   -2.063367</w:t>
      </w:r>
    </w:p>
    <w:p w14:paraId="3E12EFC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114888   -1.522565   -1.637221</w:t>
      </w:r>
    </w:p>
    <w:p w14:paraId="7786721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143083    3.844047   -1.103871</w:t>
      </w:r>
    </w:p>
    <w:p w14:paraId="7BD5099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559524    3.465271   -1.837384</w:t>
      </w:r>
    </w:p>
    <w:p w14:paraId="36DEE41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47477    5.443934   -2.875876</w:t>
      </w:r>
    </w:p>
    <w:p w14:paraId="1FE028C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876539    4.647398   -3.623732</w:t>
      </w:r>
    </w:p>
    <w:p w14:paraId="75895AD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825357    6.053391   -3.104688</w:t>
      </w:r>
    </w:p>
    <w:p w14:paraId="316FEB2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062886    6.080226   -2.994096</w:t>
      </w:r>
    </w:p>
    <w:p w14:paraId="2D9D6F1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148706    3.765644    1.092418</w:t>
      </w:r>
    </w:p>
    <w:p w14:paraId="0BBCA8F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206443    3.330387    2.085265</w:t>
      </w:r>
    </w:p>
    <w:p w14:paraId="5FAAE81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079340    5.273670    1.713799</w:t>
      </w:r>
    </w:p>
    <w:p w14:paraId="3A979F5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2.829308    4.997013    2.741146</w:t>
      </w:r>
    </w:p>
    <w:p w14:paraId="65C7A6C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192358    6.360873    1.670720</w:t>
      </w:r>
    </w:p>
    <w:p w14:paraId="37566E5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058409    4.835702    1.483309</w:t>
      </w:r>
    </w:p>
    <w:p w14:paraId="09D4137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589092    0.093722   -3.140775</w:t>
      </w:r>
    </w:p>
    <w:p w14:paraId="27FA97F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660686    0.188492   -3.682540</w:t>
      </w:r>
    </w:p>
    <w:p w14:paraId="53A598C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994164   -0.439811    0.950795</w:t>
      </w:r>
    </w:p>
    <w:p w14:paraId="12E207C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947849   -0.679632    1.399464</w:t>
      </w:r>
    </w:p>
    <w:p w14:paraId="0450DA6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422616    5.210561    4.454877</w:t>
      </w:r>
    </w:p>
    <w:p w14:paraId="2CD6452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755454    5.416108    5.299923</w:t>
      </w:r>
    </w:p>
    <w:p w14:paraId="3326DBE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196524    5.936144    3.669386</w:t>
      </w:r>
    </w:p>
    <w:p w14:paraId="74D0043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445317    5.391032    4.800747</w:t>
      </w:r>
    </w:p>
    <w:p w14:paraId="6B3F7CA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215544    2.912591    5.672709</w:t>
      </w:r>
    </w:p>
    <w:p w14:paraId="7D9D696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055165    0.239040    5.140835</w:t>
      </w:r>
    </w:p>
    <w:p w14:paraId="1AE0AB4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701511    0.580696    5.952925</w:t>
      </w:r>
    </w:p>
    <w:p w14:paraId="38183C3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625086   -0.470531    4.531571</w:t>
      </w:r>
    </w:p>
    <w:p w14:paraId="14CB711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219057   -0.308321    5.592694</w:t>
      </w:r>
    </w:p>
    <w:p w14:paraId="5BBD2D2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39270   -4.523516    3.808871</w:t>
      </w:r>
    </w:p>
    <w:p w14:paraId="037B2AA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585766   -5.405338    2.784534</w:t>
      </w:r>
    </w:p>
    <w:p w14:paraId="27204CE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458158   -4.957334    1.442604</w:t>
      </w:r>
    </w:p>
    <w:p w14:paraId="1D339DB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18475   -3.563131    1.143878</w:t>
      </w:r>
    </w:p>
    <w:p w14:paraId="6035BD0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96468   -2.685462    2.227653</w:t>
      </w:r>
    </w:p>
    <w:p w14:paraId="08A2CAE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995171   -3.148102    3.522985</w:t>
      </w:r>
    </w:p>
    <w:p w14:paraId="684EF3A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026334   -6.918941    0.643643</w:t>
      </w:r>
    </w:p>
    <w:p w14:paraId="37E74C6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925543   -4.877657    4.830714</w:t>
      </w:r>
    </w:p>
    <w:p w14:paraId="3F6ADE5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466899   -6.465669    2.987501</w:t>
      </w:r>
    </w:p>
    <w:p w14:paraId="01E1728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141591   -5.866749    0.400466</w:t>
      </w:r>
    </w:p>
    <w:p w14:paraId="40F439C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435510   -3.124160   -0.211997</w:t>
      </w:r>
    </w:p>
    <w:p w14:paraId="7458733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063592   -1.636668    2.028724</w:t>
      </w:r>
    </w:p>
    <w:p w14:paraId="0049B8A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206903   -2.449697    4.325388</w:t>
      </w:r>
    </w:p>
    <w:p w14:paraId="273D182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092660   -4.047738   -1.184328</w:t>
      </w:r>
    </w:p>
    <w:p w14:paraId="6DD4B9A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0.962567   -5.420991   -0.885796</w:t>
      </w:r>
    </w:p>
    <w:p w14:paraId="14E3455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883078   -3.717319   -2.192668</w:t>
      </w:r>
    </w:p>
    <w:p w14:paraId="6DE6DB7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699945   -6.113323   -1.678573</w:t>
      </w:r>
    </w:p>
    <w:p w14:paraId="4C7E300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990264    1.791670    0.970957</w:t>
      </w:r>
    </w:p>
    <w:p w14:paraId="2006826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49435   -1.833064   -0.347059</w:t>
      </w:r>
    </w:p>
    <w:p w14:paraId="34C5397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650465   -1.730055   -1.333679</w:t>
      </w:r>
    </w:p>
    <w:p w14:paraId="0D39EC0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27945   -3.023264    0.398342</w:t>
      </w:r>
    </w:p>
    <w:p w14:paraId="0220E76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562222   -2.766324   -1.574168</w:t>
      </w:r>
    </w:p>
    <w:p w14:paraId="4359C42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718013   -0.837697   -1.944604</w:t>
      </w:r>
    </w:p>
    <w:p w14:paraId="65C75B1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534218   -4.059301    0.168482</w:t>
      </w:r>
    </w:p>
    <w:p w14:paraId="2BFF994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889258   -3.171716    1.176833</w:t>
      </w:r>
    </w:p>
    <w:p w14:paraId="07A799D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506605   -3.939393   -0.828860</w:t>
      </w:r>
    </w:p>
    <w:p w14:paraId="43C5F2F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317913   -2.643921   -2.345199</w:t>
      </w:r>
    </w:p>
    <w:p w14:paraId="1C08005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473519   -4.964465    0.766754</w:t>
      </w:r>
    </w:p>
    <w:p w14:paraId="7A0121E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212726   -4.743598   -1.009394</w:t>
      </w:r>
    </w:p>
    <w:p w14:paraId="187E8C2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997150   -0.924644    0.297627</w:t>
      </w:r>
    </w:p>
    <w:p w14:paraId="49D2DFE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051468   -1.492025    1.185944</w:t>
      </w:r>
    </w:p>
    <w:p w14:paraId="39E360F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241807   -2.769607    1.725882</w:t>
      </w:r>
    </w:p>
    <w:p w14:paraId="630B3C8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357624   -3.519812    1.370856</w:t>
      </w:r>
    </w:p>
    <w:p w14:paraId="411E7A6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7.280082   -2.984387    0.471592</w:t>
      </w:r>
    </w:p>
    <w:p w14:paraId="494AE6C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7.105097   -1.702171   -0.053602</w:t>
      </w:r>
    </w:p>
    <w:p w14:paraId="5984824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490315   -3.158228    2.402034</w:t>
      </w:r>
    </w:p>
    <w:p w14:paraId="4B871F7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501878   -4.514478    1.778542</w:t>
      </w:r>
    </w:p>
    <w:p w14:paraId="19CFA04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8.148038   -3.564563    0.174838</w:t>
      </w:r>
    </w:p>
    <w:p w14:paraId="4D44A18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808099    0.453705   -0.202984</w:t>
      </w:r>
    </w:p>
    <w:p w14:paraId="5CF59AC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811388    1.141826   -0.897747</w:t>
      </w:r>
    </w:p>
    <w:p w14:paraId="55406D6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577742    1.129118    0.003761</w:t>
      </w:r>
    </w:p>
    <w:p w14:paraId="23B12A4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608239    2.440644   -1.362939</w:t>
      </w:r>
    </w:p>
    <w:p w14:paraId="5EB0ED2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378289    2.436613   -0.471048</w:t>
      </w:r>
    </w:p>
    <w:p w14:paraId="4486731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391685    3.097007   -1.149302</w:t>
      </w:r>
    </w:p>
    <w:p w14:paraId="74FB151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7.411585    2.945896   -1.889756</w:t>
      </w:r>
    </w:p>
    <w:p w14:paraId="5F6539B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431040    2.922463   -0.273847</w:t>
      </w:r>
    </w:p>
    <w:p w14:paraId="496344C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240772    4.111636   -1.502076</w:t>
      </w:r>
    </w:p>
    <w:p w14:paraId="0053058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827892   -0.770581    1.525465</w:t>
      </w:r>
    </w:p>
    <w:p w14:paraId="0C06CC9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478615    0.449384    0.675699</w:t>
      </w:r>
    </w:p>
    <w:p w14:paraId="7BE4064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3.107854   -1.070828    2.477969</w:t>
      </w:r>
    </w:p>
    <w:p w14:paraId="75D12A2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2.315964    0.874546    0.620933</w:t>
      </w:r>
    </w:p>
    <w:p w14:paraId="744ABB0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843629   -1.321336   -0.748447</w:t>
      </w:r>
    </w:p>
    <w:p w14:paraId="71F724C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773244    0.674653   -1.069302</w:t>
      </w:r>
    </w:p>
    <w:p w14:paraId="314A1F7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0.484207   -0.761097    2.309826</w:t>
      </w:r>
    </w:p>
    <w:p w14:paraId="03A6BF6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137122   -1.645983    2.494599</w:t>
      </w:r>
    </w:p>
    <w:p w14:paraId="2F088BD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457602   -0.799805    2.482184</w:t>
      </w:r>
    </w:p>
    <w:p w14:paraId="75EA436C" w14:textId="22F0F383"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37297188" w14:textId="1F2CC06F" w:rsidR="009D77A6" w:rsidRPr="00E93A91" w:rsidRDefault="009D77A6" w:rsidP="00270E6B">
      <w:pPr>
        <w:jc w:val="both"/>
        <w:rPr>
          <w:rFonts w:ascii="Times New Roman" w:hAnsi="Times New Roman" w:cs="Times New Roman"/>
          <w:b/>
          <w:bCs/>
          <w:sz w:val="24"/>
          <w:szCs w:val="24"/>
        </w:rPr>
      </w:pPr>
      <w:r w:rsidRPr="00E93A91">
        <w:rPr>
          <w:rFonts w:ascii="Times New Roman" w:hAnsi="Times New Roman" w:cs="Times New Roman"/>
          <w:b/>
          <w:bCs/>
          <w:sz w:val="24"/>
          <w:szCs w:val="24"/>
        </w:rPr>
        <w:t>E</w:t>
      </w:r>
      <w:r w:rsidRPr="00E93A91">
        <w:rPr>
          <w:rFonts w:ascii="Times New Roman" w:hAnsi="Times New Roman" w:cs="Times New Roman"/>
          <w:b/>
          <w:bCs/>
          <w:sz w:val="24"/>
          <w:szCs w:val="24"/>
          <w:vertAlign w:val="subscript"/>
        </w:rPr>
        <w:t>2</w:t>
      </w:r>
    </w:p>
    <w:p w14:paraId="1C826352" w14:textId="3C8A5BCF"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00B3CE45" w14:textId="77777777" w:rsidR="00E93A91"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Number of imaginary </w:t>
      </w:r>
      <w:r w:rsidR="00E93A91" w:rsidRPr="009D77A6">
        <w:rPr>
          <w:rFonts w:ascii="Times New Roman" w:hAnsi="Times New Roman" w:cs="Times New Roman"/>
          <w:sz w:val="24"/>
          <w:szCs w:val="24"/>
        </w:rPr>
        <w:t>frequencies:</w:t>
      </w:r>
      <w:r w:rsidRPr="009D77A6">
        <w:rPr>
          <w:rFonts w:ascii="Times New Roman" w:hAnsi="Times New Roman" w:cs="Times New Roman"/>
          <w:sz w:val="24"/>
          <w:szCs w:val="24"/>
        </w:rPr>
        <w:t xml:space="preserve"> 0</w:t>
      </w:r>
    </w:p>
    <w:p w14:paraId="5128F337" w14:textId="47A42BE2"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Electronic energy: HF</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3769.4832103</w:t>
      </w:r>
    </w:p>
    <w:p w14:paraId="2B076830" w14:textId="71827E08"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Zero-point correction</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1.070782 (Hartree/Particle)</w:t>
      </w:r>
    </w:p>
    <w:p w14:paraId="5634BFCB" w14:textId="7EF7D66C"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Thermal correction to Energy</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1.138257</w:t>
      </w:r>
    </w:p>
    <w:p w14:paraId="40AEBE17" w14:textId="58CFDBAA"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Thermal correction to Enthalpy</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1.139201</w:t>
      </w:r>
    </w:p>
    <w:p w14:paraId="0ABF4F0D" w14:textId="178F3F13"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Thermal correction to Gibbs Free Energy</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0.966838</w:t>
      </w:r>
    </w:p>
    <w:p w14:paraId="68485F44" w14:textId="66A9B13A"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zero-point Energies</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3768.412429</w:t>
      </w:r>
    </w:p>
    <w:p w14:paraId="3B7BA0B9" w14:textId="42F45C52"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thermal Energies</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xml:space="preserve"> -3768.344953</w:t>
      </w:r>
    </w:p>
    <w:p w14:paraId="10D1BE10" w14:textId="6B057AB4"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thermal Enthalpies</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3768.344009</w:t>
      </w:r>
    </w:p>
    <w:p w14:paraId="59753205" w14:textId="55C24458"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thermal Free Energies</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3768.516372</w:t>
      </w:r>
    </w:p>
    <w:p w14:paraId="0325B74A" w14:textId="77777777" w:rsidR="00E93A91" w:rsidRPr="00E93A91" w:rsidRDefault="00E93A91" w:rsidP="00270E6B">
      <w:pPr>
        <w:jc w:val="both"/>
        <w:rPr>
          <w:rFonts w:ascii="Times New Roman" w:hAnsi="Times New Roman" w:cs="Times New Roman"/>
          <w:sz w:val="24"/>
          <w:szCs w:val="24"/>
        </w:rPr>
      </w:pPr>
      <w:r w:rsidRPr="00E93A91">
        <w:rPr>
          <w:rFonts w:ascii="Times New Roman" w:hAnsi="Times New Roman" w:cs="Times New Roman"/>
          <w:sz w:val="24"/>
          <w:szCs w:val="24"/>
        </w:rPr>
        <w:t>......................................................................................................................................................</w:t>
      </w:r>
    </w:p>
    <w:p w14:paraId="58F5546B" w14:textId="77777777" w:rsidR="00E93A91" w:rsidRPr="00E93A91" w:rsidRDefault="00E93A91" w:rsidP="00270E6B">
      <w:pPr>
        <w:jc w:val="both"/>
        <w:rPr>
          <w:rFonts w:ascii="Times New Roman" w:hAnsi="Times New Roman" w:cs="Times New Roman"/>
          <w:sz w:val="24"/>
          <w:szCs w:val="24"/>
        </w:rPr>
      </w:pPr>
      <w:r w:rsidRPr="00E93A91">
        <w:rPr>
          <w:rFonts w:ascii="Times New Roman" w:hAnsi="Times New Roman" w:cs="Times New Roman"/>
          <w:sz w:val="24"/>
          <w:szCs w:val="24"/>
        </w:rPr>
        <w:t>Cartesian Coordinates</w:t>
      </w:r>
    </w:p>
    <w:p w14:paraId="56B4721A" w14:textId="77777777" w:rsidR="00E93A91" w:rsidRPr="00E93A91" w:rsidRDefault="00E93A91" w:rsidP="00270E6B">
      <w:pPr>
        <w:jc w:val="both"/>
        <w:rPr>
          <w:rFonts w:ascii="Times New Roman" w:hAnsi="Times New Roman" w:cs="Times New Roman"/>
          <w:sz w:val="24"/>
          <w:szCs w:val="24"/>
        </w:rPr>
      </w:pPr>
      <w:r w:rsidRPr="00E93A91">
        <w:rPr>
          <w:rFonts w:ascii="Times New Roman" w:hAnsi="Times New Roman" w:cs="Times New Roman"/>
          <w:sz w:val="24"/>
          <w:szCs w:val="24"/>
        </w:rPr>
        <w:t>......................................................................................................................................................</w:t>
      </w:r>
    </w:p>
    <w:p w14:paraId="3FDC000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45           0.101242    0.595262   -0.808152</w:t>
      </w:r>
    </w:p>
    <w:p w14:paraId="75F97B8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26          -4.160783   -2.078103    0.457147</w:t>
      </w:r>
    </w:p>
    <w:p w14:paraId="7F05BFA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5          -0.725862   -1.498833   -0.458495</w:t>
      </w:r>
    </w:p>
    <w:p w14:paraId="1A95D45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1.395415    1.633357    0.781886</w:t>
      </w:r>
    </w:p>
    <w:p w14:paraId="00FEE3E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41492   -0.734263   -2.847070</w:t>
      </w:r>
    </w:p>
    <w:p w14:paraId="4D79921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194322    0.531099   -2.354568</w:t>
      </w:r>
    </w:p>
    <w:p w14:paraId="4BE59A2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537143    5.949316   -0.811174</w:t>
      </w:r>
    </w:p>
    <w:p w14:paraId="42569DE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513440    6.949198   -1.237228</w:t>
      </w:r>
    </w:p>
    <w:p w14:paraId="0FF4B6C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380691   -1.913515   -2.102980</w:t>
      </w:r>
    </w:p>
    <w:p w14:paraId="3A14E6E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687475    0.364954   -4.772274</w:t>
      </w:r>
    </w:p>
    <w:p w14:paraId="4EEB1A5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239339    0.304641   -5.705343</w:t>
      </w:r>
    </w:p>
    <w:p w14:paraId="2C5F319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590477    3.375179    0.267832</w:t>
      </w:r>
    </w:p>
    <w:p w14:paraId="5AFE0C2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823512   -3.351504   -1.035313</w:t>
      </w:r>
    </w:p>
    <w:p w14:paraId="5F24102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255921   -4.180337   -1.430882</w:t>
      </w:r>
    </w:p>
    <w:p w14:paraId="058C6A8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47224    1.760577    2.548143</w:t>
      </w:r>
    </w:p>
    <w:p w14:paraId="76E0A0E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364233   -0.830091   -4.077683</w:t>
      </w:r>
    </w:p>
    <w:p w14:paraId="2288A2A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701728    2.571691    3.412112</w:t>
      </w:r>
    </w:p>
    <w:p w14:paraId="6ED5462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537586    3.146251    3.028561</w:t>
      </w:r>
    </w:p>
    <w:p w14:paraId="06F1EDD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538761    1.667913   -3.059654</w:t>
      </w:r>
    </w:p>
    <w:p w14:paraId="0A3DFB4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198768    2.640763   -2.734127</w:t>
      </w:r>
    </w:p>
    <w:p w14:paraId="06DE29D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723881   -2.122440   -4.545436</w:t>
      </w:r>
    </w:p>
    <w:p w14:paraId="13F7DC6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251098   -2.206397   -5.491369</w:t>
      </w:r>
    </w:p>
    <w:p w14:paraId="26CFE15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244954    1.985820    5.230965</w:t>
      </w:r>
    </w:p>
    <w:p w14:paraId="1005AD9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546374    1.202937    4.386093</w:t>
      </w:r>
    </w:p>
    <w:p w14:paraId="44E1368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176878    1.085071    3.038347</w:t>
      </w:r>
    </w:p>
    <w:p w14:paraId="0EF677A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795966    0.497238    2.374007</w:t>
      </w:r>
    </w:p>
    <w:p w14:paraId="2058C62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425113   -3.254931   -3.816158</w:t>
      </w:r>
    </w:p>
    <w:p w14:paraId="08B70F3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711544   -4.232533   -4.190296</w:t>
      </w:r>
    </w:p>
    <w:p w14:paraId="71CEFE7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764195   -1.130196    2.247506</w:t>
      </w:r>
    </w:p>
    <w:p w14:paraId="2D057E3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296749    1.579348   -4.258101</w:t>
      </w:r>
    </w:p>
    <w:p w14:paraId="46C6D89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542046    2.496111   -4.787199</w:t>
      </w:r>
    </w:p>
    <w:p w14:paraId="557115C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985199   -0.564641    1.190340</w:t>
      </w:r>
    </w:p>
    <w:p w14:paraId="6E5DD1E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0.614429    5.611901    0.189108</w:t>
      </w:r>
    </w:p>
    <w:p w14:paraId="204A7DD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147455   -1.623531    0.667431</w:t>
      </w:r>
    </w:p>
    <w:p w14:paraId="64CB2CF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488201    5.035301   -1.272115</w:t>
      </w:r>
    </w:p>
    <w:p w14:paraId="6189344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368649    2.680076    4.763724</w:t>
      </w:r>
    </w:p>
    <w:p w14:paraId="67A88B1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087637    0.857208    0.692069</w:t>
      </w:r>
    </w:p>
    <w:p w14:paraId="47ED141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268837    0.824118   -0.388287</w:t>
      </w:r>
    </w:p>
    <w:p w14:paraId="6D28F10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220251    1.634374    1.367864</w:t>
      </w:r>
    </w:p>
    <w:p w14:paraId="56B278B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090141    1.662772    2.450996</w:t>
      </w:r>
    </w:p>
    <w:p w14:paraId="17CF190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177030    1.148975    1.155574</w:t>
      </w:r>
    </w:p>
    <w:p w14:paraId="7EFFA24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270126    2.662025    1.004300</w:t>
      </w:r>
    </w:p>
    <w:p w14:paraId="3001EA0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771531   -3.153270   -2.565995</w:t>
      </w:r>
    </w:p>
    <w:p w14:paraId="547C76E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592870   -4.046160   -1.976877</w:t>
      </w:r>
    </w:p>
    <w:p w14:paraId="45EA134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220729   -2.081415    0.292469</w:t>
      </w:r>
    </w:p>
    <w:p w14:paraId="3FF317D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887128   -1.780121    1.088636</w:t>
      </w:r>
    </w:p>
    <w:p w14:paraId="6BE7372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481667   -2.829312    1.375621</w:t>
      </w:r>
    </w:p>
    <w:p w14:paraId="203C948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032740   -3.795749    1.204192</w:t>
      </w:r>
    </w:p>
    <w:p w14:paraId="4F1B27D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654081   -1.225680   -0.700082</w:t>
      </w:r>
    </w:p>
    <w:p w14:paraId="5FD4DF7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824761   -0.162372   -0.796308</w:t>
      </w:r>
    </w:p>
    <w:p w14:paraId="048DA91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709331   -3.396179    0.081775</w:t>
      </w:r>
    </w:p>
    <w:p w14:paraId="499C3DB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920722   -4.263060    0.692116</w:t>
      </w:r>
    </w:p>
    <w:p w14:paraId="09F9042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501039    3.744360   -0.726220</w:t>
      </w:r>
    </w:p>
    <w:p w14:paraId="31202D9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212942    3.022599   -1.110890</w:t>
      </w:r>
    </w:p>
    <w:p w14:paraId="3A82F91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488178    5.416178   -2.334575</w:t>
      </w:r>
    </w:p>
    <w:p w14:paraId="4D9BAAE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672529    4.583061   -3.019752</w:t>
      </w:r>
    </w:p>
    <w:p w14:paraId="67F7F97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144712    6.273098   -2.919146</w:t>
      </w:r>
    </w:p>
    <w:p w14:paraId="2F2A481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450906    5.687226   -1.885594</w:t>
      </w:r>
    </w:p>
    <w:p w14:paraId="041D3A0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646040    4.317220    0.719902</w:t>
      </w:r>
    </w:p>
    <w:p w14:paraId="70471E6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047782    4.044761    1.510759</w:t>
      </w:r>
    </w:p>
    <w:p w14:paraId="7366B17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373890    6.631325    0.698679</w:t>
      </w:r>
    </w:p>
    <w:p w14:paraId="45B3A7F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193899    6.157018    1.244882</w:t>
      </w:r>
    </w:p>
    <w:p w14:paraId="183F279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0.112534    7.334833    1.384038</w:t>
      </w:r>
    </w:p>
    <w:p w14:paraId="49DF820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798303    7.220226   -0.119973</w:t>
      </w:r>
    </w:p>
    <w:p w14:paraId="1E8D52F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792267   -2.008749   -1.518928</w:t>
      </w:r>
    </w:p>
    <w:p w14:paraId="2EB5901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199121   -1.643926   -2.341352</w:t>
      </w:r>
    </w:p>
    <w:p w14:paraId="0664EC6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458371   -2.517012    2.354986</w:t>
      </w:r>
    </w:p>
    <w:p w14:paraId="68CE6B3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928991   -3.219107    3.028408</w:t>
      </w:r>
    </w:p>
    <w:p w14:paraId="51F4B6A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197765    3.521948    5.702037</w:t>
      </w:r>
    </w:p>
    <w:p w14:paraId="340F5CE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565597    4.141749    6.345255</w:t>
      </w:r>
    </w:p>
    <w:p w14:paraId="4C6B49D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875465    4.181694    5.153917</w:t>
      </w:r>
    </w:p>
    <w:p w14:paraId="4AFD24C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807617    2.891754    6.359743</w:t>
      </w:r>
    </w:p>
    <w:p w14:paraId="6C78FEC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032277    2.078116    6.279037</w:t>
      </w:r>
    </w:p>
    <w:p w14:paraId="78D2BDE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00813    0.540929    4.903494</w:t>
      </w:r>
    </w:p>
    <w:p w14:paraId="47CC4E5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583879    1.288364    5.079572</w:t>
      </w:r>
    </w:p>
    <w:p w14:paraId="03E5359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620650    0.039164    5.859820</w:t>
      </w:r>
    </w:p>
    <w:p w14:paraId="0B45DC9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187713   -0.190059    4.192783</w:t>
      </w:r>
    </w:p>
    <w:p w14:paraId="122C549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542284   -3.599978    4.116843</w:t>
      </w:r>
    </w:p>
    <w:p w14:paraId="49B4EBA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066440   -4.350933    3.091360</w:t>
      </w:r>
    </w:p>
    <w:p w14:paraId="3CC07F1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96918   -4.104034    1.742329</w:t>
      </w:r>
    </w:p>
    <w:p w14:paraId="3FD87C0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765229   -3.052009    1.443546</w:t>
      </w:r>
    </w:p>
    <w:p w14:paraId="6F1A2CB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266524   -2.285598    2.529893</w:t>
      </w:r>
    </w:p>
    <w:p w14:paraId="5A32806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633995   -2.557664    3.826859</w:t>
      </w:r>
    </w:p>
    <w:p w14:paraId="5E760A4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950530   -5.667962    0.936011</w:t>
      </w:r>
    </w:p>
    <w:p w14:paraId="7174109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824980   -3.802637    5.144824</w:t>
      </w:r>
    </w:p>
    <w:p w14:paraId="0CAE4F4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767991   -5.154686    3.296619</w:t>
      </w:r>
    </w:p>
    <w:p w14:paraId="1624DE9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244814   -4.879724    0.688529</w:t>
      </w:r>
    </w:p>
    <w:p w14:paraId="1F7D1C3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394868   -2.843283    0.070458</w:t>
      </w:r>
    </w:p>
    <w:p w14:paraId="1DB0CC3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410310   -1.465771    2.346074</w:t>
      </w:r>
    </w:p>
    <w:p w14:paraId="2296359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227740   -1.953228    4.630583</w:t>
      </w:r>
    </w:p>
    <w:p w14:paraId="7792A7C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68188   -3.622420   -0.923791</w:t>
      </w:r>
    </w:p>
    <w:p w14:paraId="503ACFB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93727   -4.641845   -0.618601</w:t>
      </w:r>
    </w:p>
    <w:p w14:paraId="7B404EB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0.725948   -3.434939   -1.961619</w:t>
      </w:r>
    </w:p>
    <w:p w14:paraId="6D18A02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320259   -5.231163   -1.423450</w:t>
      </w:r>
    </w:p>
    <w:p w14:paraId="64C4610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516327   -0.610317    2.821123</w:t>
      </w:r>
    </w:p>
    <w:p w14:paraId="5CCAAB7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537218   -0.106436   -2.132295</w:t>
      </w:r>
    </w:p>
    <w:p w14:paraId="6622073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710666    0.484587   -3.396224</w:t>
      </w:r>
    </w:p>
    <w:p w14:paraId="427ADDC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511091   -1.029868   -1.720767</w:t>
      </w:r>
    </w:p>
    <w:p w14:paraId="7E9A381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817780    0.179941   -4.195458</w:t>
      </w:r>
    </w:p>
    <w:p w14:paraId="7D66914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974582    1.187041   -3.772558</w:t>
      </w:r>
    </w:p>
    <w:p w14:paraId="62E1848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613309   -1.349493   -2.520328</w:t>
      </w:r>
    </w:p>
    <w:p w14:paraId="00A505A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408622   -1.538347   -0.772463</w:t>
      </w:r>
    </w:p>
    <w:p w14:paraId="55D5D73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776000   -0.738310   -3.761445</w:t>
      </w:r>
    </w:p>
    <w:p w14:paraId="07AF32A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923917    0.658009   -5.165722</w:t>
      </w:r>
    </w:p>
    <w:p w14:paraId="673605E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341108   -2.071845   -2.162179</w:t>
      </w:r>
    </w:p>
    <w:p w14:paraId="1E8D70B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630311   -0.978378   -4.387094</w:t>
      </w:r>
    </w:p>
    <w:p w14:paraId="3329273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736940   -0.380465   -0.133123</w:t>
      </w:r>
    </w:p>
    <w:p w14:paraId="4CD25EE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827136   -1.089945    0.684860</w:t>
      </w:r>
    </w:p>
    <w:p w14:paraId="3D90337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051143   -2.427234    1.031402</w:t>
      </w:r>
    </w:p>
    <w:p w14:paraId="60132AC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172653   -3.093624    0.550822</w:t>
      </w:r>
    </w:p>
    <w:p w14:paraId="5A5C15B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7.072393   -2.410291   -0.270940</w:t>
      </w:r>
    </w:p>
    <w:p w14:paraId="19BAD58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860710   -1.071931   -0.602634</w:t>
      </w:r>
    </w:p>
    <w:p w14:paraId="2F9E0B5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319832   -2.921758    1.660659</w:t>
      </w:r>
    </w:p>
    <w:p w14:paraId="5D25A8A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344193   -4.134234    0.804864</w:t>
      </w:r>
    </w:p>
    <w:p w14:paraId="08C4C4C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947426   -2.921137   -0.659925</w:t>
      </w:r>
    </w:p>
    <w:p w14:paraId="7FBE98A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490472    1.040970   -0.464346</w:t>
      </w:r>
    </w:p>
    <w:p w14:paraId="4DF42B7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447008    1.827452   -1.121862</w:t>
      </w:r>
    </w:p>
    <w:p w14:paraId="2B356A5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259060    1.658932   -0.129106</w:t>
      </w:r>
    </w:p>
    <w:p w14:paraId="3B3DAF8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202683    3.164433   -1.426297</w:t>
      </w:r>
    </w:p>
    <w:p w14:paraId="4884782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026676    3.011556   -0.427169</w:t>
      </w:r>
    </w:p>
    <w:p w14:paraId="1D03734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991773    3.769509   -1.073689</w:t>
      </w:r>
    </w:p>
    <w:p w14:paraId="28691F5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969702    3.742740   -1.931278</w:t>
      </w:r>
    </w:p>
    <w:p w14:paraId="63E506B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3.091980    3.457183   -0.103515</w:t>
      </w:r>
    </w:p>
    <w:p w14:paraId="643F120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817361    4.817806   -1.290874</w:t>
      </w:r>
    </w:p>
    <w:p w14:paraId="62A2E92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584350   -0.454607    1.144959</w:t>
      </w:r>
    </w:p>
    <w:p w14:paraId="1ED6BAB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195654    0.876299    0.499612</w:t>
      </w:r>
    </w:p>
    <w:p w14:paraId="2EC5872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2.848006   -0.924828    1.998262</w:t>
      </w:r>
    </w:p>
    <w:p w14:paraId="6ADF7F8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2.023625    1.257397    0.560530</w:t>
      </w:r>
    </w:p>
    <w:p w14:paraId="1B2BF7A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577124   -0.580867   -1.249468</w:t>
      </w:r>
    </w:p>
    <w:p w14:paraId="00C939C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406043    1.404263   -1.392935</w:t>
      </w:r>
    </w:p>
    <w:p w14:paraId="42B98AC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0.768416    2.610762   -1.508297</w:t>
      </w:r>
    </w:p>
    <w:p w14:paraId="630D390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725042    2.530118   -1.637460</w:t>
      </w:r>
    </w:p>
    <w:p w14:paraId="0D518CD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613924    3.281684   -0.819385</w:t>
      </w:r>
    </w:p>
    <w:p w14:paraId="0C95295E" w14:textId="61B584C9"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5160A808" w14:textId="5BE4559E" w:rsidR="009D77A6" w:rsidRPr="00E93A91" w:rsidRDefault="009D77A6" w:rsidP="00270E6B">
      <w:pPr>
        <w:jc w:val="both"/>
        <w:rPr>
          <w:rFonts w:ascii="Times New Roman" w:hAnsi="Times New Roman" w:cs="Times New Roman"/>
          <w:b/>
          <w:bCs/>
          <w:sz w:val="24"/>
          <w:szCs w:val="24"/>
        </w:rPr>
      </w:pPr>
      <w:r w:rsidRPr="00E93A91">
        <w:rPr>
          <w:rFonts w:ascii="Times New Roman" w:hAnsi="Times New Roman" w:cs="Times New Roman"/>
          <w:b/>
          <w:bCs/>
          <w:sz w:val="24"/>
          <w:szCs w:val="24"/>
        </w:rPr>
        <w:t>E</w:t>
      </w:r>
      <w:r w:rsidRPr="00E93A91">
        <w:rPr>
          <w:rFonts w:ascii="Times New Roman" w:hAnsi="Times New Roman" w:cs="Times New Roman"/>
          <w:b/>
          <w:bCs/>
          <w:sz w:val="24"/>
          <w:szCs w:val="24"/>
          <w:vertAlign w:val="subscript"/>
        </w:rPr>
        <w:t>3</w:t>
      </w:r>
    </w:p>
    <w:p w14:paraId="1CD5621F" w14:textId="0B051272"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2EEA4893" w14:textId="2028C6B4" w:rsidR="00E93A91"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Number of imaginary </w:t>
      </w:r>
      <w:r w:rsidR="00E93A91" w:rsidRPr="009D77A6">
        <w:rPr>
          <w:rFonts w:ascii="Times New Roman" w:hAnsi="Times New Roman" w:cs="Times New Roman"/>
          <w:sz w:val="24"/>
          <w:szCs w:val="24"/>
        </w:rPr>
        <w:t>frequencies:</w:t>
      </w:r>
      <w:r w:rsidRPr="009D77A6">
        <w:rPr>
          <w:rFonts w:ascii="Times New Roman" w:hAnsi="Times New Roman" w:cs="Times New Roman"/>
          <w:sz w:val="24"/>
          <w:szCs w:val="24"/>
        </w:rPr>
        <w:t xml:space="preserve"> 0 </w:t>
      </w:r>
    </w:p>
    <w:p w14:paraId="412212E2" w14:textId="1599CFF8" w:rsidR="009D77A6" w:rsidRPr="009D77A6" w:rsidRDefault="00E93A91" w:rsidP="00270E6B">
      <w:pPr>
        <w:jc w:val="both"/>
        <w:rPr>
          <w:rFonts w:ascii="Times New Roman" w:hAnsi="Times New Roman" w:cs="Times New Roman"/>
          <w:sz w:val="24"/>
          <w:szCs w:val="24"/>
        </w:rPr>
      </w:pPr>
      <w:r>
        <w:rPr>
          <w:rFonts w:ascii="Times New Roman" w:hAnsi="Times New Roman" w:cs="Times New Roman"/>
          <w:sz w:val="24"/>
          <w:szCs w:val="24"/>
        </w:rPr>
        <w:t xml:space="preserve"> </w:t>
      </w:r>
      <w:r w:rsidR="009D77A6" w:rsidRPr="009D77A6">
        <w:rPr>
          <w:rFonts w:ascii="Times New Roman" w:hAnsi="Times New Roman" w:cs="Times New Roman"/>
          <w:sz w:val="24"/>
          <w:szCs w:val="24"/>
        </w:rPr>
        <w:t xml:space="preserve">Electronic </w:t>
      </w:r>
      <w:r w:rsidRPr="009D77A6">
        <w:rPr>
          <w:rFonts w:ascii="Times New Roman" w:hAnsi="Times New Roman" w:cs="Times New Roman"/>
          <w:sz w:val="24"/>
          <w:szCs w:val="24"/>
        </w:rPr>
        <w:t>energy:</w:t>
      </w:r>
      <w:r w:rsidR="009D77A6" w:rsidRPr="009D77A6">
        <w:rPr>
          <w:rFonts w:ascii="Times New Roman" w:hAnsi="Times New Roman" w:cs="Times New Roman"/>
          <w:sz w:val="24"/>
          <w:szCs w:val="24"/>
        </w:rPr>
        <w:t xml:space="preserve"> HF</w:t>
      </w:r>
      <w:r>
        <w:rPr>
          <w:rFonts w:ascii="Times New Roman" w:hAnsi="Times New Roman" w:cs="Times New Roman"/>
          <w:sz w:val="24"/>
          <w:szCs w:val="24"/>
        </w:rPr>
        <w:t xml:space="preserve"> </w:t>
      </w:r>
      <w:r w:rsidR="009D77A6" w:rsidRPr="009D77A6">
        <w:rPr>
          <w:rFonts w:ascii="Times New Roman" w:hAnsi="Times New Roman" w:cs="Times New Roman"/>
          <w:sz w:val="24"/>
          <w:szCs w:val="24"/>
        </w:rPr>
        <w:t>=</w:t>
      </w:r>
      <w:r>
        <w:rPr>
          <w:rFonts w:ascii="Times New Roman" w:hAnsi="Times New Roman" w:cs="Times New Roman"/>
          <w:sz w:val="24"/>
          <w:szCs w:val="24"/>
        </w:rPr>
        <w:t xml:space="preserve"> </w:t>
      </w:r>
      <w:r w:rsidR="009D77A6" w:rsidRPr="009D77A6">
        <w:rPr>
          <w:rFonts w:ascii="Times New Roman" w:hAnsi="Times New Roman" w:cs="Times New Roman"/>
          <w:sz w:val="24"/>
          <w:szCs w:val="24"/>
        </w:rPr>
        <w:t>-3945.5758979</w:t>
      </w:r>
    </w:p>
    <w:p w14:paraId="533B36DA" w14:textId="5676B04A"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Zero-point correction</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1.096980 (Hartree/Particle)</w:t>
      </w:r>
    </w:p>
    <w:p w14:paraId="21B41F5D" w14:textId="5524B929"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Thermal correction to Energy</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1.167125</w:t>
      </w:r>
    </w:p>
    <w:p w14:paraId="16240848" w14:textId="41BD12FE"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Thermal correction to Enthalpy</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1.168069</w:t>
      </w:r>
    </w:p>
    <w:p w14:paraId="7F5E6F4B" w14:textId="57848E40"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Thermal correction to Gibbs Free Energy</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0.991924</w:t>
      </w:r>
    </w:p>
    <w:p w14:paraId="64E098D7" w14:textId="13520272"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zero-point Energies</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3944.478918</w:t>
      </w:r>
    </w:p>
    <w:p w14:paraId="17544F0B" w14:textId="189373B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thermal Energies</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3944.408773</w:t>
      </w:r>
    </w:p>
    <w:p w14:paraId="186911CB" w14:textId="6BCAEA7A"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thermal Enthalpies</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3944.407829</w:t>
      </w:r>
    </w:p>
    <w:p w14:paraId="11DC6673" w14:textId="1D5F352D"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thermal Free Energies</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3944.583973</w:t>
      </w:r>
    </w:p>
    <w:p w14:paraId="439EB83E" w14:textId="77777777" w:rsidR="00E93A91" w:rsidRPr="00E93A91" w:rsidRDefault="00E93A91" w:rsidP="00270E6B">
      <w:pPr>
        <w:jc w:val="both"/>
        <w:rPr>
          <w:rFonts w:ascii="Times New Roman" w:hAnsi="Times New Roman" w:cs="Times New Roman"/>
          <w:sz w:val="24"/>
          <w:szCs w:val="24"/>
        </w:rPr>
      </w:pPr>
      <w:r w:rsidRPr="00E93A91">
        <w:rPr>
          <w:rFonts w:ascii="Times New Roman" w:hAnsi="Times New Roman" w:cs="Times New Roman"/>
          <w:sz w:val="24"/>
          <w:szCs w:val="24"/>
        </w:rPr>
        <w:t>......................................................................................................................................................</w:t>
      </w:r>
    </w:p>
    <w:p w14:paraId="3B0EF206" w14:textId="77777777" w:rsidR="00E93A91" w:rsidRPr="00E93A91" w:rsidRDefault="00E93A91" w:rsidP="00270E6B">
      <w:pPr>
        <w:jc w:val="both"/>
        <w:rPr>
          <w:rFonts w:ascii="Times New Roman" w:hAnsi="Times New Roman" w:cs="Times New Roman"/>
          <w:sz w:val="24"/>
          <w:szCs w:val="24"/>
        </w:rPr>
      </w:pPr>
      <w:r w:rsidRPr="00E93A91">
        <w:rPr>
          <w:rFonts w:ascii="Times New Roman" w:hAnsi="Times New Roman" w:cs="Times New Roman"/>
          <w:sz w:val="24"/>
          <w:szCs w:val="24"/>
        </w:rPr>
        <w:t>Cartesian Coordinates</w:t>
      </w:r>
    </w:p>
    <w:p w14:paraId="47679F4E" w14:textId="77777777" w:rsidR="00E93A91" w:rsidRPr="00E93A91" w:rsidRDefault="00E93A91" w:rsidP="00270E6B">
      <w:pPr>
        <w:jc w:val="both"/>
        <w:rPr>
          <w:rFonts w:ascii="Times New Roman" w:hAnsi="Times New Roman" w:cs="Times New Roman"/>
          <w:sz w:val="24"/>
          <w:szCs w:val="24"/>
        </w:rPr>
      </w:pPr>
      <w:r w:rsidRPr="00E93A91">
        <w:rPr>
          <w:rFonts w:ascii="Times New Roman" w:hAnsi="Times New Roman" w:cs="Times New Roman"/>
          <w:sz w:val="24"/>
          <w:szCs w:val="24"/>
        </w:rPr>
        <w:t>......................................................................................................................................................</w:t>
      </w:r>
    </w:p>
    <w:p w14:paraId="635FEB6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45          -0.512732    0.275062   -1.199853</w:t>
      </w:r>
    </w:p>
    <w:p w14:paraId="71D5DB0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26          -3.005112   -1.748851    2.951480</w:t>
      </w:r>
    </w:p>
    <w:p w14:paraId="34407FD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1.286990   -1.596993   -0.205347</w:t>
      </w:r>
    </w:p>
    <w:p w14:paraId="2976703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5          -0.675802    1.678158    0.802265</w:t>
      </w:r>
    </w:p>
    <w:p w14:paraId="3FBCD96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401902   -0.476651   -1.414083</w:t>
      </w:r>
    </w:p>
    <w:p w14:paraId="4AEC5CC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469478    0.600246   -1.572499</w:t>
      </w:r>
    </w:p>
    <w:p w14:paraId="68B0A99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122620    5.668013   -1.002042</w:t>
      </w:r>
    </w:p>
    <w:p w14:paraId="5C66070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462608    6.569762   -1.504106</w:t>
      </w:r>
    </w:p>
    <w:p w14:paraId="5127775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969419   -1.715755   -0.872004</w:t>
      </w:r>
    </w:p>
    <w:p w14:paraId="721A5DD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191201    0.893142   -2.381967</w:t>
      </w:r>
    </w:p>
    <w:p w14:paraId="788E9FA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221573    1.003422   -2.706103</w:t>
      </w:r>
    </w:p>
    <w:p w14:paraId="12908DE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257478    3.328635    0.264174</w:t>
      </w:r>
    </w:p>
    <w:p w14:paraId="4E9FEF7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624984   -2.932504    2.433738</w:t>
      </w:r>
    </w:p>
    <w:p w14:paraId="68B1A1C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580623   -3.774954    1.760615</w:t>
      </w:r>
    </w:p>
    <w:p w14:paraId="0199614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737950    2.037380    1.908476</w:t>
      </w:r>
    </w:p>
    <w:p w14:paraId="7435F44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762163   -0.346716   -1.839139</w:t>
      </w:r>
    </w:p>
    <w:p w14:paraId="54E8271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31312    3.305063    2.479247</w:t>
      </w:r>
    </w:p>
    <w:p w14:paraId="692FD19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230286    4.105608    2.272929</w:t>
      </w:r>
    </w:p>
    <w:p w14:paraId="6A88E8A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935355    1.776850   -2.126380</w:t>
      </w:r>
    </w:p>
    <w:p w14:paraId="2151EAC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267382    2.606444   -2.312221</w:t>
      </w:r>
    </w:p>
    <w:p w14:paraId="5EA83F7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612771   -1.479849   -1.739792</w:t>
      </w:r>
    </w:p>
    <w:p w14:paraId="77977F0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642009   -1.389048   -2.075081</w:t>
      </w:r>
    </w:p>
    <w:p w14:paraId="09F16F1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927859    2.514659    3.560363</w:t>
      </w:r>
    </w:p>
    <w:p w14:paraId="0E3E76C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741439    1.235318    3.035310</w:t>
      </w:r>
    </w:p>
    <w:p w14:paraId="0D5F927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39120    1.010431    2.200442</w:t>
      </w:r>
    </w:p>
    <w:p w14:paraId="26821DA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501896    0.036148    1.749147</w:t>
      </w:r>
    </w:p>
    <w:p w14:paraId="68B9056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148380   -2.683329   -1.249771</w:t>
      </w:r>
    </w:p>
    <w:p w14:paraId="1D1244C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810605   -3.541355   -1.197481</w:t>
      </w:r>
    </w:p>
    <w:p w14:paraId="60E5246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399332   -0.751180    3.782515</w:t>
      </w:r>
    </w:p>
    <w:p w14:paraId="51B2D11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292199    1.925134   -2.517428</w:t>
      </w:r>
    </w:p>
    <w:p w14:paraId="540C76B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608357    2.868171   -2.953680</w:t>
      </w:r>
    </w:p>
    <w:p w14:paraId="7D32FAA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03284   -0.346670    2.426622</w:t>
      </w:r>
    </w:p>
    <w:p w14:paraId="27C6F75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751677    5.381342   -0.971405</w:t>
      </w:r>
    </w:p>
    <w:p w14:paraId="170CA03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1.443165   -1.526934    1.602012</w:t>
      </w:r>
    </w:p>
    <w:p w14:paraId="5A6A903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062456    4.824579   -0.402972</w:t>
      </w:r>
    </w:p>
    <w:p w14:paraId="452B064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031965    3.559867    3.298325</w:t>
      </w:r>
    </w:p>
    <w:p w14:paraId="1E9C1D5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983925    1.041163    1.971520</w:t>
      </w:r>
    </w:p>
    <w:p w14:paraId="661E8D1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874314    0.957026    1.338643</w:t>
      </w:r>
    </w:p>
    <w:p w14:paraId="3D186AB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259654    1.987447    3.143965</w:t>
      </w:r>
    </w:p>
    <w:p w14:paraId="6CC234B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364910    2.120725    3.756315</w:t>
      </w:r>
    </w:p>
    <w:p w14:paraId="716D023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051559    1.579929    3.777611</w:t>
      </w:r>
    </w:p>
    <w:p w14:paraId="7DFB82A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572645    2.972308    2.795069</w:t>
      </w:r>
    </w:p>
    <w:p w14:paraId="34D005D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815517   -2.803105   -0.795480</w:t>
      </w:r>
    </w:p>
    <w:p w14:paraId="2B7C62A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467275   -3.742723   -0.381007</w:t>
      </w:r>
    </w:p>
    <w:p w14:paraId="5DE20CF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528261   -1.649590    4.348923</w:t>
      </w:r>
    </w:p>
    <w:p w14:paraId="4419421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382230   -1.346857    5.376402</w:t>
      </w:r>
    </w:p>
    <w:p w14:paraId="18085F3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209273   -2.640265    2.480742</w:t>
      </w:r>
    </w:p>
    <w:p w14:paraId="1438AC8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066022   -3.662075    2.164339</w:t>
      </w:r>
    </w:p>
    <w:p w14:paraId="5D40573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818543   -0.785093    3.250739</w:t>
      </w:r>
    </w:p>
    <w:p w14:paraId="085EC97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942432    0.287497    3.302110</w:t>
      </w:r>
    </w:p>
    <w:p w14:paraId="37630CE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414717   -2.977904    3.842851</w:t>
      </w:r>
    </w:p>
    <w:p w14:paraId="6DF2E8B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166011   -3.857228    4.420430</w:t>
      </w:r>
    </w:p>
    <w:p w14:paraId="1AD766F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616793    3.650344    0.218512</w:t>
      </w:r>
    </w:p>
    <w:p w14:paraId="5494DBB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355757    2.973448    0.630453</w:t>
      </w:r>
    </w:p>
    <w:p w14:paraId="6DBE66E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536123    5.139500   -0.439891</w:t>
      </w:r>
    </w:p>
    <w:p w14:paraId="3C7EA12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110515    4.269408   -0.774216</w:t>
      </w:r>
    </w:p>
    <w:p w14:paraId="60FA45E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751550    5.972820   -1.112594</w:t>
      </w:r>
    </w:p>
    <w:p w14:paraId="7C58100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905190    5.410077    0.555868</w:t>
      </w:r>
    </w:p>
    <w:p w14:paraId="596C7C7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333336    4.209151   -0.330012</w:t>
      </w:r>
    </w:p>
    <w:p w14:paraId="31F0C96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729229    4.000322   -0.264451</w:t>
      </w:r>
    </w:p>
    <w:p w14:paraId="7D6BA09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263584    6.298386   -1.606148</w:t>
      </w:r>
    </w:p>
    <w:p w14:paraId="24FD1D8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950291    5.732520   -2.243286</w:t>
      </w:r>
    </w:p>
    <w:p w14:paraId="1D624E9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860267    6.809402   -0.841392</w:t>
      </w:r>
    </w:p>
    <w:p w14:paraId="5F6E819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0.219385    7.065451   -2.215808</w:t>
      </w:r>
    </w:p>
    <w:p w14:paraId="2D6EBD0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875090   -1.574100    2.067711</w:t>
      </w:r>
    </w:p>
    <w:p w14:paraId="0C556A7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048234   -1.207240    1.067948</w:t>
      </w:r>
    </w:p>
    <w:p w14:paraId="43E30DC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164525   -2.155851    3.813585</w:t>
      </w:r>
    </w:p>
    <w:p w14:paraId="7895943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033509   -2.756710    4.702379</w:t>
      </w:r>
    </w:p>
    <w:p w14:paraId="1D63EFE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267916    4.932231    3.877936</w:t>
      </w:r>
    </w:p>
    <w:p w14:paraId="1DF7366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190685    5.371531    3.481706</w:t>
      </w:r>
    </w:p>
    <w:p w14:paraId="2FEDE95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445534    5.612437    3.643117</w:t>
      </w:r>
    </w:p>
    <w:p w14:paraId="551CF6E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373483    4.892259    4.966908</w:t>
      </w:r>
    </w:p>
    <w:p w14:paraId="533A0A3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792916    2.705635    4.191009</w:t>
      </w:r>
    </w:p>
    <w:p w14:paraId="74A790B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708146    0.122038    3.350147</w:t>
      </w:r>
    </w:p>
    <w:p w14:paraId="5B678C0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615242    0.504688    3.824129</w:t>
      </w:r>
    </w:p>
    <w:p w14:paraId="2E74CB5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258364   -0.606948    4.034291</w:t>
      </w:r>
    </w:p>
    <w:p w14:paraId="51A931F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006186   -0.414848    2.446002</w:t>
      </w:r>
    </w:p>
    <w:p w14:paraId="62EF233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344340   -4.245680    1.206611</w:t>
      </w:r>
    </w:p>
    <w:p w14:paraId="0B26648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801289   -4.999368    0.194792</w:t>
      </w:r>
    </w:p>
    <w:p w14:paraId="5AEA377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569024   -4.634618   -0.412360</w:t>
      </w:r>
    </w:p>
    <w:p w14:paraId="665F06E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877536   -3.460727    0.036739</w:t>
      </w:r>
    </w:p>
    <w:p w14:paraId="6698C5F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490554   -2.690012    1.060487</w:t>
      </w:r>
    </w:p>
    <w:p w14:paraId="0DEFDD8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680683   -3.073728    1.635419</w:t>
      </w:r>
    </w:p>
    <w:p w14:paraId="4612C92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565603   -6.296649   -1.791688</w:t>
      </w:r>
    </w:p>
    <w:p w14:paraId="59BCBF9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281257   -4.536583    1.669715</w:t>
      </w:r>
    </w:p>
    <w:p w14:paraId="390E70C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302680   -5.896127   -0.157613</w:t>
      </w:r>
    </w:p>
    <w:p w14:paraId="7A08435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021218   -5.417616   -1.459311</w:t>
      </w:r>
    </w:p>
    <w:p w14:paraId="2A0D9A9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379317   -3.134922   -0.577486</w:t>
      </w:r>
    </w:p>
    <w:p w14:paraId="66F1195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002152   -1.793686    1.410548</w:t>
      </w:r>
    </w:p>
    <w:p w14:paraId="4A65905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110093   -2.474983    2.430092</w:t>
      </w:r>
    </w:p>
    <w:p w14:paraId="356052B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862578   -3.921120   -1.611158</w:t>
      </w:r>
    </w:p>
    <w:p w14:paraId="4B523E4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167736   -5.066215   -2.050905</w:t>
      </w:r>
    </w:p>
    <w:p w14:paraId="2D2AFC3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775170   -3.641136   -2.120867</w:t>
      </w:r>
    </w:p>
    <w:p w14:paraId="6519763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0.576789   -5.655249   -2.864679</w:t>
      </w:r>
    </w:p>
    <w:p w14:paraId="1CD9A98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482433   -0.111464    4.647992</w:t>
      </w:r>
    </w:p>
    <w:p w14:paraId="654854D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452138   -0.786456   -2.999991</w:t>
      </w:r>
    </w:p>
    <w:p w14:paraId="22EB7E9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332766   -0.543701   -4.069654</w:t>
      </w:r>
    </w:p>
    <w:p w14:paraId="3F635EF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599005   -1.693353   -3.222131</w:t>
      </w:r>
    </w:p>
    <w:p w14:paraId="623DE3F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169190   -1.182248   -5.302082</w:t>
      </w:r>
    </w:p>
    <w:p w14:paraId="7B607A0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153196    0.153262   -3.960280</w:t>
      </w:r>
    </w:p>
    <w:p w14:paraId="3F379C2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768768   -2.325155   -4.460054</w:t>
      </w:r>
    </w:p>
    <w:p w14:paraId="536DF34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302436   -1.922165   -2.435057</w:t>
      </w:r>
    </w:p>
    <w:p w14:paraId="3C1BFC8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117929   -2.077234   -5.505600</w:t>
      </w:r>
    </w:p>
    <w:p w14:paraId="18B4D22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867626   -0.970585   -6.107219</w:t>
      </w:r>
    </w:p>
    <w:p w14:paraId="6BEE80E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598316   -3.014410   -4.590165</w:t>
      </w:r>
    </w:p>
    <w:p w14:paraId="37D3DEE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008668   -2.567925   -6.465870</w:t>
      </w:r>
    </w:p>
    <w:p w14:paraId="561A4A2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705610   -0.277371    0.217194</w:t>
      </w:r>
    </w:p>
    <w:p w14:paraId="499BDA5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144948   -1.428265   -0.383226</w:t>
      </w:r>
    </w:p>
    <w:p w14:paraId="7B1508F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836841   -2.646039   -0.392442</w:t>
      </w:r>
    </w:p>
    <w:p w14:paraId="7105A3C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7.078404   -2.753148    0.221472</w:t>
      </w:r>
    </w:p>
    <w:p w14:paraId="0068DE0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7.629312   -1.630798    0.845632</w:t>
      </w:r>
    </w:p>
    <w:p w14:paraId="521AE9E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954949   -0.411107    0.839645</w:t>
      </w:r>
    </w:p>
    <w:p w14:paraId="6D8BBBE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365069   -3.493316   -0.875616</w:t>
      </w:r>
    </w:p>
    <w:p w14:paraId="24B365C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612062   -3.697637    0.221111</w:t>
      </w:r>
    </w:p>
    <w:p w14:paraId="11536DD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8.593833   -1.702137    1.338187</w:t>
      </w:r>
    </w:p>
    <w:p w14:paraId="48A8901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990648    1.017401    0.156564</w:t>
      </w:r>
    </w:p>
    <w:p w14:paraId="05AC9FC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579229    2.210139    0.598415</w:t>
      </w:r>
    </w:p>
    <w:p w14:paraId="4A7AF5A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667011    1.090452   -0.346423</w:t>
      </w:r>
    </w:p>
    <w:p w14:paraId="6A2DF4E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895126    3.422364    0.536738</w:t>
      </w:r>
    </w:p>
    <w:p w14:paraId="0018625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989751    2.316431   -0.405618</w:t>
      </w:r>
    </w:p>
    <w:p w14:paraId="4280533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596298    3.484910    0.025436</w:t>
      </w:r>
    </w:p>
    <w:p w14:paraId="5005D2C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386128    4.326485    0.882691</w:t>
      </w:r>
    </w:p>
    <w:p w14:paraId="0A74FE2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983379    2.319096   -0.795765</w:t>
      </w:r>
    </w:p>
    <w:p w14:paraId="4548004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3.071672    4.432236   -0.030895</w:t>
      </w:r>
    </w:p>
    <w:p w14:paraId="763F8E4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808549   -1.387617   -1.002515</w:t>
      </w:r>
    </w:p>
    <w:p w14:paraId="7F41A4C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964811   -0.121210   -0.767756</w:t>
      </w:r>
    </w:p>
    <w:p w14:paraId="145C9EC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3.352204   -2.294413   -1.678288</w:t>
      </w:r>
    </w:p>
    <w:p w14:paraId="4044CCD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1.749980   -0.185863   -0.952859</w:t>
      </w:r>
    </w:p>
    <w:p w14:paraId="2A73B1B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415970    0.436089    1.332109</w:t>
      </w:r>
    </w:p>
    <w:p w14:paraId="3376AB1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590810    2.208407    0.984136</w:t>
      </w:r>
    </w:p>
    <w:p w14:paraId="6A8EDF8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5           1.216701    2.229197   -3.255039</w:t>
      </w:r>
    </w:p>
    <w:p w14:paraId="062345F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0.134428    2.065872   -2.384081</w:t>
      </w:r>
    </w:p>
    <w:p w14:paraId="1241015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153318    2.910053   -1.992066</w:t>
      </w:r>
    </w:p>
    <w:p w14:paraId="62DCEE7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1.673182    3.513349   -3.384639</w:t>
      </w:r>
    </w:p>
    <w:p w14:paraId="50B5749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393735    3.570598   -4.023678</w:t>
      </w:r>
    </w:p>
    <w:p w14:paraId="5C45CBF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1.796130    1.189533   -3.883933</w:t>
      </w:r>
    </w:p>
    <w:p w14:paraId="7CAFCFF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344311    0.335297   -3.754043</w:t>
      </w:r>
    </w:p>
    <w:p w14:paraId="7FCB6C15" w14:textId="24A9D40A"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39FE6AF9" w14:textId="72FB1036" w:rsidR="009D77A6" w:rsidRPr="00E93A91" w:rsidRDefault="009D77A6" w:rsidP="00270E6B">
      <w:pPr>
        <w:jc w:val="both"/>
        <w:rPr>
          <w:rFonts w:ascii="Times New Roman" w:hAnsi="Times New Roman" w:cs="Times New Roman"/>
          <w:b/>
          <w:bCs/>
          <w:sz w:val="24"/>
          <w:szCs w:val="24"/>
        </w:rPr>
      </w:pPr>
      <w:r w:rsidRPr="00E93A91">
        <w:rPr>
          <w:rFonts w:ascii="Times New Roman" w:hAnsi="Times New Roman" w:cs="Times New Roman"/>
          <w:b/>
          <w:bCs/>
          <w:sz w:val="24"/>
          <w:szCs w:val="24"/>
        </w:rPr>
        <w:t>E</w:t>
      </w:r>
      <w:r w:rsidRPr="00E93A91">
        <w:rPr>
          <w:rFonts w:ascii="Times New Roman" w:hAnsi="Times New Roman" w:cs="Times New Roman"/>
          <w:b/>
          <w:bCs/>
          <w:sz w:val="24"/>
          <w:szCs w:val="24"/>
          <w:vertAlign w:val="subscript"/>
        </w:rPr>
        <w:t>4</w:t>
      </w:r>
    </w:p>
    <w:p w14:paraId="6145F4A4" w14:textId="4709E7AE"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1A8F788C" w14:textId="77777777" w:rsidR="00E93A91"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Number of imaginary frequencies: 0</w:t>
      </w:r>
    </w:p>
    <w:p w14:paraId="53C72F63" w14:textId="17BBCC0B"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Electronic energy: HF</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3945.5691713</w:t>
      </w:r>
    </w:p>
    <w:p w14:paraId="1B71D3D1" w14:textId="6256421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Zero-point correction</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1.095937 (Hartree/Particle)</w:t>
      </w:r>
    </w:p>
    <w:p w14:paraId="78D7AD26" w14:textId="3AC5931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Thermal correction to Energy</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1.166619</w:t>
      </w:r>
    </w:p>
    <w:p w14:paraId="051A7BCD" w14:textId="648AAE2E"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Thermal correction to Enthalpy</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1.167563</w:t>
      </w:r>
    </w:p>
    <w:p w14:paraId="640C17A6" w14:textId="6DD9F070"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Thermal correction to Gibbs Free Energy</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0.986263</w:t>
      </w:r>
    </w:p>
    <w:p w14:paraId="3EF433A4" w14:textId="13B9B80C"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zero-point Energies</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3944.473234</w:t>
      </w:r>
    </w:p>
    <w:p w14:paraId="396DE97A" w14:textId="70703DC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thermal Energies</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3944.402552</w:t>
      </w:r>
    </w:p>
    <w:p w14:paraId="48A2D16D" w14:textId="53329F0F"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thermal Enthalpies</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3944.401608</w:t>
      </w:r>
    </w:p>
    <w:p w14:paraId="29490FDA" w14:textId="4D721CE8"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thermal Free Energies</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3944.582909</w:t>
      </w:r>
    </w:p>
    <w:p w14:paraId="5B4C33F2" w14:textId="77777777" w:rsidR="00E93A91" w:rsidRPr="00E93A91" w:rsidRDefault="00E93A91" w:rsidP="00270E6B">
      <w:pPr>
        <w:jc w:val="both"/>
        <w:rPr>
          <w:rFonts w:ascii="Times New Roman" w:hAnsi="Times New Roman" w:cs="Times New Roman"/>
          <w:sz w:val="24"/>
          <w:szCs w:val="24"/>
        </w:rPr>
      </w:pPr>
      <w:r w:rsidRPr="00E93A91">
        <w:rPr>
          <w:rFonts w:ascii="Times New Roman" w:hAnsi="Times New Roman" w:cs="Times New Roman"/>
          <w:sz w:val="24"/>
          <w:szCs w:val="24"/>
        </w:rPr>
        <w:t>......................................................................................................................................................</w:t>
      </w:r>
    </w:p>
    <w:p w14:paraId="1571C37A" w14:textId="77777777" w:rsidR="00E93A91" w:rsidRPr="00E93A91" w:rsidRDefault="00E93A91" w:rsidP="00270E6B">
      <w:pPr>
        <w:jc w:val="both"/>
        <w:rPr>
          <w:rFonts w:ascii="Times New Roman" w:hAnsi="Times New Roman" w:cs="Times New Roman"/>
          <w:sz w:val="24"/>
          <w:szCs w:val="24"/>
        </w:rPr>
      </w:pPr>
      <w:r w:rsidRPr="00E93A91">
        <w:rPr>
          <w:rFonts w:ascii="Times New Roman" w:hAnsi="Times New Roman" w:cs="Times New Roman"/>
          <w:sz w:val="24"/>
          <w:szCs w:val="24"/>
        </w:rPr>
        <w:t>Cartesian Coordinates</w:t>
      </w:r>
    </w:p>
    <w:p w14:paraId="490DA7CC" w14:textId="6BB3A31E" w:rsidR="009D77A6" w:rsidRPr="009D77A6" w:rsidRDefault="00E93A91" w:rsidP="00270E6B">
      <w:pPr>
        <w:jc w:val="both"/>
        <w:rPr>
          <w:rFonts w:ascii="Times New Roman" w:hAnsi="Times New Roman" w:cs="Times New Roman"/>
          <w:sz w:val="24"/>
          <w:szCs w:val="24"/>
        </w:rPr>
      </w:pPr>
      <w:r w:rsidRPr="00E93A91">
        <w:rPr>
          <w:rFonts w:ascii="Times New Roman" w:hAnsi="Times New Roman" w:cs="Times New Roman"/>
          <w:sz w:val="24"/>
          <w:szCs w:val="24"/>
        </w:rPr>
        <w:t>......................................................................................................................................................</w:t>
      </w:r>
    </w:p>
    <w:p w14:paraId="2BEB200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45           0.146150   -0.186929   -0.571573</w:t>
      </w:r>
    </w:p>
    <w:p w14:paraId="76380A4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26          -4.887092    0.681440    0.929419</w:t>
      </w:r>
    </w:p>
    <w:p w14:paraId="5EF0056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2.024078   -0.829370   -0.691776</w:t>
      </w:r>
    </w:p>
    <w:p w14:paraId="390D6F0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0.281937    1.663749    0.929275</w:t>
      </w:r>
    </w:p>
    <w:p w14:paraId="53695B7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42776    0.933040   -2.705016</w:t>
      </w:r>
    </w:p>
    <w:p w14:paraId="0BE71B6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358995    1.044239   -2.087954</w:t>
      </w:r>
    </w:p>
    <w:p w14:paraId="3C14291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140512    5.135256   -0.863049</w:t>
      </w:r>
    </w:p>
    <w:p w14:paraId="6C7876C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730538    5.903860   -1.356608</w:t>
      </w:r>
    </w:p>
    <w:p w14:paraId="64715E9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593851    0.007986   -2.200194</w:t>
      </w:r>
    </w:p>
    <w:p w14:paraId="6C46F74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043005    2.676358   -4.323717</w:t>
      </w:r>
    </w:p>
    <w:p w14:paraId="798A88D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296492    3.291682   -5.181816</w:t>
      </w:r>
    </w:p>
    <w:p w14:paraId="52B04C6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628936    3.145538    0.379695</w:t>
      </w:r>
    </w:p>
    <w:p w14:paraId="506F594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321933    0.453065   -0.551908</w:t>
      </w:r>
    </w:p>
    <w:p w14:paraId="5AC1583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387999   -0.387720   -1.226309</w:t>
      </w:r>
    </w:p>
    <w:p w14:paraId="46629BE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108865    1.375734    2.693187</w:t>
      </w:r>
    </w:p>
    <w:p w14:paraId="50050B1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991883    1.740063   -3.835955</w:t>
      </w:r>
    </w:p>
    <w:p w14:paraId="6C88824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13290    2.222908    3.456182</w:t>
      </w:r>
    </w:p>
    <w:p w14:paraId="4BFB75E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300956    3.138134    3.023966</w:t>
      </w:r>
    </w:p>
    <w:p w14:paraId="08E5EB5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525614    1.977521   -2.595107</w:t>
      </w:r>
    </w:p>
    <w:p w14:paraId="77814D3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498982    2.109417   -2.140653</w:t>
      </w:r>
    </w:p>
    <w:p w14:paraId="367BA85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267681    1.555154   -4.429552</w:t>
      </w:r>
    </w:p>
    <w:p w14:paraId="40F70E5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532109    2.156992   -5.294553</w:t>
      </w:r>
    </w:p>
    <w:p w14:paraId="60ED100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739045    0.716932    5.330752</w:t>
      </w:r>
    </w:p>
    <w:p w14:paraId="018D4EF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092247   -0.139160    4.599860</w:t>
      </w:r>
    </w:p>
    <w:p w14:paraId="251A17F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408056    0.207270    3.282921</w:t>
      </w:r>
    </w:p>
    <w:p w14:paraId="7516433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111656   -0.409835    2.733272</w:t>
      </w:r>
    </w:p>
    <w:p w14:paraId="721D43D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159652    0.625475   -3.934940</w:t>
      </w:r>
    </w:p>
    <w:p w14:paraId="67C0BA2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127321    0.492412   -4.407784</w:t>
      </w:r>
    </w:p>
    <w:p w14:paraId="67B2D17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691818    0.885469    2.596755</w:t>
      </w:r>
    </w:p>
    <w:p w14:paraId="521ADE3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182760    2.787348   -3.708404</w:t>
      </w:r>
    </w:p>
    <w:p w14:paraId="6BCC5E0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0.909836    3.508114   -4.071310</w:t>
      </w:r>
    </w:p>
    <w:p w14:paraId="1A3F9E7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911375    0.984820    1.404475</w:t>
      </w:r>
    </w:p>
    <w:p w14:paraId="15AEFAF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787903    4.182809   -0.062446</w:t>
      </w:r>
    </w:p>
    <w:p w14:paraId="74DFD23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049951   -0.270077    0.695777</w:t>
      </w:r>
    </w:p>
    <w:p w14:paraId="4990700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758177    5.112308   -1.052710</w:t>
      </w:r>
    </w:p>
    <w:p w14:paraId="4527AE7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238855    1.900590    4.780333</w:t>
      </w:r>
    </w:p>
    <w:p w14:paraId="1E5CDBD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083997    2.171919    0.985549</w:t>
      </w:r>
    </w:p>
    <w:p w14:paraId="6B6B251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328148    2.409242   -0.055877</w:t>
      </w:r>
    </w:p>
    <w:p w14:paraId="087BD17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321922    3.394348    1.878571</w:t>
      </w:r>
    </w:p>
    <w:p w14:paraId="111F3C2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014751    3.187334    2.906797</w:t>
      </w:r>
    </w:p>
    <w:p w14:paraId="7653D5B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383128    3.657074    1.883612</w:t>
      </w:r>
    </w:p>
    <w:p w14:paraId="093BECF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754309    4.257901    1.531438</w:t>
      </w:r>
    </w:p>
    <w:p w14:paraId="5AFE547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827143   -0.149258   -2.801285</w:t>
      </w:r>
    </w:p>
    <w:p w14:paraId="69FBFEF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543468   -0.857918   -2.403483</w:t>
      </w:r>
    </w:p>
    <w:p w14:paraId="03708B5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590953    1.793955    1.305414</w:t>
      </w:r>
    </w:p>
    <w:p w14:paraId="0F9D708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873946    2.141532    2.289162</w:t>
      </w:r>
    </w:p>
    <w:p w14:paraId="25F1C2A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962413   -1.090311    1.445459</w:t>
      </w:r>
    </w:p>
    <w:p w14:paraId="46C6616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290845   -2.077500    1.160605</w:t>
      </w:r>
    </w:p>
    <w:p w14:paraId="4394991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754066    2.485189    0.378843</w:t>
      </w:r>
    </w:p>
    <w:p w14:paraId="36C2094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300807    3.454212    0.533076</w:t>
      </w:r>
    </w:p>
    <w:p w14:paraId="4CEAE7A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945928    0.540414    0.725941</w:t>
      </w:r>
    </w:p>
    <w:p w14:paraId="6AC592A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544983   -0.228043    1.194173</w:t>
      </w:r>
    </w:p>
    <w:p w14:paraId="38974E0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011140    4.106143   -0.425913</w:t>
      </w:r>
    </w:p>
    <w:p w14:paraId="1F9A5D0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054050    4.062078   -0.622972</w:t>
      </w:r>
    </w:p>
    <w:p w14:paraId="7FEEDB1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067895    6.109751   -1.948715</w:t>
      </w:r>
    </w:p>
    <w:p w14:paraId="0958A2A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448094    5.596507   -2.767822</w:t>
      </w:r>
    </w:p>
    <w:p w14:paraId="2864C6A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778486    6.816406   -2.384006</w:t>
      </w:r>
    </w:p>
    <w:p w14:paraId="3D2589F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684730    6.685308   -1.399047</w:t>
      </w:r>
    </w:p>
    <w:p w14:paraId="6429F93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021889    3.191616    0.551217</w:t>
      </w:r>
    </w:p>
    <w:p w14:paraId="394B30F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510102    2.431278    1.146411</w:t>
      </w:r>
    </w:p>
    <w:p w14:paraId="14A32A9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4.283908    4.226513    0.132624</w:t>
      </w:r>
    </w:p>
    <w:p w14:paraId="52A66E3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659724    3.284020    0.541232</w:t>
      </w:r>
    </w:p>
    <w:p w14:paraId="55DE77F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569440    5.023436    0.829031</w:t>
      </w:r>
    </w:p>
    <w:p w14:paraId="52AD059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803524    4.421205   -0.810691</w:t>
      </w:r>
    </w:p>
    <w:p w14:paraId="52BD2B6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583084    1.658045   -0.766554</w:t>
      </w:r>
    </w:p>
    <w:p w14:paraId="3E37FB2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979323    1.887590   -1.630867</w:t>
      </w:r>
    </w:p>
    <w:p w14:paraId="04AB832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337226   -0.384258    2.618233</w:t>
      </w:r>
    </w:p>
    <w:p w14:paraId="42D3438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040872   -0.724968    3.364617</w:t>
      </w:r>
    </w:p>
    <w:p w14:paraId="3DD2CCD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140037    2.807883    5.579764</w:t>
      </w:r>
    </w:p>
    <w:p w14:paraId="5B09276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190837    2.640534    5.314840</w:t>
      </w:r>
    </w:p>
    <w:p w14:paraId="093A59D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920288    3.861284    5.382904</w:t>
      </w:r>
    </w:p>
    <w:p w14:paraId="1E954D6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037363    2.631352    6.653321</w:t>
      </w:r>
    </w:p>
    <w:p w14:paraId="60C6EFA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994374    0.459560    6.355629</w:t>
      </w:r>
    </w:p>
    <w:p w14:paraId="4AE5FE2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604992   -1.426417    5.194043</w:t>
      </w:r>
    </w:p>
    <w:p w14:paraId="7454792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741803   -1.344560    6.275467</w:t>
      </w:r>
    </w:p>
    <w:p w14:paraId="67B9D77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560984   -1.716782    4.748468</w:t>
      </w:r>
    </w:p>
    <w:p w14:paraId="5F8ADC1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110919   -2.237619    5.012751</w:t>
      </w:r>
    </w:p>
    <w:p w14:paraId="6D2A80F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26340   -5.479605    2.217488</w:t>
      </w:r>
    </w:p>
    <w:p w14:paraId="12A1CA4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073893   -5.886803    0.982859</w:t>
      </w:r>
    </w:p>
    <w:p w14:paraId="63D93A0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324898   -4.947086   -0.052133</w:t>
      </w:r>
    </w:p>
    <w:p w14:paraId="1F94795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136609   -3.547265    0.201887</w:t>
      </w:r>
    </w:p>
    <w:p w14:paraId="1DFF9AB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69473   -3.169628    1.488242</w:t>
      </w:r>
    </w:p>
    <w:p w14:paraId="71DEC9A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414316   -4.104357    2.465883</w:t>
      </w:r>
    </w:p>
    <w:p w14:paraId="0AEAD27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858662   -6.442712   -1.517958</w:t>
      </w:r>
    </w:p>
    <w:p w14:paraId="6D995ED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430237   -6.207538    2.997972</w:t>
      </w:r>
    </w:p>
    <w:p w14:paraId="2FD7899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232201   -6.940547    0.772774</w:t>
      </w:r>
    </w:p>
    <w:p w14:paraId="7AC61D8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723154   -5.379333   -1.343224</w:t>
      </w:r>
    </w:p>
    <w:p w14:paraId="1D679C5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373561   -2.618010   -0.868647</w:t>
      </w:r>
    </w:p>
    <w:p w14:paraId="2AE45BA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496863   -2.126277    1.698519</w:t>
      </w:r>
    </w:p>
    <w:p w14:paraId="159C6D5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047088   -3.781262    3.433945</w:t>
      </w:r>
    </w:p>
    <w:p w14:paraId="2D1C208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2.722227   -3.095399   -2.120374</w:t>
      </w:r>
    </w:p>
    <w:p w14:paraId="2B1917D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908550   -4.473698   -2.358519</w:t>
      </w:r>
    </w:p>
    <w:p w14:paraId="7CB548E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830486   -2.410199   -2.950039</w:t>
      </w:r>
    </w:p>
    <w:p w14:paraId="51BBD5E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187845   -4.807071   -3.352370</w:t>
      </w:r>
    </w:p>
    <w:p w14:paraId="2E09300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819633    1.666780    3.330400</w:t>
      </w:r>
    </w:p>
    <w:p w14:paraId="3183FF6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579785   -1.707047   -1.938375</w:t>
      </w:r>
    </w:p>
    <w:p w14:paraId="2FE9756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81167   -1.427581   -3.255687</w:t>
      </w:r>
    </w:p>
    <w:p w14:paraId="2A4A7EC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589929   -3.056738   -1.543952</w:t>
      </w:r>
    </w:p>
    <w:p w14:paraId="06EDC01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380876   -2.443241   -4.128986</w:t>
      </w:r>
    </w:p>
    <w:p w14:paraId="69EF874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977126   -0.406200   -3.616376</w:t>
      </w:r>
    </w:p>
    <w:p w14:paraId="2526775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91270   -4.078688   -2.412442</w:t>
      </w:r>
    </w:p>
    <w:p w14:paraId="4FBDA47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252155   -3.335366   -0.553134</w:t>
      </w:r>
    </w:p>
    <w:p w14:paraId="395C45B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391176   -3.775118   -3.712597</w:t>
      </w:r>
    </w:p>
    <w:p w14:paraId="23EB9CC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683808   -2.188792   -5.141441</w:t>
      </w:r>
    </w:p>
    <w:p w14:paraId="20EA5E9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979600   -5.108486   -2.066419</w:t>
      </w:r>
    </w:p>
    <w:p w14:paraId="5A3B16E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699706   -4.563041   -4.392741</w:t>
      </w:r>
    </w:p>
    <w:p w14:paraId="27EA6C2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145245   -0.719000    0.176935</w:t>
      </w:r>
    </w:p>
    <w:p w14:paraId="674475B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194393   -0.495563    1.199926</w:t>
      </w:r>
    </w:p>
    <w:p w14:paraId="48644A3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488909   -0.776900    2.541247</w:t>
      </w:r>
    </w:p>
    <w:p w14:paraId="4A7EFE6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729052   -1.294885    2.891387</w:t>
      </w:r>
    </w:p>
    <w:p w14:paraId="04F3D0D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7.677048   -1.524624    1.890160</w:t>
      </w:r>
    </w:p>
    <w:p w14:paraId="189FFD9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7.390023   -1.240054    0.555936</w:t>
      </w:r>
    </w:p>
    <w:p w14:paraId="4CD0146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718069   -0.589666    3.280887</w:t>
      </w:r>
    </w:p>
    <w:p w14:paraId="65AC3E2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959653   -1.520118    3.927219</w:t>
      </w:r>
    </w:p>
    <w:p w14:paraId="1BD99D5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8.649404   -1.932271    2.147733</w:t>
      </w:r>
    </w:p>
    <w:p w14:paraId="0674C78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814696   -0.410325   -1.232959</w:t>
      </w:r>
    </w:p>
    <w:p w14:paraId="49183C9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762113   -0.518887   -2.258813</w:t>
      </w:r>
    </w:p>
    <w:p w14:paraId="41DA75C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502348   -0.012490   -1.598306</w:t>
      </w:r>
    </w:p>
    <w:p w14:paraId="74E5413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424357   -0.258727   -3.586464</w:t>
      </w:r>
    </w:p>
    <w:p w14:paraId="1A03A05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165345    0.232932   -2.940079</w:t>
      </w:r>
    </w:p>
    <w:p w14:paraId="182BF16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5.123268    0.113870   -3.936116</w:t>
      </w:r>
    </w:p>
    <w:p w14:paraId="68D9635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186077   -0.351507   -4.354150</w:t>
      </w:r>
    </w:p>
    <w:p w14:paraId="76C5202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144773    0.514592   -3.168118</w:t>
      </w:r>
    </w:p>
    <w:p w14:paraId="036E60D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866525    0.308040   -4.971819</w:t>
      </w:r>
    </w:p>
    <w:p w14:paraId="3C84E8B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861148    0.028182    0.886204</w:t>
      </w:r>
    </w:p>
    <w:p w14:paraId="51DFEC6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459463    0.118268   -0.588198</w:t>
      </w:r>
    </w:p>
    <w:p w14:paraId="167CE8F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3.063060    0.398424    1.738001</w:t>
      </w:r>
    </w:p>
    <w:p w14:paraId="5100F78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2.285068    0.335377   -0.895451</w:t>
      </w:r>
    </w:p>
    <w:p w14:paraId="2D250D0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8.149731   -1.442506   -0.188567</w:t>
      </w:r>
    </w:p>
    <w:p w14:paraId="0171793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781643   -0.805434   -2.033764</w:t>
      </w:r>
    </w:p>
    <w:p w14:paraId="7945261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5           2.070370   -2.243846    1.384127</w:t>
      </w:r>
    </w:p>
    <w:p w14:paraId="6CD3807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0.915662   -1.498708    1.175252</w:t>
      </w:r>
    </w:p>
    <w:p w14:paraId="08F47CD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651137   -1.070024    2.008868</w:t>
      </w:r>
    </w:p>
    <w:p w14:paraId="2666510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2.429718   -2.479148    2.680220</w:t>
      </w:r>
    </w:p>
    <w:p w14:paraId="3E40066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232894   -3.010754    2.730690</w:t>
      </w:r>
    </w:p>
    <w:p w14:paraId="3941D35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2.833086   -2.684117    0.347853</w:t>
      </w:r>
    </w:p>
    <w:p w14:paraId="2D548B9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373625   -2.640121   -0.510107</w:t>
      </w:r>
    </w:p>
    <w:p w14:paraId="1F7CE0ED" w14:textId="46E2AA75"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14CDA43D" w14:textId="29F8BFCB" w:rsidR="009D77A6" w:rsidRPr="00E93A91" w:rsidRDefault="009D77A6" w:rsidP="00270E6B">
      <w:pPr>
        <w:jc w:val="both"/>
        <w:rPr>
          <w:rFonts w:ascii="Times New Roman" w:hAnsi="Times New Roman" w:cs="Times New Roman"/>
          <w:b/>
          <w:bCs/>
          <w:sz w:val="24"/>
          <w:szCs w:val="24"/>
        </w:rPr>
      </w:pPr>
      <w:r w:rsidRPr="00E93A91">
        <w:rPr>
          <w:rFonts w:ascii="Times New Roman" w:hAnsi="Times New Roman" w:cs="Times New Roman"/>
          <w:b/>
          <w:bCs/>
          <w:sz w:val="24"/>
          <w:szCs w:val="24"/>
        </w:rPr>
        <w:t>E</w:t>
      </w:r>
      <w:r w:rsidRPr="00E93A91">
        <w:rPr>
          <w:rFonts w:ascii="Times New Roman" w:hAnsi="Times New Roman" w:cs="Times New Roman"/>
          <w:b/>
          <w:bCs/>
          <w:sz w:val="24"/>
          <w:szCs w:val="24"/>
          <w:vertAlign w:val="subscript"/>
        </w:rPr>
        <w:t>5</w:t>
      </w:r>
    </w:p>
    <w:p w14:paraId="3650FDD1" w14:textId="0815F214"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75187B81" w14:textId="77777777" w:rsidR="00E93A91"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Number of imaginary frequencies: 0 </w:t>
      </w:r>
      <w:r w:rsidR="00E93A91">
        <w:rPr>
          <w:rFonts w:ascii="Times New Roman" w:hAnsi="Times New Roman" w:cs="Times New Roman"/>
          <w:sz w:val="24"/>
          <w:szCs w:val="24"/>
        </w:rPr>
        <w:t xml:space="preserve"> </w:t>
      </w:r>
    </w:p>
    <w:p w14:paraId="5C25FBBD" w14:textId="190F6C9F" w:rsidR="009D77A6" w:rsidRPr="009D77A6" w:rsidRDefault="00E93A91" w:rsidP="00270E6B">
      <w:pPr>
        <w:jc w:val="both"/>
        <w:rPr>
          <w:rFonts w:ascii="Times New Roman" w:hAnsi="Times New Roman" w:cs="Times New Roman"/>
          <w:sz w:val="24"/>
          <w:szCs w:val="24"/>
        </w:rPr>
      </w:pPr>
      <w:r>
        <w:rPr>
          <w:rFonts w:ascii="Times New Roman" w:hAnsi="Times New Roman" w:cs="Times New Roman"/>
          <w:sz w:val="24"/>
          <w:szCs w:val="24"/>
        </w:rPr>
        <w:t xml:space="preserve"> </w:t>
      </w:r>
      <w:r w:rsidR="009D77A6" w:rsidRPr="009D77A6">
        <w:rPr>
          <w:rFonts w:ascii="Times New Roman" w:hAnsi="Times New Roman" w:cs="Times New Roman"/>
          <w:sz w:val="24"/>
          <w:szCs w:val="24"/>
        </w:rPr>
        <w:t>Electronic energ</w:t>
      </w:r>
      <w:r>
        <w:rPr>
          <w:rFonts w:ascii="Times New Roman" w:hAnsi="Times New Roman" w:cs="Times New Roman"/>
          <w:sz w:val="24"/>
          <w:szCs w:val="24"/>
        </w:rPr>
        <w:t>y</w:t>
      </w:r>
      <w:r w:rsidR="009D77A6" w:rsidRPr="009D77A6">
        <w:rPr>
          <w:rFonts w:ascii="Times New Roman" w:hAnsi="Times New Roman" w:cs="Times New Roman"/>
          <w:sz w:val="24"/>
          <w:szCs w:val="24"/>
        </w:rPr>
        <w:t>:</w:t>
      </w:r>
      <w:r>
        <w:rPr>
          <w:rFonts w:ascii="Times New Roman" w:hAnsi="Times New Roman" w:cs="Times New Roman"/>
          <w:sz w:val="24"/>
          <w:szCs w:val="24"/>
        </w:rPr>
        <w:t xml:space="preserve"> </w:t>
      </w:r>
      <w:r w:rsidR="009D77A6" w:rsidRPr="009D77A6">
        <w:rPr>
          <w:rFonts w:ascii="Times New Roman" w:hAnsi="Times New Roman" w:cs="Times New Roman"/>
          <w:sz w:val="24"/>
          <w:szCs w:val="24"/>
        </w:rPr>
        <w:t>HF</w:t>
      </w:r>
      <w:r>
        <w:rPr>
          <w:rFonts w:ascii="Times New Roman" w:hAnsi="Times New Roman" w:cs="Times New Roman"/>
          <w:sz w:val="24"/>
          <w:szCs w:val="24"/>
        </w:rPr>
        <w:t xml:space="preserve"> </w:t>
      </w:r>
      <w:r w:rsidR="009D77A6" w:rsidRPr="009D77A6">
        <w:rPr>
          <w:rFonts w:ascii="Times New Roman" w:hAnsi="Times New Roman" w:cs="Times New Roman"/>
          <w:sz w:val="24"/>
          <w:szCs w:val="24"/>
        </w:rPr>
        <w:t>=</w:t>
      </w:r>
      <w:r>
        <w:rPr>
          <w:rFonts w:ascii="Times New Roman" w:hAnsi="Times New Roman" w:cs="Times New Roman"/>
          <w:sz w:val="24"/>
          <w:szCs w:val="24"/>
        </w:rPr>
        <w:t xml:space="preserve"> </w:t>
      </w:r>
      <w:r w:rsidR="009D77A6" w:rsidRPr="009D77A6">
        <w:rPr>
          <w:rFonts w:ascii="Times New Roman" w:hAnsi="Times New Roman" w:cs="Times New Roman"/>
          <w:sz w:val="24"/>
          <w:szCs w:val="24"/>
        </w:rPr>
        <w:t>-3922.1804331</w:t>
      </w:r>
    </w:p>
    <w:p w14:paraId="38376012" w14:textId="63394E54"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Zero-point correction</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1.109140 (Hartree/Particle)</w:t>
      </w:r>
    </w:p>
    <w:p w14:paraId="3F6D6749" w14:textId="13C0DFE8"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Thermal correction to Energy</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1.179645</w:t>
      </w:r>
    </w:p>
    <w:p w14:paraId="63201FB4" w14:textId="0778AFA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Thermal correction to Enthalpy</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1.180589</w:t>
      </w:r>
    </w:p>
    <w:p w14:paraId="626D2178" w14:textId="6F4BC438"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Thermal correction to Gibbs Free Energy</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1.001821</w:t>
      </w:r>
    </w:p>
    <w:p w14:paraId="0FA9D3B6" w14:textId="3BBFCA41"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zero-point Energies</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3921.071293</w:t>
      </w:r>
    </w:p>
    <w:p w14:paraId="012B9BCD" w14:textId="75B54F64"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thermal Energies</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3921.000788</w:t>
      </w:r>
    </w:p>
    <w:p w14:paraId="0104C12C" w14:textId="151D131E"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thermal Enthalpies</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3920.999844</w:t>
      </w:r>
    </w:p>
    <w:p w14:paraId="2E736338" w14:textId="18B8C364"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thermal Free Energies</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3921.178612</w:t>
      </w:r>
    </w:p>
    <w:p w14:paraId="7B952E38" w14:textId="77777777" w:rsidR="00E93A91" w:rsidRPr="00E93A91" w:rsidRDefault="00E93A91" w:rsidP="00270E6B">
      <w:pPr>
        <w:jc w:val="both"/>
        <w:rPr>
          <w:rFonts w:ascii="Times New Roman" w:hAnsi="Times New Roman" w:cs="Times New Roman"/>
          <w:sz w:val="24"/>
          <w:szCs w:val="24"/>
        </w:rPr>
      </w:pPr>
      <w:r w:rsidRPr="00E93A91">
        <w:rPr>
          <w:rFonts w:ascii="Times New Roman" w:hAnsi="Times New Roman" w:cs="Times New Roman"/>
          <w:sz w:val="24"/>
          <w:szCs w:val="24"/>
        </w:rPr>
        <w:lastRenderedPageBreak/>
        <w:t>......................................................................................................................................................</w:t>
      </w:r>
    </w:p>
    <w:p w14:paraId="251B26B0" w14:textId="77777777" w:rsidR="00E93A91" w:rsidRPr="00E93A91" w:rsidRDefault="00E93A91" w:rsidP="00270E6B">
      <w:pPr>
        <w:jc w:val="both"/>
        <w:rPr>
          <w:rFonts w:ascii="Times New Roman" w:hAnsi="Times New Roman" w:cs="Times New Roman"/>
          <w:sz w:val="24"/>
          <w:szCs w:val="24"/>
        </w:rPr>
      </w:pPr>
      <w:r w:rsidRPr="00E93A91">
        <w:rPr>
          <w:rFonts w:ascii="Times New Roman" w:hAnsi="Times New Roman" w:cs="Times New Roman"/>
          <w:sz w:val="24"/>
          <w:szCs w:val="24"/>
        </w:rPr>
        <w:t>Cartesian Coordinates</w:t>
      </w:r>
    </w:p>
    <w:p w14:paraId="1DA7E9A8" w14:textId="77777777" w:rsidR="00E93A91" w:rsidRPr="00E93A91" w:rsidRDefault="00E93A91" w:rsidP="00270E6B">
      <w:pPr>
        <w:jc w:val="both"/>
        <w:rPr>
          <w:rFonts w:ascii="Times New Roman" w:hAnsi="Times New Roman" w:cs="Times New Roman"/>
          <w:sz w:val="24"/>
          <w:szCs w:val="24"/>
        </w:rPr>
      </w:pPr>
      <w:r w:rsidRPr="00E93A91">
        <w:rPr>
          <w:rFonts w:ascii="Times New Roman" w:hAnsi="Times New Roman" w:cs="Times New Roman"/>
          <w:sz w:val="24"/>
          <w:szCs w:val="24"/>
        </w:rPr>
        <w:t>......................................................................................................................................................</w:t>
      </w:r>
    </w:p>
    <w:p w14:paraId="012A47E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45           0.419473   -0.074184    0.163836</w:t>
      </w:r>
    </w:p>
    <w:p w14:paraId="4E14FBA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26          -4.519935   -0.286610   -1.630535</w:t>
      </w:r>
    </w:p>
    <w:p w14:paraId="1606F8E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1.210649   -1.360454   -0.705247</w:t>
      </w:r>
    </w:p>
    <w:p w14:paraId="2486B26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0.930314    1.923337    0.451758</w:t>
      </w:r>
    </w:p>
    <w:p w14:paraId="5E77952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052357   -0.273460   -2.816585</w:t>
      </w:r>
    </w:p>
    <w:p w14:paraId="2CA2C52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694900    0.454671   -1.766565</w:t>
      </w:r>
    </w:p>
    <w:p w14:paraId="7B73236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89089    5.384829   -0.660390</w:t>
      </w:r>
    </w:p>
    <w:p w14:paraId="0B22921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607910    6.153477   -0.935268</w:t>
      </w:r>
    </w:p>
    <w:p w14:paraId="484A7A0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875135   -1.294032   -2.490171</w:t>
      </w:r>
    </w:p>
    <w:p w14:paraId="6C3949C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275105    1.017883   -4.505035</w:t>
      </w:r>
    </w:p>
    <w:p w14:paraId="6CD0E15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510829    1.222637   -5.545109</w:t>
      </w:r>
    </w:p>
    <w:p w14:paraId="246286E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052734    3.405021    0.042315</w:t>
      </w:r>
    </w:p>
    <w:p w14:paraId="72DEF95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758801   -1.369161   -3.383168</w:t>
      </w:r>
    </w:p>
    <w:p w14:paraId="6F10E7E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366100   -2.359741   -3.555478</w:t>
      </w:r>
    </w:p>
    <w:p w14:paraId="769E879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754868    2.290867    2.045175</w:t>
      </w:r>
    </w:p>
    <w:p w14:paraId="3AC404D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344395   -0.009155   -4.192525</w:t>
      </w:r>
    </w:p>
    <w:p w14:paraId="0CF9ADD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20102    3.579483    2.590731</w:t>
      </w:r>
    </w:p>
    <w:p w14:paraId="618F5B8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320260    4.404553    2.096219</w:t>
      </w:r>
    </w:p>
    <w:p w14:paraId="53B8753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573476    1.454207   -2.128317</w:t>
      </w:r>
    </w:p>
    <w:p w14:paraId="6675608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055529    2.041234   -1.364476</w:t>
      </w:r>
    </w:p>
    <w:p w14:paraId="4005C31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289494   -0.808007   -5.179655</w:t>
      </w:r>
    </w:p>
    <w:p w14:paraId="3819EFD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065489   -0.620768   -6.226137</w:t>
      </w:r>
    </w:p>
    <w:p w14:paraId="5613FF6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207858    2.757857    4.379103</w:t>
      </w:r>
    </w:p>
    <w:p w14:paraId="583AC20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177424    1.466165    3.844545</w:t>
      </w:r>
    </w:p>
    <w:p w14:paraId="613260A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436083    1.244728    2.680088</w:t>
      </w:r>
    </w:p>
    <w:p w14:paraId="64B3E0C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407273    0.251018    2.254920</w:t>
      </w:r>
    </w:p>
    <w:p w14:paraId="63C23B6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164586   -1.817045   -4.829629</w:t>
      </w:r>
    </w:p>
    <w:p w14:paraId="2D6CEE5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1.631683   -2.423415   -5.598908</w:t>
      </w:r>
    </w:p>
    <w:p w14:paraId="46FFCA2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575569    0.760962    0.145666</w:t>
      </w:r>
    </w:p>
    <w:p w14:paraId="5DFC335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70134    1.729390   -3.488536</w:t>
      </w:r>
    </w:p>
    <w:p w14:paraId="2F4B126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588733    2.511483   -3.717240</w:t>
      </w:r>
    </w:p>
    <w:p w14:paraId="6E0F072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242783    0.703119   -0.364648</w:t>
      </w:r>
    </w:p>
    <w:p w14:paraId="5191A93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98968    4.876694    0.648637</w:t>
      </w:r>
    </w:p>
    <w:p w14:paraId="5C16C68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873495   -0.697406   -0.427415</w:t>
      </w:r>
    </w:p>
    <w:p w14:paraId="70CA1CE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81955    4.928045   -1.617466</w:t>
      </w:r>
    </w:p>
    <w:p w14:paraId="14C496A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533964    3.822957    3.768837</w:t>
      </w:r>
    </w:p>
    <w:p w14:paraId="54D537F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389256    1.893715   -0.725605</w:t>
      </w:r>
    </w:p>
    <w:p w14:paraId="12D03B9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939491    1.717220   -1.708707</w:t>
      </w:r>
    </w:p>
    <w:p w14:paraId="598B19A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185764    3.202088   -0.731091</w:t>
      </w:r>
    </w:p>
    <w:p w14:paraId="4863D09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570834    3.427720    0.266149</w:t>
      </w:r>
    </w:p>
    <w:p w14:paraId="38452DA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033500    3.123963   -1.416647</w:t>
      </w:r>
    </w:p>
    <w:p w14:paraId="50F55DD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567238    4.043731   -1.043411</w:t>
      </w:r>
    </w:p>
    <w:p w14:paraId="701E232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471886   -2.059973   -3.472180</w:t>
      </w:r>
    </w:p>
    <w:p w14:paraId="4F384AE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177569   -2.839196   -3.209837</w:t>
      </w:r>
    </w:p>
    <w:p w14:paraId="3D9EDDA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151782    0.350410   -2.733292</w:t>
      </w:r>
    </w:p>
    <w:p w14:paraId="12A9558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985667    0.892936   -2.310272</w:t>
      </w:r>
    </w:p>
    <w:p w14:paraId="05433FC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014442   -1.465913   -0.011664</w:t>
      </w:r>
    </w:p>
    <w:p w14:paraId="7FF1F14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059836   -2.543302    0.023288</w:t>
      </w:r>
    </w:p>
    <w:p w14:paraId="7FC14D8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955765    0.924763   -3.259005</w:t>
      </w:r>
    </w:p>
    <w:p w14:paraId="35C7810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729869    1.980170   -3.315351</w:t>
      </w:r>
    </w:p>
    <w:p w14:paraId="41AD5BF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030747   -1.067968   -2.816300</w:t>
      </w:r>
    </w:p>
    <w:p w14:paraId="32AE8AB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757138   -1.788214   -2.466673</w:t>
      </w:r>
    </w:p>
    <w:p w14:paraId="6D0D7DB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065131    3.932545   -1.251140</w:t>
      </w:r>
    </w:p>
    <w:p w14:paraId="399C44B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607741    3.547351   -2.008606</w:t>
      </w:r>
    </w:p>
    <w:p w14:paraId="3B04467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84302    5.464347   -3.026973</w:t>
      </w:r>
    </w:p>
    <w:p w14:paraId="2E1123D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005064    4.645630   -3.754182</w:t>
      </w:r>
    </w:p>
    <w:p w14:paraId="6298E7A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848662    6.107590   -3.209609</w:t>
      </w:r>
    </w:p>
    <w:p w14:paraId="1EFC489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0.082823    6.053992   -3.228023</w:t>
      </w:r>
    </w:p>
    <w:p w14:paraId="4F78940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79154    3.883369    0.985324</w:t>
      </w:r>
    </w:p>
    <w:p w14:paraId="5FD4AB7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991739    3.470564    1.988610</w:t>
      </w:r>
    </w:p>
    <w:p w14:paraId="7CC2A78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900689    5.380120    1.658852</w:t>
      </w:r>
    </w:p>
    <w:p w14:paraId="52A2DCA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796683    4.861481    2.615118</w:t>
      </w:r>
    </w:p>
    <w:p w14:paraId="4CF9073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775834    6.452745    1.841615</w:t>
      </w:r>
    </w:p>
    <w:p w14:paraId="089649B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927403    5.231926    1.305640</w:t>
      </w:r>
    </w:p>
    <w:p w14:paraId="08975DB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092281   -0.134456   -3.656491</w:t>
      </w:r>
    </w:p>
    <w:p w14:paraId="31F39DC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099783   -0.025421   -4.065714</w:t>
      </w:r>
    </w:p>
    <w:p w14:paraId="69F7F89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048067   -0.565724    0.355466</w:t>
      </w:r>
    </w:p>
    <w:p w14:paraId="6909706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042585   -0.840773    0.677268</w:t>
      </w:r>
    </w:p>
    <w:p w14:paraId="2A2A29A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571497    5.204557    4.373664</w:t>
      </w:r>
    </w:p>
    <w:p w14:paraId="2E8D171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846510    5.292845    5.191480</w:t>
      </w:r>
    </w:p>
    <w:p w14:paraId="75BC310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327123    5.971018    3.633589</w:t>
      </w:r>
    </w:p>
    <w:p w14:paraId="4FB30CE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557564    5.432082    4.788832</w:t>
      </w:r>
    </w:p>
    <w:p w14:paraId="2301D41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779847    2.943353    5.285256</w:t>
      </w:r>
    </w:p>
    <w:p w14:paraId="1832C46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911303    0.327549    4.509264</w:t>
      </w:r>
    </w:p>
    <w:p w14:paraId="6EA5B74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788661    0.682555    5.056232</w:t>
      </w:r>
    </w:p>
    <w:p w14:paraId="6673FA8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243645   -0.409891    3.772935</w:t>
      </w:r>
    </w:p>
    <w:p w14:paraId="0A5FC71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267494   -0.190338    5.231094</w:t>
      </w:r>
    </w:p>
    <w:p w14:paraId="1764BAD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432793   -4.508500    3.660880</w:t>
      </w:r>
    </w:p>
    <w:p w14:paraId="0E60473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960586   -5.389963    2.717712</w:t>
      </w:r>
    </w:p>
    <w:p w14:paraId="1E97ACB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550532   -4.938953    1.434704</w:t>
      </w:r>
    </w:p>
    <w:p w14:paraId="3BC8DB3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46673   -3.543975    1.109298</w:t>
      </w:r>
    </w:p>
    <w:p w14:paraId="238FA44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113763   -2.664016    2.119723</w:t>
      </w:r>
    </w:p>
    <w:p w14:paraId="589F027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500291   -3.129883    3.356006</w:t>
      </w:r>
    </w:p>
    <w:p w14:paraId="672DE5D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953093   -6.898901    0.749478</w:t>
      </w:r>
    </w:p>
    <w:p w14:paraId="66D86BA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745629   -4.863979    4.637286</w:t>
      </w:r>
    </w:p>
    <w:p w14:paraId="17A70F7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888514   -6.450676    2.939600</w:t>
      </w:r>
    </w:p>
    <w:p w14:paraId="7F08C5E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025339   -5.848646    0.481997</w:t>
      </w:r>
    </w:p>
    <w:p w14:paraId="0E9D3D4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1.239867   -3.118514   -0.201486</w:t>
      </w:r>
    </w:p>
    <w:p w14:paraId="4144D17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149322   -1.605767    1.918810</w:t>
      </w:r>
    </w:p>
    <w:p w14:paraId="08259C8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862711   -2.430915    4.102609</w:t>
      </w:r>
    </w:p>
    <w:p w14:paraId="25F3958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700382   -4.042654   -1.082054</w:t>
      </w:r>
    </w:p>
    <w:p w14:paraId="0CBC40C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597087   -5.407647   -0.746231</w:t>
      </w:r>
    </w:p>
    <w:p w14:paraId="2D0CBE0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314340   -3.717974   -2.038265</w:t>
      </w:r>
    </w:p>
    <w:p w14:paraId="5CE2AF7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169897   -6.099223   -1.464538</w:t>
      </w:r>
    </w:p>
    <w:p w14:paraId="7F72466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152158    1.661602    0.291003</w:t>
      </w:r>
    </w:p>
    <w:p w14:paraId="5E0436B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49750   -1.736655   -0.114490</w:t>
      </w:r>
    </w:p>
    <w:p w14:paraId="62B3B4A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514952   -1.893629   -1.210395</w:t>
      </w:r>
    </w:p>
    <w:p w14:paraId="2326C1B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34015   -2.760801    0.849499</w:t>
      </w:r>
    </w:p>
    <w:p w14:paraId="20E248C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305321   -3.041643   -1.355995</w:t>
      </w:r>
    </w:p>
    <w:p w14:paraId="240F803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574671   -1.125774   -1.972765</w:t>
      </w:r>
    </w:p>
    <w:p w14:paraId="01B7A4F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413309   -3.906103    0.705049</w:t>
      </w:r>
    </w:p>
    <w:p w14:paraId="7D40546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992563   -2.670852    1.717706</w:t>
      </w:r>
    </w:p>
    <w:p w14:paraId="27F3920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247456   -4.058267   -0.408107</w:t>
      </w:r>
    </w:p>
    <w:p w14:paraId="4635B20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965403   -3.131400   -2.214288</w:t>
      </w:r>
    </w:p>
    <w:p w14:paraId="14FC1CE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362806   -4.686964    1.458969</w:t>
      </w:r>
    </w:p>
    <w:p w14:paraId="26EC7EC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854903   -4.950767   -0.521135</w:t>
      </w:r>
    </w:p>
    <w:p w14:paraId="59C8D4D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784225   -1.051361    0.095503</w:t>
      </w:r>
    </w:p>
    <w:p w14:paraId="089909B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970856   -1.443622    1.184841</w:t>
      </w:r>
    </w:p>
    <w:p w14:paraId="7216059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180892   -2.662073    1.836110</w:t>
      </w:r>
    </w:p>
    <w:p w14:paraId="51E0A14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183131   -3.526064    1.403937</w:t>
      </w:r>
    </w:p>
    <w:p w14:paraId="3199238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967807   -3.166456    0.309235</w:t>
      </w:r>
    </w:p>
    <w:p w14:paraId="5AF3AA2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773323   -1.942808   -0.334203</w:t>
      </w:r>
    </w:p>
    <w:p w14:paraId="50D2C2E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535228   -2.914347    2.668521</w:t>
      </w:r>
    </w:p>
    <w:p w14:paraId="408AF42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341271   -4.475040    1.905022</w:t>
      </w:r>
    </w:p>
    <w:p w14:paraId="2DC446E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742341   -3.837278   -0.048579</w:t>
      </w:r>
    </w:p>
    <w:p w14:paraId="5DE1704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609074    0.283176   -0.514980</w:t>
      </w:r>
    </w:p>
    <w:p w14:paraId="2C9E060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518971    0.806730   -1.442908</w:t>
      </w:r>
    </w:p>
    <w:p w14:paraId="4559FC0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4.504225    1.102334   -0.156929</w:t>
      </w:r>
    </w:p>
    <w:p w14:paraId="28268F4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359381    2.087180   -1.970635</w:t>
      </w:r>
    </w:p>
    <w:p w14:paraId="6A54795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363631    2.403595   -0.677154</w:t>
      </w:r>
    </w:p>
    <w:p w14:paraId="45C05F9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288839    2.900069   -1.580379</w:t>
      </w:r>
    </w:p>
    <w:p w14:paraId="0020F5C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090839    2.460672   -2.680495</w:t>
      </w:r>
    </w:p>
    <w:p w14:paraId="0B81DB2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533166    3.011227   -0.338054</w:t>
      </w:r>
    </w:p>
    <w:p w14:paraId="0FC0B39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187603    3.906316   -1.972426</w:t>
      </w:r>
    </w:p>
    <w:p w14:paraId="6EB79DD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866955   -0.590584    1.643444</w:t>
      </w:r>
    </w:p>
    <w:p w14:paraId="152E14F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498152    0.598329    0.754048</w:t>
      </w:r>
    </w:p>
    <w:p w14:paraId="23E6DBE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3.261416   -0.742679    2.693938</w:t>
      </w:r>
    </w:p>
    <w:p w14:paraId="6A8E67F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2.385449    1.152464    0.885999</w:t>
      </w:r>
    </w:p>
    <w:p w14:paraId="7438043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1.166529    1.140955    3.293809</w:t>
      </w:r>
    </w:p>
    <w:p w14:paraId="240596E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0.148221   -0.611873    2.321056</w:t>
      </w:r>
    </w:p>
    <w:p w14:paraId="057A0FE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415637    0.058030    3.324811</w:t>
      </w:r>
    </w:p>
    <w:p w14:paraId="36BFF1E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094933   -0.299279    4.685350</w:t>
      </w:r>
    </w:p>
    <w:p w14:paraId="7CB0B3A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638018    1.161240    2.421635</w:t>
      </w:r>
    </w:p>
    <w:p w14:paraId="21E86A4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755663   -1.161626    4.618225</w:t>
      </w:r>
    </w:p>
    <w:p w14:paraId="6C42F00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753835   -0.526459    5.336956</w:t>
      </w:r>
    </w:p>
    <w:p w14:paraId="5EFE1CA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623618    0.558664    5.108675</w:t>
      </w:r>
    </w:p>
    <w:p w14:paraId="559DCE7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404616   -1.696557   -1.179254</w:t>
      </w:r>
    </w:p>
    <w:p w14:paraId="220693F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380361    0.226208   -1.748215</w:t>
      </w:r>
    </w:p>
    <w:p w14:paraId="7167DB79" w14:textId="64BCCE78"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385BA240" w14:textId="7CBC740B" w:rsidR="009D77A6" w:rsidRPr="00E93A91" w:rsidRDefault="009D77A6" w:rsidP="00270E6B">
      <w:pPr>
        <w:jc w:val="both"/>
        <w:rPr>
          <w:rFonts w:ascii="Times New Roman" w:hAnsi="Times New Roman" w:cs="Times New Roman"/>
          <w:b/>
          <w:bCs/>
          <w:sz w:val="24"/>
          <w:szCs w:val="24"/>
        </w:rPr>
      </w:pPr>
      <w:r w:rsidRPr="00E93A91">
        <w:rPr>
          <w:rFonts w:ascii="Times New Roman" w:hAnsi="Times New Roman" w:cs="Times New Roman"/>
          <w:b/>
          <w:bCs/>
          <w:sz w:val="24"/>
          <w:szCs w:val="24"/>
        </w:rPr>
        <w:t>E</w:t>
      </w:r>
      <w:r w:rsidRPr="00E93A91">
        <w:rPr>
          <w:rFonts w:ascii="Times New Roman" w:hAnsi="Times New Roman" w:cs="Times New Roman"/>
          <w:b/>
          <w:bCs/>
          <w:sz w:val="24"/>
          <w:szCs w:val="24"/>
          <w:vertAlign w:val="subscript"/>
        </w:rPr>
        <w:t>6</w:t>
      </w:r>
    </w:p>
    <w:p w14:paraId="09789AD4" w14:textId="1000804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6D3C72E4" w14:textId="77777777" w:rsidR="00E93A91"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Number of imaginary frequencies: 0</w:t>
      </w:r>
      <w:r w:rsidR="00E93A91">
        <w:rPr>
          <w:rFonts w:ascii="Times New Roman" w:hAnsi="Times New Roman" w:cs="Times New Roman"/>
          <w:sz w:val="24"/>
          <w:szCs w:val="24"/>
        </w:rPr>
        <w:t xml:space="preserve"> </w:t>
      </w:r>
    </w:p>
    <w:p w14:paraId="72D8610C" w14:textId="1E2C6780" w:rsidR="009D77A6" w:rsidRPr="009D77A6" w:rsidRDefault="00E93A91" w:rsidP="00270E6B">
      <w:pPr>
        <w:jc w:val="both"/>
        <w:rPr>
          <w:rFonts w:ascii="Times New Roman" w:hAnsi="Times New Roman" w:cs="Times New Roman"/>
          <w:sz w:val="24"/>
          <w:szCs w:val="24"/>
        </w:rPr>
      </w:pPr>
      <w:r>
        <w:rPr>
          <w:rFonts w:ascii="Times New Roman" w:hAnsi="Times New Roman" w:cs="Times New Roman"/>
          <w:sz w:val="24"/>
          <w:szCs w:val="24"/>
        </w:rPr>
        <w:t xml:space="preserve"> </w:t>
      </w:r>
      <w:r w:rsidR="009D77A6" w:rsidRPr="009D77A6">
        <w:rPr>
          <w:rFonts w:ascii="Times New Roman" w:hAnsi="Times New Roman" w:cs="Times New Roman"/>
          <w:sz w:val="24"/>
          <w:szCs w:val="24"/>
        </w:rPr>
        <w:t>Electronic energy: HF</w:t>
      </w:r>
      <w:r>
        <w:rPr>
          <w:rFonts w:ascii="Times New Roman" w:hAnsi="Times New Roman" w:cs="Times New Roman"/>
          <w:sz w:val="24"/>
          <w:szCs w:val="24"/>
        </w:rPr>
        <w:t xml:space="preserve"> </w:t>
      </w:r>
      <w:r w:rsidR="009D77A6" w:rsidRPr="009D77A6">
        <w:rPr>
          <w:rFonts w:ascii="Times New Roman" w:hAnsi="Times New Roman" w:cs="Times New Roman"/>
          <w:sz w:val="24"/>
          <w:szCs w:val="24"/>
        </w:rPr>
        <w:t>=</w:t>
      </w:r>
      <w:r>
        <w:rPr>
          <w:rFonts w:ascii="Times New Roman" w:hAnsi="Times New Roman" w:cs="Times New Roman"/>
          <w:sz w:val="24"/>
          <w:szCs w:val="24"/>
        </w:rPr>
        <w:t xml:space="preserve"> </w:t>
      </w:r>
      <w:r w:rsidR="009D77A6" w:rsidRPr="009D77A6">
        <w:rPr>
          <w:rFonts w:ascii="Times New Roman" w:hAnsi="Times New Roman" w:cs="Times New Roman"/>
          <w:sz w:val="24"/>
          <w:szCs w:val="24"/>
        </w:rPr>
        <w:t>-3004.1511441</w:t>
      </w:r>
    </w:p>
    <w:p w14:paraId="721005BD" w14:textId="1F61D6F4"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Zero-point correction</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xml:space="preserve"> 0.860137 (Hartree/Particle)</w:t>
      </w:r>
    </w:p>
    <w:p w14:paraId="6BB91194" w14:textId="336D7783"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Thermal correction to Energy</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0.913565</w:t>
      </w:r>
    </w:p>
    <w:p w14:paraId="35E44697" w14:textId="1E04D9D1"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Thermal correction to Enthalpy</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0.914510</w:t>
      </w:r>
    </w:p>
    <w:p w14:paraId="1174D105" w14:textId="0F7102CF"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Thermal correction to Gibbs Free Energy</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0.767485</w:t>
      </w:r>
    </w:p>
    <w:p w14:paraId="49836F34" w14:textId="63987F1D"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Sum of electronic and zero-point Energies</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3003.291007</w:t>
      </w:r>
    </w:p>
    <w:p w14:paraId="524DF52E" w14:textId="5A5A750C"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thermal Energies</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3003.237579</w:t>
      </w:r>
    </w:p>
    <w:p w14:paraId="13C3D701" w14:textId="21B4E9F8"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thermal Enthalpies</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3003.236634</w:t>
      </w:r>
    </w:p>
    <w:p w14:paraId="5B1C0D6A" w14:textId="6E78EF52"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thermal Free Energies</w:t>
      </w:r>
      <w:r w:rsidR="00E93A91">
        <w:rPr>
          <w:rFonts w:ascii="Times New Roman" w:hAnsi="Times New Roman" w:cs="Times New Roman"/>
          <w:sz w:val="24"/>
          <w:szCs w:val="24"/>
        </w:rPr>
        <w:t xml:space="preserve"> </w:t>
      </w:r>
      <w:r w:rsidRPr="009D77A6">
        <w:rPr>
          <w:rFonts w:ascii="Times New Roman" w:hAnsi="Times New Roman" w:cs="Times New Roman"/>
          <w:sz w:val="24"/>
          <w:szCs w:val="24"/>
        </w:rPr>
        <w:t>= -3003.383659</w:t>
      </w:r>
    </w:p>
    <w:p w14:paraId="6D231E3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774B78B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Cartesian Coordinates</w:t>
      </w:r>
    </w:p>
    <w:p w14:paraId="25625EF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6E1DA44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45          -0.166521    0.504507   -1.397780</w:t>
      </w:r>
    </w:p>
    <w:p w14:paraId="02333D5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26           0.824489   -2.292925    2.879514</w:t>
      </w:r>
    </w:p>
    <w:p w14:paraId="02C5D40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1.366733   -0.572531   -0.194924</w:t>
      </w:r>
    </w:p>
    <w:p w14:paraId="7A64EA9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1.896263    0.464696    0.252006</w:t>
      </w:r>
    </w:p>
    <w:p w14:paraId="0C87801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307166   -2.360525   -1.905564</w:t>
      </w:r>
    </w:p>
    <w:p w14:paraId="454A707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561292   -1.265660   -2.187897</w:t>
      </w:r>
    </w:p>
    <w:p w14:paraId="53C8505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183588    0.036652   -1.346735</w:t>
      </w:r>
    </w:p>
    <w:p w14:paraId="46BF7A7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184232   -0.068058   -1.759331</w:t>
      </w:r>
    </w:p>
    <w:p w14:paraId="3ACA050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389329   -2.197517   -0.998771</w:t>
      </w:r>
    </w:p>
    <w:p w14:paraId="73303A5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82284   -3.756686   -3.451611</w:t>
      </w:r>
    </w:p>
    <w:p w14:paraId="1C3B9A3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143363   -4.708782   -3.947456</w:t>
      </w:r>
    </w:p>
    <w:p w14:paraId="3597EBD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618596    0.316796   -0.314783</w:t>
      </w:r>
    </w:p>
    <w:p w14:paraId="203FC2B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936515   -4.011998    2.554190</w:t>
      </w:r>
    </w:p>
    <w:p w14:paraId="491CD87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893443   -4.047982    2.055172</w:t>
      </w:r>
    </w:p>
    <w:p w14:paraId="72AA2B9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722265    2.083553    1.074434</w:t>
      </w:r>
    </w:p>
    <w:p w14:paraId="05574D8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108266   -3.620149   -2.551118</w:t>
      </w:r>
    </w:p>
    <w:p w14:paraId="0146B9E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713961    2.285650    2.456909</w:t>
      </w:r>
    </w:p>
    <w:p w14:paraId="11573FD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891212    1.460448    3.133358</w:t>
      </w:r>
    </w:p>
    <w:p w14:paraId="5B39024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05868   -1.428691   -3.071153</w:t>
      </w:r>
    </w:p>
    <w:p w14:paraId="35196E1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278496   -0.606844   -3.298641</w:t>
      </w:r>
    </w:p>
    <w:p w14:paraId="2BA0658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032383   -4.662461   -2.273985</w:t>
      </w:r>
    </w:p>
    <w:p w14:paraId="4363E6B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897189   -5.623312   -2.762070</w:t>
      </w:r>
    </w:p>
    <w:p w14:paraId="6A96482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209192    4.616721    2.117648</w:t>
      </w:r>
    </w:p>
    <w:p w14:paraId="2259F16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1.202245    4.445466    0.726851</w:t>
      </w:r>
    </w:p>
    <w:p w14:paraId="6F8FE1D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464542    3.171047    0.219315</w:t>
      </w:r>
    </w:p>
    <w:p w14:paraId="7DD745D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469945    3.025676   -0.860435</w:t>
      </w:r>
    </w:p>
    <w:p w14:paraId="469E985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095040   -4.468795   -1.413765</w:t>
      </w:r>
    </w:p>
    <w:p w14:paraId="4D469EE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794202   -5.276692   -1.224949</w:t>
      </w:r>
    </w:p>
    <w:p w14:paraId="294B4D0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140088   -0.613019    3.587465</w:t>
      </w:r>
    </w:p>
    <w:p w14:paraId="48D6CD1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12495   -2.686312   -3.701218</w:t>
      </w:r>
    </w:p>
    <w:p w14:paraId="738723D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638132   -2.790677   -4.398617</w:t>
      </w:r>
    </w:p>
    <w:p w14:paraId="22765D8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343958   -0.757927    2.181974</w:t>
      </w:r>
    </w:p>
    <w:p w14:paraId="31EDB71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816670    1.251526   -0.756427</w:t>
      </w:r>
    </w:p>
    <w:p w14:paraId="0796B58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963829   -0.711113    1.558766</w:t>
      </w:r>
    </w:p>
    <w:p w14:paraId="3BBF5F7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300339   -1.047158   -1.424553</w:t>
      </w:r>
    </w:p>
    <w:p w14:paraId="37BDA35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459408    3.555071    2.993232</w:t>
      </w:r>
    </w:p>
    <w:p w14:paraId="012FC49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72394   -0.917172    1.490553</w:t>
      </w:r>
    </w:p>
    <w:p w14:paraId="20952D4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604086   -1.788737    0.827909</w:t>
      </w:r>
    </w:p>
    <w:p w14:paraId="15F773B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854416   -1.136674    2.440765</w:t>
      </w:r>
    </w:p>
    <w:p w14:paraId="511DD2F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046822   -0.269767    3.076199</w:t>
      </w:r>
    </w:p>
    <w:p w14:paraId="0032E30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655535   -1.994742    3.088852</w:t>
      </w:r>
    </w:p>
    <w:p w14:paraId="3B3D240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764737   -1.336778    1.873849</w:t>
      </w:r>
    </w:p>
    <w:p w14:paraId="339B936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276366   -3.228452   -0.759258</w:t>
      </w:r>
    </w:p>
    <w:p w14:paraId="7273D35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095294   -3.101841   -0.060561</w:t>
      </w:r>
    </w:p>
    <w:p w14:paraId="60800F3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331509   -3.809361    4.198959</w:t>
      </w:r>
    </w:p>
    <w:p w14:paraId="2BD4A3F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143579   -3.643543    5.155712</w:t>
      </w:r>
    </w:p>
    <w:p w14:paraId="17A4408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940950   -0.569297    2.605425</w:t>
      </w:r>
    </w:p>
    <w:p w14:paraId="134B910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008788   -0.515237    2.455646</w:t>
      </w:r>
    </w:p>
    <w:p w14:paraId="550745D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335533   -4.011553    2.953232</w:t>
      </w:r>
    </w:p>
    <w:p w14:paraId="130ECE2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405570   -4.036732    2.801605</w:t>
      </w:r>
    </w:p>
    <w:p w14:paraId="3A0681F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735402   -3.814691    3.951525</w:t>
      </w:r>
    </w:p>
    <w:p w14:paraId="26B56AA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509760   -3.652548    4.688138</w:t>
      </w:r>
    </w:p>
    <w:p w14:paraId="18C954C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012311   -0.894057   -0.905276</w:t>
      </w:r>
    </w:p>
    <w:p w14:paraId="7EC6DE9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3.312291   -1.719968   -0.978501</w:t>
      </w:r>
    </w:p>
    <w:p w14:paraId="2E552CF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724809   -2.354421   -2.046492</w:t>
      </w:r>
    </w:p>
    <w:p w14:paraId="14AA633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259767   -2.979180   -1.321570</w:t>
      </w:r>
    </w:p>
    <w:p w14:paraId="67ABD40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860466   -2.924684   -2.398703</w:t>
      </w:r>
    </w:p>
    <w:p w14:paraId="45F29F4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397657   -2.192378   -2.893178</w:t>
      </w:r>
    </w:p>
    <w:p w14:paraId="07D48B1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521497    1.383390   -0.241656</w:t>
      </w:r>
    </w:p>
    <w:p w14:paraId="7FE871E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219753    2.320874    0.214108</w:t>
      </w:r>
    </w:p>
    <w:p w14:paraId="1365A8F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804599    2.387274   -0.657728</w:t>
      </w:r>
    </w:p>
    <w:p w14:paraId="3E10F39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506266    2.223584    0.168521</w:t>
      </w:r>
    </w:p>
    <w:p w14:paraId="2B5E919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397368    2.479120   -1.572378</w:t>
      </w:r>
    </w:p>
    <w:p w14:paraId="6605547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301410    3.341064   -0.479543</w:t>
      </w:r>
    </w:p>
    <w:p w14:paraId="7585E23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653195   -4.134745    1.936831</w:t>
      </w:r>
    </w:p>
    <w:p w14:paraId="2C4476C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465357   -4.269342    0.882730</w:t>
      </w:r>
    </w:p>
    <w:p w14:paraId="598CA00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257196   -0.503057    3.844567</w:t>
      </w:r>
    </w:p>
    <w:p w14:paraId="02E5200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718797   -0.436977    4.819538</w:t>
      </w:r>
    </w:p>
    <w:p w14:paraId="2B0AE92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478429    3.768003    4.485901</w:t>
      </w:r>
    </w:p>
    <w:p w14:paraId="5C9EC4D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500604    3.942228    4.841880</w:t>
      </w:r>
    </w:p>
    <w:p w14:paraId="51F1ACB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091813    2.893015    5.016354</w:t>
      </w:r>
    </w:p>
    <w:p w14:paraId="3F7BCF0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879050    4.635198    4.773983</w:t>
      </w:r>
    </w:p>
    <w:p w14:paraId="0BC33F7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005456    5.602707    2.528385</w:t>
      </w:r>
    </w:p>
    <w:p w14:paraId="5C66FAA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855787    5.588357   -0.192631</w:t>
      </w:r>
    </w:p>
    <w:p w14:paraId="75AB59A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263743    5.435602   -1.195289</w:t>
      </w:r>
    </w:p>
    <w:p w14:paraId="499BF65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233685    6.540127    0.190109</w:t>
      </w:r>
    </w:p>
    <w:p w14:paraId="7F47811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232879    5.682352   -0.289533</w:t>
      </w:r>
    </w:p>
    <w:p w14:paraId="75301C6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516176    4.216887    1.168777</w:t>
      </w:r>
    </w:p>
    <w:p w14:paraId="51BDAAF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551190    3.555014    0.549294</w:t>
      </w:r>
    </w:p>
    <w:p w14:paraId="745413E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389949    2.225777    0.078059</w:t>
      </w:r>
    </w:p>
    <w:p w14:paraId="588C66C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134233    1.561001    0.263830</w:t>
      </w:r>
    </w:p>
    <w:p w14:paraId="1D4F9C7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087782    2.275127    0.906767</w:t>
      </w:r>
    </w:p>
    <w:p w14:paraId="12322F3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272779    3.568786    1.344853</w:t>
      </w:r>
    </w:p>
    <w:p w14:paraId="2A4AFED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6.389158    2.075411   -0.728985</w:t>
      </w:r>
    </w:p>
    <w:p w14:paraId="1A205DF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651011    5.233649    1.523267</w:t>
      </w:r>
    </w:p>
    <w:p w14:paraId="66C1CC5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510344    4.043158    0.403778</w:t>
      </w:r>
    </w:p>
    <w:p w14:paraId="33C8BF8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444437    1.556226   -0.597137</w:t>
      </w:r>
    </w:p>
    <w:p w14:paraId="3768986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993132    0.228222   -0.252809</w:t>
      </w:r>
    </w:p>
    <w:p w14:paraId="42AB72A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123643    1.808725    1.067634</w:t>
      </w:r>
    </w:p>
    <w:p w14:paraId="465A0BD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453177    4.084880    1.831879</w:t>
      </w:r>
    </w:p>
    <w:p w14:paraId="07861B0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034484   -0.372976   -0.935133</w:t>
      </w:r>
    </w:p>
    <w:p w14:paraId="3EC73A5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272326    0.287238   -1.095142</w:t>
      </w:r>
    </w:p>
    <w:p w14:paraId="7C1656A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901056   -1.351002   -1.379649</w:t>
      </w:r>
    </w:p>
    <w:p w14:paraId="0006205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076436   -0.210935   -1.625983</w:t>
      </w:r>
    </w:p>
    <w:p w14:paraId="0613E9A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915219   -0.647593    4.338912</w:t>
      </w:r>
    </w:p>
    <w:p w14:paraId="44F74DB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254246    0.929051   -2.776812</w:t>
      </w:r>
    </w:p>
    <w:p w14:paraId="5E6C2BE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34768    2.280157   -2.688465</w:t>
      </w:r>
    </w:p>
    <w:p w14:paraId="76DD11C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11575    0.133598   -3.786445</w:t>
      </w:r>
    </w:p>
    <w:p w14:paraId="1A012AB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535168    2.831821   -3.603499</w:t>
      </w:r>
    </w:p>
    <w:p w14:paraId="39CF586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255166    2.911221   -1.883615</w:t>
      </w:r>
    </w:p>
    <w:p w14:paraId="627F900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712415    0.684309   -4.699711</w:t>
      </w:r>
    </w:p>
    <w:p w14:paraId="52C46AB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542189   -0.914310   -3.868912</w:t>
      </w:r>
    </w:p>
    <w:p w14:paraId="543F3EC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077618    2.030153   -4.609023</w:t>
      </w:r>
    </w:p>
    <w:p w14:paraId="1958570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819760    3.876812   -3.521847</w:t>
      </w:r>
    </w:p>
    <w:p w14:paraId="6D0E546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131188    0.061868   -5.485521</w:t>
      </w:r>
    </w:p>
    <w:p w14:paraId="59C885C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783954    2.451264   -5.317703</w:t>
      </w:r>
    </w:p>
    <w:p w14:paraId="7CC0EA19" w14:textId="7C035891"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0FE1B3E0" w14:textId="1E81EE88" w:rsidR="009D77A6" w:rsidRPr="009D77A6" w:rsidRDefault="009D77A6" w:rsidP="00270E6B">
      <w:pPr>
        <w:jc w:val="both"/>
        <w:rPr>
          <w:rFonts w:ascii="Times New Roman" w:hAnsi="Times New Roman" w:cs="Times New Roman"/>
          <w:b/>
          <w:bCs/>
          <w:sz w:val="24"/>
          <w:szCs w:val="24"/>
        </w:rPr>
      </w:pPr>
      <w:r w:rsidRPr="009D77A6">
        <w:rPr>
          <w:rFonts w:ascii="Times New Roman" w:hAnsi="Times New Roman" w:cs="Times New Roman"/>
          <w:b/>
          <w:bCs/>
          <w:sz w:val="24"/>
          <w:szCs w:val="24"/>
        </w:rPr>
        <w:t>F</w:t>
      </w:r>
      <w:r w:rsidRPr="009D77A6">
        <w:rPr>
          <w:rFonts w:ascii="Times New Roman" w:hAnsi="Times New Roman" w:cs="Times New Roman"/>
          <w:b/>
          <w:bCs/>
          <w:sz w:val="24"/>
          <w:szCs w:val="24"/>
          <w:vertAlign w:val="subscript"/>
        </w:rPr>
        <w:t>S</w:t>
      </w:r>
    </w:p>
    <w:p w14:paraId="010329C4" w14:textId="71B5E1BB"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663DCFC9" w14:textId="77777777" w:rsid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Number of imaginary frequencies: 0</w:t>
      </w:r>
    </w:p>
    <w:p w14:paraId="7165F5BA" w14:textId="466718E9"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Electronic energy: HF</w:t>
      </w:r>
      <w:r>
        <w:rPr>
          <w:rFonts w:ascii="Times New Roman" w:hAnsi="Times New Roman" w:cs="Times New Roman"/>
          <w:sz w:val="24"/>
          <w:szCs w:val="24"/>
        </w:rPr>
        <w:t xml:space="preserve"> </w:t>
      </w:r>
      <w:r w:rsidRPr="009D77A6">
        <w:rPr>
          <w:rFonts w:ascii="Times New Roman" w:hAnsi="Times New Roman" w:cs="Times New Roman"/>
          <w:sz w:val="24"/>
          <w:szCs w:val="24"/>
        </w:rPr>
        <w:t>=</w:t>
      </w:r>
      <w:r>
        <w:rPr>
          <w:rFonts w:ascii="Times New Roman" w:hAnsi="Times New Roman" w:cs="Times New Roman"/>
          <w:sz w:val="24"/>
          <w:szCs w:val="24"/>
        </w:rPr>
        <w:t xml:space="preserve"> </w:t>
      </w:r>
      <w:r w:rsidRPr="009D77A6">
        <w:rPr>
          <w:rFonts w:ascii="Times New Roman" w:hAnsi="Times New Roman" w:cs="Times New Roman"/>
          <w:sz w:val="24"/>
          <w:szCs w:val="24"/>
        </w:rPr>
        <w:t>-3693.0668541</w:t>
      </w:r>
    </w:p>
    <w:p w14:paraId="6F90E33E" w14:textId="7F428C62"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Zero-point correction</w:t>
      </w:r>
      <w:r>
        <w:rPr>
          <w:rFonts w:ascii="Times New Roman" w:hAnsi="Times New Roman" w:cs="Times New Roman"/>
          <w:sz w:val="24"/>
          <w:szCs w:val="24"/>
        </w:rPr>
        <w:t xml:space="preserve"> </w:t>
      </w:r>
      <w:r w:rsidRPr="009D77A6">
        <w:rPr>
          <w:rFonts w:ascii="Times New Roman" w:hAnsi="Times New Roman" w:cs="Times New Roman"/>
          <w:sz w:val="24"/>
          <w:szCs w:val="24"/>
        </w:rPr>
        <w:t>= 1.046423 (Hartree/Particle)</w:t>
      </w:r>
    </w:p>
    <w:p w14:paraId="246AC4E0" w14:textId="6F635ABF"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Thermal correction to Energy</w:t>
      </w:r>
      <w:r>
        <w:rPr>
          <w:rFonts w:ascii="Times New Roman" w:hAnsi="Times New Roman" w:cs="Times New Roman"/>
          <w:sz w:val="24"/>
          <w:szCs w:val="24"/>
        </w:rPr>
        <w:t xml:space="preserve"> </w:t>
      </w:r>
      <w:r w:rsidRPr="009D77A6">
        <w:rPr>
          <w:rFonts w:ascii="Times New Roman" w:hAnsi="Times New Roman" w:cs="Times New Roman"/>
          <w:sz w:val="24"/>
          <w:szCs w:val="24"/>
        </w:rPr>
        <w:t>=</w:t>
      </w:r>
      <w:r>
        <w:rPr>
          <w:rFonts w:ascii="Times New Roman" w:hAnsi="Times New Roman" w:cs="Times New Roman"/>
          <w:sz w:val="24"/>
          <w:szCs w:val="24"/>
        </w:rPr>
        <w:t xml:space="preserve"> </w:t>
      </w:r>
      <w:r w:rsidRPr="009D77A6">
        <w:rPr>
          <w:rFonts w:ascii="Times New Roman" w:hAnsi="Times New Roman" w:cs="Times New Roman"/>
          <w:sz w:val="24"/>
          <w:szCs w:val="24"/>
        </w:rPr>
        <w:t>1.110552</w:t>
      </w:r>
    </w:p>
    <w:p w14:paraId="2F0F88E3" w14:textId="636554B4"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Thermal correction to Enthalpy</w:t>
      </w:r>
      <w:r>
        <w:rPr>
          <w:rFonts w:ascii="Times New Roman" w:hAnsi="Times New Roman" w:cs="Times New Roman"/>
          <w:sz w:val="24"/>
          <w:szCs w:val="24"/>
        </w:rPr>
        <w:t xml:space="preserve"> </w:t>
      </w:r>
      <w:r w:rsidRPr="009D77A6">
        <w:rPr>
          <w:rFonts w:ascii="Times New Roman" w:hAnsi="Times New Roman" w:cs="Times New Roman"/>
          <w:sz w:val="24"/>
          <w:szCs w:val="24"/>
        </w:rPr>
        <w:t>=</w:t>
      </w:r>
      <w:r>
        <w:rPr>
          <w:rFonts w:ascii="Times New Roman" w:hAnsi="Times New Roman" w:cs="Times New Roman"/>
          <w:sz w:val="24"/>
          <w:szCs w:val="24"/>
        </w:rPr>
        <w:t xml:space="preserve"> </w:t>
      </w:r>
      <w:r w:rsidRPr="009D77A6">
        <w:rPr>
          <w:rFonts w:ascii="Times New Roman" w:hAnsi="Times New Roman" w:cs="Times New Roman"/>
          <w:sz w:val="24"/>
          <w:szCs w:val="24"/>
        </w:rPr>
        <w:t>1.111496</w:t>
      </w:r>
    </w:p>
    <w:p w14:paraId="02033932" w14:textId="6B3E1D32"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Thermal correction to Gibbs Free Energy</w:t>
      </w:r>
      <w:r>
        <w:rPr>
          <w:rFonts w:ascii="Times New Roman" w:hAnsi="Times New Roman" w:cs="Times New Roman"/>
          <w:sz w:val="24"/>
          <w:szCs w:val="24"/>
        </w:rPr>
        <w:t xml:space="preserve"> </w:t>
      </w:r>
      <w:r w:rsidRPr="009D77A6">
        <w:rPr>
          <w:rFonts w:ascii="Times New Roman" w:hAnsi="Times New Roman" w:cs="Times New Roman"/>
          <w:sz w:val="24"/>
          <w:szCs w:val="24"/>
        </w:rPr>
        <w:t>= 0.946463</w:t>
      </w:r>
    </w:p>
    <w:p w14:paraId="50B5E6A4" w14:textId="11192D88"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zero-point Energies</w:t>
      </w:r>
      <w:r>
        <w:rPr>
          <w:rFonts w:ascii="Times New Roman" w:hAnsi="Times New Roman" w:cs="Times New Roman"/>
          <w:sz w:val="24"/>
          <w:szCs w:val="24"/>
        </w:rPr>
        <w:t xml:space="preserve"> </w:t>
      </w:r>
      <w:r w:rsidRPr="009D77A6">
        <w:rPr>
          <w:rFonts w:ascii="Times New Roman" w:hAnsi="Times New Roman" w:cs="Times New Roman"/>
          <w:sz w:val="24"/>
          <w:szCs w:val="24"/>
        </w:rPr>
        <w:t>= -3692.020431</w:t>
      </w:r>
    </w:p>
    <w:p w14:paraId="6D5DF340" w14:textId="44A1C20A"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thermal Energies</w:t>
      </w:r>
      <w:r>
        <w:rPr>
          <w:rFonts w:ascii="Times New Roman" w:hAnsi="Times New Roman" w:cs="Times New Roman"/>
          <w:sz w:val="24"/>
          <w:szCs w:val="24"/>
        </w:rPr>
        <w:t xml:space="preserve"> </w:t>
      </w:r>
      <w:r w:rsidRPr="009D77A6">
        <w:rPr>
          <w:rFonts w:ascii="Times New Roman" w:hAnsi="Times New Roman" w:cs="Times New Roman"/>
          <w:sz w:val="24"/>
          <w:szCs w:val="24"/>
        </w:rPr>
        <w:t>= -3691.956302</w:t>
      </w:r>
    </w:p>
    <w:p w14:paraId="4849CEA4" w14:textId="35DAD074"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thermal Enthalpies</w:t>
      </w:r>
      <w:r>
        <w:rPr>
          <w:rFonts w:ascii="Times New Roman" w:hAnsi="Times New Roman" w:cs="Times New Roman"/>
          <w:sz w:val="24"/>
          <w:szCs w:val="24"/>
        </w:rPr>
        <w:t xml:space="preserve"> </w:t>
      </w:r>
      <w:r w:rsidRPr="009D77A6">
        <w:rPr>
          <w:rFonts w:ascii="Times New Roman" w:hAnsi="Times New Roman" w:cs="Times New Roman"/>
          <w:sz w:val="24"/>
          <w:szCs w:val="24"/>
        </w:rPr>
        <w:t>= -3691.955358</w:t>
      </w:r>
    </w:p>
    <w:p w14:paraId="52895519" w14:textId="613E3C84"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Sum of electronic and thermal Free Energies</w:t>
      </w:r>
      <w:r>
        <w:rPr>
          <w:rFonts w:ascii="Times New Roman" w:hAnsi="Times New Roman" w:cs="Times New Roman"/>
          <w:sz w:val="24"/>
          <w:szCs w:val="24"/>
        </w:rPr>
        <w:t xml:space="preserve"> </w:t>
      </w:r>
      <w:r w:rsidRPr="009D77A6">
        <w:rPr>
          <w:rFonts w:ascii="Times New Roman" w:hAnsi="Times New Roman" w:cs="Times New Roman"/>
          <w:sz w:val="24"/>
          <w:szCs w:val="24"/>
        </w:rPr>
        <w:t>= -3692.120392</w:t>
      </w:r>
    </w:p>
    <w:p w14:paraId="1B7B363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60DB0DF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Cartesian Coordinates</w:t>
      </w:r>
    </w:p>
    <w:p w14:paraId="4EB42CA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w:t>
      </w:r>
    </w:p>
    <w:p w14:paraId="03ADD10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45           0.317901    0.201624   -0.744073</w:t>
      </w:r>
    </w:p>
    <w:p w14:paraId="3E380AE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26          -4.332987   -0.688582    1.769579</w:t>
      </w:r>
    </w:p>
    <w:p w14:paraId="0706025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1.749684   -0.798415   -0.780128</w:t>
      </w:r>
    </w:p>
    <w:p w14:paraId="0C94FB6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5          -0.249243    1.610417    0.926185</w:t>
      </w:r>
    </w:p>
    <w:p w14:paraId="4A7D8DE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925039    1.400210   -2.355028</w:t>
      </w:r>
    </w:p>
    <w:p w14:paraId="4DBA084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533173    1.498866   -2.047544</w:t>
      </w:r>
    </w:p>
    <w:p w14:paraId="74DC3D1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825520    5.725321   -0.763136</w:t>
      </w:r>
    </w:p>
    <w:p w14:paraId="4020AF7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090430    6.669708   -1.232383</w:t>
      </w:r>
    </w:p>
    <w:p w14:paraId="40F92C4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714941    0.346150   -1.810178</w:t>
      </w:r>
    </w:p>
    <w:p w14:paraId="322529F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753591    3.389622   -3.782248</w:t>
      </w:r>
    </w:p>
    <w:p w14:paraId="56C6BD3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220077    4.118779   -4.438280</w:t>
      </w:r>
    </w:p>
    <w:p w14:paraId="2155EFC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145734    3.302469    0.409870</w:t>
      </w:r>
    </w:p>
    <w:p w14:paraId="78DD58D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994187   -0.996692    0.561493</w:t>
      </w:r>
    </w:p>
    <w:p w14:paraId="5EA7553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993063   -1.541780   -0.371440</w:t>
      </w:r>
    </w:p>
    <w:p w14:paraId="547C7ED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628021    1.254016    2.480698</w:t>
      </w:r>
    </w:p>
    <w:p w14:paraId="471AB48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549902    2.359100   -3.218279</w:t>
      </w:r>
    </w:p>
    <w:p w14:paraId="668B8DC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381705    2.230274    3.140977</w:t>
      </w:r>
    </w:p>
    <w:p w14:paraId="12CA1D9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483763    3.221270    2.715565</w:t>
      </w:r>
    </w:p>
    <w:p w14:paraId="6EDE536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203997    2.507959   -2.638111</w:t>
      </w:r>
    </w:p>
    <w:p w14:paraId="62330BB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257329    2.604581   -2.400659</w:t>
      </w:r>
    </w:p>
    <w:p w14:paraId="5B55F97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939270    2.230711   -3.480565</w:t>
      </w:r>
    </w:p>
    <w:p w14:paraId="0C4F759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4.415588    2.959019   -4.131122</w:t>
      </w:r>
    </w:p>
    <w:p w14:paraId="5F5DE56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41191    0.671664    4.915517</w:t>
      </w:r>
    </w:p>
    <w:p w14:paraId="3036CDA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075512   -0.316644    4.282718</w:t>
      </w:r>
    </w:p>
    <w:p w14:paraId="417C57B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478376   -0.017638    3.058845</w:t>
      </w:r>
    </w:p>
    <w:p w14:paraId="5A3DA50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099628   -0.779963    2.556305</w:t>
      </w:r>
    </w:p>
    <w:p w14:paraId="09EFE09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679026    1.200714   -2.937646</w:t>
      </w:r>
    </w:p>
    <w:p w14:paraId="5287064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738104    1.113824   -3.158312</w:t>
      </w:r>
    </w:p>
    <w:p w14:paraId="21087EF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773441   -0.346023    3.074773</w:t>
      </w:r>
    </w:p>
    <w:p w14:paraId="5DFC049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405491    3.447542   -3.505386</w:t>
      </w:r>
    </w:p>
    <w:p w14:paraId="2849623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203904    4.234261   -3.939895</w:t>
      </w:r>
    </w:p>
    <w:p w14:paraId="224A6CE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454404    0.171078    1.783028</w:t>
      </w:r>
    </w:p>
    <w:p w14:paraId="1C41340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846430    4.853860   -0.365526</w:t>
      </w:r>
    </w:p>
    <w:p w14:paraId="0C760DB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484993   -0.934014    0.856525</w:t>
      </w:r>
    </w:p>
    <w:p w14:paraId="27FA0F0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526923    5.406290   -0.599790</w:t>
      </w:r>
    </w:p>
    <w:p w14:paraId="3F1EA98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005458    1.943804    4.362532</w:t>
      </w:r>
    </w:p>
    <w:p w14:paraId="165A65C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060145    1.578447    1.430275</w:t>
      </w:r>
    </w:p>
    <w:p w14:paraId="2500476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602247    1.880811    0.528280</w:t>
      </w:r>
    </w:p>
    <w:p w14:paraId="16C13EA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332714    2.567679    2.570553</w:t>
      </w:r>
    </w:p>
    <w:p w14:paraId="0E8C36A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755718    2.305207    3.459958</w:t>
      </w:r>
    </w:p>
    <w:p w14:paraId="341A475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395174    2.537449    2.826616</w:t>
      </w:r>
    </w:p>
    <w:p w14:paraId="6F2EB84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071820    3.588842    2.292637</w:t>
      </w:r>
    </w:p>
    <w:p w14:paraId="6E6165E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061565    0.244755   -2.099256</w:t>
      </w:r>
    </w:p>
    <w:p w14:paraId="298FE3A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642830   -0.571576   -1.691401</w:t>
      </w:r>
    </w:p>
    <w:p w14:paraId="101C69B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111685   -0.530035    2.816530</w:t>
      </w:r>
    </w:p>
    <w:p w14:paraId="2D0F426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188634   -0.650902    3.887991</w:t>
      </w:r>
    </w:p>
    <w:p w14:paraId="3D725AF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839916   -2.113494    1.590161</w:t>
      </w:r>
    </w:p>
    <w:p w14:paraId="67191D8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960549   -3.099978    1.168415</w:t>
      </w:r>
    </w:p>
    <w:p w14:paraId="498FD0A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840101    0.689183    2.127628</w:t>
      </w:r>
    </w:p>
    <w:p w14:paraId="2D43E75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687911    1.655782    2.587014</w:t>
      </w:r>
    </w:p>
    <w:p w14:paraId="210DC9B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209727   -1.570862    1.847041</w:t>
      </w:r>
    </w:p>
    <w:p w14:paraId="28FF7F2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1          -6.376775   -2.618593    2.053919</w:t>
      </w:r>
    </w:p>
    <w:p w14:paraId="6CBD5AD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857691    4.186063   -0.004933</w:t>
      </w:r>
    </w:p>
    <w:p w14:paraId="3754123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905010    3.919386    0.081140</w:t>
      </w:r>
    </w:p>
    <w:p w14:paraId="2F4B0BA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610868    6.319262   -1.114319</w:t>
      </w:r>
    </w:p>
    <w:p w14:paraId="6D0B4A2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465483    6.353097   -0.432066</w:t>
      </w:r>
    </w:p>
    <w:p w14:paraId="6527B7D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978161    5.959713   -2.082809</w:t>
      </w:r>
    </w:p>
    <w:p w14:paraId="3FC59E6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244779    7.339466   -1.252851</w:t>
      </w:r>
    </w:p>
    <w:p w14:paraId="1B5BD98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494549    3.633300    0.216111</w:t>
      </w:r>
    </w:p>
    <w:p w14:paraId="2DB5A5C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265994    2.908947    0.448574</w:t>
      </w:r>
    </w:p>
    <w:p w14:paraId="2CA6906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299565    5.203526   -0.569085</w:t>
      </w:r>
    </w:p>
    <w:p w14:paraId="0CFF6F1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425272    5.936697   -1.370119</w:t>
      </w:r>
    </w:p>
    <w:p w14:paraId="3E56198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884049    4.313191   -0.819792</w:t>
      </w:r>
    </w:p>
    <w:p w14:paraId="081F1FA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732531    5.634703    0.341294</w:t>
      </w:r>
    </w:p>
    <w:p w14:paraId="2D0DEC9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762676    0.403210    0.733933</w:t>
      </w:r>
    </w:p>
    <w:p w14:paraId="0A3A02B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5.541413    1.114459   -0.047836</w:t>
      </w:r>
    </w:p>
    <w:p w14:paraId="6E86361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007389   -1.747358    2.954324</w:t>
      </w:r>
    </w:p>
    <w:p w14:paraId="2DD5D88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322593   -2.406079    3.751262</w:t>
      </w:r>
    </w:p>
    <w:p w14:paraId="7FDFF06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852656    2.986432    5.049210</w:t>
      </w:r>
    </w:p>
    <w:p w14:paraId="4D1799C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861157    2.844027    6.133047</w:t>
      </w:r>
    </w:p>
    <w:p w14:paraId="1D7458C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891819    2.934148    4.703170</w:t>
      </w:r>
    </w:p>
    <w:p w14:paraId="137E246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489643    3.996495    4.840027</w:t>
      </w:r>
    </w:p>
    <w:p w14:paraId="69467A8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317178    0.443818    5.866560</w:t>
      </w:r>
    </w:p>
    <w:p w14:paraId="4FD745F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896845   -1.674954    4.915437</w:t>
      </w:r>
    </w:p>
    <w:p w14:paraId="10A4D68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335298   -1.604280    5.853480</w:t>
      </w:r>
    </w:p>
    <w:p w14:paraId="1EC7985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351861   -2.352878    4.252701</w:t>
      </w:r>
    </w:p>
    <w:p w14:paraId="6A2B44F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863493   -2.131074    5.154440</w:t>
      </w:r>
    </w:p>
    <w:p w14:paraId="1902E838"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553852   -5.705424   -0.104563</w:t>
      </w:r>
    </w:p>
    <w:p w14:paraId="1F93704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220513   -5.856879   -1.231775</w:t>
      </w:r>
    </w:p>
    <w:p w14:paraId="7648308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011447   -4.785197   -1.723928</w:t>
      </w:r>
    </w:p>
    <w:p w14:paraId="4A79D2B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009415   -3.531269   -1.027020</w:t>
      </w:r>
    </w:p>
    <w:p w14:paraId="3E951763"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0.212697   -3.419081    0.141376</w:t>
      </w:r>
    </w:p>
    <w:p w14:paraId="78AEFC3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555909   -4.471624    0.584976</w:t>
      </w:r>
    </w:p>
    <w:p w14:paraId="6C0DCBB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779772   -5.886895   -3.417634</w:t>
      </w:r>
    </w:p>
    <w:p w14:paraId="684D760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159346   -6.529854    0.258206</w:t>
      </w:r>
    </w:p>
    <w:p w14:paraId="7EB52A0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235991   -6.801019   -1.768614</w:t>
      </w:r>
    </w:p>
    <w:p w14:paraId="071A3FB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783731   -4.929012   -2.905342</w:t>
      </w:r>
    </w:p>
    <w:p w14:paraId="150A013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792815   -2.450894   -1.558934</w:t>
      </w:r>
    </w:p>
    <w:p w14:paraId="3BDCFF8F"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180739   -2.485192    0.681080</w:t>
      </w:r>
    </w:p>
    <w:p w14:paraId="2844D85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172920   -4.349264    1.469571</w:t>
      </w:r>
    </w:p>
    <w:p w14:paraId="742CF8D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505984   -2.630553   -2.731836</w:t>
      </w:r>
    </w:p>
    <w:p w14:paraId="7C54465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510751   -3.874046   -3.402059</w:t>
      </w:r>
    </w:p>
    <w:p w14:paraId="481C8FB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068446   -1.808244   -3.155372</w:t>
      </w:r>
    </w:p>
    <w:p w14:paraId="0AC32EC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091360   -3.984513   -4.312082</w:t>
      </w:r>
    </w:p>
    <w:p w14:paraId="7CE6A8C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865248    0.232188    3.981824</w:t>
      </w:r>
    </w:p>
    <w:p w14:paraId="37E62A1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414751   -1.216744   -2.015229</w:t>
      </w:r>
    </w:p>
    <w:p w14:paraId="13E8C28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557525   -0.711558   -3.005856</w:t>
      </w:r>
    </w:p>
    <w:p w14:paraId="637C055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638922   -2.599463   -1.948652</w:t>
      </w:r>
    </w:p>
    <w:p w14:paraId="27E5D95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0.893874   -1.587483   -3.881011</w:t>
      </w:r>
    </w:p>
    <w:p w14:paraId="37CE8B7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1.460501    0.356257   -3.136931</w:t>
      </w:r>
    </w:p>
    <w:p w14:paraId="09C8E69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988473   -3.459234   -2.827319</w:t>
      </w:r>
    </w:p>
    <w:p w14:paraId="7B42F59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303763   -3.007440   -1.193721</w:t>
      </w:r>
    </w:p>
    <w:p w14:paraId="52D4675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1.098908   -2.957681   -3.786200</w:t>
      </w:r>
    </w:p>
    <w:p w14:paraId="398C509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227227   -1.180008   -4.634539</w:t>
      </w:r>
    </w:p>
    <w:p w14:paraId="56FC733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149677   -4.528884   -2.746856</w:t>
      </w:r>
    </w:p>
    <w:p w14:paraId="2DDDE8D1"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0.572302   -3.637442   -4.446516</w:t>
      </w:r>
    </w:p>
    <w:p w14:paraId="353964D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133853   -1.295701    0.804098</w:t>
      </w:r>
    </w:p>
    <w:p w14:paraId="75DEF19C"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780983   -1.493291    1.186964</w:t>
      </w:r>
    </w:p>
    <w:p w14:paraId="04E7D587"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3.443823   -2.232689    2.335474</w:t>
      </w:r>
    </w:p>
    <w:p w14:paraId="4CF7463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433211   -2.805110    3.115286</w:t>
      </w:r>
    </w:p>
    <w:p w14:paraId="454E030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772867   -2.635646    2.739369</w:t>
      </w:r>
    </w:p>
    <w:p w14:paraId="5CD6E2D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lastRenderedPageBreak/>
        <w:t xml:space="preserve">     6           6.114672   -1.897751    1.611069</w:t>
      </w:r>
    </w:p>
    <w:p w14:paraId="3AC9D80E"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2.394860   -2.340233    2.581001</w:t>
      </w:r>
    </w:p>
    <w:p w14:paraId="6C726B8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4.178791   -3.383503    3.997203</w:t>
      </w:r>
    </w:p>
    <w:p w14:paraId="7C93D6B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560875   -3.086962    3.334395</w:t>
      </w:r>
    </w:p>
    <w:p w14:paraId="4EA1C93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5.474168   -0.469084   -0.374419</w:t>
      </w:r>
    </w:p>
    <w:p w14:paraId="2FB1BBAB"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809673   -0.150324   -0.685143</w:t>
      </w:r>
    </w:p>
    <w:p w14:paraId="507963CA"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459218    0.053451   -1.201197</w:t>
      </w:r>
    </w:p>
    <w:p w14:paraId="5BF61FF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7.125517    0.652663   -1.774028</w:t>
      </w:r>
    </w:p>
    <w:p w14:paraId="0C350992"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4.782974    0.865062   -2.289827</w:t>
      </w:r>
    </w:p>
    <w:p w14:paraId="69BCDA69"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6.108758    1.167295   -2.582329</w:t>
      </w:r>
    </w:p>
    <w:p w14:paraId="0D13ED1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8.164238    0.881773   -1.988786</w:t>
      </w:r>
    </w:p>
    <w:p w14:paraId="507AC034"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3.977552    1.262576   -2.897301</w:t>
      </w:r>
    </w:p>
    <w:p w14:paraId="102C5D9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6.350275    1.799276   -3.430971</w:t>
      </w:r>
    </w:p>
    <w:p w14:paraId="111017E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720279   -0.944435    0.370766</w:t>
      </w:r>
    </w:p>
    <w:p w14:paraId="31716716"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6           2.994290   -0.236457   -0.951353</w:t>
      </w:r>
    </w:p>
    <w:p w14:paraId="668C87FD"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1.516993   -1.046847    0.683580</w:t>
      </w:r>
    </w:p>
    <w:p w14:paraId="3849DC50"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8           2.248219    0.951822   -0.924840</w:t>
      </w:r>
    </w:p>
    <w:p w14:paraId="0495B60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617553   -0.518204   -0.064427</w:t>
      </w:r>
    </w:p>
    <w:p w14:paraId="7E747FD5" w14:textId="77777777" w:rsidR="009D77A6" w:rsidRPr="009D77A6" w:rsidRDefault="009D77A6" w:rsidP="00270E6B">
      <w:pPr>
        <w:jc w:val="both"/>
        <w:rPr>
          <w:rFonts w:ascii="Times New Roman" w:hAnsi="Times New Roman" w:cs="Times New Roman"/>
          <w:sz w:val="24"/>
          <w:szCs w:val="24"/>
        </w:rPr>
      </w:pPr>
      <w:r w:rsidRPr="009D77A6">
        <w:rPr>
          <w:rFonts w:ascii="Times New Roman" w:hAnsi="Times New Roman" w:cs="Times New Roman"/>
          <w:sz w:val="24"/>
          <w:szCs w:val="24"/>
        </w:rPr>
        <w:t xml:space="preserve">     1           7.162790   -1.798594    1.359485</w:t>
      </w:r>
    </w:p>
    <w:p w14:paraId="3A06826E" w14:textId="63F29D6B"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26C683AA" w14:textId="0DF1F782" w:rsidR="00B65A5D" w:rsidRPr="00914585" w:rsidRDefault="00914585" w:rsidP="00270E6B">
      <w:pPr>
        <w:jc w:val="both"/>
        <w:rPr>
          <w:rFonts w:ascii="Times New Roman" w:hAnsi="Times New Roman" w:cs="Times New Roman"/>
          <w:b/>
          <w:bCs/>
          <w:sz w:val="24"/>
          <w:szCs w:val="24"/>
        </w:rPr>
      </w:pPr>
      <w:r w:rsidRPr="00914585">
        <w:rPr>
          <w:rFonts w:ascii="Times New Roman" w:hAnsi="Times New Roman" w:cs="Times New Roman"/>
          <w:b/>
          <w:bCs/>
          <w:sz w:val="24"/>
          <w:szCs w:val="24"/>
        </w:rPr>
        <w:t>TS(C-D)</w:t>
      </w:r>
    </w:p>
    <w:p w14:paraId="6249CB8B" w14:textId="487CF82F"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6E461CC5" w14:textId="77777777" w:rsidR="00216C63" w:rsidRPr="00216C63"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w:t>
      </w:r>
      <w:r w:rsidR="00216C63" w:rsidRPr="00216C63">
        <w:rPr>
          <w:rFonts w:ascii="Times New Roman" w:hAnsi="Times New Roman" w:cs="Times New Roman"/>
          <w:sz w:val="24"/>
          <w:szCs w:val="24"/>
        </w:rPr>
        <w:t>Number of imaginary frequencies = 1</w:t>
      </w:r>
    </w:p>
    <w:p w14:paraId="12CAB179" w14:textId="73187FF6" w:rsidR="00216C63" w:rsidRPr="00216C63" w:rsidRDefault="00216C63" w:rsidP="00270E6B">
      <w:pPr>
        <w:jc w:val="both"/>
        <w:rPr>
          <w:rFonts w:ascii="Times New Roman" w:hAnsi="Times New Roman" w:cs="Times New Roman"/>
          <w:sz w:val="24"/>
          <w:szCs w:val="24"/>
        </w:rPr>
      </w:pPr>
      <w:r w:rsidRPr="00216C63">
        <w:rPr>
          <w:rFonts w:ascii="Times New Roman" w:hAnsi="Times New Roman" w:cs="Times New Roman"/>
          <w:sz w:val="24"/>
          <w:szCs w:val="24"/>
        </w:rPr>
        <w:t>Electronic energy</w:t>
      </w:r>
      <w:r>
        <w:rPr>
          <w:rFonts w:ascii="Times New Roman" w:hAnsi="Times New Roman" w:cs="Times New Roman"/>
          <w:sz w:val="24"/>
          <w:szCs w:val="24"/>
        </w:rPr>
        <w:t xml:space="preserve">: </w:t>
      </w:r>
      <w:r w:rsidRPr="00216C63">
        <w:rPr>
          <w:rFonts w:ascii="Times New Roman" w:hAnsi="Times New Roman" w:cs="Times New Roman"/>
          <w:sz w:val="24"/>
          <w:szCs w:val="24"/>
        </w:rPr>
        <w:t>HF</w:t>
      </w:r>
      <w:r>
        <w:rPr>
          <w:rFonts w:ascii="Times New Roman" w:hAnsi="Times New Roman" w:cs="Times New Roman"/>
          <w:sz w:val="24"/>
          <w:szCs w:val="24"/>
        </w:rPr>
        <w:t xml:space="preserve"> </w:t>
      </w:r>
      <w:r w:rsidRPr="00216C63">
        <w:rPr>
          <w:rFonts w:ascii="Times New Roman" w:hAnsi="Times New Roman" w:cs="Times New Roman"/>
          <w:sz w:val="24"/>
          <w:szCs w:val="24"/>
        </w:rPr>
        <w:t>=</w:t>
      </w:r>
      <w:r>
        <w:rPr>
          <w:rFonts w:ascii="Times New Roman" w:hAnsi="Times New Roman" w:cs="Times New Roman"/>
          <w:sz w:val="24"/>
          <w:szCs w:val="24"/>
        </w:rPr>
        <w:t xml:space="preserve"> </w:t>
      </w:r>
      <w:r w:rsidRPr="00216C63">
        <w:rPr>
          <w:rFonts w:ascii="Times New Roman" w:hAnsi="Times New Roman" w:cs="Times New Roman"/>
          <w:sz w:val="24"/>
          <w:szCs w:val="24"/>
        </w:rPr>
        <w:t>-3256.6607262</w:t>
      </w:r>
    </w:p>
    <w:p w14:paraId="050724D6" w14:textId="77777777" w:rsidR="00216C63" w:rsidRPr="00216C63" w:rsidRDefault="00216C63" w:rsidP="00270E6B">
      <w:pPr>
        <w:jc w:val="both"/>
        <w:rPr>
          <w:rFonts w:ascii="Times New Roman" w:hAnsi="Times New Roman" w:cs="Times New Roman"/>
          <w:sz w:val="24"/>
          <w:szCs w:val="24"/>
        </w:rPr>
      </w:pPr>
      <w:r w:rsidRPr="00216C63">
        <w:rPr>
          <w:rFonts w:ascii="Times New Roman" w:hAnsi="Times New Roman" w:cs="Times New Roman"/>
          <w:sz w:val="24"/>
          <w:szCs w:val="24"/>
        </w:rPr>
        <w:t>Zero-point correction = 0.910946 (Hartree/Particle)</w:t>
      </w:r>
    </w:p>
    <w:p w14:paraId="7E1CC9DB" w14:textId="77777777" w:rsidR="00216C63" w:rsidRPr="00216C63" w:rsidRDefault="00216C63" w:rsidP="00270E6B">
      <w:pPr>
        <w:jc w:val="both"/>
        <w:rPr>
          <w:rFonts w:ascii="Times New Roman" w:hAnsi="Times New Roman" w:cs="Times New Roman"/>
          <w:sz w:val="24"/>
          <w:szCs w:val="24"/>
        </w:rPr>
      </w:pPr>
      <w:r w:rsidRPr="00216C63">
        <w:rPr>
          <w:rFonts w:ascii="Times New Roman" w:hAnsi="Times New Roman" w:cs="Times New Roman"/>
          <w:sz w:val="24"/>
          <w:szCs w:val="24"/>
        </w:rPr>
        <w:t>Thermal correction to Energy = 0.968583</w:t>
      </w:r>
    </w:p>
    <w:p w14:paraId="3178C587" w14:textId="77777777" w:rsidR="00216C63" w:rsidRPr="00216C63" w:rsidRDefault="00216C63" w:rsidP="00270E6B">
      <w:pPr>
        <w:jc w:val="both"/>
        <w:rPr>
          <w:rFonts w:ascii="Times New Roman" w:hAnsi="Times New Roman" w:cs="Times New Roman"/>
          <w:sz w:val="24"/>
          <w:szCs w:val="24"/>
        </w:rPr>
      </w:pPr>
      <w:r w:rsidRPr="00216C63">
        <w:rPr>
          <w:rFonts w:ascii="Times New Roman" w:hAnsi="Times New Roman" w:cs="Times New Roman"/>
          <w:sz w:val="24"/>
          <w:szCs w:val="24"/>
        </w:rPr>
        <w:t>Thermal correction to Enthalpy = 0.969527</w:t>
      </w:r>
    </w:p>
    <w:p w14:paraId="013EA656" w14:textId="77777777" w:rsidR="00216C63" w:rsidRPr="00216C63" w:rsidRDefault="00216C63" w:rsidP="00270E6B">
      <w:pPr>
        <w:jc w:val="both"/>
        <w:rPr>
          <w:rFonts w:ascii="Times New Roman" w:hAnsi="Times New Roman" w:cs="Times New Roman"/>
          <w:sz w:val="24"/>
          <w:szCs w:val="24"/>
        </w:rPr>
      </w:pPr>
      <w:r w:rsidRPr="00216C63">
        <w:rPr>
          <w:rFonts w:ascii="Times New Roman" w:hAnsi="Times New Roman" w:cs="Times New Roman"/>
          <w:sz w:val="24"/>
          <w:szCs w:val="24"/>
        </w:rPr>
        <w:t>Thermal correction to Gibbs Free Energy = 0.818902</w:t>
      </w:r>
    </w:p>
    <w:p w14:paraId="5B7FDFFF" w14:textId="77777777" w:rsidR="00216C63" w:rsidRPr="00216C63" w:rsidRDefault="00216C63" w:rsidP="00270E6B">
      <w:pPr>
        <w:jc w:val="both"/>
        <w:rPr>
          <w:rFonts w:ascii="Times New Roman" w:hAnsi="Times New Roman" w:cs="Times New Roman"/>
          <w:sz w:val="24"/>
          <w:szCs w:val="24"/>
        </w:rPr>
      </w:pPr>
      <w:r w:rsidRPr="00216C63">
        <w:rPr>
          <w:rFonts w:ascii="Times New Roman" w:hAnsi="Times New Roman" w:cs="Times New Roman"/>
          <w:sz w:val="24"/>
          <w:szCs w:val="24"/>
        </w:rPr>
        <w:t>Sum of electronic and zero-point Energies = -3255.749781</w:t>
      </w:r>
    </w:p>
    <w:p w14:paraId="53C120AA" w14:textId="77777777" w:rsidR="00216C63" w:rsidRPr="00216C63" w:rsidRDefault="00216C63" w:rsidP="00270E6B">
      <w:pPr>
        <w:jc w:val="both"/>
        <w:rPr>
          <w:rFonts w:ascii="Times New Roman" w:hAnsi="Times New Roman" w:cs="Times New Roman"/>
          <w:sz w:val="24"/>
          <w:szCs w:val="24"/>
        </w:rPr>
      </w:pPr>
      <w:r w:rsidRPr="00216C63">
        <w:rPr>
          <w:rFonts w:ascii="Times New Roman" w:hAnsi="Times New Roman" w:cs="Times New Roman"/>
          <w:sz w:val="24"/>
          <w:szCs w:val="24"/>
        </w:rPr>
        <w:t>Sum of electronic and thermal Energies = -3255.692143</w:t>
      </w:r>
    </w:p>
    <w:p w14:paraId="330EF5B2" w14:textId="77777777" w:rsidR="00216C63" w:rsidRPr="00216C63" w:rsidRDefault="00216C63" w:rsidP="00270E6B">
      <w:pPr>
        <w:jc w:val="both"/>
        <w:rPr>
          <w:rFonts w:ascii="Times New Roman" w:hAnsi="Times New Roman" w:cs="Times New Roman"/>
          <w:sz w:val="24"/>
          <w:szCs w:val="24"/>
        </w:rPr>
      </w:pPr>
      <w:r w:rsidRPr="00216C63">
        <w:rPr>
          <w:rFonts w:ascii="Times New Roman" w:hAnsi="Times New Roman" w:cs="Times New Roman"/>
          <w:sz w:val="24"/>
          <w:szCs w:val="24"/>
        </w:rPr>
        <w:lastRenderedPageBreak/>
        <w:t>Sum of electronic and thermal Enthalpies = -3255.691199</w:t>
      </w:r>
    </w:p>
    <w:p w14:paraId="1363B1C8" w14:textId="77777777" w:rsidR="00216C63" w:rsidRDefault="00216C63" w:rsidP="00270E6B">
      <w:pPr>
        <w:jc w:val="both"/>
        <w:rPr>
          <w:rFonts w:ascii="Times New Roman" w:hAnsi="Times New Roman" w:cs="Times New Roman"/>
          <w:sz w:val="24"/>
          <w:szCs w:val="24"/>
        </w:rPr>
      </w:pPr>
      <w:r w:rsidRPr="00216C63">
        <w:rPr>
          <w:rFonts w:ascii="Times New Roman" w:hAnsi="Times New Roman" w:cs="Times New Roman"/>
          <w:sz w:val="24"/>
          <w:szCs w:val="24"/>
        </w:rPr>
        <w:t>Sum of electronic and thermal Free Energies = -3255.841825</w:t>
      </w:r>
    </w:p>
    <w:p w14:paraId="7A9BEE81" w14:textId="226BB68F"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w:t>
      </w:r>
      <w:r w:rsidR="007856F9">
        <w:rPr>
          <w:rFonts w:ascii="Times New Roman" w:hAnsi="Times New Roman" w:cs="Times New Roman"/>
          <w:sz w:val="24"/>
          <w:szCs w:val="24"/>
        </w:rPr>
        <w:t>.................................................................................................</w:t>
      </w:r>
    </w:p>
    <w:p w14:paraId="4B19CFDC" w14:textId="237E57E4"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Cartesian Coordinates</w:t>
      </w:r>
    </w:p>
    <w:p w14:paraId="384814A6" w14:textId="1D0D54E3"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w:t>
      </w:r>
      <w:r w:rsidR="007856F9">
        <w:rPr>
          <w:rFonts w:ascii="Times New Roman" w:hAnsi="Times New Roman" w:cs="Times New Roman"/>
          <w:sz w:val="24"/>
          <w:szCs w:val="24"/>
        </w:rPr>
        <w:t>.................................................................................................</w:t>
      </w:r>
    </w:p>
    <w:p w14:paraId="404CE318"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45          -0.766813    0.650788   -0.835120</w:t>
      </w:r>
    </w:p>
    <w:p w14:paraId="60B0F1CC"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26           2.360440   -2.749757    1.681928</w:t>
      </w:r>
    </w:p>
    <w:p w14:paraId="7F391664"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5           1.346243   -0.157276   -0.577546</w:t>
      </w:r>
    </w:p>
    <w:p w14:paraId="4C1D0120"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5          -1.543369   -0.297085    1.103745</w:t>
      </w:r>
    </w:p>
    <w:p w14:paraId="0FC0F9C7"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0.114733   -1.790121   -2.305767</w:t>
      </w:r>
    </w:p>
    <w:p w14:paraId="793AEFE7"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1.026932   -1.024912   -1.914111</w:t>
      </w:r>
    </w:p>
    <w:p w14:paraId="65125BFD"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5.961053   -1.297372    0.360087</w:t>
      </w:r>
    </w:p>
    <w:p w14:paraId="0C5FE87B"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6.999299   -1.515558    0.122808</w:t>
      </w:r>
    </w:p>
    <w:p w14:paraId="56667BEB"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1.414058   -1.458688   -1.833318</w:t>
      </w:r>
    </w:p>
    <w:p w14:paraId="34ACB9EB"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1.342151   -3.249211   -3.639616</w:t>
      </w:r>
    </w:p>
    <w:p w14:paraId="61653427"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1.465449   -4.093084   -4.311401</w:t>
      </w:r>
    </w:p>
    <w:p w14:paraId="028E9676"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3.301444   -0.726200    0.941742</w:t>
      </w:r>
    </w:p>
    <w:p w14:paraId="332EDBA0"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3.510440   -3.929858    0.421572</w:t>
      </w:r>
    </w:p>
    <w:p w14:paraId="27AC49CB"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4.180872   -3.557001   -0.337745</w:t>
      </w:r>
    </w:p>
    <w:p w14:paraId="1797B1DD"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1.376556    1.046171    2.324653</w:t>
      </w:r>
    </w:p>
    <w:p w14:paraId="318F18D8"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0.039345   -2.903177   -3.194734</w:t>
      </w:r>
    </w:p>
    <w:p w14:paraId="59B8DABA"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0.846944    0.860459    3.605576</w:t>
      </w:r>
    </w:p>
    <w:p w14:paraId="23ABFD9E"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0.559702   -0.124142    3.946122</w:t>
      </w:r>
    </w:p>
    <w:p w14:paraId="182D6D65"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2.272391   -1.387184   -2.373995</w:t>
      </w:r>
    </w:p>
    <w:p w14:paraId="21CA6AC0"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3.150058   -0.810800   -2.124423</w:t>
      </w:r>
    </w:p>
    <w:p w14:paraId="6D6DFDEC"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1.126038   -3.602009   -3.606100</w:t>
      </w:r>
    </w:p>
    <w:p w14:paraId="2FB32D16"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1.015473   -4.437945   -4.290814</w:t>
      </w:r>
    </w:p>
    <w:p w14:paraId="07D583A1"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1.003068    3.228230    4.014784</w:t>
      </w:r>
    </w:p>
    <w:p w14:paraId="25277AC7"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1.519706    3.446314    2.731570</w:t>
      </w:r>
    </w:p>
    <w:p w14:paraId="769DDC1D"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1.706107    2.345043    1.891593</w:t>
      </w:r>
    </w:p>
    <w:p w14:paraId="21122ABD"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lastRenderedPageBreak/>
        <w:t xml:space="preserve">     1          -2.110826    2.501402    0.896153</w:t>
      </w:r>
    </w:p>
    <w:p w14:paraId="50FE6535"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2.378875   -3.234603   -3.159409</w:t>
      </w:r>
    </w:p>
    <w:p w14:paraId="4A7D8635"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3.256521   -3.779979   -3.490313</w:t>
      </w:r>
    </w:p>
    <w:p w14:paraId="4C9284EE"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1.475563   -1.682916    3.200175</w:t>
      </w:r>
    </w:p>
    <w:p w14:paraId="2C028AF5"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2.426169   -2.507883   -3.232123</w:t>
      </w:r>
    </w:p>
    <w:p w14:paraId="7899B370"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3.422451   -2.758223   -3.583652</w:t>
      </w:r>
    </w:p>
    <w:p w14:paraId="3B85D91B"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0.782427   -1.479100    1.966987</w:t>
      </w:r>
    </w:p>
    <w:p w14:paraId="18E6BFBF"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5.643530   -0.067626    0.951208</w:t>
      </w:r>
    </w:p>
    <w:p w14:paraId="6756BB2E"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1.720418   -0.883440    1.041506</w:t>
      </w:r>
    </w:p>
    <w:p w14:paraId="0557C7C7"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4.982313   -2.251684    0.063442</w:t>
      </w:r>
    </w:p>
    <w:p w14:paraId="1397DEA2"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0.658925    1.949471    4.465532</w:t>
      </w:r>
    </w:p>
    <w:p w14:paraId="4444AF50"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0.657109   -1.823505    1.683312</w:t>
      </w:r>
    </w:p>
    <w:p w14:paraId="1A066E53"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0.681775   -2.447311    0.781845</w:t>
      </w:r>
    </w:p>
    <w:p w14:paraId="03C32CF7"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1.354499   -2.585101    2.817606</w:t>
      </w:r>
    </w:p>
    <w:p w14:paraId="71A0A5CB"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1.437210   -1.991392    3.729841</w:t>
      </w:r>
    </w:p>
    <w:p w14:paraId="3B054113"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0.785535   -3.488795    3.051605</w:t>
      </w:r>
    </w:p>
    <w:p w14:paraId="539E5822"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2.362710   -2.879665    2.524828</w:t>
      </w:r>
    </w:p>
    <w:p w14:paraId="7CA7EF35"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2.526082   -2.164544   -2.249060</w:t>
      </w:r>
    </w:p>
    <w:p w14:paraId="5190C2CF"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3.508379   -1.919519   -1.862795</w:t>
      </w:r>
    </w:p>
    <w:p w14:paraId="398E5119"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2.682550   -4.642639    2.453227</w:t>
      </w:r>
    </w:p>
    <w:p w14:paraId="23C9F404"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2.607370   -4.883616    3.504382</w:t>
      </w:r>
    </w:p>
    <w:p w14:paraId="15A2FF51"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2.981660   -0.768426    1.717603</w:t>
      </w:r>
    </w:p>
    <w:p w14:paraId="2929934E"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3.886336   -0.371427    1.282143</w:t>
      </w:r>
    </w:p>
    <w:p w14:paraId="3B04D8C0"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1.616291   -4.676218    1.504751</w:t>
      </w:r>
    </w:p>
    <w:p w14:paraId="43FC072E"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0.593202   -4.959990    1.708823</w:t>
      </w:r>
    </w:p>
    <w:p w14:paraId="36AC49DA"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3.853564   -4.185211    1.781150</w:t>
      </w:r>
    </w:p>
    <w:p w14:paraId="0A99F761"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4.820818   -4.019369    2.234429</w:t>
      </w:r>
    </w:p>
    <w:p w14:paraId="4FB40D25"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3.648099   -1.951701    0.356350</w:t>
      </w:r>
    </w:p>
    <w:p w14:paraId="4969142A"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2.881321   -2.672036    0.093110</w:t>
      </w:r>
    </w:p>
    <w:p w14:paraId="5F377349"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5.342203   -3.575954   -0.561884</w:t>
      </w:r>
    </w:p>
    <w:p w14:paraId="6D4EA42A"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lastRenderedPageBreak/>
        <w:t xml:space="preserve">     1          -5.435925   -4.357610    0.201048</w:t>
      </w:r>
    </w:p>
    <w:p w14:paraId="7CFCC7A1"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4.572383   -3.899153   -1.269162</w:t>
      </w:r>
    </w:p>
    <w:p w14:paraId="08836CBE"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6.295539   -3.520193   -1.093041</w:t>
      </w:r>
    </w:p>
    <w:p w14:paraId="34EF753D"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4.302172    0.211599    1.236862</w:t>
      </w:r>
    </w:p>
    <w:p w14:paraId="6171722F"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4.042111    1.159590    1.695017</w:t>
      </w:r>
    </w:p>
    <w:p w14:paraId="58366AC9"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6.726851    0.925350    1.290406</w:t>
      </w:r>
    </w:p>
    <w:p w14:paraId="3AAB8892"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7.242515    0.637625    2.213835</w:t>
      </w:r>
    </w:p>
    <w:p w14:paraId="61A323ED"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7.481102    0.975942    0.499966</w:t>
      </w:r>
    </w:p>
    <w:p w14:paraId="4AA62199"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6.318610    1.928350    1.438494</w:t>
      </w:r>
    </w:p>
    <w:p w14:paraId="6263D700"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2.124908   -4.234249    0.250413</w:t>
      </w:r>
    </w:p>
    <w:p w14:paraId="2B3C14D6"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1.558385   -4.125568   -0.661532</w:t>
      </w:r>
    </w:p>
    <w:p w14:paraId="3AF8168E"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2.824196   -1.250415    3.042179</w:t>
      </w:r>
    </w:p>
    <w:p w14:paraId="5A8623FF"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3.605099   -1.328319    3.785246</w:t>
      </w:r>
    </w:p>
    <w:p w14:paraId="671FC261"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0.114065    1.736032    5.855208</w:t>
      </w:r>
    </w:p>
    <w:p w14:paraId="4870EDC9"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0.921684    1.505300    6.559742</w:t>
      </w:r>
    </w:p>
    <w:p w14:paraId="2F5F1D19"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0.592267    0.901404    5.880188</w:t>
      </w:r>
    </w:p>
    <w:p w14:paraId="6EEC2331"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0.397421    2.628317    6.224941</w:t>
      </w:r>
    </w:p>
    <w:p w14:paraId="740F0A34"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0.855176    4.078291    4.676677</w:t>
      </w:r>
    </w:p>
    <w:p w14:paraId="00077364"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1.816019    4.841758    2.243779</w:t>
      </w:r>
    </w:p>
    <w:p w14:paraId="38E2789A"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2.521278    4.832047    1.408554</w:t>
      </w:r>
    </w:p>
    <w:p w14:paraId="63398B67"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2.234542    5.464873    3.038859</w:t>
      </w:r>
    </w:p>
    <w:p w14:paraId="31A5E5A1"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0.896541    5.328957    1.896752</w:t>
      </w:r>
    </w:p>
    <w:p w14:paraId="44672AF4"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3.138318    4.388311    1.796755</w:t>
      </w:r>
    </w:p>
    <w:p w14:paraId="44E7A7D6"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4.010134    4.203022    0.748491</w:t>
      </w:r>
    </w:p>
    <w:p w14:paraId="061E8461"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3.873250    3.094260   -0.127561</w:t>
      </w:r>
    </w:p>
    <w:p w14:paraId="5BC9233A"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2.816697    2.151403    0.091050</w:t>
      </w:r>
    </w:p>
    <w:p w14:paraId="4E59456E"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1.938696    2.372290    1.184605</w:t>
      </w:r>
    </w:p>
    <w:p w14:paraId="51C9733D"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2.092191    3.462849    2.013055</w:t>
      </w:r>
    </w:p>
    <w:p w14:paraId="3856C2AD"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5.556691    3.634312   -1.372814</w:t>
      </w:r>
    </w:p>
    <w:p w14:paraId="737746AE"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3.251722    5.240761    2.458688</w:t>
      </w:r>
    </w:p>
    <w:p w14:paraId="41DF6743"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lastRenderedPageBreak/>
        <w:t xml:space="preserve">     1           4.817583    4.907352    0.570682</w:t>
      </w:r>
    </w:p>
    <w:p w14:paraId="32895E77"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4.754171    2.916927   -1.227735</w:t>
      </w:r>
    </w:p>
    <w:p w14:paraId="5AF9CF00"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2.684616    1.051346   -0.823731</w:t>
      </w:r>
    </w:p>
    <w:p w14:paraId="3C870FB0"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1.129012    1.681091    1.381401</w:t>
      </w:r>
    </w:p>
    <w:p w14:paraId="2471A0DD"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1.403069    3.602611    2.838033</w:t>
      </w:r>
    </w:p>
    <w:p w14:paraId="36351487"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3.534670    0.946142   -1.907580</w:t>
      </w:r>
    </w:p>
    <w:p w14:paraId="2D615B82"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4.584079    1.873673   -2.103373</w:t>
      </w:r>
    </w:p>
    <w:p w14:paraId="0B004340"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3.395665    0.155502   -2.632217</w:t>
      </w:r>
    </w:p>
    <w:p w14:paraId="2420AA7F"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5.245337    1.754715   -2.955228</w:t>
      </w:r>
    </w:p>
    <w:p w14:paraId="14397F1D"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1.064396   -2.147429    4.084525</w:t>
      </w:r>
    </w:p>
    <w:p w14:paraId="7CCE3F1E"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0.293610    1.995918   -2.544895</w:t>
      </w:r>
    </w:p>
    <w:p w14:paraId="0F585BF6"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0.378213    3.119455   -1.999092</w:t>
      </w:r>
    </w:p>
    <w:p w14:paraId="4BCC9BCC"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0.251771    1.436418   -3.720415</w:t>
      </w:r>
    </w:p>
    <w:p w14:paraId="0381BA21"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1.482100    3.691829   -2.619139</w:t>
      </w:r>
    </w:p>
    <w:p w14:paraId="22CE2F60"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0.014442    3.565108   -1.072332</w:t>
      </w:r>
    </w:p>
    <w:p w14:paraId="5AFC2FDE"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1.362752    1.994180   -4.348028</w:t>
      </w:r>
    </w:p>
    <w:p w14:paraId="17C5481E"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0.242937    0.574411   -4.157044</w:t>
      </w:r>
    </w:p>
    <w:p w14:paraId="066C7308"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6           1.972024    3.127040   -3.801045</w:t>
      </w:r>
    </w:p>
    <w:p w14:paraId="09859C01"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1.971080    4.557571   -2.184600</w:t>
      </w:r>
    </w:p>
    <w:p w14:paraId="65BE7846"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1.751941    1.557963   -5.263403</w:t>
      </w:r>
    </w:p>
    <w:p w14:paraId="5719122F"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2.837079    3.565741   -4.288560</w:t>
      </w:r>
    </w:p>
    <w:p w14:paraId="77DB7F78"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5          -2.198055    2.162264   -2.620010</w:t>
      </w:r>
    </w:p>
    <w:p w14:paraId="3AB61C19"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8          -2.736472    1.257671   -3.548250</w:t>
      </w:r>
    </w:p>
    <w:p w14:paraId="7760CE82"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2.913949    1.723368   -4.373197</w:t>
      </w:r>
    </w:p>
    <w:p w14:paraId="57DF52DA"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8          -2.466251    3.509179   -2.910050</w:t>
      </w:r>
    </w:p>
    <w:p w14:paraId="2D7A5854"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2.031377    4.123947   -2.312916</w:t>
      </w:r>
    </w:p>
    <w:p w14:paraId="499B4DE8" w14:textId="77777777" w:rsidR="00DD7EC1" w:rsidRP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8          -2.545622    1.728294   -1.213644</w:t>
      </w:r>
    </w:p>
    <w:p w14:paraId="772B72B0" w14:textId="77777777" w:rsidR="00DD7EC1" w:rsidRDefault="00DD7EC1" w:rsidP="00270E6B">
      <w:pPr>
        <w:jc w:val="both"/>
        <w:rPr>
          <w:rFonts w:ascii="Times New Roman" w:hAnsi="Times New Roman" w:cs="Times New Roman"/>
          <w:sz w:val="24"/>
          <w:szCs w:val="24"/>
        </w:rPr>
      </w:pPr>
      <w:r w:rsidRPr="00DD7EC1">
        <w:rPr>
          <w:rFonts w:ascii="Times New Roman" w:hAnsi="Times New Roman" w:cs="Times New Roman"/>
          <w:sz w:val="24"/>
          <w:szCs w:val="24"/>
        </w:rPr>
        <w:t xml:space="preserve">     1          -3.394422    1.263484   -1.185746</w:t>
      </w:r>
    </w:p>
    <w:p w14:paraId="4BE116C4" w14:textId="4D20BA02"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15333B9E" w14:textId="0320A929" w:rsidR="00B65A5D" w:rsidRPr="00914585" w:rsidRDefault="00914585" w:rsidP="00270E6B">
      <w:pPr>
        <w:jc w:val="both"/>
        <w:rPr>
          <w:rFonts w:ascii="Times New Roman" w:hAnsi="Times New Roman" w:cs="Times New Roman"/>
          <w:b/>
          <w:bCs/>
          <w:sz w:val="24"/>
          <w:szCs w:val="24"/>
        </w:rPr>
      </w:pPr>
      <w:r w:rsidRPr="00914585">
        <w:rPr>
          <w:rFonts w:ascii="Times New Roman" w:hAnsi="Times New Roman" w:cs="Times New Roman"/>
          <w:b/>
          <w:bCs/>
          <w:sz w:val="24"/>
          <w:szCs w:val="24"/>
        </w:rPr>
        <w:t>TS(C’-D’)</w:t>
      </w:r>
    </w:p>
    <w:p w14:paraId="59AA1ED7" w14:textId="5D8186E4"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w:t>
      </w:r>
    </w:p>
    <w:p w14:paraId="5D661540" w14:textId="77777777" w:rsidR="005431CB" w:rsidRPr="005431CB" w:rsidRDefault="005431CB" w:rsidP="00270E6B">
      <w:pPr>
        <w:jc w:val="both"/>
        <w:rPr>
          <w:rFonts w:ascii="Times New Roman" w:hAnsi="Times New Roman" w:cs="Times New Roman"/>
          <w:sz w:val="24"/>
          <w:szCs w:val="24"/>
        </w:rPr>
      </w:pPr>
      <w:r w:rsidRPr="005431CB">
        <w:rPr>
          <w:rFonts w:ascii="Times New Roman" w:hAnsi="Times New Roman" w:cs="Times New Roman"/>
          <w:sz w:val="24"/>
          <w:szCs w:val="24"/>
        </w:rPr>
        <w:t>Number of imaginary frequencies = 1</w:t>
      </w:r>
    </w:p>
    <w:p w14:paraId="304A16E3" w14:textId="0769EF60" w:rsidR="005431CB" w:rsidRPr="005431CB" w:rsidRDefault="005431CB" w:rsidP="00270E6B">
      <w:pPr>
        <w:jc w:val="both"/>
        <w:rPr>
          <w:rFonts w:ascii="Times New Roman" w:hAnsi="Times New Roman" w:cs="Times New Roman"/>
          <w:sz w:val="24"/>
          <w:szCs w:val="24"/>
        </w:rPr>
      </w:pPr>
      <w:r w:rsidRPr="005431CB">
        <w:rPr>
          <w:rFonts w:ascii="Times New Roman" w:hAnsi="Times New Roman" w:cs="Times New Roman"/>
          <w:sz w:val="24"/>
          <w:szCs w:val="24"/>
        </w:rPr>
        <w:t>Electronic energy</w:t>
      </w:r>
      <w:r>
        <w:rPr>
          <w:rFonts w:ascii="Times New Roman" w:hAnsi="Times New Roman" w:cs="Times New Roman"/>
          <w:sz w:val="24"/>
          <w:szCs w:val="24"/>
        </w:rPr>
        <w:t xml:space="preserve">: </w:t>
      </w:r>
      <w:r w:rsidRPr="005431CB">
        <w:rPr>
          <w:rFonts w:ascii="Times New Roman" w:hAnsi="Times New Roman" w:cs="Times New Roman"/>
          <w:sz w:val="24"/>
          <w:szCs w:val="24"/>
        </w:rPr>
        <w:t>HF</w:t>
      </w:r>
      <w:r>
        <w:rPr>
          <w:rFonts w:ascii="Times New Roman" w:hAnsi="Times New Roman" w:cs="Times New Roman"/>
          <w:sz w:val="24"/>
          <w:szCs w:val="24"/>
        </w:rPr>
        <w:t xml:space="preserve"> </w:t>
      </w:r>
      <w:r w:rsidRPr="005431CB">
        <w:rPr>
          <w:rFonts w:ascii="Times New Roman" w:hAnsi="Times New Roman" w:cs="Times New Roman"/>
          <w:sz w:val="24"/>
          <w:szCs w:val="24"/>
        </w:rPr>
        <w:t>=</w:t>
      </w:r>
      <w:r>
        <w:rPr>
          <w:rFonts w:ascii="Times New Roman" w:hAnsi="Times New Roman" w:cs="Times New Roman"/>
          <w:sz w:val="24"/>
          <w:szCs w:val="24"/>
        </w:rPr>
        <w:t xml:space="preserve"> </w:t>
      </w:r>
      <w:r w:rsidRPr="005431CB">
        <w:rPr>
          <w:rFonts w:ascii="Times New Roman" w:hAnsi="Times New Roman" w:cs="Times New Roman"/>
          <w:sz w:val="24"/>
          <w:szCs w:val="24"/>
        </w:rPr>
        <w:t>-3409.35519</w:t>
      </w:r>
    </w:p>
    <w:p w14:paraId="255CC5C1" w14:textId="77777777" w:rsidR="005431CB" w:rsidRPr="005431CB" w:rsidRDefault="005431CB" w:rsidP="00270E6B">
      <w:pPr>
        <w:jc w:val="both"/>
        <w:rPr>
          <w:rFonts w:ascii="Times New Roman" w:hAnsi="Times New Roman" w:cs="Times New Roman"/>
          <w:sz w:val="24"/>
          <w:szCs w:val="24"/>
        </w:rPr>
      </w:pPr>
      <w:r w:rsidRPr="005431CB">
        <w:rPr>
          <w:rFonts w:ascii="Times New Roman" w:hAnsi="Times New Roman" w:cs="Times New Roman"/>
          <w:sz w:val="24"/>
          <w:szCs w:val="24"/>
        </w:rPr>
        <w:t>Zero-point correction = 0.950351 (Hartree/Particle)</w:t>
      </w:r>
    </w:p>
    <w:p w14:paraId="731B34EF" w14:textId="77777777" w:rsidR="005431CB" w:rsidRPr="005431CB" w:rsidRDefault="005431CB" w:rsidP="00270E6B">
      <w:pPr>
        <w:jc w:val="both"/>
        <w:rPr>
          <w:rFonts w:ascii="Times New Roman" w:hAnsi="Times New Roman" w:cs="Times New Roman"/>
          <w:sz w:val="24"/>
          <w:szCs w:val="24"/>
        </w:rPr>
      </w:pPr>
      <w:r w:rsidRPr="005431CB">
        <w:rPr>
          <w:rFonts w:ascii="Times New Roman" w:hAnsi="Times New Roman" w:cs="Times New Roman"/>
          <w:sz w:val="24"/>
          <w:szCs w:val="24"/>
        </w:rPr>
        <w:t>Thermal correction to Energy = 1.010850</w:t>
      </w:r>
    </w:p>
    <w:p w14:paraId="75CA9B06" w14:textId="77777777" w:rsidR="005431CB" w:rsidRPr="005431CB" w:rsidRDefault="005431CB" w:rsidP="00270E6B">
      <w:pPr>
        <w:jc w:val="both"/>
        <w:rPr>
          <w:rFonts w:ascii="Times New Roman" w:hAnsi="Times New Roman" w:cs="Times New Roman"/>
          <w:sz w:val="24"/>
          <w:szCs w:val="24"/>
        </w:rPr>
      </w:pPr>
      <w:r w:rsidRPr="005431CB">
        <w:rPr>
          <w:rFonts w:ascii="Times New Roman" w:hAnsi="Times New Roman" w:cs="Times New Roman"/>
          <w:sz w:val="24"/>
          <w:szCs w:val="24"/>
        </w:rPr>
        <w:t>Thermal correction to Enthalpy = 1.011794</w:t>
      </w:r>
    </w:p>
    <w:p w14:paraId="78AA2C16" w14:textId="77777777" w:rsidR="005431CB" w:rsidRPr="005431CB" w:rsidRDefault="005431CB" w:rsidP="00270E6B">
      <w:pPr>
        <w:jc w:val="both"/>
        <w:rPr>
          <w:rFonts w:ascii="Times New Roman" w:hAnsi="Times New Roman" w:cs="Times New Roman"/>
          <w:sz w:val="24"/>
          <w:szCs w:val="24"/>
        </w:rPr>
      </w:pPr>
      <w:r w:rsidRPr="005431CB">
        <w:rPr>
          <w:rFonts w:ascii="Times New Roman" w:hAnsi="Times New Roman" w:cs="Times New Roman"/>
          <w:sz w:val="24"/>
          <w:szCs w:val="24"/>
        </w:rPr>
        <w:t>Thermal correction to Gibbs Free Energy = 0.854816</w:t>
      </w:r>
    </w:p>
    <w:p w14:paraId="336A5263" w14:textId="77777777" w:rsidR="005431CB" w:rsidRPr="005431CB" w:rsidRDefault="005431CB" w:rsidP="00270E6B">
      <w:pPr>
        <w:jc w:val="both"/>
        <w:rPr>
          <w:rFonts w:ascii="Times New Roman" w:hAnsi="Times New Roman" w:cs="Times New Roman"/>
          <w:sz w:val="24"/>
          <w:szCs w:val="24"/>
        </w:rPr>
      </w:pPr>
      <w:r w:rsidRPr="005431CB">
        <w:rPr>
          <w:rFonts w:ascii="Times New Roman" w:hAnsi="Times New Roman" w:cs="Times New Roman"/>
          <w:sz w:val="24"/>
          <w:szCs w:val="24"/>
        </w:rPr>
        <w:t>Sum of electronic and zero-point Energies = -3408.404839</w:t>
      </w:r>
    </w:p>
    <w:p w14:paraId="10E76653" w14:textId="77777777" w:rsidR="005431CB" w:rsidRPr="005431CB" w:rsidRDefault="005431CB" w:rsidP="00270E6B">
      <w:pPr>
        <w:jc w:val="both"/>
        <w:rPr>
          <w:rFonts w:ascii="Times New Roman" w:hAnsi="Times New Roman" w:cs="Times New Roman"/>
          <w:sz w:val="24"/>
          <w:szCs w:val="24"/>
        </w:rPr>
      </w:pPr>
      <w:r w:rsidRPr="005431CB">
        <w:rPr>
          <w:rFonts w:ascii="Times New Roman" w:hAnsi="Times New Roman" w:cs="Times New Roman"/>
          <w:sz w:val="24"/>
          <w:szCs w:val="24"/>
        </w:rPr>
        <w:t>Sum of electronic and thermal Energies = -3408.344340</w:t>
      </w:r>
    </w:p>
    <w:p w14:paraId="184D4723" w14:textId="77777777" w:rsidR="005431CB" w:rsidRPr="005431CB" w:rsidRDefault="005431CB" w:rsidP="00270E6B">
      <w:pPr>
        <w:jc w:val="both"/>
        <w:rPr>
          <w:rFonts w:ascii="Times New Roman" w:hAnsi="Times New Roman" w:cs="Times New Roman"/>
          <w:sz w:val="24"/>
          <w:szCs w:val="24"/>
        </w:rPr>
      </w:pPr>
      <w:r w:rsidRPr="005431CB">
        <w:rPr>
          <w:rFonts w:ascii="Times New Roman" w:hAnsi="Times New Roman" w:cs="Times New Roman"/>
          <w:sz w:val="24"/>
          <w:szCs w:val="24"/>
        </w:rPr>
        <w:t>Sum of electronic and thermal Enthalpies = -3408.343396</w:t>
      </w:r>
    </w:p>
    <w:p w14:paraId="50BB400A" w14:textId="77777777" w:rsidR="005431CB" w:rsidRDefault="005431CB" w:rsidP="00270E6B">
      <w:pPr>
        <w:jc w:val="both"/>
        <w:rPr>
          <w:rFonts w:ascii="Times New Roman" w:hAnsi="Times New Roman" w:cs="Times New Roman"/>
          <w:sz w:val="24"/>
          <w:szCs w:val="24"/>
        </w:rPr>
      </w:pPr>
      <w:r w:rsidRPr="005431CB">
        <w:rPr>
          <w:rFonts w:ascii="Times New Roman" w:hAnsi="Times New Roman" w:cs="Times New Roman"/>
          <w:sz w:val="24"/>
          <w:szCs w:val="24"/>
        </w:rPr>
        <w:t>Sum of electronic and thermal Free Energies = -3408.500374</w:t>
      </w:r>
    </w:p>
    <w:p w14:paraId="66B7E526" w14:textId="0610E203"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r w:rsidR="007856F9">
        <w:rPr>
          <w:rFonts w:ascii="Times New Roman" w:hAnsi="Times New Roman" w:cs="Times New Roman"/>
          <w:sz w:val="24"/>
          <w:szCs w:val="24"/>
        </w:rPr>
        <w:t>.................................................................................................</w:t>
      </w:r>
    </w:p>
    <w:p w14:paraId="37DEDA04" w14:textId="4F152313"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Cartesian Coordinates</w:t>
      </w:r>
    </w:p>
    <w:p w14:paraId="7B5EA4EA" w14:textId="37F50D89"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r w:rsidR="007856F9">
        <w:rPr>
          <w:rFonts w:ascii="Times New Roman" w:hAnsi="Times New Roman" w:cs="Times New Roman"/>
          <w:sz w:val="24"/>
          <w:szCs w:val="24"/>
        </w:rPr>
        <w:t>.................................................................................................</w:t>
      </w:r>
    </w:p>
    <w:p w14:paraId="78E9A09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45           0.700267    0.203029    0.956129</w:t>
      </w:r>
    </w:p>
    <w:p w14:paraId="35C1A26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26          -3.132546   -1.538175   -2.187446</w:t>
      </w:r>
    </w:p>
    <w:p w14:paraId="607F5CF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5          -1.521035    0.301688    0.423185</w:t>
      </w:r>
    </w:p>
    <w:p w14:paraId="111F82D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5           1.308844   -0.609009   -1.149926</w:t>
      </w:r>
    </w:p>
    <w:p w14:paraId="00EB7B0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207897   -1.886466    1.944039</w:t>
      </w:r>
    </w:p>
    <w:p w14:paraId="64DA835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73688   -1.609646    1.693164</w:t>
      </w:r>
    </w:p>
    <w:p w14:paraId="2DEE9B3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861561   -3.508484   -0.687685</w:t>
      </w:r>
    </w:p>
    <w:p w14:paraId="35C5922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694591   -4.190285   -0.533796</w:t>
      </w:r>
    </w:p>
    <w:p w14:paraId="7783CD3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218586   -0.998121    1.478288</w:t>
      </w:r>
    </w:p>
    <w:p w14:paraId="1664669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93106   -3.960022    3.105331</w:t>
      </w:r>
    </w:p>
    <w:p w14:paraId="24BF62F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882476   -4.851582    3.653270</w:t>
      </w:r>
    </w:p>
    <w:p w14:paraId="5D44E14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733289   -1.748323   -1.053356</w:t>
      </w:r>
    </w:p>
    <w:p w14:paraId="3683D73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694957   -2.436733   -1.159448</w:t>
      </w:r>
    </w:p>
    <w:p w14:paraId="7AE4DC3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301501   -1.956043   -0.407219</w:t>
      </w:r>
    </w:p>
    <w:p w14:paraId="38E1AF8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801213    0.791671   -2.210756</w:t>
      </w:r>
    </w:p>
    <w:p w14:paraId="4518B89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599220   -3.059623    2.667234</w:t>
      </w:r>
    </w:p>
    <w:p w14:paraId="606F840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1.169048    1.086880   -3.426339</w:t>
      </w:r>
    </w:p>
    <w:p w14:paraId="3128D95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379509    0.453688   -3.804277</w:t>
      </w:r>
    </w:p>
    <w:p w14:paraId="0726751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114313   -2.514776    2.143900</w:t>
      </w:r>
    </w:p>
    <w:p w14:paraId="6966935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168082   -2.323490    1.982721</w:t>
      </w:r>
    </w:p>
    <w:p w14:paraId="1F2FACA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79718   -3.266372    2.926772</w:t>
      </w:r>
    </w:p>
    <w:p w14:paraId="03003F8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277655   -4.147187    3.488351</w:t>
      </w:r>
    </w:p>
    <w:p w14:paraId="3B92710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534518    3.055911   -3.666394</w:t>
      </w:r>
    </w:p>
    <w:p w14:paraId="7C0779A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178624    2.790042   -2.452960</w:t>
      </w:r>
    </w:p>
    <w:p w14:paraId="45D2F78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795188    1.657486   -1.729605</w:t>
      </w:r>
    </w:p>
    <w:p w14:paraId="496EB34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261310    1.465117   -0.772264</w:t>
      </w:r>
    </w:p>
    <w:p w14:paraId="36DFD42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934035   -2.377094    2.477992</w:t>
      </w:r>
    </w:p>
    <w:p w14:paraId="43DB9D1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984520   -2.556472    2.682315</w:t>
      </w:r>
    </w:p>
    <w:p w14:paraId="5B262D8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883633   -0.625265   -3.536055</w:t>
      </w:r>
    </w:p>
    <w:p w14:paraId="62AE953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29683   -3.689855    2.840505</w:t>
      </w:r>
    </w:p>
    <w:p w14:paraId="5EA08AF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501848   -4.373559    3.182018</w:t>
      </w:r>
    </w:p>
    <w:p w14:paraId="50003A5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226830   -0.799947   -2.277170</w:t>
      </w:r>
    </w:p>
    <w:p w14:paraId="33C9F05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114171   -2.224489   -1.184660</w:t>
      </w:r>
    </w:p>
    <w:p w14:paraId="65154AC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980609   -0.059707   -1.294859</w:t>
      </w:r>
    </w:p>
    <w:p w14:paraId="7CE2E86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564463   -3.940870   -0.393390</w:t>
      </w:r>
    </w:p>
    <w:p w14:paraId="27FB443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524685    2.222728   -4.161956</w:t>
      </w:r>
    </w:p>
    <w:p w14:paraId="6D73ADE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008865   -1.619450   -2.020825</w:t>
      </w:r>
    </w:p>
    <w:p w14:paraId="09E2F67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236902   -2.357738   -1.249068</w:t>
      </w:r>
    </w:p>
    <w:p w14:paraId="6316302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18062   -2.364731   -3.261299</w:t>
      </w:r>
    </w:p>
    <w:p w14:paraId="654180A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863793   -1.680827   -4.039181</w:t>
      </w:r>
    </w:p>
    <w:p w14:paraId="1CF2AED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288330   -2.976039   -3.676005</w:t>
      </w:r>
    </w:p>
    <w:p w14:paraId="252A2BD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347781   -3.022762   -3.003497</w:t>
      </w:r>
    </w:p>
    <w:p w14:paraId="5DE0F11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555540   -1.242114    1.726589</w:t>
      </w:r>
    </w:p>
    <w:p w14:paraId="198D96E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321821   -0.591179    1.322718</w:t>
      </w:r>
    </w:p>
    <w:p w14:paraId="67E2374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904804   -3.165934   -3.200638</w:t>
      </w:r>
    </w:p>
    <w:p w14:paraId="6C6FEDE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795162   -3.316270   -4.265565</w:t>
      </w:r>
    </w:p>
    <w:p w14:paraId="1D06462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3.109396    0.526156   -1.964177</w:t>
      </w:r>
    </w:p>
    <w:p w14:paraId="14BD350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870117    1.128670   -1.490765</w:t>
      </w:r>
    </w:p>
    <w:p w14:paraId="39A853F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94716   -3.603964   -2.191579</w:t>
      </w:r>
    </w:p>
    <w:p w14:paraId="09A9FF5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078849   -4.154198   -2.357486</w:t>
      </w:r>
    </w:p>
    <w:p w14:paraId="59B4EFC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957014   -2.447565   -2.560780</w:t>
      </w:r>
    </w:p>
    <w:p w14:paraId="0D5EF92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784535   -1.960056   -3.056925</w:t>
      </w:r>
    </w:p>
    <w:p w14:paraId="0F89744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505526   -3.047969   -0.580959</w:t>
      </w:r>
    </w:p>
    <w:p w14:paraId="273DE41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502998   -3.372981   -0.329823</w:t>
      </w:r>
    </w:p>
    <w:p w14:paraId="0C631CB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299296   -5.338696    0.108048</w:t>
      </w:r>
    </w:p>
    <w:p w14:paraId="51518FB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154843   -5.732130    0.663405</w:t>
      </w:r>
    </w:p>
    <w:p w14:paraId="410252C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107503   -6.025348   -0.724995</w:t>
      </w:r>
    </w:p>
    <w:p w14:paraId="112DFE6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422761   -5.363862    0.762093</w:t>
      </w:r>
    </w:p>
    <w:p w14:paraId="2C8556B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038028   -1.349086   -1.364042</w:t>
      </w:r>
    </w:p>
    <w:p w14:paraId="125B6A4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228555   -0.356218   -1.752520</w:t>
      </w:r>
    </w:p>
    <w:p w14:paraId="5809763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516937   -1.800534   -1.544821</w:t>
      </w:r>
    </w:p>
    <w:p w14:paraId="7E0A0EC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613307   -0.711608   -1.566091</w:t>
      </w:r>
    </w:p>
    <w:p w14:paraId="62E6A5F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796209   -2.174430   -2.536759</w:t>
      </w:r>
    </w:p>
    <w:p w14:paraId="457ABAB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248115   -2.195352   -0.833421</w:t>
      </w:r>
    </w:p>
    <w:p w14:paraId="105AF11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480626   -3.153543   -0.931296</w:t>
      </w:r>
    </w:p>
    <w:p w14:paraId="0BDF4EE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001384   -3.304498    0.023471</w:t>
      </w:r>
    </w:p>
    <w:p w14:paraId="10E1D39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039083    0.185558   -3.339288</w:t>
      </w:r>
    </w:p>
    <w:p w14:paraId="427E6CF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764767    0.448495   -4.095775</w:t>
      </w:r>
    </w:p>
    <w:p w14:paraId="0727334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99683    2.559793   -5.441314</w:t>
      </w:r>
    </w:p>
    <w:p w14:paraId="05E6BB5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443782    3.107179   -6.134382</w:t>
      </w:r>
    </w:p>
    <w:p w14:paraId="7FAE4B0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441556    1.658881   -5.946811</w:t>
      </w:r>
    </w:p>
    <w:p w14:paraId="5C80410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075031    3.189490   -5.237824</w:t>
      </w:r>
    </w:p>
    <w:p w14:paraId="3F4A7C8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820065    3.937655   -4.234993</w:t>
      </w:r>
    </w:p>
    <w:p w14:paraId="27985DF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262768    3.695091   -1.923609</w:t>
      </w:r>
    </w:p>
    <w:p w14:paraId="1B59066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255735    3.266134   -2.102183</w:t>
      </w:r>
    </w:p>
    <w:p w14:paraId="4156553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237247    4.675016   -2.406372</w:t>
      </w:r>
    </w:p>
    <w:p w14:paraId="280FC54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1           4.158254    3.842438   -0.844133</w:t>
      </w:r>
    </w:p>
    <w:p w14:paraId="000FBAF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011958    5.417261   -1.317100</w:t>
      </w:r>
    </w:p>
    <w:p w14:paraId="76835EF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003212    5.496620   -0.366788</w:t>
      </w:r>
    </w:p>
    <w:p w14:paraId="28DF9C3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478249    4.333445    0.297112</w:t>
      </w:r>
    </w:p>
    <w:p w14:paraId="2578301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915875    3.055227   -0.031442</w:t>
      </w:r>
    </w:p>
    <w:p w14:paraId="0ED89FF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15229    3.008571   -1.043411</w:t>
      </w:r>
    </w:p>
    <w:p w14:paraId="277EA65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468189    4.157905   -1.661638</w:t>
      </w:r>
    </w:p>
    <w:p w14:paraId="40C14ED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916282    5.390902    1.517910</w:t>
      </w:r>
    </w:p>
    <w:p w14:paraId="52FAA77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653170    6.314381   -1.810603</w:t>
      </w:r>
    </w:p>
    <w:p w14:paraId="74F812E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438767    6.456020   -0.103498</w:t>
      </w:r>
    </w:p>
    <w:p w14:paraId="6BFA972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494006    4.417714    1.285598</w:t>
      </w:r>
    </w:p>
    <w:p w14:paraId="0785FF5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369259    1.899390    0.690914</w:t>
      </w:r>
    </w:p>
    <w:p w14:paraId="3AA1D21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500725    2.059580   -1.356056</w:t>
      </w:r>
    </w:p>
    <w:p w14:paraId="6D06D27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303972    4.083525   -2.419440</w:t>
      </w:r>
    </w:p>
    <w:p w14:paraId="39C50BF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352119    2.034618    1.654447</w:t>
      </w:r>
    </w:p>
    <w:p w14:paraId="576858B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930098    3.291421    1.941581</w:t>
      </w:r>
    </w:p>
    <w:p w14:paraId="591F825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651823    1.179726    2.244893</w:t>
      </w:r>
    </w:p>
    <w:p w14:paraId="28D785F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703729    3.360119    2.699132</w:t>
      </w:r>
    </w:p>
    <w:p w14:paraId="6F3A359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586524   -1.080217   -4.469471</w:t>
      </w:r>
    </w:p>
    <w:p w14:paraId="2726767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435303    1.049339    3.038116</w:t>
      </w:r>
    </w:p>
    <w:p w14:paraId="099B64E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09301    1.783187    3.413991</w:t>
      </w:r>
    </w:p>
    <w:p w14:paraId="297B028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71865    0.194153    4.026680</w:t>
      </w:r>
    </w:p>
    <w:p w14:paraId="6F1CE49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295902    1.671568    4.670810</w:t>
      </w:r>
    </w:p>
    <w:p w14:paraId="427B204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138665    2.491789    2.716209</w:t>
      </w:r>
    </w:p>
    <w:p w14:paraId="0891CA9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398330    0.065706    5.289450</w:t>
      </w:r>
    </w:p>
    <w:p w14:paraId="5C16B0D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845098   -0.407683    3.800733</w:t>
      </w:r>
    </w:p>
    <w:p w14:paraId="6D8A1C3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47531    0.796674    5.611494</w:t>
      </w:r>
    </w:p>
    <w:p w14:paraId="66693F1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171627    2.264815    4.917871</w:t>
      </w:r>
    </w:p>
    <w:p w14:paraId="6EA6891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837731   -0.606952    6.019761</w:t>
      </w:r>
    </w:p>
    <w:p w14:paraId="05E6C7A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201320    0.694746    6.592650</w:t>
      </w:r>
    </w:p>
    <w:p w14:paraId="0185E21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5           1.702176    2.426622    2.159061</w:t>
      </w:r>
    </w:p>
    <w:p w14:paraId="083EEAA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1.519216    3.625622    2.811125</w:t>
      </w:r>
    </w:p>
    <w:p w14:paraId="70BC531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606187    3.923304    2.844734</w:t>
      </w:r>
    </w:p>
    <w:p w14:paraId="03CCA9E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1.419576    2.299743    0.749910</w:t>
      </w:r>
    </w:p>
    <w:p w14:paraId="5D9FE86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785124    2.938108    0.391585</w:t>
      </w:r>
    </w:p>
    <w:p w14:paraId="5AA3823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478493    0.754216    2.050554</w:t>
      </w:r>
    </w:p>
    <w:p w14:paraId="4DC69CA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2.774709   -0.096689    1.471166</w:t>
      </w:r>
    </w:p>
    <w:p w14:paraId="57742FA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3.044450    1.910290    2.452522</w:t>
      </w:r>
    </w:p>
    <w:p w14:paraId="1F55A92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915205    0.458673    2.358856</w:t>
      </w:r>
    </w:p>
    <w:p w14:paraId="34465A6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534444    1.330076    2.135799</w:t>
      </w:r>
    </w:p>
    <w:p w14:paraId="0A075EE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009942    0.256526    3.431158</w:t>
      </w:r>
    </w:p>
    <w:p w14:paraId="57D0F8A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245253   -0.411958    1.793256</w:t>
      </w:r>
    </w:p>
    <w:p w14:paraId="06DFB048" w14:textId="0A99F8B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4E7A6191" w14:textId="09F156C2" w:rsidR="00B65A5D" w:rsidRPr="00914585" w:rsidRDefault="00B65A5D" w:rsidP="00270E6B">
      <w:pPr>
        <w:jc w:val="both"/>
        <w:rPr>
          <w:rFonts w:ascii="Times New Roman" w:hAnsi="Times New Roman" w:cs="Times New Roman"/>
          <w:b/>
          <w:bCs/>
          <w:sz w:val="24"/>
          <w:szCs w:val="24"/>
        </w:rPr>
      </w:pPr>
      <w:r w:rsidRPr="00914585">
        <w:rPr>
          <w:rFonts w:ascii="Times New Roman" w:hAnsi="Times New Roman" w:cs="Times New Roman"/>
          <w:b/>
          <w:bCs/>
          <w:sz w:val="24"/>
          <w:szCs w:val="24"/>
        </w:rPr>
        <w:t>TS</w:t>
      </w:r>
      <w:r w:rsidR="00756B02" w:rsidRPr="00914585">
        <w:rPr>
          <w:rFonts w:ascii="Times New Roman" w:hAnsi="Times New Roman" w:cs="Times New Roman"/>
          <w:b/>
          <w:bCs/>
          <w:sz w:val="24"/>
          <w:szCs w:val="24"/>
        </w:rPr>
        <w:t>(</w:t>
      </w:r>
      <w:r w:rsidRPr="00914585">
        <w:rPr>
          <w:rFonts w:ascii="Times New Roman" w:hAnsi="Times New Roman" w:cs="Times New Roman"/>
          <w:b/>
          <w:bCs/>
          <w:sz w:val="24"/>
          <w:szCs w:val="24"/>
        </w:rPr>
        <w:t>C</w:t>
      </w:r>
      <w:r w:rsidR="00756B02" w:rsidRPr="00914585">
        <w:rPr>
          <w:rFonts w:ascii="Times New Roman" w:hAnsi="Times New Roman" w:cs="Times New Roman"/>
          <w:b/>
          <w:bCs/>
          <w:sz w:val="24"/>
          <w:szCs w:val="24"/>
        </w:rPr>
        <w:t>’’-</w:t>
      </w:r>
      <w:r w:rsidRPr="00914585">
        <w:rPr>
          <w:rFonts w:ascii="Times New Roman" w:hAnsi="Times New Roman" w:cs="Times New Roman"/>
          <w:b/>
          <w:bCs/>
          <w:sz w:val="24"/>
          <w:szCs w:val="24"/>
        </w:rPr>
        <w:t>D</w:t>
      </w:r>
      <w:r w:rsidR="00756B02" w:rsidRPr="00914585">
        <w:rPr>
          <w:rFonts w:ascii="Times New Roman" w:hAnsi="Times New Roman" w:cs="Times New Roman"/>
          <w:b/>
          <w:bCs/>
          <w:sz w:val="24"/>
          <w:szCs w:val="24"/>
        </w:rPr>
        <w:t>’’)</w:t>
      </w:r>
    </w:p>
    <w:p w14:paraId="727AA2AB" w14:textId="3CEAB88D"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4B46398A" w14:textId="57AFB806" w:rsidR="00062964" w:rsidRPr="00062964" w:rsidRDefault="00062964" w:rsidP="00270E6B">
      <w:pPr>
        <w:jc w:val="both"/>
        <w:rPr>
          <w:rFonts w:ascii="Times New Roman" w:hAnsi="Times New Roman" w:cs="Times New Roman"/>
          <w:sz w:val="24"/>
          <w:szCs w:val="24"/>
        </w:rPr>
      </w:pPr>
      <w:r w:rsidRPr="00062964">
        <w:rPr>
          <w:rFonts w:ascii="Times New Roman" w:hAnsi="Times New Roman" w:cs="Times New Roman"/>
          <w:sz w:val="24"/>
          <w:szCs w:val="24"/>
        </w:rPr>
        <w:t>Number of imaginary frequencies = 1</w:t>
      </w:r>
    </w:p>
    <w:p w14:paraId="601A2FEF" w14:textId="56678E2F" w:rsidR="00062964" w:rsidRPr="00062964" w:rsidRDefault="00062964" w:rsidP="00270E6B">
      <w:pPr>
        <w:jc w:val="both"/>
        <w:rPr>
          <w:rFonts w:ascii="Times New Roman" w:hAnsi="Times New Roman" w:cs="Times New Roman"/>
          <w:sz w:val="24"/>
          <w:szCs w:val="24"/>
        </w:rPr>
      </w:pPr>
      <w:r w:rsidRPr="00062964">
        <w:rPr>
          <w:rFonts w:ascii="Times New Roman" w:hAnsi="Times New Roman" w:cs="Times New Roman"/>
          <w:sz w:val="24"/>
          <w:szCs w:val="24"/>
        </w:rPr>
        <w:t>Electronic energy</w:t>
      </w:r>
      <w:r>
        <w:rPr>
          <w:rFonts w:ascii="Times New Roman" w:hAnsi="Times New Roman" w:cs="Times New Roman"/>
          <w:sz w:val="24"/>
          <w:szCs w:val="24"/>
        </w:rPr>
        <w:t>:</w:t>
      </w:r>
      <w:r w:rsidRPr="00062964">
        <w:rPr>
          <w:rFonts w:ascii="Times New Roman" w:hAnsi="Times New Roman" w:cs="Times New Roman"/>
          <w:sz w:val="24"/>
          <w:szCs w:val="24"/>
        </w:rPr>
        <w:t xml:space="preserve"> HF</w:t>
      </w:r>
      <w:r>
        <w:rPr>
          <w:rFonts w:ascii="Times New Roman" w:hAnsi="Times New Roman" w:cs="Times New Roman"/>
          <w:sz w:val="24"/>
          <w:szCs w:val="24"/>
        </w:rPr>
        <w:t xml:space="preserve"> </w:t>
      </w:r>
      <w:r w:rsidRPr="00062964">
        <w:rPr>
          <w:rFonts w:ascii="Times New Roman" w:hAnsi="Times New Roman" w:cs="Times New Roman"/>
          <w:sz w:val="24"/>
          <w:szCs w:val="24"/>
        </w:rPr>
        <w:t>=</w:t>
      </w:r>
      <w:r>
        <w:rPr>
          <w:rFonts w:ascii="Times New Roman" w:hAnsi="Times New Roman" w:cs="Times New Roman"/>
          <w:sz w:val="24"/>
          <w:szCs w:val="24"/>
        </w:rPr>
        <w:t xml:space="preserve"> </w:t>
      </w:r>
      <w:r w:rsidRPr="00062964">
        <w:rPr>
          <w:rFonts w:ascii="Times New Roman" w:hAnsi="Times New Roman" w:cs="Times New Roman"/>
          <w:sz w:val="24"/>
          <w:szCs w:val="24"/>
        </w:rPr>
        <w:t>-3409.3345938</w:t>
      </w:r>
    </w:p>
    <w:p w14:paraId="67ADC4A1" w14:textId="77777777" w:rsidR="00062964" w:rsidRPr="00062964" w:rsidRDefault="00062964" w:rsidP="00270E6B">
      <w:pPr>
        <w:jc w:val="both"/>
        <w:rPr>
          <w:rFonts w:ascii="Times New Roman" w:hAnsi="Times New Roman" w:cs="Times New Roman"/>
          <w:sz w:val="24"/>
          <w:szCs w:val="24"/>
        </w:rPr>
      </w:pPr>
      <w:r w:rsidRPr="00062964">
        <w:rPr>
          <w:rFonts w:ascii="Times New Roman" w:hAnsi="Times New Roman" w:cs="Times New Roman"/>
          <w:sz w:val="24"/>
          <w:szCs w:val="24"/>
        </w:rPr>
        <w:t>Zero-point correction = 0.949744 (Hartree/Particle)</w:t>
      </w:r>
    </w:p>
    <w:p w14:paraId="105D4868" w14:textId="77777777" w:rsidR="00062964" w:rsidRPr="00062964" w:rsidRDefault="00062964" w:rsidP="00270E6B">
      <w:pPr>
        <w:jc w:val="both"/>
        <w:rPr>
          <w:rFonts w:ascii="Times New Roman" w:hAnsi="Times New Roman" w:cs="Times New Roman"/>
          <w:sz w:val="24"/>
          <w:szCs w:val="24"/>
        </w:rPr>
      </w:pPr>
      <w:r w:rsidRPr="00062964">
        <w:rPr>
          <w:rFonts w:ascii="Times New Roman" w:hAnsi="Times New Roman" w:cs="Times New Roman"/>
          <w:sz w:val="24"/>
          <w:szCs w:val="24"/>
        </w:rPr>
        <w:t>Thermal correction to Energy = 1.010417</w:t>
      </w:r>
    </w:p>
    <w:p w14:paraId="65AF712E" w14:textId="77777777" w:rsidR="00062964" w:rsidRPr="00062964" w:rsidRDefault="00062964" w:rsidP="00270E6B">
      <w:pPr>
        <w:jc w:val="both"/>
        <w:rPr>
          <w:rFonts w:ascii="Times New Roman" w:hAnsi="Times New Roman" w:cs="Times New Roman"/>
          <w:sz w:val="24"/>
          <w:szCs w:val="24"/>
        </w:rPr>
      </w:pPr>
      <w:r w:rsidRPr="00062964">
        <w:rPr>
          <w:rFonts w:ascii="Times New Roman" w:hAnsi="Times New Roman" w:cs="Times New Roman"/>
          <w:sz w:val="24"/>
          <w:szCs w:val="24"/>
        </w:rPr>
        <w:t>Thermal correction to Enthalpy = 1.011362</w:t>
      </w:r>
    </w:p>
    <w:p w14:paraId="1695E2C8" w14:textId="77777777" w:rsidR="00062964" w:rsidRPr="00062964" w:rsidRDefault="00062964" w:rsidP="00270E6B">
      <w:pPr>
        <w:jc w:val="both"/>
        <w:rPr>
          <w:rFonts w:ascii="Times New Roman" w:hAnsi="Times New Roman" w:cs="Times New Roman"/>
          <w:sz w:val="24"/>
          <w:szCs w:val="24"/>
        </w:rPr>
      </w:pPr>
      <w:r w:rsidRPr="00062964">
        <w:rPr>
          <w:rFonts w:ascii="Times New Roman" w:hAnsi="Times New Roman" w:cs="Times New Roman"/>
          <w:sz w:val="24"/>
          <w:szCs w:val="24"/>
        </w:rPr>
        <w:t>Thermal correction to Gibbs Free Energy = 0.854468</w:t>
      </w:r>
    </w:p>
    <w:p w14:paraId="0F29C9CF" w14:textId="77777777" w:rsidR="00062964" w:rsidRPr="00062964" w:rsidRDefault="00062964" w:rsidP="00270E6B">
      <w:pPr>
        <w:jc w:val="both"/>
        <w:rPr>
          <w:rFonts w:ascii="Times New Roman" w:hAnsi="Times New Roman" w:cs="Times New Roman"/>
          <w:sz w:val="24"/>
          <w:szCs w:val="24"/>
        </w:rPr>
      </w:pPr>
      <w:r w:rsidRPr="00062964">
        <w:rPr>
          <w:rFonts w:ascii="Times New Roman" w:hAnsi="Times New Roman" w:cs="Times New Roman"/>
          <w:sz w:val="24"/>
          <w:szCs w:val="24"/>
        </w:rPr>
        <w:t>Sum of electronic and zero-point Energies = -3408.384849</w:t>
      </w:r>
    </w:p>
    <w:p w14:paraId="512FB1B0" w14:textId="77777777" w:rsidR="00062964" w:rsidRPr="00062964" w:rsidRDefault="00062964" w:rsidP="00270E6B">
      <w:pPr>
        <w:jc w:val="both"/>
        <w:rPr>
          <w:rFonts w:ascii="Times New Roman" w:hAnsi="Times New Roman" w:cs="Times New Roman"/>
          <w:sz w:val="24"/>
          <w:szCs w:val="24"/>
        </w:rPr>
      </w:pPr>
      <w:r w:rsidRPr="00062964">
        <w:rPr>
          <w:rFonts w:ascii="Times New Roman" w:hAnsi="Times New Roman" w:cs="Times New Roman"/>
          <w:sz w:val="24"/>
          <w:szCs w:val="24"/>
        </w:rPr>
        <w:t>Sum of electronic and thermal Energies = -3408.324176</w:t>
      </w:r>
    </w:p>
    <w:p w14:paraId="2DC07C37" w14:textId="77777777" w:rsidR="00062964" w:rsidRPr="00062964" w:rsidRDefault="00062964" w:rsidP="00270E6B">
      <w:pPr>
        <w:jc w:val="both"/>
        <w:rPr>
          <w:rFonts w:ascii="Times New Roman" w:hAnsi="Times New Roman" w:cs="Times New Roman"/>
          <w:sz w:val="24"/>
          <w:szCs w:val="24"/>
        </w:rPr>
      </w:pPr>
      <w:r w:rsidRPr="00062964">
        <w:rPr>
          <w:rFonts w:ascii="Times New Roman" w:hAnsi="Times New Roman" w:cs="Times New Roman"/>
          <w:sz w:val="24"/>
          <w:szCs w:val="24"/>
        </w:rPr>
        <w:t>Sum of electronic and thermal Enthalpies = -3408.323232</w:t>
      </w:r>
    </w:p>
    <w:p w14:paraId="019D6080" w14:textId="4C6A0433" w:rsidR="00B65A5D" w:rsidRPr="00B65A5D" w:rsidRDefault="00062964" w:rsidP="00270E6B">
      <w:pPr>
        <w:jc w:val="both"/>
        <w:rPr>
          <w:rFonts w:ascii="Times New Roman" w:hAnsi="Times New Roman" w:cs="Times New Roman"/>
          <w:sz w:val="24"/>
          <w:szCs w:val="24"/>
        </w:rPr>
      </w:pPr>
      <w:r w:rsidRPr="00062964">
        <w:rPr>
          <w:rFonts w:ascii="Times New Roman" w:hAnsi="Times New Roman" w:cs="Times New Roman"/>
          <w:sz w:val="24"/>
          <w:szCs w:val="24"/>
        </w:rPr>
        <w:t>Sum of electronic and thermal Free Energies = -3408.480126</w:t>
      </w:r>
    </w:p>
    <w:p w14:paraId="0AAC6ADB" w14:textId="77777777" w:rsidR="00756B02" w:rsidRPr="00756B02" w:rsidRDefault="00756B02" w:rsidP="00270E6B">
      <w:pPr>
        <w:jc w:val="both"/>
        <w:rPr>
          <w:rFonts w:ascii="Times New Roman" w:hAnsi="Times New Roman" w:cs="Times New Roman"/>
          <w:sz w:val="24"/>
          <w:szCs w:val="24"/>
        </w:rPr>
      </w:pPr>
      <w:r w:rsidRPr="00756B02">
        <w:rPr>
          <w:rFonts w:ascii="Times New Roman" w:hAnsi="Times New Roman" w:cs="Times New Roman"/>
          <w:sz w:val="24"/>
          <w:szCs w:val="24"/>
        </w:rPr>
        <w:t>......................................................................................................................................................</w:t>
      </w:r>
    </w:p>
    <w:p w14:paraId="138C04F0" w14:textId="77777777" w:rsidR="00756B02" w:rsidRPr="00756B02" w:rsidRDefault="00756B02" w:rsidP="00270E6B">
      <w:pPr>
        <w:jc w:val="both"/>
        <w:rPr>
          <w:rFonts w:ascii="Times New Roman" w:hAnsi="Times New Roman" w:cs="Times New Roman"/>
          <w:sz w:val="24"/>
          <w:szCs w:val="24"/>
        </w:rPr>
      </w:pPr>
      <w:r w:rsidRPr="00756B02">
        <w:rPr>
          <w:rFonts w:ascii="Times New Roman" w:hAnsi="Times New Roman" w:cs="Times New Roman"/>
          <w:sz w:val="24"/>
          <w:szCs w:val="24"/>
        </w:rPr>
        <w:t>Cartesian Coordinates</w:t>
      </w:r>
    </w:p>
    <w:p w14:paraId="7DA6398F" w14:textId="77777777" w:rsidR="00756B02" w:rsidRPr="00756B02" w:rsidRDefault="00756B02" w:rsidP="00270E6B">
      <w:pPr>
        <w:jc w:val="both"/>
        <w:rPr>
          <w:rFonts w:ascii="Times New Roman" w:hAnsi="Times New Roman" w:cs="Times New Roman"/>
          <w:sz w:val="24"/>
          <w:szCs w:val="24"/>
        </w:rPr>
      </w:pPr>
      <w:r w:rsidRPr="00756B02">
        <w:rPr>
          <w:rFonts w:ascii="Times New Roman" w:hAnsi="Times New Roman" w:cs="Times New Roman"/>
          <w:sz w:val="24"/>
          <w:szCs w:val="24"/>
        </w:rPr>
        <w:t>......................................................................................................................................................</w:t>
      </w:r>
    </w:p>
    <w:p w14:paraId="4BE3F05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45          -0.859659   -0.333407   -0.424001</w:t>
      </w:r>
    </w:p>
    <w:p w14:paraId="0288CDB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26           4.049750   -0.211302    1.136572</w:t>
      </w:r>
    </w:p>
    <w:p w14:paraId="5548CC9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15           1.235829    0.154191   -1.010255</w:t>
      </w:r>
    </w:p>
    <w:p w14:paraId="64DD479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5          -0.498014   -0.058358    1.819964</w:t>
      </w:r>
    </w:p>
    <w:p w14:paraId="180F9BE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043179   -2.508755   -1.230958</w:t>
      </w:r>
    </w:p>
    <w:p w14:paraId="29DCF46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59966   -2.248111   -0.506150</w:t>
      </w:r>
    </w:p>
    <w:p w14:paraId="1C98636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557361   -3.357566    2.732428</w:t>
      </w:r>
    </w:p>
    <w:p w14:paraId="1D29BC9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274099   -4.162562    2.874577</w:t>
      </w:r>
    </w:p>
    <w:p w14:paraId="653578D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839776   -1.421826   -1.676597</w:t>
      </w:r>
    </w:p>
    <w:p w14:paraId="4F6AF8C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72311   -4.921852   -1.045318</w:t>
      </w:r>
    </w:p>
    <w:p w14:paraId="55D798A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978282   -5.941648   -1.258033</w:t>
      </w:r>
    </w:p>
    <w:p w14:paraId="4B072F4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708889   -1.299526    2.375405</w:t>
      </w:r>
    </w:p>
    <w:p w14:paraId="6DACB77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297953   -1.393797   -0.023690</w:t>
      </w:r>
    </w:p>
    <w:p w14:paraId="16081F5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454403   -1.273456   -1.084632</w:t>
      </w:r>
    </w:p>
    <w:p w14:paraId="50A5FEE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80997    1.579826    2.466358</w:t>
      </w:r>
    </w:p>
    <w:p w14:paraId="0B31B32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461756   -3.844538   -1.525655</w:t>
      </w:r>
    </w:p>
    <w:p w14:paraId="0CB2859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334342    1.904838    2.627292</w:t>
      </w:r>
    </w:p>
    <w:p w14:paraId="37BC6C1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104787    1.158960    2.486666</w:t>
      </w:r>
    </w:p>
    <w:p w14:paraId="528C887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894394   -3.330642   -0.064036</w:t>
      </w:r>
    </w:p>
    <w:p w14:paraId="745B7D8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827146   -3.187383    0.465710</w:t>
      </w:r>
    </w:p>
    <w:p w14:paraId="74EC083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640292   -4.024565   -2.296839</w:t>
      </w:r>
    </w:p>
    <w:p w14:paraId="1E036A1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956697   -5.035357   -2.538175</w:t>
      </w:r>
    </w:p>
    <w:p w14:paraId="040AAF6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737130    4.167917    3.183429</w:t>
      </w:r>
    </w:p>
    <w:p w14:paraId="28F8E11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376597    3.864691    3.056735</w:t>
      </w:r>
    </w:p>
    <w:p w14:paraId="6EDFBF7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008923    2.570843    2.676140</w:t>
      </w:r>
    </w:p>
    <w:p w14:paraId="18C1141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041044    2.351761    2.538915</w:t>
      </w:r>
    </w:p>
    <w:p w14:paraId="422CAAD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380461   -2.945690   -2.737711</w:t>
      </w:r>
    </w:p>
    <w:p w14:paraId="46A3F1C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278575   -3.106584   -3.325099</w:t>
      </w:r>
    </w:p>
    <w:p w14:paraId="1A7FEF3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224996    1.162551    2.415246</w:t>
      </w:r>
    </w:p>
    <w:p w14:paraId="3908A4C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472018   -4.660938   -0.327737</w:t>
      </w:r>
    </w:p>
    <w:p w14:paraId="1BA5A4E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082888   -5.482495    0.035479</w:t>
      </w:r>
    </w:p>
    <w:p w14:paraId="3CB335F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205741    0.393513    1.765848</w:t>
      </w:r>
    </w:p>
    <w:p w14:paraId="422AF41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3.925152   -2.243596    1.966823</w:t>
      </w:r>
    </w:p>
    <w:p w14:paraId="04E3E82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331980    0.643612    0.344860</w:t>
      </w:r>
    </w:p>
    <w:p w14:paraId="364D33E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288232   -3.469439    3.308991</w:t>
      </w:r>
    </w:p>
    <w:p w14:paraId="4ACCC65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726229    3.202751    2.972416</w:t>
      </w:r>
    </w:p>
    <w:p w14:paraId="2CE1AB8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181463   -0.470748    2.472567</w:t>
      </w:r>
    </w:p>
    <w:p w14:paraId="687E558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309186   -1.508978    2.145019</w:t>
      </w:r>
    </w:p>
    <w:p w14:paraId="51A3DCB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297991   -0.384021    4.000765</w:t>
      </w:r>
    </w:p>
    <w:p w14:paraId="1656DC3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176843    0.644420    4.346132</w:t>
      </w:r>
    </w:p>
    <w:p w14:paraId="1D4B7A0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281214   -0.743032    4.318197</w:t>
      </w:r>
    </w:p>
    <w:p w14:paraId="739654E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540074   -0.988142    4.499772</w:t>
      </w:r>
    </w:p>
    <w:p w14:paraId="69434E3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92027   -1.626321   -2.411443</w:t>
      </w:r>
    </w:p>
    <w:p w14:paraId="561CBEB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610614   -0.791758   -2.721419</w:t>
      </w:r>
    </w:p>
    <w:p w14:paraId="27CE574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498643   -1.160873    2.262886</w:t>
      </w:r>
    </w:p>
    <w:p w14:paraId="31F78AA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821361   -0.818015    3.236010</w:t>
      </w:r>
    </w:p>
    <w:p w14:paraId="008FCBB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451267    1.522613    0.154043</w:t>
      </w:r>
    </w:p>
    <w:p w14:paraId="27860BA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803851    1.879249   -0.802191</w:t>
      </w:r>
    </w:p>
    <w:p w14:paraId="5C7A1B6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415645   -2.054025    2.002203</w:t>
      </w:r>
    </w:p>
    <w:p w14:paraId="5379141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779163   -2.514241    2.745701</w:t>
      </w:r>
    </w:p>
    <w:p w14:paraId="6703BEC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044900   -0.756147    1.009605</w:t>
      </w:r>
    </w:p>
    <w:p w14:paraId="15BA694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854535   -0.053827    0.868784</w:t>
      </w:r>
    </w:p>
    <w:p w14:paraId="2B6691B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363198   -2.434522    3.112671</w:t>
      </w:r>
    </w:p>
    <w:p w14:paraId="18F175D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366815   -2.548965    3.521836</w:t>
      </w:r>
    </w:p>
    <w:p w14:paraId="0242C12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912882   -4.675517    4.131973</w:t>
      </w:r>
    </w:p>
    <w:p w14:paraId="55F9AFC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000836   -4.459540    5.203097</w:t>
      </w:r>
    </w:p>
    <w:p w14:paraId="66D9CD6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878549   -4.978073    3.943426</w:t>
      </w:r>
    </w:p>
    <w:p w14:paraId="4CAA8E7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563295   -5.525782    3.913391</w:t>
      </w:r>
    </w:p>
    <w:p w14:paraId="46272F3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91115   -1.219809    1.792827</w:t>
      </w:r>
    </w:p>
    <w:p w14:paraId="684BF4C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279326   -0.368431    1.185403</w:t>
      </w:r>
    </w:p>
    <w:p w14:paraId="44F94F6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280801   -2.157413    1.310847</w:t>
      </w:r>
    </w:p>
    <w:p w14:paraId="2B68F51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079503   -2.408501    2.015210</w:t>
      </w:r>
    </w:p>
    <w:p w14:paraId="748F742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1          -5.353739   -2.864794    0.476000</w:t>
      </w:r>
    </w:p>
    <w:p w14:paraId="3E68059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465539   -1.152860    0.923040</w:t>
      </w:r>
    </w:p>
    <w:p w14:paraId="37AB2A6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290762   -2.198366    0.590959</w:t>
      </w:r>
    </w:p>
    <w:p w14:paraId="3C8776C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548276   -2.789616    0.078496</w:t>
      </w:r>
    </w:p>
    <w:p w14:paraId="33E3BE2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988042    1.845735    1.425274</w:t>
      </w:r>
    </w:p>
    <w:p w14:paraId="4303AC0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857374    2.460915    1.608867</w:t>
      </w:r>
    </w:p>
    <w:p w14:paraId="7EEC312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191375    3.530635    3.115132</w:t>
      </w:r>
    </w:p>
    <w:p w14:paraId="4627B65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365497    4.608030    3.061238</w:t>
      </w:r>
    </w:p>
    <w:p w14:paraId="7C8AC83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776587    3.045853    2.327936</w:t>
      </w:r>
    </w:p>
    <w:p w14:paraId="732F26E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579761    3.179872    4.078370</w:t>
      </w:r>
    </w:p>
    <w:p w14:paraId="72F3D51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032320    5.179157    3.451832</w:t>
      </w:r>
    </w:p>
    <w:p w14:paraId="0F41B7B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82433    4.903162    3.335248</w:t>
      </w:r>
    </w:p>
    <w:p w14:paraId="6732509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581319    4.724684    2.738477</w:t>
      </w:r>
    </w:p>
    <w:p w14:paraId="104A413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320908    5.911792    3.117068</w:t>
      </w:r>
    </w:p>
    <w:p w14:paraId="0BB3BF3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976973    4.885370    4.391122</w:t>
      </w:r>
    </w:p>
    <w:p w14:paraId="09BB15E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57287    5.558737   -1.402999</w:t>
      </w:r>
    </w:p>
    <w:p w14:paraId="6943AA2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64228    5.178193   -2.660105</w:t>
      </w:r>
    </w:p>
    <w:p w14:paraId="63E3DB0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230806    3.816000   -2.956062</w:t>
      </w:r>
    </w:p>
    <w:p w14:paraId="3756B09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103237    2.830889   -1.922937</w:t>
      </w:r>
    </w:p>
    <w:p w14:paraId="13C0DC1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72105    3.258915   -0.643852</w:t>
      </w:r>
    </w:p>
    <w:p w14:paraId="68C8D67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399983    4.584476   -0.391717</w:t>
      </w:r>
    </w:p>
    <w:p w14:paraId="7BD796B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680518    4.175302   -5.037539</w:t>
      </w:r>
    </w:p>
    <w:p w14:paraId="18BD2F3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344617    6.600954   -1.187969</w:t>
      </w:r>
    </w:p>
    <w:p w14:paraId="2CC910E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074350    5.912408   -3.452688</w:t>
      </w:r>
    </w:p>
    <w:p w14:paraId="3899F8B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591269    3.414638   -4.267212</w:t>
      </w:r>
    </w:p>
    <w:p w14:paraId="05E7179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379242    1.461494   -2.254658</w:t>
      </w:r>
    </w:p>
    <w:p w14:paraId="0D80BB8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511030    2.535957    0.141841</w:t>
      </w:r>
    </w:p>
    <w:p w14:paraId="1EA7AC7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042042    4.874796    0.589110</w:t>
      </w:r>
    </w:p>
    <w:p w14:paraId="219063C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692016    1.112022   -3.560481</w:t>
      </w:r>
    </w:p>
    <w:p w14:paraId="3B51215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805799    2.090165   -4.568957</w:t>
      </w:r>
    </w:p>
    <w:p w14:paraId="3277C73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1           1.857148    0.074970   -3.820905</w:t>
      </w:r>
    </w:p>
    <w:p w14:paraId="38234C7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067174    1.787991   -5.577668</w:t>
      </w:r>
    </w:p>
    <w:p w14:paraId="3D3890B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416721    1.181874    3.477351</w:t>
      </w:r>
    </w:p>
    <w:p w14:paraId="3E14E4D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929621   -0.738506   -2.326576</w:t>
      </w:r>
    </w:p>
    <w:p w14:paraId="429C11E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96144   -1.601396   -1.977593</w:t>
      </w:r>
    </w:p>
    <w:p w14:paraId="78689AA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203264   -1.063414   -3.486726</w:t>
      </w:r>
    </w:p>
    <w:p w14:paraId="60028FB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312297   -2.724728   -2.735634</w:t>
      </w:r>
    </w:p>
    <w:p w14:paraId="5D4FB05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590943   -1.392487   -1.090623</w:t>
      </w:r>
    </w:p>
    <w:p w14:paraId="552D3CD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501578   -2.190674   -4.251276</w:t>
      </w:r>
    </w:p>
    <w:p w14:paraId="4384F82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394914   -0.408483   -3.794431</w:t>
      </w:r>
    </w:p>
    <w:p w14:paraId="5F2FB78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553454   -3.027097   -3.870951</w:t>
      </w:r>
    </w:p>
    <w:p w14:paraId="44A13A1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139214   -3.367306   -2.446927</w:t>
      </w:r>
    </w:p>
    <w:p w14:paraId="783F7CF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919542   -2.420325   -5.139056</w:t>
      </w:r>
    </w:p>
    <w:p w14:paraId="36A926E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787853   -3.908009   -4.460935</w:t>
      </w:r>
    </w:p>
    <w:p w14:paraId="124667C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5          -2.321404    1.252269   -2.077477</w:t>
      </w:r>
    </w:p>
    <w:p w14:paraId="3207FA7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1.895380    1.557049   -0.736231</w:t>
      </w:r>
    </w:p>
    <w:p w14:paraId="771F568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696123    1.596029   -0.166360</w:t>
      </w:r>
    </w:p>
    <w:p w14:paraId="0848647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675529    1.126335   -1.309187</w:t>
      </w:r>
    </w:p>
    <w:p w14:paraId="5C4241C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4.396751    1.140169   -0.104239</w:t>
      </w:r>
    </w:p>
    <w:p w14:paraId="74E168D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3.781992    1.251081   -2.274506</w:t>
      </w:r>
    </w:p>
    <w:p w14:paraId="0681121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075986    0.933932   -1.816715</w:t>
      </w:r>
    </w:p>
    <w:p w14:paraId="20A00FE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297847    1.660995   -2.601252</w:t>
      </w:r>
    </w:p>
    <w:p w14:paraId="378E6A4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146886   -0.061901   -2.268031</w:t>
      </w:r>
    </w:p>
    <w:p w14:paraId="6D8F23F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790877    1.019350   -0.999431</w:t>
      </w:r>
    </w:p>
    <w:p w14:paraId="2762B6B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1.616275    1.906731   -3.069451</w:t>
      </w:r>
    </w:p>
    <w:p w14:paraId="110815C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995986    1.745562   -3.939578</w:t>
      </w:r>
    </w:p>
    <w:p w14:paraId="7E38F6FE" w14:textId="378639BE"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6CBF99F7" w14:textId="6673F7AB" w:rsidR="00914585" w:rsidRPr="00914585" w:rsidRDefault="00914585" w:rsidP="00270E6B">
      <w:pPr>
        <w:jc w:val="both"/>
        <w:rPr>
          <w:rFonts w:ascii="Times New Roman" w:hAnsi="Times New Roman" w:cs="Times New Roman"/>
          <w:b/>
          <w:bCs/>
          <w:sz w:val="24"/>
          <w:szCs w:val="24"/>
        </w:rPr>
      </w:pPr>
      <w:r w:rsidRPr="00914585">
        <w:rPr>
          <w:rFonts w:ascii="Times New Roman" w:hAnsi="Times New Roman" w:cs="Times New Roman"/>
          <w:b/>
          <w:bCs/>
          <w:sz w:val="24"/>
          <w:szCs w:val="24"/>
        </w:rPr>
        <w:t>TS(E-F</w:t>
      </w:r>
      <w:r w:rsidRPr="00914585">
        <w:rPr>
          <w:rFonts w:ascii="Times New Roman" w:hAnsi="Times New Roman" w:cs="Times New Roman"/>
          <w:b/>
          <w:bCs/>
          <w:sz w:val="24"/>
          <w:szCs w:val="24"/>
          <w:vertAlign w:val="subscript"/>
        </w:rPr>
        <w:t>S</w:t>
      </w:r>
      <w:r w:rsidRPr="00914585">
        <w:rPr>
          <w:rFonts w:ascii="Times New Roman" w:hAnsi="Times New Roman" w:cs="Times New Roman"/>
          <w:b/>
          <w:bCs/>
          <w:sz w:val="24"/>
          <w:szCs w:val="24"/>
        </w:rPr>
        <w:t>)</w:t>
      </w:r>
    </w:p>
    <w:p w14:paraId="295C68CF" w14:textId="318F97CE"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7CA98903" w14:textId="77777777" w:rsidR="0081474A" w:rsidRPr="0081474A" w:rsidRDefault="0081474A" w:rsidP="00270E6B">
      <w:pPr>
        <w:jc w:val="both"/>
        <w:rPr>
          <w:rFonts w:ascii="Times New Roman" w:hAnsi="Times New Roman" w:cs="Times New Roman"/>
          <w:sz w:val="24"/>
          <w:szCs w:val="24"/>
        </w:rPr>
      </w:pPr>
      <w:r w:rsidRPr="0081474A">
        <w:rPr>
          <w:rFonts w:ascii="Times New Roman" w:hAnsi="Times New Roman" w:cs="Times New Roman"/>
          <w:sz w:val="24"/>
          <w:szCs w:val="24"/>
        </w:rPr>
        <w:t>Number of imaginary frequencies = 1</w:t>
      </w:r>
    </w:p>
    <w:p w14:paraId="0EFA2663" w14:textId="6F46A685" w:rsidR="0081474A" w:rsidRPr="0081474A" w:rsidRDefault="0081474A" w:rsidP="00270E6B">
      <w:pPr>
        <w:jc w:val="both"/>
        <w:rPr>
          <w:rFonts w:ascii="Times New Roman" w:hAnsi="Times New Roman" w:cs="Times New Roman"/>
          <w:sz w:val="24"/>
          <w:szCs w:val="24"/>
        </w:rPr>
      </w:pPr>
      <w:r w:rsidRPr="0081474A">
        <w:rPr>
          <w:rFonts w:ascii="Times New Roman" w:hAnsi="Times New Roman" w:cs="Times New Roman"/>
          <w:sz w:val="24"/>
          <w:szCs w:val="24"/>
        </w:rPr>
        <w:lastRenderedPageBreak/>
        <w:t>Electronic energy</w:t>
      </w:r>
      <w:r>
        <w:rPr>
          <w:rFonts w:ascii="Times New Roman" w:hAnsi="Times New Roman" w:cs="Times New Roman"/>
          <w:sz w:val="24"/>
          <w:szCs w:val="24"/>
        </w:rPr>
        <w:t>:</w:t>
      </w:r>
      <w:r w:rsidRPr="0081474A">
        <w:rPr>
          <w:rFonts w:ascii="Times New Roman" w:hAnsi="Times New Roman" w:cs="Times New Roman"/>
          <w:sz w:val="24"/>
          <w:szCs w:val="24"/>
        </w:rPr>
        <w:t xml:space="preserve"> HF</w:t>
      </w:r>
      <w:r>
        <w:rPr>
          <w:rFonts w:ascii="Times New Roman" w:hAnsi="Times New Roman" w:cs="Times New Roman"/>
          <w:sz w:val="24"/>
          <w:szCs w:val="24"/>
        </w:rPr>
        <w:t xml:space="preserve"> </w:t>
      </w:r>
      <w:r w:rsidRPr="0081474A">
        <w:rPr>
          <w:rFonts w:ascii="Times New Roman" w:hAnsi="Times New Roman" w:cs="Times New Roman"/>
          <w:sz w:val="24"/>
          <w:szCs w:val="24"/>
        </w:rPr>
        <w:t>=</w:t>
      </w:r>
      <w:r>
        <w:rPr>
          <w:rFonts w:ascii="Times New Roman" w:hAnsi="Times New Roman" w:cs="Times New Roman"/>
          <w:sz w:val="24"/>
          <w:szCs w:val="24"/>
        </w:rPr>
        <w:t xml:space="preserve"> </w:t>
      </w:r>
      <w:r w:rsidRPr="0081474A">
        <w:rPr>
          <w:rFonts w:ascii="Times New Roman" w:hAnsi="Times New Roman" w:cs="Times New Roman"/>
          <w:sz w:val="24"/>
          <w:szCs w:val="24"/>
        </w:rPr>
        <w:t>-3693.0312698</w:t>
      </w:r>
    </w:p>
    <w:p w14:paraId="2D9F65D4" w14:textId="77777777" w:rsidR="0081474A" w:rsidRPr="0081474A" w:rsidRDefault="0081474A" w:rsidP="00270E6B">
      <w:pPr>
        <w:jc w:val="both"/>
        <w:rPr>
          <w:rFonts w:ascii="Times New Roman" w:hAnsi="Times New Roman" w:cs="Times New Roman"/>
          <w:sz w:val="24"/>
          <w:szCs w:val="24"/>
        </w:rPr>
      </w:pPr>
      <w:r w:rsidRPr="0081474A">
        <w:rPr>
          <w:rFonts w:ascii="Times New Roman" w:hAnsi="Times New Roman" w:cs="Times New Roman"/>
          <w:sz w:val="24"/>
          <w:szCs w:val="24"/>
        </w:rPr>
        <w:t>Zero-point correction = 1.043928 (Hartree/Particle)</w:t>
      </w:r>
    </w:p>
    <w:p w14:paraId="571242E4" w14:textId="77777777" w:rsidR="0081474A" w:rsidRPr="0081474A" w:rsidRDefault="0081474A" w:rsidP="00270E6B">
      <w:pPr>
        <w:jc w:val="both"/>
        <w:rPr>
          <w:rFonts w:ascii="Times New Roman" w:hAnsi="Times New Roman" w:cs="Times New Roman"/>
          <w:sz w:val="24"/>
          <w:szCs w:val="24"/>
        </w:rPr>
      </w:pPr>
      <w:r w:rsidRPr="0081474A">
        <w:rPr>
          <w:rFonts w:ascii="Times New Roman" w:hAnsi="Times New Roman" w:cs="Times New Roman"/>
          <w:sz w:val="24"/>
          <w:szCs w:val="24"/>
        </w:rPr>
        <w:t>Thermal correction to Energy = 1.108238</w:t>
      </w:r>
    </w:p>
    <w:p w14:paraId="729D0C9A" w14:textId="77777777" w:rsidR="0081474A" w:rsidRPr="0081474A" w:rsidRDefault="0081474A" w:rsidP="00270E6B">
      <w:pPr>
        <w:jc w:val="both"/>
        <w:rPr>
          <w:rFonts w:ascii="Times New Roman" w:hAnsi="Times New Roman" w:cs="Times New Roman"/>
          <w:sz w:val="24"/>
          <w:szCs w:val="24"/>
        </w:rPr>
      </w:pPr>
      <w:r w:rsidRPr="0081474A">
        <w:rPr>
          <w:rFonts w:ascii="Times New Roman" w:hAnsi="Times New Roman" w:cs="Times New Roman"/>
          <w:sz w:val="24"/>
          <w:szCs w:val="24"/>
        </w:rPr>
        <w:t>Thermal correction to Enthalpy = 1.109183</w:t>
      </w:r>
    </w:p>
    <w:p w14:paraId="0DF95FBE" w14:textId="77777777" w:rsidR="0081474A" w:rsidRPr="0081474A" w:rsidRDefault="0081474A" w:rsidP="00270E6B">
      <w:pPr>
        <w:jc w:val="both"/>
        <w:rPr>
          <w:rFonts w:ascii="Times New Roman" w:hAnsi="Times New Roman" w:cs="Times New Roman"/>
          <w:sz w:val="24"/>
          <w:szCs w:val="24"/>
        </w:rPr>
      </w:pPr>
      <w:r w:rsidRPr="0081474A">
        <w:rPr>
          <w:rFonts w:ascii="Times New Roman" w:hAnsi="Times New Roman" w:cs="Times New Roman"/>
          <w:sz w:val="24"/>
          <w:szCs w:val="24"/>
        </w:rPr>
        <w:t>Thermal correction to Gibbs Free Energy = 0.943734</w:t>
      </w:r>
    </w:p>
    <w:p w14:paraId="32DAAFCD" w14:textId="77777777" w:rsidR="0081474A" w:rsidRPr="0081474A" w:rsidRDefault="0081474A" w:rsidP="00270E6B">
      <w:pPr>
        <w:jc w:val="both"/>
        <w:rPr>
          <w:rFonts w:ascii="Times New Roman" w:hAnsi="Times New Roman" w:cs="Times New Roman"/>
          <w:sz w:val="24"/>
          <w:szCs w:val="24"/>
        </w:rPr>
      </w:pPr>
      <w:r w:rsidRPr="0081474A">
        <w:rPr>
          <w:rFonts w:ascii="Times New Roman" w:hAnsi="Times New Roman" w:cs="Times New Roman"/>
          <w:sz w:val="24"/>
          <w:szCs w:val="24"/>
        </w:rPr>
        <w:t>Sum of electronic and zero-point Energies = -3691.987342</w:t>
      </w:r>
    </w:p>
    <w:p w14:paraId="0A9712A8" w14:textId="77777777" w:rsidR="0081474A" w:rsidRPr="0081474A" w:rsidRDefault="0081474A" w:rsidP="00270E6B">
      <w:pPr>
        <w:jc w:val="both"/>
        <w:rPr>
          <w:rFonts w:ascii="Times New Roman" w:hAnsi="Times New Roman" w:cs="Times New Roman"/>
          <w:sz w:val="24"/>
          <w:szCs w:val="24"/>
        </w:rPr>
      </w:pPr>
      <w:r w:rsidRPr="0081474A">
        <w:rPr>
          <w:rFonts w:ascii="Times New Roman" w:hAnsi="Times New Roman" w:cs="Times New Roman"/>
          <w:sz w:val="24"/>
          <w:szCs w:val="24"/>
        </w:rPr>
        <w:t>Sum of electronic and thermal Energies = -3691.923031</w:t>
      </w:r>
    </w:p>
    <w:p w14:paraId="60B37FEF" w14:textId="77777777" w:rsidR="0081474A" w:rsidRPr="0081474A" w:rsidRDefault="0081474A" w:rsidP="00270E6B">
      <w:pPr>
        <w:jc w:val="both"/>
        <w:rPr>
          <w:rFonts w:ascii="Times New Roman" w:hAnsi="Times New Roman" w:cs="Times New Roman"/>
          <w:sz w:val="24"/>
          <w:szCs w:val="24"/>
        </w:rPr>
      </w:pPr>
      <w:r w:rsidRPr="0081474A">
        <w:rPr>
          <w:rFonts w:ascii="Times New Roman" w:hAnsi="Times New Roman" w:cs="Times New Roman"/>
          <w:sz w:val="24"/>
          <w:szCs w:val="24"/>
        </w:rPr>
        <w:t>Sum of electronic and thermal Enthalpies = -3691.922087</w:t>
      </w:r>
    </w:p>
    <w:p w14:paraId="556ED2E6" w14:textId="77777777" w:rsidR="0081474A" w:rsidRDefault="0081474A" w:rsidP="00270E6B">
      <w:pPr>
        <w:jc w:val="both"/>
        <w:rPr>
          <w:rFonts w:ascii="Times New Roman" w:hAnsi="Times New Roman" w:cs="Times New Roman"/>
          <w:sz w:val="24"/>
          <w:szCs w:val="24"/>
        </w:rPr>
      </w:pPr>
      <w:r w:rsidRPr="0081474A">
        <w:rPr>
          <w:rFonts w:ascii="Times New Roman" w:hAnsi="Times New Roman" w:cs="Times New Roman"/>
          <w:sz w:val="24"/>
          <w:szCs w:val="24"/>
        </w:rPr>
        <w:t>Sum of electronic and thermal Free Energies = -3692.087535</w:t>
      </w:r>
    </w:p>
    <w:p w14:paraId="1393C144" w14:textId="52F9D50A" w:rsidR="00756B02" w:rsidRPr="00756B02" w:rsidRDefault="00756B02" w:rsidP="00270E6B">
      <w:pPr>
        <w:jc w:val="both"/>
        <w:rPr>
          <w:rFonts w:ascii="Times New Roman" w:hAnsi="Times New Roman" w:cs="Times New Roman"/>
          <w:sz w:val="24"/>
          <w:szCs w:val="24"/>
        </w:rPr>
      </w:pPr>
      <w:r w:rsidRPr="00756B02">
        <w:rPr>
          <w:rFonts w:ascii="Times New Roman" w:hAnsi="Times New Roman" w:cs="Times New Roman"/>
          <w:sz w:val="24"/>
          <w:szCs w:val="24"/>
        </w:rPr>
        <w:t>......................................................................................................................................................</w:t>
      </w:r>
    </w:p>
    <w:p w14:paraId="266A18B5" w14:textId="77777777" w:rsidR="00756B02" w:rsidRPr="00756B02" w:rsidRDefault="00756B02" w:rsidP="00270E6B">
      <w:pPr>
        <w:jc w:val="both"/>
        <w:rPr>
          <w:rFonts w:ascii="Times New Roman" w:hAnsi="Times New Roman" w:cs="Times New Roman"/>
          <w:sz w:val="24"/>
          <w:szCs w:val="24"/>
        </w:rPr>
      </w:pPr>
      <w:r w:rsidRPr="00756B02">
        <w:rPr>
          <w:rFonts w:ascii="Times New Roman" w:hAnsi="Times New Roman" w:cs="Times New Roman"/>
          <w:sz w:val="24"/>
          <w:szCs w:val="24"/>
        </w:rPr>
        <w:t>Cartesian Coordinates</w:t>
      </w:r>
    </w:p>
    <w:p w14:paraId="4F42AAC6" w14:textId="77777777" w:rsidR="00756B02" w:rsidRPr="00756B02" w:rsidRDefault="00756B02" w:rsidP="00270E6B">
      <w:pPr>
        <w:jc w:val="both"/>
        <w:rPr>
          <w:rFonts w:ascii="Times New Roman" w:hAnsi="Times New Roman" w:cs="Times New Roman"/>
          <w:sz w:val="24"/>
          <w:szCs w:val="24"/>
        </w:rPr>
      </w:pPr>
      <w:r w:rsidRPr="00756B02">
        <w:rPr>
          <w:rFonts w:ascii="Times New Roman" w:hAnsi="Times New Roman" w:cs="Times New Roman"/>
          <w:sz w:val="24"/>
          <w:szCs w:val="24"/>
        </w:rPr>
        <w:t>......................................................................................................................................................</w:t>
      </w:r>
    </w:p>
    <w:p w14:paraId="4B8334A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45           0.516658    0.372269   -0.364254</w:t>
      </w:r>
    </w:p>
    <w:p w14:paraId="0386EA0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26          -4.499692   -1.262061    0.489151</w:t>
      </w:r>
    </w:p>
    <w:p w14:paraId="69CC7A0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5          -1.130241   -1.146068   -0.849573</w:t>
      </w:r>
    </w:p>
    <w:p w14:paraId="6471A7C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5          -0.868850    1.716125    0.912987</w:t>
      </w:r>
    </w:p>
    <w:p w14:paraId="773E12D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236930    0.761347   -2.772197</w:t>
      </w:r>
    </w:p>
    <w:p w14:paraId="2366DAD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86093    1.333209   -1.992702</w:t>
      </w:r>
    </w:p>
    <w:p w14:paraId="3BE63E4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03071    5.987657   -0.426364</w:t>
      </w:r>
    </w:p>
    <w:p w14:paraId="0AEEF66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376187    6.973692   -0.794225</w:t>
      </w:r>
    </w:p>
    <w:p w14:paraId="0C70203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827262   -0.475054   -2.388899</w:t>
      </w:r>
    </w:p>
    <w:p w14:paraId="448FCFE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121693    2.658676   -4.326459</w:t>
      </w:r>
    </w:p>
    <w:p w14:paraId="5C28353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476637    3.165567   -5.218874</w:t>
      </w:r>
    </w:p>
    <w:p w14:paraId="0D8EB72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85170    3.458825    0.499768</w:t>
      </w:r>
    </w:p>
    <w:p w14:paraId="37153F2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496289   -2.083593   -1.134231</w:t>
      </w:r>
    </w:p>
    <w:p w14:paraId="4524181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069426   -2.790253   -1.831003</w:t>
      </w:r>
    </w:p>
    <w:p w14:paraId="14BD76F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19190    1.531847    2.706587</w:t>
      </w:r>
    </w:p>
    <w:p w14:paraId="438A7DB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714373    1.424770   -3.949680</w:t>
      </w:r>
    </w:p>
    <w:p w14:paraId="330572A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64932    2.626516    3.582680</w:t>
      </w:r>
    </w:p>
    <w:p w14:paraId="730B573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777853    3.631409    3.191441</w:t>
      </w:r>
    </w:p>
    <w:p w14:paraId="151DB2D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0.356689    2.537773   -2.395720</w:t>
      </w:r>
    </w:p>
    <w:p w14:paraId="2F61F40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137246    3.000636   -1.803507</w:t>
      </w:r>
    </w:p>
    <w:p w14:paraId="5BDBDDA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756229    0.813457   -4.694549</w:t>
      </w:r>
    </w:p>
    <w:p w14:paraId="1CD2339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117492    1.311303   -5.590123</w:t>
      </w:r>
    </w:p>
    <w:p w14:paraId="47121A5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446180    1.126480    5.453203</w:t>
      </w:r>
    </w:p>
    <w:p w14:paraId="1C8990C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405921    0.020245    4.600492</w:t>
      </w:r>
    </w:p>
    <w:p w14:paraId="648461A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493438    0.238371    3.222979</w:t>
      </w:r>
    </w:p>
    <w:p w14:paraId="45A366C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467896   -0.608033    2.551950</w:t>
      </w:r>
    </w:p>
    <w:p w14:paraId="28AB176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303495   -0.391652   -4.304684</w:t>
      </w:r>
    </w:p>
    <w:p w14:paraId="46AE3B0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096158   -0.846085   -4.890306</w:t>
      </w:r>
    </w:p>
    <w:p w14:paraId="251AC57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669187   -0.522581    2.231274</w:t>
      </w:r>
    </w:p>
    <w:p w14:paraId="0F157AB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08367    3.193878   -3.563873</w:t>
      </w:r>
    </w:p>
    <w:p w14:paraId="461158D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342096    4.140845   -3.846648</w:t>
      </w:r>
    </w:p>
    <w:p w14:paraId="228AA10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42338   -0.058677    1.094212</w:t>
      </w:r>
    </w:p>
    <w:p w14:paraId="3B4F55D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53648    5.340943    0.480282</w:t>
      </w:r>
    </w:p>
    <w:p w14:paraId="6D9DE97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425091   -1.221725    0.409927</w:t>
      </w:r>
    </w:p>
    <w:p w14:paraId="5E12161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077554    5.396275   -0.884586</w:t>
      </w:r>
    </w:p>
    <w:p w14:paraId="76E6D32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73268    2.433901    4.963949</w:t>
      </w:r>
    </w:p>
    <w:p w14:paraId="103FC56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699029    1.374599    0.704134</w:t>
      </w:r>
    </w:p>
    <w:p w14:paraId="7985D86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881628    1.484960   -0.370433</w:t>
      </w:r>
    </w:p>
    <w:p w14:paraId="1ECC30F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571026    2.356674    1.493731</w:t>
      </w:r>
    </w:p>
    <w:p w14:paraId="1A7FB1F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340205    2.312017    2.560687</w:t>
      </w:r>
    </w:p>
    <w:p w14:paraId="2FDB7E6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625638    2.102374    1.359519</w:t>
      </w:r>
    </w:p>
    <w:p w14:paraId="128D840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417620    3.383881    1.162577</w:t>
      </w:r>
    </w:p>
    <w:p w14:paraId="5A0D9F2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840347   -1.041103   -3.138415</w:t>
      </w:r>
    </w:p>
    <w:p w14:paraId="579FB35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283745   -1.981062   -2.833938</w:t>
      </w:r>
    </w:p>
    <w:p w14:paraId="24B033C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557003   -1.209551    0.717703</w:t>
      </w:r>
    </w:p>
    <w:p w14:paraId="16C00A7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052041   -1.128650    1.675295</w:t>
      </w:r>
    </w:p>
    <w:p w14:paraId="605EBD5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884128   -2.382884    1.118808</w:t>
      </w:r>
    </w:p>
    <w:p w14:paraId="2D92965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685600   -3.405622    0.838427</w:t>
      </w:r>
    </w:p>
    <w:p w14:paraId="6B9E320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6.130577   -0.121813   -0.101169</w:t>
      </w:r>
    </w:p>
    <w:p w14:paraId="2EF195F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258335    0.927948    0.122021</w:t>
      </w:r>
    </w:p>
    <w:p w14:paraId="051264A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168631   -2.421828    0.075426</w:t>
      </w:r>
    </w:p>
    <w:p w14:paraId="2DACC25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318313   -3.420701    0.460667</w:t>
      </w:r>
    </w:p>
    <w:p w14:paraId="57A89C1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411153    4.122735   -0.412943</w:t>
      </w:r>
    </w:p>
    <w:p w14:paraId="7A78C3F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298515    3.639106   -0.807214</w:t>
      </w:r>
    </w:p>
    <w:p w14:paraId="0602E1F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958912    6.079183   -1.900010</w:t>
      </w:r>
    </w:p>
    <w:p w14:paraId="37A4086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975389    6.219073   -1.516781</w:t>
      </w:r>
    </w:p>
    <w:p w14:paraId="2AE3A71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033874    5.474224   -2.810557</w:t>
      </w:r>
    </w:p>
    <w:p w14:paraId="7A8F173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566106    7.060718   -2.175517</w:t>
      </w:r>
    </w:p>
    <w:p w14:paraId="5E7A99B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01813    4.067594    0.934303</w:t>
      </w:r>
    </w:p>
    <w:p w14:paraId="206790F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267864    3.536462    1.604901</w:t>
      </w:r>
    </w:p>
    <w:p w14:paraId="40322AC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218940    6.004059    0.964613</w:t>
      </w:r>
    </w:p>
    <w:p w14:paraId="5F9EF6B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619363    6.693068    0.215992</w:t>
      </w:r>
    </w:p>
    <w:p w14:paraId="706BCB0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989394    5.263493    1.196733</w:t>
      </w:r>
    </w:p>
    <w:p w14:paraId="7259CC9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034300    6.584396    1.876501</w:t>
      </w:r>
    </w:p>
    <w:p w14:paraId="7A0AF4C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471374   -0.658426   -1.243524</w:t>
      </w:r>
    </w:p>
    <w:p w14:paraId="115E59F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009467   -0.088564   -2.035312</w:t>
      </w:r>
    </w:p>
    <w:p w14:paraId="6BAEAF3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635185   -1.946718    2.242898</w:t>
      </w:r>
    </w:p>
    <w:p w14:paraId="2786058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147266   -2.585991    2.948203</w:t>
      </w:r>
    </w:p>
    <w:p w14:paraId="5B8E55B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02491    3.607513    5.911802</w:t>
      </w:r>
    </w:p>
    <w:p w14:paraId="7E7B599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287755    3.428217    6.746091</w:t>
      </w:r>
    </w:p>
    <w:p w14:paraId="5D290FA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389312    3.789381    6.341492</w:t>
      </w:r>
    </w:p>
    <w:p w14:paraId="0B4B82F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916992    4.522931    5.404366</w:t>
      </w:r>
    </w:p>
    <w:p w14:paraId="6AEC282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381732    0.969540    6.527517</w:t>
      </w:r>
    </w:p>
    <w:p w14:paraId="00CC512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246369   -1.381837    5.134687</w:t>
      </w:r>
    </w:p>
    <w:p w14:paraId="3951426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586276   -1.459537    6.170623</w:t>
      </w:r>
    </w:p>
    <w:p w14:paraId="7D6DDE2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813453   -2.099462    4.533818</w:t>
      </w:r>
    </w:p>
    <w:p w14:paraId="7AEFACC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806561   -1.690007    5.111890</w:t>
      </w:r>
    </w:p>
    <w:p w14:paraId="57C4DE0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134288   -5.307676    1.884601</w:t>
      </w:r>
    </w:p>
    <w:p w14:paraId="3687B81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0.970008   -5.799058    0.610550</w:t>
      </w:r>
    </w:p>
    <w:p w14:paraId="0FAE57F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385890   -5.003501   -0.411247</w:t>
      </w:r>
    </w:p>
    <w:p w14:paraId="2E71AA7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051915   -3.672575   -0.104941</w:t>
      </w:r>
    </w:p>
    <w:p w14:paraId="59A5B49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43307   -3.198523    1.218843</w:t>
      </w:r>
    </w:p>
    <w:p w14:paraId="450D7CB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19934   -3.989979    2.186195</w:t>
      </w:r>
    </w:p>
    <w:p w14:paraId="31754D7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587790   -6.507429   -1.951494</w:t>
      </w:r>
    </w:p>
    <w:p w14:paraId="7C2AC7A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582551   -5.924998    2.656370</w:t>
      </w:r>
    </w:p>
    <w:p w14:paraId="1039DBD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290208   -6.806726    0.362135</w:t>
      </w:r>
    </w:p>
    <w:p w14:paraId="16B4556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254955   -5.496183   -1.735839</w:t>
      </w:r>
    </w:p>
    <w:p w14:paraId="1F3BFE2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24394   -2.877643   -1.156102</w:t>
      </w:r>
    </w:p>
    <w:p w14:paraId="5B929D9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143659   -2.188820    1.467908</w:t>
      </w:r>
    </w:p>
    <w:p w14:paraId="22B4D89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851874   -3.597272    3.189314</w:t>
      </w:r>
    </w:p>
    <w:p w14:paraId="0EE5E2D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97063   -3.390689   -2.438825</w:t>
      </w:r>
    </w:p>
    <w:p w14:paraId="243B03C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264234   -4.703401   -2.729930</w:t>
      </w:r>
    </w:p>
    <w:p w14:paraId="070BD3D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078533   -2.779669   -3.246052</w:t>
      </w:r>
    </w:p>
    <w:p w14:paraId="6BC99E1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344928   -5.075336   -3.746017</w:t>
      </w:r>
    </w:p>
    <w:p w14:paraId="30C2B5C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203794    0.099004    2.933575</w:t>
      </w:r>
    </w:p>
    <w:p w14:paraId="38C4F3B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197340   -0.696811   -1.494979</w:t>
      </w:r>
    </w:p>
    <w:p w14:paraId="76C61AC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365674   -0.230200   -2.813620</w:t>
      </w:r>
    </w:p>
    <w:p w14:paraId="28FD3A3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439346   -2.060961   -1.234666</w:t>
      </w:r>
    </w:p>
    <w:p w14:paraId="15AE998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676699   -1.106042   -3.847644</w:t>
      </w:r>
    </w:p>
    <w:p w14:paraId="6643E80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236157    0.824120   -3.027709</w:t>
      </w:r>
    </w:p>
    <w:p w14:paraId="5629C35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780830   -2.937126   -2.261609</w:t>
      </w:r>
    </w:p>
    <w:p w14:paraId="1B37B62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338787   -2.451841   -0.230036</w:t>
      </w:r>
    </w:p>
    <w:p w14:paraId="4354A07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889548   -2.462173   -3.569981</w:t>
      </w:r>
    </w:p>
    <w:p w14:paraId="209C869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772492   -0.736222   -4.864089</w:t>
      </w:r>
    </w:p>
    <w:p w14:paraId="2FE5144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946177   -3.986842   -2.043756</w:t>
      </w:r>
    </w:p>
    <w:p w14:paraId="02476FB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153364   -3.143385   -4.373516</w:t>
      </w:r>
    </w:p>
    <w:p w14:paraId="099662E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309737   -0.857416    0.857007</w:t>
      </w:r>
    </w:p>
    <w:p w14:paraId="695C149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041290   -1.049327    1.465313</w:t>
      </w:r>
    </w:p>
    <w:p w14:paraId="0C8E3D2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3.855944   -1.996025    2.487598</w:t>
      </w:r>
    </w:p>
    <w:p w14:paraId="47CC27E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917906   -2.768745    2.926933</w:t>
      </w:r>
    </w:p>
    <w:p w14:paraId="7E24A27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172317   -2.600129    2.328044</w:t>
      </w:r>
    </w:p>
    <w:p w14:paraId="5E7A64C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362487   -1.666616    1.313721</w:t>
      </w:r>
    </w:p>
    <w:p w14:paraId="18784E1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862107   -2.108537    2.903747</w:t>
      </w:r>
    </w:p>
    <w:p w14:paraId="5A591D4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780162   -3.499677    3.716458</w:t>
      </w:r>
    </w:p>
    <w:p w14:paraId="27C5F55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012325   -3.205377    2.654309</w:t>
      </w:r>
    </w:p>
    <w:p w14:paraId="70626A7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497634    0.154129   -0.204353</w:t>
      </w:r>
    </w:p>
    <w:p w14:paraId="0A9C33B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761259    0.424177   -0.755954</w:t>
      </w:r>
    </w:p>
    <w:p w14:paraId="257912D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404877    0.923516   -0.665757</w:t>
      </w:r>
    </w:p>
    <w:p w14:paraId="30D51C7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934232    1.415797   -1.716009</w:t>
      </w:r>
    </w:p>
    <w:p w14:paraId="7AB126C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588631    1.938256   -1.610521</w:t>
      </w:r>
    </w:p>
    <w:p w14:paraId="792A0A5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847635    2.184856   -2.142315</w:t>
      </w:r>
    </w:p>
    <w:p w14:paraId="5CDCA31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923511    1.597712   -2.123278</w:t>
      </w:r>
    </w:p>
    <w:p w14:paraId="1768CB2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726217    2.520165   -1.913904</w:t>
      </w:r>
    </w:p>
    <w:p w14:paraId="2A47247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986880    2.969220   -2.878991</w:t>
      </w:r>
    </w:p>
    <w:p w14:paraId="064E95A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886367   -0.320255    0.975344</w:t>
      </w:r>
    </w:p>
    <w:p w14:paraId="0FD0699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047253    0.683606   -0.138729</w:t>
      </w:r>
    </w:p>
    <w:p w14:paraId="496F564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1.724320   -0.526428    1.379493</w:t>
      </w:r>
    </w:p>
    <w:p w14:paraId="4F4D401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2.185235    1.655904   -0.141316</w:t>
      </w:r>
    </w:p>
    <w:p w14:paraId="619FFCC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630997   -0.131190   -0.427689</w:t>
      </w:r>
    </w:p>
    <w:p w14:paraId="51B1635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348417   -1.577558    0.875844</w:t>
      </w:r>
    </w:p>
    <w:p w14:paraId="1D3DD768" w14:textId="51F2D2FB"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6863A676" w14:textId="46CC499B" w:rsidR="00FA6ABF" w:rsidRDefault="00FA6ABF" w:rsidP="00270E6B">
      <w:pPr>
        <w:jc w:val="both"/>
        <w:rPr>
          <w:rFonts w:ascii="Times New Roman" w:hAnsi="Times New Roman" w:cs="Times New Roman"/>
          <w:b/>
          <w:bCs/>
          <w:sz w:val="24"/>
          <w:szCs w:val="24"/>
        </w:rPr>
      </w:pPr>
      <w:r w:rsidRPr="00FA6ABF">
        <w:rPr>
          <w:rFonts w:ascii="Times New Roman" w:hAnsi="Times New Roman" w:cs="Times New Roman"/>
          <w:b/>
          <w:bCs/>
          <w:sz w:val="24"/>
          <w:szCs w:val="24"/>
        </w:rPr>
        <w:t>TS(E-F</w:t>
      </w:r>
      <w:r w:rsidRPr="00914585">
        <w:rPr>
          <w:rFonts w:ascii="Times New Roman" w:hAnsi="Times New Roman" w:cs="Times New Roman"/>
          <w:b/>
          <w:bCs/>
          <w:sz w:val="24"/>
          <w:szCs w:val="24"/>
          <w:vertAlign w:val="subscript"/>
        </w:rPr>
        <w:t>S</w:t>
      </w:r>
      <w:r w:rsidRPr="00FA6ABF">
        <w:rPr>
          <w:rFonts w:ascii="Times New Roman" w:hAnsi="Times New Roman" w:cs="Times New Roman"/>
          <w:b/>
          <w:bCs/>
          <w:sz w:val="24"/>
          <w:szCs w:val="24"/>
        </w:rPr>
        <w:t>)-</w:t>
      </w:r>
      <w:r>
        <w:rPr>
          <w:rFonts w:ascii="Times New Roman" w:hAnsi="Times New Roman" w:cs="Times New Roman"/>
          <w:b/>
          <w:bCs/>
          <w:sz w:val="24"/>
          <w:szCs w:val="24"/>
        </w:rPr>
        <w:t>1</w:t>
      </w:r>
    </w:p>
    <w:p w14:paraId="555E3C5D" w14:textId="7A429BE5"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68CA9A6B" w14:textId="77777777" w:rsidR="00E17D89" w:rsidRPr="00E17D89" w:rsidRDefault="00E17D89" w:rsidP="00270E6B">
      <w:pPr>
        <w:jc w:val="both"/>
        <w:rPr>
          <w:rFonts w:ascii="Times New Roman" w:hAnsi="Times New Roman" w:cs="Times New Roman"/>
          <w:sz w:val="24"/>
          <w:szCs w:val="24"/>
        </w:rPr>
      </w:pPr>
      <w:r w:rsidRPr="00E17D89">
        <w:rPr>
          <w:rFonts w:ascii="Times New Roman" w:hAnsi="Times New Roman" w:cs="Times New Roman"/>
          <w:sz w:val="24"/>
          <w:szCs w:val="24"/>
        </w:rPr>
        <w:t>Number of imaginary frequencies = 1</w:t>
      </w:r>
    </w:p>
    <w:p w14:paraId="3F92E006" w14:textId="6832D6F6" w:rsidR="00E17D89" w:rsidRPr="00E17D89" w:rsidRDefault="00E17D89" w:rsidP="00270E6B">
      <w:pPr>
        <w:jc w:val="both"/>
        <w:rPr>
          <w:rFonts w:ascii="Times New Roman" w:hAnsi="Times New Roman" w:cs="Times New Roman"/>
          <w:sz w:val="24"/>
          <w:szCs w:val="24"/>
        </w:rPr>
      </w:pPr>
      <w:r w:rsidRPr="00E17D89">
        <w:rPr>
          <w:rFonts w:ascii="Times New Roman" w:hAnsi="Times New Roman" w:cs="Times New Roman"/>
          <w:sz w:val="24"/>
          <w:szCs w:val="24"/>
        </w:rPr>
        <w:t>Electronic energy</w:t>
      </w:r>
      <w:r>
        <w:rPr>
          <w:rFonts w:ascii="Times New Roman" w:hAnsi="Times New Roman" w:cs="Times New Roman"/>
          <w:sz w:val="24"/>
          <w:szCs w:val="24"/>
        </w:rPr>
        <w:t xml:space="preserve">: </w:t>
      </w:r>
      <w:r w:rsidRPr="00E17D89">
        <w:rPr>
          <w:rFonts w:ascii="Times New Roman" w:hAnsi="Times New Roman" w:cs="Times New Roman"/>
          <w:sz w:val="24"/>
          <w:szCs w:val="24"/>
        </w:rPr>
        <w:t>HF</w:t>
      </w:r>
      <w:r>
        <w:rPr>
          <w:rFonts w:ascii="Times New Roman" w:hAnsi="Times New Roman" w:cs="Times New Roman"/>
          <w:sz w:val="24"/>
          <w:szCs w:val="24"/>
        </w:rPr>
        <w:t xml:space="preserve"> </w:t>
      </w:r>
      <w:r w:rsidRPr="00E17D89">
        <w:rPr>
          <w:rFonts w:ascii="Times New Roman" w:hAnsi="Times New Roman" w:cs="Times New Roman"/>
          <w:sz w:val="24"/>
          <w:szCs w:val="24"/>
        </w:rPr>
        <w:t>=</w:t>
      </w:r>
      <w:r>
        <w:rPr>
          <w:rFonts w:ascii="Times New Roman" w:hAnsi="Times New Roman" w:cs="Times New Roman"/>
          <w:sz w:val="24"/>
          <w:szCs w:val="24"/>
        </w:rPr>
        <w:t xml:space="preserve"> </w:t>
      </w:r>
      <w:r w:rsidRPr="00E17D89">
        <w:rPr>
          <w:rFonts w:ascii="Times New Roman" w:hAnsi="Times New Roman" w:cs="Times New Roman"/>
          <w:sz w:val="24"/>
          <w:szCs w:val="24"/>
        </w:rPr>
        <w:t>-3693.028844</w:t>
      </w:r>
    </w:p>
    <w:p w14:paraId="00A92844" w14:textId="77777777" w:rsidR="00E17D89" w:rsidRPr="00E17D89" w:rsidRDefault="00E17D89" w:rsidP="00270E6B">
      <w:pPr>
        <w:jc w:val="both"/>
        <w:rPr>
          <w:rFonts w:ascii="Times New Roman" w:hAnsi="Times New Roman" w:cs="Times New Roman"/>
          <w:sz w:val="24"/>
          <w:szCs w:val="24"/>
        </w:rPr>
      </w:pPr>
      <w:r w:rsidRPr="00E17D89">
        <w:rPr>
          <w:rFonts w:ascii="Times New Roman" w:hAnsi="Times New Roman" w:cs="Times New Roman"/>
          <w:sz w:val="24"/>
          <w:szCs w:val="24"/>
        </w:rPr>
        <w:t>Zero-point correction = 1.044163 (Hartree/Particle)</w:t>
      </w:r>
    </w:p>
    <w:p w14:paraId="747A6342" w14:textId="77777777" w:rsidR="00E17D89" w:rsidRPr="00E17D89" w:rsidRDefault="00E17D89" w:rsidP="00270E6B">
      <w:pPr>
        <w:jc w:val="both"/>
        <w:rPr>
          <w:rFonts w:ascii="Times New Roman" w:hAnsi="Times New Roman" w:cs="Times New Roman"/>
          <w:sz w:val="24"/>
          <w:szCs w:val="24"/>
        </w:rPr>
      </w:pPr>
      <w:r w:rsidRPr="00E17D89">
        <w:rPr>
          <w:rFonts w:ascii="Times New Roman" w:hAnsi="Times New Roman" w:cs="Times New Roman"/>
          <w:sz w:val="24"/>
          <w:szCs w:val="24"/>
        </w:rPr>
        <w:t>Thermal correction to Energy = 1.108338</w:t>
      </w:r>
    </w:p>
    <w:p w14:paraId="163EE1C7" w14:textId="77777777" w:rsidR="00E17D89" w:rsidRPr="00E17D89" w:rsidRDefault="00E17D89" w:rsidP="00270E6B">
      <w:pPr>
        <w:jc w:val="both"/>
        <w:rPr>
          <w:rFonts w:ascii="Times New Roman" w:hAnsi="Times New Roman" w:cs="Times New Roman"/>
          <w:sz w:val="24"/>
          <w:szCs w:val="24"/>
        </w:rPr>
      </w:pPr>
      <w:r w:rsidRPr="00E17D89">
        <w:rPr>
          <w:rFonts w:ascii="Times New Roman" w:hAnsi="Times New Roman" w:cs="Times New Roman"/>
          <w:sz w:val="24"/>
          <w:szCs w:val="24"/>
        </w:rPr>
        <w:t>Thermal correction to Enthalpy = 1.109282</w:t>
      </w:r>
    </w:p>
    <w:p w14:paraId="0568459F" w14:textId="77777777" w:rsidR="00E17D89" w:rsidRPr="00E17D89" w:rsidRDefault="00E17D89" w:rsidP="00270E6B">
      <w:pPr>
        <w:jc w:val="both"/>
        <w:rPr>
          <w:rFonts w:ascii="Times New Roman" w:hAnsi="Times New Roman" w:cs="Times New Roman"/>
          <w:sz w:val="24"/>
          <w:szCs w:val="24"/>
        </w:rPr>
      </w:pPr>
      <w:r w:rsidRPr="00E17D89">
        <w:rPr>
          <w:rFonts w:ascii="Times New Roman" w:hAnsi="Times New Roman" w:cs="Times New Roman"/>
          <w:sz w:val="24"/>
          <w:szCs w:val="24"/>
        </w:rPr>
        <w:lastRenderedPageBreak/>
        <w:t>Thermal correction to Gibbs Free Energy = 0.943643</w:t>
      </w:r>
    </w:p>
    <w:p w14:paraId="0C438C54" w14:textId="77777777" w:rsidR="00E17D89" w:rsidRPr="00E17D89" w:rsidRDefault="00E17D89" w:rsidP="00270E6B">
      <w:pPr>
        <w:jc w:val="both"/>
        <w:rPr>
          <w:rFonts w:ascii="Times New Roman" w:hAnsi="Times New Roman" w:cs="Times New Roman"/>
          <w:sz w:val="24"/>
          <w:szCs w:val="24"/>
        </w:rPr>
      </w:pPr>
      <w:r w:rsidRPr="00E17D89">
        <w:rPr>
          <w:rFonts w:ascii="Times New Roman" w:hAnsi="Times New Roman" w:cs="Times New Roman"/>
          <w:sz w:val="24"/>
          <w:szCs w:val="24"/>
        </w:rPr>
        <w:t>Sum of electronic and zero-point Energies = -3691.984681</w:t>
      </w:r>
    </w:p>
    <w:p w14:paraId="166B2266" w14:textId="77777777" w:rsidR="00E17D89" w:rsidRPr="00E17D89" w:rsidRDefault="00E17D89" w:rsidP="00270E6B">
      <w:pPr>
        <w:jc w:val="both"/>
        <w:rPr>
          <w:rFonts w:ascii="Times New Roman" w:hAnsi="Times New Roman" w:cs="Times New Roman"/>
          <w:sz w:val="24"/>
          <w:szCs w:val="24"/>
        </w:rPr>
      </w:pPr>
      <w:r w:rsidRPr="00E17D89">
        <w:rPr>
          <w:rFonts w:ascii="Times New Roman" w:hAnsi="Times New Roman" w:cs="Times New Roman"/>
          <w:sz w:val="24"/>
          <w:szCs w:val="24"/>
        </w:rPr>
        <w:t>Sum of electronic and thermal Energies = -3691.920506</w:t>
      </w:r>
    </w:p>
    <w:p w14:paraId="27135928" w14:textId="77777777" w:rsidR="00E17D89" w:rsidRPr="00E17D89" w:rsidRDefault="00E17D89" w:rsidP="00270E6B">
      <w:pPr>
        <w:jc w:val="both"/>
        <w:rPr>
          <w:rFonts w:ascii="Times New Roman" w:hAnsi="Times New Roman" w:cs="Times New Roman"/>
          <w:sz w:val="24"/>
          <w:szCs w:val="24"/>
        </w:rPr>
      </w:pPr>
      <w:r w:rsidRPr="00E17D89">
        <w:rPr>
          <w:rFonts w:ascii="Times New Roman" w:hAnsi="Times New Roman" w:cs="Times New Roman"/>
          <w:sz w:val="24"/>
          <w:szCs w:val="24"/>
        </w:rPr>
        <w:t>Sum of electronic and thermal Enthalpies = -3691.919562</w:t>
      </w:r>
    </w:p>
    <w:p w14:paraId="2F523C02" w14:textId="77777777" w:rsidR="00E17D89" w:rsidRDefault="00E17D89" w:rsidP="00270E6B">
      <w:pPr>
        <w:jc w:val="both"/>
        <w:rPr>
          <w:rFonts w:ascii="Times New Roman" w:hAnsi="Times New Roman" w:cs="Times New Roman"/>
          <w:sz w:val="24"/>
          <w:szCs w:val="24"/>
        </w:rPr>
      </w:pPr>
      <w:r w:rsidRPr="00E17D89">
        <w:rPr>
          <w:rFonts w:ascii="Times New Roman" w:hAnsi="Times New Roman" w:cs="Times New Roman"/>
          <w:sz w:val="24"/>
          <w:szCs w:val="24"/>
        </w:rPr>
        <w:t>Sum of electronic and thermal Free Energies = -3692.085201</w:t>
      </w:r>
    </w:p>
    <w:p w14:paraId="2AC5B453" w14:textId="4CFD5FD5" w:rsidR="00756B02" w:rsidRPr="00756B02" w:rsidRDefault="00756B02" w:rsidP="00270E6B">
      <w:pPr>
        <w:jc w:val="both"/>
        <w:rPr>
          <w:rFonts w:ascii="Times New Roman" w:hAnsi="Times New Roman" w:cs="Times New Roman"/>
          <w:sz w:val="24"/>
          <w:szCs w:val="24"/>
        </w:rPr>
      </w:pPr>
      <w:r w:rsidRPr="00756B02">
        <w:rPr>
          <w:rFonts w:ascii="Times New Roman" w:hAnsi="Times New Roman" w:cs="Times New Roman"/>
          <w:sz w:val="24"/>
          <w:szCs w:val="24"/>
        </w:rPr>
        <w:t>......................................................................................................................................................</w:t>
      </w:r>
    </w:p>
    <w:p w14:paraId="7DA39ACE" w14:textId="77777777" w:rsidR="00756B02" w:rsidRPr="00756B02" w:rsidRDefault="00756B02" w:rsidP="00270E6B">
      <w:pPr>
        <w:jc w:val="both"/>
        <w:rPr>
          <w:rFonts w:ascii="Times New Roman" w:hAnsi="Times New Roman" w:cs="Times New Roman"/>
          <w:sz w:val="24"/>
          <w:szCs w:val="24"/>
        </w:rPr>
      </w:pPr>
      <w:r w:rsidRPr="00756B02">
        <w:rPr>
          <w:rFonts w:ascii="Times New Roman" w:hAnsi="Times New Roman" w:cs="Times New Roman"/>
          <w:sz w:val="24"/>
          <w:szCs w:val="24"/>
        </w:rPr>
        <w:t>Cartesian Coordinates</w:t>
      </w:r>
    </w:p>
    <w:p w14:paraId="0876DC0E" w14:textId="77777777" w:rsidR="00756B02" w:rsidRPr="00756B02" w:rsidRDefault="00756B02" w:rsidP="00270E6B">
      <w:pPr>
        <w:jc w:val="both"/>
        <w:rPr>
          <w:rFonts w:ascii="Times New Roman" w:hAnsi="Times New Roman" w:cs="Times New Roman"/>
          <w:sz w:val="24"/>
          <w:szCs w:val="24"/>
        </w:rPr>
      </w:pPr>
      <w:r w:rsidRPr="00756B02">
        <w:rPr>
          <w:rFonts w:ascii="Times New Roman" w:hAnsi="Times New Roman" w:cs="Times New Roman"/>
          <w:sz w:val="24"/>
          <w:szCs w:val="24"/>
        </w:rPr>
        <w:t>......................................................................................................................................................</w:t>
      </w:r>
    </w:p>
    <w:p w14:paraId="1DA16C8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45           0.358221    0.463654   -0.400994</w:t>
      </w:r>
    </w:p>
    <w:p w14:paraId="54CDF08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26          -4.557932   -1.213835    0.347130</w:t>
      </w:r>
    </w:p>
    <w:p w14:paraId="7B924C2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5          -1.172640   -1.170605   -0.813109</w:t>
      </w:r>
    </w:p>
    <w:p w14:paraId="36815D5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5          -0.818337    1.405409    1.348423</w:t>
      </w:r>
    </w:p>
    <w:p w14:paraId="1BE6001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584349    0.751685   -2.651367</w:t>
      </w:r>
    </w:p>
    <w:p w14:paraId="619F0C8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62934    1.463273   -1.818365</w:t>
      </w:r>
    </w:p>
    <w:p w14:paraId="2DB0BFD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47982    6.013396    1.343458</w:t>
      </w:r>
    </w:p>
    <w:p w14:paraId="70BD177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734903    7.100532    1.321758</w:t>
      </w:r>
    </w:p>
    <w:p w14:paraId="213A011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904013   -0.609699   -2.377371</w:t>
      </w:r>
    </w:p>
    <w:p w14:paraId="494835C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859819    2.746399   -4.054750</w:t>
      </w:r>
    </w:p>
    <w:p w14:paraId="7244FBF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311686    3.237481   -4.911368</w:t>
      </w:r>
    </w:p>
    <w:p w14:paraId="5B844F8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68292    3.228470    1.393530</w:t>
      </w:r>
    </w:p>
    <w:p w14:paraId="7DEB216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586261   -1.565653   -1.419178</w:t>
      </w:r>
    </w:p>
    <w:p w14:paraId="406CDA2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279072   -2.258459   -2.187788</w:t>
      </w:r>
    </w:p>
    <w:p w14:paraId="2AF93E4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052687    0.773264    2.872915</w:t>
      </w:r>
    </w:p>
    <w:p w14:paraId="36D6907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181537    1.389246   -3.786370</w:t>
      </w:r>
    </w:p>
    <w:p w14:paraId="6071164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14489   -0.117324    3.725613</w:t>
      </w:r>
    </w:p>
    <w:p w14:paraId="6D713F1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751788   -0.373815    3.558205</w:t>
      </w:r>
    </w:p>
    <w:p w14:paraId="2C8F561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369357    2.776667   -2.128530</w:t>
      </w:r>
    </w:p>
    <w:p w14:paraId="11E765E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340032    3.325716   -1.519948</w:t>
      </w:r>
    </w:p>
    <w:p w14:paraId="753C76A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053413    0.627280   -4.608581</w:t>
      </w:r>
    </w:p>
    <w:p w14:paraId="2BA0BF8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503127    1.105263   -5.474323</w:t>
      </w:r>
    </w:p>
    <w:p w14:paraId="50E1912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1.312900   -0.416572    4.989089</w:t>
      </w:r>
    </w:p>
    <w:p w14:paraId="788AC54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002295    0.460748    4.142335</w:t>
      </w:r>
    </w:p>
    <w:p w14:paraId="7EBF50D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306776    1.054300    3.088512</w:t>
      </w:r>
    </w:p>
    <w:p w14:paraId="0C8E3C4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835686    1.704162    2.399619</w:t>
      </w:r>
    </w:p>
    <w:p w14:paraId="47AB2B5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326115   -0.696519   -4.330570</w:t>
      </w:r>
    </w:p>
    <w:p w14:paraId="0CAB51C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991827   -1.261593   -4.974873</w:t>
      </w:r>
    </w:p>
    <w:p w14:paraId="236CDB3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832619   -1.105744    2.268001</w:t>
      </w:r>
    </w:p>
    <w:p w14:paraId="2223A9D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73931    3.417304   -3.241681</w:t>
      </w:r>
    </w:p>
    <w:p w14:paraId="4D37B8E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720280    4.452068   -3.454282</w:t>
      </w:r>
    </w:p>
    <w:p w14:paraId="6DBC81C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65872   -0.417631    1.360608</w:t>
      </w:r>
    </w:p>
    <w:p w14:paraId="73CB9AA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012593    5.342523    2.306728</w:t>
      </w:r>
    </w:p>
    <w:p w14:paraId="64F950D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495294   -1.389116    0.402911</w:t>
      </w:r>
    </w:p>
    <w:p w14:paraId="4B9EFCE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532585    5.323508    0.412722</w:t>
      </w:r>
    </w:p>
    <w:p w14:paraId="2D5A127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039509   -0.714701    4.797721</w:t>
      </w:r>
    </w:p>
    <w:p w14:paraId="738387E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651088    1.055641    1.378797</w:t>
      </w:r>
    </w:p>
    <w:p w14:paraId="1801312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956140    1.469801    0.411259</w:t>
      </w:r>
    </w:p>
    <w:p w14:paraId="00C7CB2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389818    1.819960    2.485427</w:t>
      </w:r>
    </w:p>
    <w:p w14:paraId="0BC8BE0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070558    1.503371    3.480876</w:t>
      </w:r>
    </w:p>
    <w:p w14:paraId="2F2E005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465377    1.643232    2.397459</w:t>
      </w:r>
    </w:p>
    <w:p w14:paraId="12D0A02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211507    2.891972    2.399476</w:t>
      </w:r>
    </w:p>
    <w:p w14:paraId="689CC86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757573   -1.321293   -3.197505</w:t>
      </w:r>
    </w:p>
    <w:p w14:paraId="61C0090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013640   -2.348986   -2.965667</w:t>
      </w:r>
    </w:p>
    <w:p w14:paraId="1F26C37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554000   -0.692179    0.484410</w:t>
      </w:r>
    </w:p>
    <w:p w14:paraId="2D2533A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089936   -0.610660    1.419716</w:t>
      </w:r>
    </w:p>
    <w:p w14:paraId="073B407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107122   -2.648591    0.720772</w:t>
      </w:r>
    </w:p>
    <w:p w14:paraId="07251B4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955290   -3.568280    0.175707</w:t>
      </w:r>
    </w:p>
    <w:p w14:paraId="35944AE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817943    0.350171   -0.156040</w:t>
      </w:r>
    </w:p>
    <w:p w14:paraId="150A978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706598    1.363187    0.205611</w:t>
      </w:r>
    </w:p>
    <w:p w14:paraId="5262CE9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412817   -1.874770   -0.299337</w:t>
      </w:r>
    </w:p>
    <w:p w14:paraId="339C161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824185   -2.845767   -0.061521</w:t>
      </w:r>
    </w:p>
    <w:p w14:paraId="0608B37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1.533122    3.927370    0.447641</w:t>
      </w:r>
    </w:p>
    <w:p w14:paraId="16D9DC2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128184    3.390437   -0.280827</w:t>
      </w:r>
    </w:p>
    <w:p w14:paraId="3EDEE08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374188    6.058233   -0.601132</w:t>
      </w:r>
    </w:p>
    <w:p w14:paraId="0757EB7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935503    7.026636   -0.856270</w:t>
      </w:r>
    </w:p>
    <w:p w14:paraId="52F100F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382003    6.248775   -0.213299</w:t>
      </w:r>
    </w:p>
    <w:p w14:paraId="02BE90D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480485    5.475350   -1.520785</w:t>
      </w:r>
    </w:p>
    <w:p w14:paraId="63C7802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009859    3.943375    2.327352</w:t>
      </w:r>
    </w:p>
    <w:p w14:paraId="778BBE7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559098    3.420682    3.085874</w:t>
      </w:r>
    </w:p>
    <w:p w14:paraId="4716E6D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860720    6.108873    3.291418</w:t>
      </w:r>
    </w:p>
    <w:p w14:paraId="54A1EF6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831535    6.367166    2.851993</w:t>
      </w:r>
    </w:p>
    <w:p w14:paraId="636A894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054000    5.521655    4.193167</w:t>
      </w:r>
    </w:p>
    <w:p w14:paraId="0921457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379353    7.044370    3.589772</w:t>
      </w:r>
    </w:p>
    <w:p w14:paraId="5C734D9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219063   -0.187804   -1.330886</w:t>
      </w:r>
    </w:p>
    <w:p w14:paraId="4E752FE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578454    0.343463   -2.018079</w:t>
      </w:r>
    </w:p>
    <w:p w14:paraId="00BC007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918817   -2.472026    1.870427</w:t>
      </w:r>
    </w:p>
    <w:p w14:paraId="476ADAF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537383   -3.228090    2.332842</w:t>
      </w:r>
    </w:p>
    <w:p w14:paraId="695F8B6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73684   -1.650478    5.726616</w:t>
      </w:r>
    </w:p>
    <w:p w14:paraId="1174BB6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489788   -2.270623    5.178817</w:t>
      </w:r>
    </w:p>
    <w:p w14:paraId="464619F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083095   -2.312300    6.255919</w:t>
      </w:r>
    </w:p>
    <w:p w14:paraId="0A5FC1E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336417   -1.091867    6.483665</w:t>
      </w:r>
    </w:p>
    <w:p w14:paraId="169E56D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846361   -0.885648    5.812534</w:t>
      </w:r>
    </w:p>
    <w:p w14:paraId="537752F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480488    0.706906    4.315980</w:t>
      </w:r>
    </w:p>
    <w:p w14:paraId="23B6E98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769873    1.688609    3.930893</w:t>
      </w:r>
    </w:p>
    <w:p w14:paraId="3B28EBE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777809    0.649877    5.366573</w:t>
      </w:r>
    </w:p>
    <w:p w14:paraId="2BEEE84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061978   -0.044265    3.767489</w:t>
      </w:r>
    </w:p>
    <w:p w14:paraId="075243E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388432   -4.801381    2.323588</w:t>
      </w:r>
    </w:p>
    <w:p w14:paraId="7A032F9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377427   -5.392981    1.081230</w:t>
      </w:r>
    </w:p>
    <w:p w14:paraId="67464CD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50386   -4.757920   -0.023169</w:t>
      </w:r>
    </w:p>
    <w:p w14:paraId="0EFE8D9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18296   -3.483174    0.161112</w:t>
      </w:r>
    </w:p>
    <w:p w14:paraId="568A267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49565   -2.905629    1.458418</w:t>
      </w:r>
    </w:p>
    <w:p w14:paraId="0CF2191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0.768776   -3.544352    2.509400</w:t>
      </w:r>
    </w:p>
    <w:p w14:paraId="3EBA59B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223298   -6.331114   -1.429333</w:t>
      </w:r>
    </w:p>
    <w:p w14:paraId="0E113FD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869014   -5.297316    3.161142</w:t>
      </w:r>
    </w:p>
    <w:p w14:paraId="46CBCE7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848207   -6.359137    0.924307</w:t>
      </w:r>
    </w:p>
    <w:p w14:paraId="13BC622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47960   -5.361793   -1.309130</w:t>
      </w:r>
    </w:p>
    <w:p w14:paraId="3D0E517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485684   -2.850680   -0.981358</w:t>
      </w:r>
    </w:p>
    <w:p w14:paraId="695890F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296541   -1.937519    1.635155</w:t>
      </w:r>
    </w:p>
    <w:p w14:paraId="05BDE67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787930   -3.064084    3.481825</w:t>
      </w:r>
    </w:p>
    <w:p w14:paraId="613F267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440833   -3.466134   -2.217649</w:t>
      </w:r>
    </w:p>
    <w:p w14:paraId="4EB2944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63806   -4.733028   -2.381644</w:t>
      </w:r>
    </w:p>
    <w:p w14:paraId="33EEDF0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844928   -2.964597   -3.087344</w:t>
      </w:r>
    </w:p>
    <w:p w14:paraId="6DEEDFB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172128   -5.195153   -3.363364</w:t>
      </w:r>
    </w:p>
    <w:p w14:paraId="000956F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377541   -0.653577    3.083381</w:t>
      </w:r>
    </w:p>
    <w:p w14:paraId="0159C90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920300   -0.236842   -1.953706</w:t>
      </w:r>
    </w:p>
    <w:p w14:paraId="6C80D03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901797    0.475904   -3.169361</w:t>
      </w:r>
    </w:p>
    <w:p w14:paraId="24C136A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247832   -1.606526   -1.987774</w:t>
      </w:r>
    </w:p>
    <w:p w14:paraId="235A6B0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124113   -0.167106   -4.379798</w:t>
      </w:r>
    </w:p>
    <w:p w14:paraId="5EC8B48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700717    1.540587   -3.159133</w:t>
      </w:r>
    </w:p>
    <w:p w14:paraId="54C24F5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496758   -2.252090   -3.198080</w:t>
      </w:r>
    </w:p>
    <w:p w14:paraId="3D6BCF6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284326   -2.183066   -1.070537</w:t>
      </w:r>
    </w:p>
    <w:p w14:paraId="6C0128E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428780   -1.535192   -4.393465</w:t>
      </w:r>
    </w:p>
    <w:p w14:paraId="038A97B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080603    0.391039   -5.310095</w:t>
      </w:r>
    </w:p>
    <w:p w14:paraId="76E9DAE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730986   -3.311374   -3.205722</w:t>
      </w:r>
    </w:p>
    <w:p w14:paraId="0480CBC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626704   -2.034960   -5.337104</w:t>
      </w:r>
    </w:p>
    <w:p w14:paraId="5C1774A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353003   -0.518728   -0.095049</w:t>
      </w:r>
    </w:p>
    <w:p w14:paraId="0AE3FEB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190270   -0.931617    0.604861</w:t>
      </w:r>
    </w:p>
    <w:p w14:paraId="67AEB11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197967   -2.055864    1.449997</w:t>
      </w:r>
    </w:p>
    <w:p w14:paraId="33CC31D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362708   -2.785110    1.624477</w:t>
      </w:r>
    </w:p>
    <w:p w14:paraId="3BA1F72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519357   -2.393565    0.938009</w:t>
      </w:r>
    </w:p>
    <w:p w14:paraId="4F9457E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513359   -1.287164    0.093838</w:t>
      </w:r>
    </w:p>
    <w:p w14:paraId="08FD41F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1           3.271838   -2.337395    1.939193</w:t>
      </w:r>
    </w:p>
    <w:p w14:paraId="76D85CA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376678   -3.653763    2.273991</w:t>
      </w:r>
    </w:p>
    <w:p w14:paraId="6568184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436890   -2.960969    1.059063</w:t>
      </w:r>
    </w:p>
    <w:p w14:paraId="6579893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324361    0.670770   -0.972857</w:t>
      </w:r>
    </w:p>
    <w:p w14:paraId="02918F6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480111    1.140881   -1.618520</w:t>
      </w:r>
    </w:p>
    <w:p w14:paraId="2537DB8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129876    1.408136   -1.150696</w:t>
      </w:r>
    </w:p>
    <w:p w14:paraId="6AEEAEB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456471    2.294287   -2.395796</w:t>
      </w:r>
    </w:p>
    <w:p w14:paraId="61B1113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119035    2.583945   -1.908036</w:t>
      </w:r>
    </w:p>
    <w:p w14:paraId="60EF806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275386    3.028335   -2.535993</w:t>
      </w:r>
    </w:p>
    <w:p w14:paraId="5F1E5D3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366878    2.628701   -2.882609</w:t>
      </w:r>
    </w:p>
    <w:p w14:paraId="2AEBDB3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188611    3.133818   -1.988132</w:t>
      </w:r>
    </w:p>
    <w:p w14:paraId="354639C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262424    3.938341   -3.126735</w:t>
      </w:r>
    </w:p>
    <w:p w14:paraId="62227A5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38517   -0.228971    0.402740</w:t>
      </w:r>
    </w:p>
    <w:p w14:paraId="5FBCB55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873150    0.964538   -0.514221</w:t>
      </w:r>
    </w:p>
    <w:p w14:paraId="6585EB5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1.864524   -0.600484    0.914918</w:t>
      </w:r>
    </w:p>
    <w:p w14:paraId="5DA1C0B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1.959668    1.849225   -0.231720</w:t>
      </w:r>
    </w:p>
    <w:p w14:paraId="216C20F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419735    0.613935   -1.508429</w:t>
      </w:r>
    </w:p>
    <w:p w14:paraId="4C38E1A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429556   -1.029197   -0.421811</w:t>
      </w:r>
    </w:p>
    <w:p w14:paraId="3D3548D7" w14:textId="3EE3BF2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66477145" w14:textId="77777777" w:rsidR="00FA6ABF" w:rsidRDefault="00FA6ABF" w:rsidP="00270E6B">
      <w:pPr>
        <w:jc w:val="both"/>
        <w:rPr>
          <w:rFonts w:ascii="Times New Roman" w:hAnsi="Times New Roman" w:cs="Times New Roman"/>
          <w:b/>
          <w:bCs/>
          <w:sz w:val="24"/>
          <w:szCs w:val="24"/>
        </w:rPr>
      </w:pPr>
      <w:r w:rsidRPr="00FA6ABF">
        <w:rPr>
          <w:rFonts w:ascii="Times New Roman" w:hAnsi="Times New Roman" w:cs="Times New Roman"/>
          <w:b/>
          <w:bCs/>
          <w:sz w:val="24"/>
          <w:szCs w:val="24"/>
        </w:rPr>
        <w:t>TS(E-F</w:t>
      </w:r>
      <w:r w:rsidRPr="00FA6ABF">
        <w:rPr>
          <w:rFonts w:ascii="Times New Roman" w:hAnsi="Times New Roman" w:cs="Times New Roman"/>
          <w:b/>
          <w:bCs/>
          <w:sz w:val="24"/>
          <w:szCs w:val="24"/>
          <w:vertAlign w:val="subscript"/>
        </w:rPr>
        <w:t>S</w:t>
      </w:r>
      <w:r w:rsidRPr="00FA6ABF">
        <w:rPr>
          <w:rFonts w:ascii="Times New Roman" w:hAnsi="Times New Roman" w:cs="Times New Roman"/>
          <w:b/>
          <w:bCs/>
          <w:sz w:val="24"/>
          <w:szCs w:val="24"/>
        </w:rPr>
        <w:t>)-2</w:t>
      </w:r>
    </w:p>
    <w:p w14:paraId="4692DA03" w14:textId="4197593E"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53B4E08E" w14:textId="77777777" w:rsidR="00E7059D" w:rsidRPr="00E7059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w:t>
      </w:r>
      <w:r w:rsidR="00E7059D" w:rsidRPr="00E7059D">
        <w:rPr>
          <w:rFonts w:ascii="Times New Roman" w:hAnsi="Times New Roman" w:cs="Times New Roman"/>
          <w:sz w:val="24"/>
          <w:szCs w:val="24"/>
        </w:rPr>
        <w:t>Number of imaginary frequencies = 1</w:t>
      </w:r>
    </w:p>
    <w:p w14:paraId="5D177AC1" w14:textId="19DE0E94" w:rsidR="00E7059D" w:rsidRPr="00E7059D" w:rsidRDefault="00E7059D" w:rsidP="00270E6B">
      <w:pPr>
        <w:jc w:val="both"/>
        <w:rPr>
          <w:rFonts w:ascii="Times New Roman" w:hAnsi="Times New Roman" w:cs="Times New Roman"/>
          <w:sz w:val="24"/>
          <w:szCs w:val="24"/>
        </w:rPr>
      </w:pPr>
      <w:r w:rsidRPr="00E7059D">
        <w:rPr>
          <w:rFonts w:ascii="Times New Roman" w:hAnsi="Times New Roman" w:cs="Times New Roman"/>
          <w:sz w:val="24"/>
          <w:szCs w:val="24"/>
        </w:rPr>
        <w:t>Electronic energy</w:t>
      </w:r>
      <w:r>
        <w:rPr>
          <w:rFonts w:ascii="Times New Roman" w:hAnsi="Times New Roman" w:cs="Times New Roman"/>
          <w:sz w:val="24"/>
          <w:szCs w:val="24"/>
        </w:rPr>
        <w:t>:</w:t>
      </w:r>
      <w:r w:rsidRPr="00E7059D">
        <w:rPr>
          <w:rFonts w:ascii="Times New Roman" w:hAnsi="Times New Roman" w:cs="Times New Roman"/>
          <w:sz w:val="24"/>
          <w:szCs w:val="24"/>
        </w:rPr>
        <w:t xml:space="preserve"> HF</w:t>
      </w:r>
      <w:r>
        <w:rPr>
          <w:rFonts w:ascii="Times New Roman" w:hAnsi="Times New Roman" w:cs="Times New Roman"/>
          <w:sz w:val="24"/>
          <w:szCs w:val="24"/>
        </w:rPr>
        <w:t xml:space="preserve"> </w:t>
      </w:r>
      <w:r w:rsidRPr="00E7059D">
        <w:rPr>
          <w:rFonts w:ascii="Times New Roman" w:hAnsi="Times New Roman" w:cs="Times New Roman"/>
          <w:sz w:val="24"/>
          <w:szCs w:val="24"/>
        </w:rPr>
        <w:t>=</w:t>
      </w:r>
      <w:r>
        <w:rPr>
          <w:rFonts w:ascii="Times New Roman" w:hAnsi="Times New Roman" w:cs="Times New Roman"/>
          <w:sz w:val="24"/>
          <w:szCs w:val="24"/>
        </w:rPr>
        <w:t xml:space="preserve"> </w:t>
      </w:r>
      <w:r w:rsidRPr="00E7059D">
        <w:rPr>
          <w:rFonts w:ascii="Times New Roman" w:hAnsi="Times New Roman" w:cs="Times New Roman"/>
          <w:sz w:val="24"/>
          <w:szCs w:val="24"/>
        </w:rPr>
        <w:t>-3693.0216288</w:t>
      </w:r>
    </w:p>
    <w:p w14:paraId="68CD2FC7" w14:textId="77777777" w:rsidR="00E7059D" w:rsidRPr="00E7059D" w:rsidRDefault="00E7059D" w:rsidP="00270E6B">
      <w:pPr>
        <w:jc w:val="both"/>
        <w:rPr>
          <w:rFonts w:ascii="Times New Roman" w:hAnsi="Times New Roman" w:cs="Times New Roman"/>
          <w:sz w:val="24"/>
          <w:szCs w:val="24"/>
        </w:rPr>
      </w:pPr>
      <w:r w:rsidRPr="00E7059D">
        <w:rPr>
          <w:rFonts w:ascii="Times New Roman" w:hAnsi="Times New Roman" w:cs="Times New Roman"/>
          <w:sz w:val="24"/>
          <w:szCs w:val="24"/>
        </w:rPr>
        <w:t>Zero-point correction = 1.043516 (Hartree/Particle)</w:t>
      </w:r>
    </w:p>
    <w:p w14:paraId="22AED430" w14:textId="77777777" w:rsidR="00E7059D" w:rsidRPr="00E7059D" w:rsidRDefault="00E7059D" w:rsidP="00270E6B">
      <w:pPr>
        <w:jc w:val="both"/>
        <w:rPr>
          <w:rFonts w:ascii="Times New Roman" w:hAnsi="Times New Roman" w:cs="Times New Roman"/>
          <w:sz w:val="24"/>
          <w:szCs w:val="24"/>
        </w:rPr>
      </w:pPr>
      <w:r w:rsidRPr="00E7059D">
        <w:rPr>
          <w:rFonts w:ascii="Times New Roman" w:hAnsi="Times New Roman" w:cs="Times New Roman"/>
          <w:sz w:val="24"/>
          <w:szCs w:val="24"/>
        </w:rPr>
        <w:t>Thermal correction to Energy = 1.107944</w:t>
      </w:r>
    </w:p>
    <w:p w14:paraId="280F08AF" w14:textId="77777777" w:rsidR="00E7059D" w:rsidRPr="00E7059D" w:rsidRDefault="00E7059D" w:rsidP="00270E6B">
      <w:pPr>
        <w:jc w:val="both"/>
        <w:rPr>
          <w:rFonts w:ascii="Times New Roman" w:hAnsi="Times New Roman" w:cs="Times New Roman"/>
          <w:sz w:val="24"/>
          <w:szCs w:val="24"/>
        </w:rPr>
      </w:pPr>
      <w:r w:rsidRPr="00E7059D">
        <w:rPr>
          <w:rFonts w:ascii="Times New Roman" w:hAnsi="Times New Roman" w:cs="Times New Roman"/>
          <w:sz w:val="24"/>
          <w:szCs w:val="24"/>
        </w:rPr>
        <w:t>Thermal correction to Enthalpy = 1.108888</w:t>
      </w:r>
    </w:p>
    <w:p w14:paraId="63CCF3D8" w14:textId="77777777" w:rsidR="00E7059D" w:rsidRPr="00E7059D" w:rsidRDefault="00E7059D" w:rsidP="00270E6B">
      <w:pPr>
        <w:jc w:val="both"/>
        <w:rPr>
          <w:rFonts w:ascii="Times New Roman" w:hAnsi="Times New Roman" w:cs="Times New Roman"/>
          <w:sz w:val="24"/>
          <w:szCs w:val="24"/>
        </w:rPr>
      </w:pPr>
      <w:r w:rsidRPr="00E7059D">
        <w:rPr>
          <w:rFonts w:ascii="Times New Roman" w:hAnsi="Times New Roman" w:cs="Times New Roman"/>
          <w:sz w:val="24"/>
          <w:szCs w:val="24"/>
        </w:rPr>
        <w:t>Thermal correction to Gibbs Free Energy = 0.941406</w:t>
      </w:r>
    </w:p>
    <w:p w14:paraId="48B3903E" w14:textId="77777777" w:rsidR="00E7059D" w:rsidRPr="00E7059D" w:rsidRDefault="00E7059D" w:rsidP="00270E6B">
      <w:pPr>
        <w:jc w:val="both"/>
        <w:rPr>
          <w:rFonts w:ascii="Times New Roman" w:hAnsi="Times New Roman" w:cs="Times New Roman"/>
          <w:sz w:val="24"/>
          <w:szCs w:val="24"/>
        </w:rPr>
      </w:pPr>
      <w:r w:rsidRPr="00E7059D">
        <w:rPr>
          <w:rFonts w:ascii="Times New Roman" w:hAnsi="Times New Roman" w:cs="Times New Roman"/>
          <w:sz w:val="24"/>
          <w:szCs w:val="24"/>
        </w:rPr>
        <w:t>Sum of electronic and zero-point Energies = -3691.978113</w:t>
      </w:r>
    </w:p>
    <w:p w14:paraId="2BB16E25" w14:textId="77777777" w:rsidR="00E7059D" w:rsidRPr="00E7059D" w:rsidRDefault="00E7059D" w:rsidP="00270E6B">
      <w:pPr>
        <w:jc w:val="both"/>
        <w:rPr>
          <w:rFonts w:ascii="Times New Roman" w:hAnsi="Times New Roman" w:cs="Times New Roman"/>
          <w:sz w:val="24"/>
          <w:szCs w:val="24"/>
        </w:rPr>
      </w:pPr>
      <w:r w:rsidRPr="00E7059D">
        <w:rPr>
          <w:rFonts w:ascii="Times New Roman" w:hAnsi="Times New Roman" w:cs="Times New Roman"/>
          <w:sz w:val="24"/>
          <w:szCs w:val="24"/>
        </w:rPr>
        <w:t>Sum of electronic and thermal Energies = -3691.913685</w:t>
      </w:r>
    </w:p>
    <w:p w14:paraId="50DB5031" w14:textId="77777777" w:rsidR="00E7059D" w:rsidRPr="00E7059D" w:rsidRDefault="00E7059D" w:rsidP="00270E6B">
      <w:pPr>
        <w:jc w:val="both"/>
        <w:rPr>
          <w:rFonts w:ascii="Times New Roman" w:hAnsi="Times New Roman" w:cs="Times New Roman"/>
          <w:sz w:val="24"/>
          <w:szCs w:val="24"/>
        </w:rPr>
      </w:pPr>
      <w:r w:rsidRPr="00E7059D">
        <w:rPr>
          <w:rFonts w:ascii="Times New Roman" w:hAnsi="Times New Roman" w:cs="Times New Roman"/>
          <w:sz w:val="24"/>
          <w:szCs w:val="24"/>
        </w:rPr>
        <w:t>Sum of electronic and thermal Enthalpies = -3691.912741</w:t>
      </w:r>
    </w:p>
    <w:p w14:paraId="58AB369B" w14:textId="77777777" w:rsidR="00E7059D" w:rsidRDefault="00E7059D" w:rsidP="00270E6B">
      <w:pPr>
        <w:jc w:val="both"/>
        <w:rPr>
          <w:rFonts w:ascii="Times New Roman" w:hAnsi="Times New Roman" w:cs="Times New Roman"/>
          <w:sz w:val="24"/>
          <w:szCs w:val="24"/>
        </w:rPr>
      </w:pPr>
      <w:r w:rsidRPr="00E7059D">
        <w:rPr>
          <w:rFonts w:ascii="Times New Roman" w:hAnsi="Times New Roman" w:cs="Times New Roman"/>
          <w:sz w:val="24"/>
          <w:szCs w:val="24"/>
        </w:rPr>
        <w:lastRenderedPageBreak/>
        <w:t>Sum of electronic and thermal Free Energies = -3692.080223</w:t>
      </w:r>
    </w:p>
    <w:p w14:paraId="40ECA7D8" w14:textId="76E20A1F" w:rsidR="00756B02" w:rsidRPr="00756B02" w:rsidRDefault="00756B02" w:rsidP="00270E6B">
      <w:pPr>
        <w:jc w:val="both"/>
        <w:rPr>
          <w:rFonts w:ascii="Times New Roman" w:hAnsi="Times New Roman" w:cs="Times New Roman"/>
          <w:sz w:val="24"/>
          <w:szCs w:val="24"/>
        </w:rPr>
      </w:pPr>
      <w:r w:rsidRPr="00756B02">
        <w:rPr>
          <w:rFonts w:ascii="Times New Roman" w:hAnsi="Times New Roman" w:cs="Times New Roman"/>
          <w:sz w:val="24"/>
          <w:szCs w:val="24"/>
        </w:rPr>
        <w:t>......................................................................................................................................................</w:t>
      </w:r>
    </w:p>
    <w:p w14:paraId="51EFF225" w14:textId="77777777" w:rsidR="00756B02" w:rsidRPr="00756B02" w:rsidRDefault="00756B02" w:rsidP="00270E6B">
      <w:pPr>
        <w:jc w:val="both"/>
        <w:rPr>
          <w:rFonts w:ascii="Times New Roman" w:hAnsi="Times New Roman" w:cs="Times New Roman"/>
          <w:sz w:val="24"/>
          <w:szCs w:val="24"/>
        </w:rPr>
      </w:pPr>
      <w:r w:rsidRPr="00756B02">
        <w:rPr>
          <w:rFonts w:ascii="Times New Roman" w:hAnsi="Times New Roman" w:cs="Times New Roman"/>
          <w:sz w:val="24"/>
          <w:szCs w:val="24"/>
        </w:rPr>
        <w:t>Cartesian Coordinates</w:t>
      </w:r>
    </w:p>
    <w:p w14:paraId="7D2945C3" w14:textId="77777777" w:rsidR="00756B02" w:rsidRPr="00756B02" w:rsidRDefault="00756B02" w:rsidP="00270E6B">
      <w:pPr>
        <w:jc w:val="both"/>
        <w:rPr>
          <w:rFonts w:ascii="Times New Roman" w:hAnsi="Times New Roman" w:cs="Times New Roman"/>
          <w:sz w:val="24"/>
          <w:szCs w:val="24"/>
        </w:rPr>
      </w:pPr>
      <w:r w:rsidRPr="00756B02">
        <w:rPr>
          <w:rFonts w:ascii="Times New Roman" w:hAnsi="Times New Roman" w:cs="Times New Roman"/>
          <w:sz w:val="24"/>
          <w:szCs w:val="24"/>
        </w:rPr>
        <w:t>......................................................................................................................................................</w:t>
      </w:r>
    </w:p>
    <w:p w14:paraId="3203DAB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45          -0.523329    0.204613    0.322377</w:t>
      </w:r>
    </w:p>
    <w:p w14:paraId="58EB24E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26           4.544988   -0.663297   -1.136640</w:t>
      </w:r>
    </w:p>
    <w:p w14:paraId="4FF2A99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5           1.147575   -1.308202   -0.002360</w:t>
      </w:r>
    </w:p>
    <w:p w14:paraId="2B62297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5           0.827308    2.028721   -0.079546</w:t>
      </w:r>
    </w:p>
    <w:p w14:paraId="6FDD282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228607   -0.628828    2.613559</w:t>
      </w:r>
    </w:p>
    <w:p w14:paraId="125B027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50524    0.226165    2.223478</w:t>
      </w:r>
    </w:p>
    <w:p w14:paraId="4879769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333727    5.066494    3.145946</w:t>
      </w:r>
    </w:p>
    <w:p w14:paraId="76C7CBB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651191    5.737923    3.940038</w:t>
      </w:r>
    </w:p>
    <w:p w14:paraId="69DECFD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853962   -1.482509    1.661532</w:t>
      </w:r>
    </w:p>
    <w:p w14:paraId="23D788E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060780    0.199206    4.918004</w:t>
      </w:r>
    </w:p>
    <w:p w14:paraId="1EAACE3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403866    0.188658    5.948317</w:t>
      </w:r>
    </w:p>
    <w:p w14:paraId="19B51F5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467251    3.335668    1.123899</w:t>
      </w:r>
    </w:p>
    <w:p w14:paraId="547F476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549084   -2.180273   -0.135317</w:t>
      </w:r>
    </w:p>
    <w:p w14:paraId="31E2561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132755   -3.147272    0.106218</w:t>
      </w:r>
    </w:p>
    <w:p w14:paraId="530D81E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16870    2.731269   -1.744644</w:t>
      </w:r>
    </w:p>
    <w:p w14:paraId="483C603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688367   -0.652693    3.970657</w:t>
      </w:r>
    </w:p>
    <w:p w14:paraId="4F430E4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38131    1.848654   -2.827641</w:t>
      </w:r>
    </w:p>
    <w:p w14:paraId="5A87381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522137    0.780567   -2.654954</w:t>
      </w:r>
    </w:p>
    <w:p w14:paraId="107EDD9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426524    1.037443    3.180786</w:t>
      </w:r>
    </w:p>
    <w:p w14:paraId="6E069AA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224947    1.714651    2.898496</w:t>
      </w:r>
    </w:p>
    <w:p w14:paraId="0E68D5F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741588   -1.541618    4.310530</w:t>
      </w:r>
    </w:p>
    <w:p w14:paraId="66E5F73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088378   -1.568045    5.339861</w:t>
      </w:r>
    </w:p>
    <w:p w14:paraId="1F48FA0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10693    3.712474   -4.344055</w:t>
      </w:r>
    </w:p>
    <w:p w14:paraId="4DADAA1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91453    4.618468   -3.277519</w:t>
      </w:r>
    </w:p>
    <w:p w14:paraId="1A63781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49572    4.114862   -1.975456</w:t>
      </w:r>
    </w:p>
    <w:p w14:paraId="75020F1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725879    4.803025   -1.140954</w:t>
      </w:r>
    </w:p>
    <w:p w14:paraId="6B0A13A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3.313739   -2.372237    3.367312</w:t>
      </w:r>
    </w:p>
    <w:p w14:paraId="7CA0413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107680   -3.054913    3.652477</w:t>
      </w:r>
    </w:p>
    <w:p w14:paraId="2AF37FB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714880    0.860964   -2.255879</w:t>
      </w:r>
    </w:p>
    <w:p w14:paraId="5A77CFD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026989    1.019249    4.524944</w:t>
      </w:r>
    </w:p>
    <w:p w14:paraId="416C8F8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450128    1.674594    5.247853</w:t>
      </w:r>
    </w:p>
    <w:p w14:paraId="7CCBA2A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56159    0.646014   -1.066671</w:t>
      </w:r>
    </w:p>
    <w:p w14:paraId="2B2CEF9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131913    4.942846    2.001076</w:t>
      </w:r>
    </w:p>
    <w:p w14:paraId="75F0296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458474   -0.711649   -1.107799</w:t>
      </w:r>
    </w:p>
    <w:p w14:paraId="197235E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849950    4.340031    3.305267</w:t>
      </w:r>
    </w:p>
    <w:p w14:paraId="4D8BC4B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484333    2.330567   -4.139006</w:t>
      </w:r>
    </w:p>
    <w:p w14:paraId="0605EDA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661982    1.668736   -0.002455</w:t>
      </w:r>
    </w:p>
    <w:p w14:paraId="2C7C003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820416    1.215437    0.981916</w:t>
      </w:r>
    </w:p>
    <w:p w14:paraId="2C20BC7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515489    2.933123   -0.148636</w:t>
      </w:r>
    </w:p>
    <w:p w14:paraId="7EEBA29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575236    2.665407   -0.136427</w:t>
      </w:r>
    </w:p>
    <w:p w14:paraId="30CA120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327345    3.638295    0.660892</w:t>
      </w:r>
    </w:p>
    <w:p w14:paraId="5322DBA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300693    3.442319   -1.091227</w:t>
      </w:r>
    </w:p>
    <w:p w14:paraId="7B52781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869808   -2.341837    2.027200</w:t>
      </w:r>
    </w:p>
    <w:p w14:paraId="25D5774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308584   -3.007708    1.294516</w:t>
      </w:r>
    </w:p>
    <w:p w14:paraId="094C9FF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601343   -0.479179   -1.282619</w:t>
      </w:r>
    </w:p>
    <w:p w14:paraId="5BA114F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097313    0.079691   -2.063830</w:t>
      </w:r>
    </w:p>
    <w:p w14:paraId="4DAEA3A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76025   -1.320497   -2.303074</w:t>
      </w:r>
    </w:p>
    <w:p w14:paraId="3FC8CF3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826597   -2.346450   -2.600214</w:t>
      </w:r>
    </w:p>
    <w:p w14:paraId="15C1C4B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155053    0.042179   -0.031790</w:t>
      </w:r>
    </w:p>
    <w:p w14:paraId="45A3D37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266805    1.062851    0.305739</w:t>
      </w:r>
    </w:p>
    <w:p w14:paraId="38F3ED7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230788   -1.854698   -1.342839</w:t>
      </w:r>
    </w:p>
    <w:p w14:paraId="00E9F6C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398308   -2.521494   -2.177073</w:t>
      </w:r>
    </w:p>
    <w:p w14:paraId="2AABFBA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240054    3.470305    2.282326</w:t>
      </w:r>
    </w:p>
    <w:p w14:paraId="22E19EE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128347    2.864512    2.426332</w:t>
      </w:r>
    </w:p>
    <w:p w14:paraId="44996DC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677116    4.445436    4.561928</w:t>
      </w:r>
    </w:p>
    <w:p w14:paraId="4D153E6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788286    3.462065    5.032070</w:t>
      </w:r>
    </w:p>
    <w:p w14:paraId="4308B69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1           1.217477    5.120018    5.288116</w:t>
      </w:r>
    </w:p>
    <w:p w14:paraId="4050796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683880    4.819876    4.346773</w:t>
      </w:r>
    </w:p>
    <w:p w14:paraId="6A4EE62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23613    4.065383    0.993505</w:t>
      </w:r>
    </w:p>
    <w:p w14:paraId="6FE0F9D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349064    3.927580    0.118896</w:t>
      </w:r>
    </w:p>
    <w:p w14:paraId="24DD1DA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402195    5.742275    1.850679</w:t>
      </w:r>
    </w:p>
    <w:p w14:paraId="51C8197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837893    5.984826    2.823671</w:t>
      </w:r>
    </w:p>
    <w:p w14:paraId="0484C23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147417    5.193659    1.267822</w:t>
      </w:r>
    </w:p>
    <w:p w14:paraId="741C953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211563    6.689842    1.332786</w:t>
      </w:r>
    </w:p>
    <w:p w14:paraId="0795773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500717   -1.004931    0.676932</w:t>
      </w:r>
    </w:p>
    <w:p w14:paraId="0C0C163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027774   -0.918057    1.643106</w:t>
      </w:r>
    </w:p>
    <w:p w14:paraId="46BDC2A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729459   -0.345308   -3.010711</w:t>
      </w:r>
    </w:p>
    <w:p w14:paraId="78E2609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276155   -0.512182   -3.928139</w:t>
      </w:r>
    </w:p>
    <w:p w14:paraId="1FA0FA8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376546    1.365704   -5.293875</w:t>
      </w:r>
    </w:p>
    <w:p w14:paraId="7DB77C7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659879    1.032792   -5.429897</w:t>
      </w:r>
    </w:p>
    <w:p w14:paraId="032F756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699356    1.823735   -6.232294</w:t>
      </w:r>
    </w:p>
    <w:p w14:paraId="4EB851B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987003    0.473974   -5.120478</w:t>
      </w:r>
    </w:p>
    <w:p w14:paraId="10242DD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471854    4.097279   -5.360605</w:t>
      </w:r>
    </w:p>
    <w:p w14:paraId="56FF060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07729    6.105319   -3.533719</w:t>
      </w:r>
    </w:p>
    <w:p w14:paraId="1096A5C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321479    6.365517   -4.321595</w:t>
      </w:r>
    </w:p>
    <w:p w14:paraId="7E63042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377171    6.458065   -3.860657</w:t>
      </w:r>
    </w:p>
    <w:p w14:paraId="37A3613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877619    6.662734   -2.633233</w:t>
      </w:r>
    </w:p>
    <w:p w14:paraId="11D4C64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486971   -6.486643    1.327877</w:t>
      </w:r>
    </w:p>
    <w:p w14:paraId="2AC883F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46755   -6.417895   -0.043460</w:t>
      </w:r>
    </w:p>
    <w:p w14:paraId="697A73B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212624   -5.221350   -0.731306</w:t>
      </w:r>
    </w:p>
    <w:p w14:paraId="19B6120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242146   -4.075381    0.010898</w:t>
      </w:r>
    </w:p>
    <w:p w14:paraId="78DEEC4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249942   -4.176400    1.428213</w:t>
      </w:r>
    </w:p>
    <w:p w14:paraId="1B1C9B5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03244   -5.344497    2.065095</w:t>
      </w:r>
    </w:p>
    <w:p w14:paraId="33814AF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735802   -6.012641   -2.671998</w:t>
      </w:r>
    </w:p>
    <w:p w14:paraId="02262CE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750883   -7.403995    1.844182</w:t>
      </w:r>
    </w:p>
    <w:p w14:paraId="0D94F90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869792   -7.275147   -0.627082</w:t>
      </w:r>
    </w:p>
    <w:p w14:paraId="27223EF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0.386390   -5.134945   -2.135905</w:t>
      </w:r>
    </w:p>
    <w:p w14:paraId="67D7384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80213   -2.889231   -0.726485</w:t>
      </w:r>
    </w:p>
    <w:p w14:paraId="46975A8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493725   -3.314022    2.026103</w:t>
      </w:r>
    </w:p>
    <w:p w14:paraId="3779D41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098975   -5.380610    3.149912</w:t>
      </w:r>
    </w:p>
    <w:p w14:paraId="57CAAD1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325311   -2.835577   -2.090465</w:t>
      </w:r>
    </w:p>
    <w:p w14:paraId="155FBF7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55798   -3.954481   -2.800594</w:t>
      </w:r>
    </w:p>
    <w:p w14:paraId="1541568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493214   -1.913296   -2.634082</w:t>
      </w:r>
    </w:p>
    <w:p w14:paraId="06A2580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327327   -3.876738   -3.869248</w:t>
      </w:r>
    </w:p>
    <w:p w14:paraId="1D17171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238184    1.769440   -2.512500</w:t>
      </w:r>
    </w:p>
    <w:p w14:paraId="19DCFF4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255841   -1.272591    0.729763</w:t>
      </w:r>
    </w:p>
    <w:p w14:paraId="4E3A3CA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517152   -1.472309    2.100641</w:t>
      </w:r>
    </w:p>
    <w:p w14:paraId="2B35C82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495917   -2.344242   -0.155194</w:t>
      </w:r>
    </w:p>
    <w:p w14:paraId="494C792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38484   -2.706961    2.578197</w:t>
      </w:r>
    </w:p>
    <w:p w14:paraId="15D19A9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382479   -0.649089    2.792577</w:t>
      </w:r>
    </w:p>
    <w:p w14:paraId="2524C4F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52937   -3.573195    0.313606</w:t>
      </w:r>
    </w:p>
    <w:p w14:paraId="0EA4E1F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304483   -2.229911   -1.215861</w:t>
      </w:r>
    </w:p>
    <w:p w14:paraId="667E91D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167505   -3.757172    1.680485</w:t>
      </w:r>
    </w:p>
    <w:p w14:paraId="20AD79F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106320   -2.852375    3.641103</w:t>
      </w:r>
    </w:p>
    <w:p w14:paraId="3A2BB2B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120165   -4.390501   -0.379468</w:t>
      </w:r>
    </w:p>
    <w:p w14:paraId="39732D9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514025   -4.718131    2.047539</w:t>
      </w:r>
    </w:p>
    <w:p w14:paraId="12A87B9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230227   -0.226054   -1.620880</w:t>
      </w:r>
    </w:p>
    <w:p w14:paraId="6499BD6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922134   -0.121046   -2.162335</w:t>
      </w:r>
    </w:p>
    <w:p w14:paraId="7904BE3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663843   -0.413474   -3.513137</w:t>
      </w:r>
    </w:p>
    <w:p w14:paraId="4601FFA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690394   -0.815000   -4.351307</w:t>
      </w:r>
    </w:p>
    <w:p w14:paraId="55B8671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983556   -0.938731   -3.827735</w:t>
      </w:r>
    </w:p>
    <w:p w14:paraId="1E574ED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246141   -0.652507   -2.491919</w:t>
      </w:r>
    </w:p>
    <w:p w14:paraId="16779EF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644422   -0.318823   -3.870792</w:t>
      </w:r>
    </w:p>
    <w:p w14:paraId="061B1B7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497256   -1.036487   -5.395441</w:t>
      </w:r>
    </w:p>
    <w:p w14:paraId="58F8751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797146   -1.261981   -4.469575</w:t>
      </w:r>
    </w:p>
    <w:p w14:paraId="4EB2138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496546    0.114893   -0.207483</w:t>
      </w:r>
    </w:p>
    <w:p w14:paraId="20A335A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6.796278    0.093373    0.326724</w:t>
      </w:r>
    </w:p>
    <w:p w14:paraId="304CF4F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447121    0.535541    0.640737</w:t>
      </w:r>
    </w:p>
    <w:p w14:paraId="135EB0A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7.045792    0.483613    1.637981</w:t>
      </w:r>
    </w:p>
    <w:p w14:paraId="32AABE7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708067    0.957884    1.947953</w:t>
      </w:r>
    </w:p>
    <w:p w14:paraId="5B5AD5D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001460    0.929610    2.452939</w:t>
      </w:r>
    </w:p>
    <w:p w14:paraId="46CA92C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8.060916    0.453254    2.020380</w:t>
      </w:r>
    </w:p>
    <w:p w14:paraId="646E289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877217    1.304130    2.551244</w:t>
      </w:r>
    </w:p>
    <w:p w14:paraId="7119426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199314    1.252723    3.469707</w:t>
      </w:r>
    </w:p>
    <w:p w14:paraId="7115B08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808523    0.227777   -1.300119</w:t>
      </w:r>
    </w:p>
    <w:p w14:paraId="6821102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050809    0.562106    0.153233</w:t>
      </w:r>
    </w:p>
    <w:p w14:paraId="57760A3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1.619598    0.204547   -1.678132</w:t>
      </w:r>
    </w:p>
    <w:p w14:paraId="66732D4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2.222259    1.420071    0.675647</w:t>
      </w:r>
    </w:p>
    <w:p w14:paraId="6B9D17A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633867   -0.216712   -0.285524</w:t>
      </w:r>
    </w:p>
    <w:p w14:paraId="04A1E64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260864   -0.765564   -2.132552</w:t>
      </w:r>
    </w:p>
    <w:p w14:paraId="520BB550" w14:textId="3B10DB88"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255F2EB4" w14:textId="7953F715" w:rsidR="009215D3" w:rsidRDefault="009215D3" w:rsidP="00270E6B">
      <w:pPr>
        <w:jc w:val="both"/>
        <w:rPr>
          <w:rFonts w:ascii="Times New Roman" w:hAnsi="Times New Roman" w:cs="Times New Roman"/>
          <w:b/>
          <w:bCs/>
          <w:sz w:val="24"/>
          <w:szCs w:val="24"/>
        </w:rPr>
      </w:pPr>
      <w:r w:rsidRPr="009215D3">
        <w:rPr>
          <w:rFonts w:ascii="Times New Roman" w:hAnsi="Times New Roman" w:cs="Times New Roman"/>
          <w:b/>
          <w:bCs/>
          <w:sz w:val="24"/>
          <w:szCs w:val="24"/>
        </w:rPr>
        <w:t>TS(E-F</w:t>
      </w:r>
      <w:r w:rsidR="00FA6ABF">
        <w:rPr>
          <w:rFonts w:ascii="Times New Roman" w:hAnsi="Times New Roman" w:cs="Times New Roman"/>
          <w:b/>
          <w:bCs/>
          <w:sz w:val="24"/>
          <w:szCs w:val="24"/>
          <w:vertAlign w:val="subscript"/>
        </w:rPr>
        <w:t>R</w:t>
      </w:r>
      <w:r w:rsidRPr="009215D3">
        <w:rPr>
          <w:rFonts w:ascii="Times New Roman" w:hAnsi="Times New Roman" w:cs="Times New Roman"/>
          <w:b/>
          <w:bCs/>
          <w:sz w:val="24"/>
          <w:szCs w:val="24"/>
        </w:rPr>
        <w:t>)</w:t>
      </w:r>
    </w:p>
    <w:p w14:paraId="309D1C2E" w14:textId="1C23D2EA"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3315CC16" w14:textId="19A5DA7B" w:rsidR="00195387" w:rsidRPr="00195387" w:rsidRDefault="00195387" w:rsidP="00270E6B">
      <w:pPr>
        <w:jc w:val="both"/>
        <w:rPr>
          <w:rFonts w:ascii="Times New Roman" w:hAnsi="Times New Roman" w:cs="Times New Roman"/>
          <w:sz w:val="24"/>
          <w:szCs w:val="24"/>
        </w:rPr>
      </w:pPr>
      <w:r w:rsidRPr="00195387">
        <w:rPr>
          <w:rFonts w:ascii="Times New Roman" w:hAnsi="Times New Roman" w:cs="Times New Roman"/>
          <w:sz w:val="24"/>
          <w:szCs w:val="24"/>
        </w:rPr>
        <w:t>Number of imaginary frequencies = 1</w:t>
      </w:r>
    </w:p>
    <w:p w14:paraId="66432FFF" w14:textId="2072BD7D" w:rsidR="00195387" w:rsidRPr="00195387" w:rsidRDefault="00195387" w:rsidP="00270E6B">
      <w:pPr>
        <w:jc w:val="both"/>
        <w:rPr>
          <w:rFonts w:ascii="Times New Roman" w:hAnsi="Times New Roman" w:cs="Times New Roman"/>
          <w:sz w:val="24"/>
          <w:szCs w:val="24"/>
        </w:rPr>
      </w:pPr>
      <w:r w:rsidRPr="00195387">
        <w:rPr>
          <w:rFonts w:ascii="Times New Roman" w:hAnsi="Times New Roman" w:cs="Times New Roman"/>
          <w:sz w:val="24"/>
          <w:szCs w:val="24"/>
        </w:rPr>
        <w:t>Electronic energy</w:t>
      </w:r>
      <w:r>
        <w:rPr>
          <w:rFonts w:ascii="Times New Roman" w:hAnsi="Times New Roman" w:cs="Times New Roman"/>
          <w:sz w:val="24"/>
          <w:szCs w:val="24"/>
        </w:rPr>
        <w:t>:</w:t>
      </w:r>
      <w:r w:rsidRPr="00195387">
        <w:rPr>
          <w:rFonts w:ascii="Times New Roman" w:hAnsi="Times New Roman" w:cs="Times New Roman"/>
          <w:sz w:val="24"/>
          <w:szCs w:val="24"/>
        </w:rPr>
        <w:t xml:space="preserve"> HF</w:t>
      </w:r>
      <w:r>
        <w:rPr>
          <w:rFonts w:ascii="Times New Roman" w:hAnsi="Times New Roman" w:cs="Times New Roman"/>
          <w:sz w:val="24"/>
          <w:szCs w:val="24"/>
        </w:rPr>
        <w:t xml:space="preserve"> </w:t>
      </w:r>
      <w:r w:rsidRPr="00195387">
        <w:rPr>
          <w:rFonts w:ascii="Times New Roman" w:hAnsi="Times New Roman" w:cs="Times New Roman"/>
          <w:sz w:val="24"/>
          <w:szCs w:val="24"/>
        </w:rPr>
        <w:t>=</w:t>
      </w:r>
      <w:r>
        <w:rPr>
          <w:rFonts w:ascii="Times New Roman" w:hAnsi="Times New Roman" w:cs="Times New Roman"/>
          <w:sz w:val="24"/>
          <w:szCs w:val="24"/>
        </w:rPr>
        <w:t xml:space="preserve"> </w:t>
      </w:r>
      <w:r w:rsidRPr="00195387">
        <w:rPr>
          <w:rFonts w:ascii="Times New Roman" w:hAnsi="Times New Roman" w:cs="Times New Roman"/>
          <w:sz w:val="24"/>
          <w:szCs w:val="24"/>
        </w:rPr>
        <w:t>-3693.0169342</w:t>
      </w:r>
    </w:p>
    <w:p w14:paraId="3A9538D5" w14:textId="77777777" w:rsidR="00195387" w:rsidRPr="00195387" w:rsidRDefault="00195387" w:rsidP="00270E6B">
      <w:pPr>
        <w:jc w:val="both"/>
        <w:rPr>
          <w:rFonts w:ascii="Times New Roman" w:hAnsi="Times New Roman" w:cs="Times New Roman"/>
          <w:sz w:val="24"/>
          <w:szCs w:val="24"/>
        </w:rPr>
      </w:pPr>
      <w:r w:rsidRPr="00195387">
        <w:rPr>
          <w:rFonts w:ascii="Times New Roman" w:hAnsi="Times New Roman" w:cs="Times New Roman"/>
          <w:sz w:val="24"/>
          <w:szCs w:val="24"/>
        </w:rPr>
        <w:t>Zero-point correction = 1.043055 (Hartree/Particle)</w:t>
      </w:r>
    </w:p>
    <w:p w14:paraId="09B20C23" w14:textId="77777777" w:rsidR="00195387" w:rsidRPr="00195387" w:rsidRDefault="00195387" w:rsidP="00270E6B">
      <w:pPr>
        <w:jc w:val="both"/>
        <w:rPr>
          <w:rFonts w:ascii="Times New Roman" w:hAnsi="Times New Roman" w:cs="Times New Roman"/>
          <w:sz w:val="24"/>
          <w:szCs w:val="24"/>
        </w:rPr>
      </w:pPr>
      <w:r w:rsidRPr="00195387">
        <w:rPr>
          <w:rFonts w:ascii="Times New Roman" w:hAnsi="Times New Roman" w:cs="Times New Roman"/>
          <w:sz w:val="24"/>
          <w:szCs w:val="24"/>
        </w:rPr>
        <w:t>Thermal correction to Energy = 1.107789</w:t>
      </w:r>
    </w:p>
    <w:p w14:paraId="0E885C81" w14:textId="77777777" w:rsidR="00195387" w:rsidRPr="00195387" w:rsidRDefault="00195387" w:rsidP="00270E6B">
      <w:pPr>
        <w:jc w:val="both"/>
        <w:rPr>
          <w:rFonts w:ascii="Times New Roman" w:hAnsi="Times New Roman" w:cs="Times New Roman"/>
          <w:sz w:val="24"/>
          <w:szCs w:val="24"/>
        </w:rPr>
      </w:pPr>
      <w:r w:rsidRPr="00195387">
        <w:rPr>
          <w:rFonts w:ascii="Times New Roman" w:hAnsi="Times New Roman" w:cs="Times New Roman"/>
          <w:sz w:val="24"/>
          <w:szCs w:val="24"/>
        </w:rPr>
        <w:t>Thermal correction to Enthalpy = 1.108733</w:t>
      </w:r>
    </w:p>
    <w:p w14:paraId="205186C6" w14:textId="77777777" w:rsidR="00195387" w:rsidRPr="00195387" w:rsidRDefault="00195387" w:rsidP="00270E6B">
      <w:pPr>
        <w:jc w:val="both"/>
        <w:rPr>
          <w:rFonts w:ascii="Times New Roman" w:hAnsi="Times New Roman" w:cs="Times New Roman"/>
          <w:sz w:val="24"/>
          <w:szCs w:val="24"/>
        </w:rPr>
      </w:pPr>
      <w:r w:rsidRPr="00195387">
        <w:rPr>
          <w:rFonts w:ascii="Times New Roman" w:hAnsi="Times New Roman" w:cs="Times New Roman"/>
          <w:sz w:val="24"/>
          <w:szCs w:val="24"/>
        </w:rPr>
        <w:t>Thermal correction to Gibbs Free Energy = 0.940797</w:t>
      </w:r>
    </w:p>
    <w:p w14:paraId="72AC1F76" w14:textId="77777777" w:rsidR="00195387" w:rsidRPr="00195387" w:rsidRDefault="00195387" w:rsidP="00270E6B">
      <w:pPr>
        <w:jc w:val="both"/>
        <w:rPr>
          <w:rFonts w:ascii="Times New Roman" w:hAnsi="Times New Roman" w:cs="Times New Roman"/>
          <w:sz w:val="24"/>
          <w:szCs w:val="24"/>
        </w:rPr>
      </w:pPr>
      <w:r w:rsidRPr="00195387">
        <w:rPr>
          <w:rFonts w:ascii="Times New Roman" w:hAnsi="Times New Roman" w:cs="Times New Roman"/>
          <w:sz w:val="24"/>
          <w:szCs w:val="24"/>
        </w:rPr>
        <w:t>Sum of electronic and zero-point Energies = -3691.973879</w:t>
      </w:r>
    </w:p>
    <w:p w14:paraId="503FE149" w14:textId="77777777" w:rsidR="00195387" w:rsidRPr="00195387" w:rsidRDefault="00195387" w:rsidP="00270E6B">
      <w:pPr>
        <w:jc w:val="both"/>
        <w:rPr>
          <w:rFonts w:ascii="Times New Roman" w:hAnsi="Times New Roman" w:cs="Times New Roman"/>
          <w:sz w:val="24"/>
          <w:szCs w:val="24"/>
        </w:rPr>
      </w:pPr>
      <w:r w:rsidRPr="00195387">
        <w:rPr>
          <w:rFonts w:ascii="Times New Roman" w:hAnsi="Times New Roman" w:cs="Times New Roman"/>
          <w:sz w:val="24"/>
          <w:szCs w:val="24"/>
        </w:rPr>
        <w:t>Sum of electronic and thermal Energies = -3691.909145</w:t>
      </w:r>
    </w:p>
    <w:p w14:paraId="3DB28B41" w14:textId="77777777" w:rsidR="00195387" w:rsidRPr="00195387" w:rsidRDefault="00195387" w:rsidP="00270E6B">
      <w:pPr>
        <w:jc w:val="both"/>
        <w:rPr>
          <w:rFonts w:ascii="Times New Roman" w:hAnsi="Times New Roman" w:cs="Times New Roman"/>
          <w:sz w:val="24"/>
          <w:szCs w:val="24"/>
        </w:rPr>
      </w:pPr>
      <w:r w:rsidRPr="00195387">
        <w:rPr>
          <w:rFonts w:ascii="Times New Roman" w:hAnsi="Times New Roman" w:cs="Times New Roman"/>
          <w:sz w:val="24"/>
          <w:szCs w:val="24"/>
        </w:rPr>
        <w:t>Sum of electronic and thermal Enthalpies = -3691.908201</w:t>
      </w:r>
    </w:p>
    <w:p w14:paraId="1EBB7C8C" w14:textId="77777777" w:rsidR="00195387" w:rsidRDefault="00195387" w:rsidP="00270E6B">
      <w:pPr>
        <w:jc w:val="both"/>
        <w:rPr>
          <w:rFonts w:ascii="Times New Roman" w:hAnsi="Times New Roman" w:cs="Times New Roman"/>
          <w:sz w:val="24"/>
          <w:szCs w:val="24"/>
        </w:rPr>
      </w:pPr>
      <w:r w:rsidRPr="00195387">
        <w:rPr>
          <w:rFonts w:ascii="Times New Roman" w:hAnsi="Times New Roman" w:cs="Times New Roman"/>
          <w:sz w:val="24"/>
          <w:szCs w:val="24"/>
        </w:rPr>
        <w:t>Sum of electronic and thermal Free Energies = -3692.076138</w:t>
      </w:r>
    </w:p>
    <w:p w14:paraId="79F54C15" w14:textId="5FA381E8" w:rsidR="00756B02" w:rsidRPr="00756B02" w:rsidRDefault="00756B02" w:rsidP="00270E6B">
      <w:pPr>
        <w:jc w:val="both"/>
        <w:rPr>
          <w:rFonts w:ascii="Times New Roman" w:hAnsi="Times New Roman" w:cs="Times New Roman"/>
          <w:sz w:val="24"/>
          <w:szCs w:val="24"/>
        </w:rPr>
      </w:pPr>
      <w:r w:rsidRPr="00756B02">
        <w:rPr>
          <w:rFonts w:ascii="Times New Roman" w:hAnsi="Times New Roman" w:cs="Times New Roman"/>
          <w:sz w:val="24"/>
          <w:szCs w:val="24"/>
        </w:rPr>
        <w:t>......................................................................................................................................................</w:t>
      </w:r>
    </w:p>
    <w:p w14:paraId="5274ACB3" w14:textId="77777777" w:rsidR="00756B02" w:rsidRPr="00756B02" w:rsidRDefault="00756B02" w:rsidP="00270E6B">
      <w:pPr>
        <w:jc w:val="both"/>
        <w:rPr>
          <w:rFonts w:ascii="Times New Roman" w:hAnsi="Times New Roman" w:cs="Times New Roman"/>
          <w:sz w:val="24"/>
          <w:szCs w:val="24"/>
        </w:rPr>
      </w:pPr>
      <w:r w:rsidRPr="00756B02">
        <w:rPr>
          <w:rFonts w:ascii="Times New Roman" w:hAnsi="Times New Roman" w:cs="Times New Roman"/>
          <w:sz w:val="24"/>
          <w:szCs w:val="24"/>
        </w:rPr>
        <w:t>Cartesian Coordinates</w:t>
      </w:r>
    </w:p>
    <w:p w14:paraId="61123E98" w14:textId="77777777" w:rsidR="00756B02" w:rsidRPr="00756B02" w:rsidRDefault="00756B02" w:rsidP="00270E6B">
      <w:pPr>
        <w:jc w:val="both"/>
        <w:rPr>
          <w:rFonts w:ascii="Times New Roman" w:hAnsi="Times New Roman" w:cs="Times New Roman"/>
          <w:sz w:val="24"/>
          <w:szCs w:val="24"/>
        </w:rPr>
      </w:pPr>
      <w:r w:rsidRPr="00756B02">
        <w:rPr>
          <w:rFonts w:ascii="Times New Roman" w:hAnsi="Times New Roman" w:cs="Times New Roman"/>
          <w:sz w:val="24"/>
          <w:szCs w:val="24"/>
        </w:rPr>
        <w:t>......................................................................................................................................................</w:t>
      </w:r>
    </w:p>
    <w:p w14:paraId="0177FD0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45           0.458701    0.396213   -0.206511</w:t>
      </w:r>
    </w:p>
    <w:p w14:paraId="733190B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26          -4.473172   -1.573148    0.231161</w:t>
      </w:r>
    </w:p>
    <w:p w14:paraId="4F897A4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5          -1.014914   -1.249319   -0.796834</w:t>
      </w:r>
    </w:p>
    <w:p w14:paraId="6825957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5          -1.164355    1.741876    0.749506</w:t>
      </w:r>
    </w:p>
    <w:p w14:paraId="04E2F61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82178    0.530139   -2.821089</w:t>
      </w:r>
    </w:p>
    <w:p w14:paraId="12082C6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043648    1.189665   -1.977148</w:t>
      </w:r>
    </w:p>
    <w:p w14:paraId="5E9CF11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572212   -0.706091   -2.435936</w:t>
      </w:r>
    </w:p>
    <w:p w14:paraId="45D8FE1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12815    2.332484   -4.466910</w:t>
      </w:r>
    </w:p>
    <w:p w14:paraId="30991EF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969297    2.775528   -5.424581</w:t>
      </w:r>
    </w:p>
    <w:p w14:paraId="7D4686D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217617   -2.568640   -1.428681</w:t>
      </w:r>
    </w:p>
    <w:p w14:paraId="15AF78B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657342   -3.265229   -2.035602</w:t>
      </w:r>
    </w:p>
    <w:p w14:paraId="07B5D39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328242    1.111235   -4.084518</w:t>
      </w:r>
    </w:p>
    <w:p w14:paraId="65828DD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50710    2.364247   -2.381489</w:t>
      </w:r>
    </w:p>
    <w:p w14:paraId="5C891A7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285025    2.852448   -1.753852</w:t>
      </w:r>
    </w:p>
    <w:p w14:paraId="12CA515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261558    0.424497   -4.904145</w:t>
      </w:r>
    </w:p>
    <w:p w14:paraId="769FD40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529306    0.858799   -5.863268</w:t>
      </w:r>
    </w:p>
    <w:p w14:paraId="6C9593F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816312   -0.776043   -4.510009</w:t>
      </w:r>
    </w:p>
    <w:p w14:paraId="415B388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521707   -1.288420   -5.156148</w:t>
      </w:r>
    </w:p>
    <w:p w14:paraId="6394C1B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888084   -0.660076    1.991294</w:t>
      </w:r>
    </w:p>
    <w:p w14:paraId="5CD7D96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208571    2.930585   -3.637173</w:t>
      </w:r>
    </w:p>
    <w:p w14:paraId="5FBB208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687637    3.858931   -3.932033</w:t>
      </w:r>
    </w:p>
    <w:p w14:paraId="28DC918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094558   -0.198382    0.898636</w:t>
      </w:r>
    </w:p>
    <w:p w14:paraId="30C876E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416399   -1.347800    0.341880</w:t>
      </w:r>
    </w:p>
    <w:p w14:paraId="1586945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35570    1.227039    0.443504</w:t>
      </w:r>
    </w:p>
    <w:p w14:paraId="66F4F92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046642    1.262353   -0.645981</w:t>
      </w:r>
    </w:p>
    <w:p w14:paraId="5F077EE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470846   -1.348950   -3.265042</w:t>
      </w:r>
    </w:p>
    <w:p w14:paraId="3D9C11B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914778   -2.289454   -2.963308</w:t>
      </w:r>
    </w:p>
    <w:p w14:paraId="275FD93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838853   -2.501933    1.085838</w:t>
      </w:r>
    </w:p>
    <w:p w14:paraId="231C0C7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526996   -3.516947    0.894946</w:t>
      </w:r>
    </w:p>
    <w:p w14:paraId="0617C92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978028   -2.908559   -0.272846</w:t>
      </w:r>
    </w:p>
    <w:p w14:paraId="598D1B1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1          -6.075191   -3.896438    0.155150</w:t>
      </w:r>
    </w:p>
    <w:p w14:paraId="1555EC9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311464   -1.154998   -1.620406</w:t>
      </w:r>
    </w:p>
    <w:p w14:paraId="1C63555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824639   -0.583718   -2.396286</w:t>
      </w:r>
    </w:p>
    <w:p w14:paraId="29CEED8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732506   -2.071769    2.102291</w:t>
      </w:r>
    </w:p>
    <w:p w14:paraId="027B7A5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254041   -2.713006    2.798790</w:t>
      </w:r>
    </w:p>
    <w:p w14:paraId="561004D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361373   -4.860958    2.505051</w:t>
      </w:r>
    </w:p>
    <w:p w14:paraId="3F9755C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272075   -5.527187    1.304761</w:t>
      </w:r>
    </w:p>
    <w:p w14:paraId="2BC356D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96337   -4.907172    0.163290</w:t>
      </w:r>
    </w:p>
    <w:p w14:paraId="7FE746E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75923   -3.577576    0.274170</w:t>
      </w:r>
    </w:p>
    <w:p w14:paraId="6696F83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283779   -2.924804    1.530731</w:t>
      </w:r>
    </w:p>
    <w:p w14:paraId="48BDEF3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868635   -3.539662    2.613752</w:t>
      </w:r>
    </w:p>
    <w:p w14:paraId="398DD2A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068136   -6.572976   -1.164246</w:t>
      </w:r>
    </w:p>
    <w:p w14:paraId="10D78F8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814321   -5.341563    3.365985</w:t>
      </w:r>
    </w:p>
    <w:p w14:paraId="38A9609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656157   -6.538334    1.206031</w:t>
      </w:r>
    </w:p>
    <w:p w14:paraId="54EA7B8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72490   -5.563812   -1.095085</w:t>
      </w:r>
    </w:p>
    <w:p w14:paraId="4292F17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370915   -2.953357   -0.897866</w:t>
      </w:r>
    </w:p>
    <w:p w14:paraId="1A465E3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068917   -1.906643    1.629490</w:t>
      </w:r>
    </w:p>
    <w:p w14:paraId="189A153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964057   -3.001593    3.550563</w:t>
      </w:r>
    </w:p>
    <w:p w14:paraId="6A2D9F2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331311   -3.614620   -2.110906</w:t>
      </w:r>
    </w:p>
    <w:p w14:paraId="733F546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86157   -4.926343   -2.210390</w:t>
      </w:r>
    </w:p>
    <w:p w14:paraId="5F9637A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693663   -3.125935   -3.006391</w:t>
      </w:r>
    </w:p>
    <w:p w14:paraId="20E1F71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193613   -5.422319   -3.175354</w:t>
      </w:r>
    </w:p>
    <w:p w14:paraId="17D0AC4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311192   -0.667919   -0.970840</w:t>
      </w:r>
    </w:p>
    <w:p w14:paraId="3B6F17B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486188   -0.510552   -2.360048</w:t>
      </w:r>
    </w:p>
    <w:p w14:paraId="2FED5FC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690464   -1.887727   -0.386699</w:t>
      </w:r>
    </w:p>
    <w:p w14:paraId="407F699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49975   -1.563670   -3.144725</w:t>
      </w:r>
    </w:p>
    <w:p w14:paraId="7303D1E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268977    0.442136   -2.827075</w:t>
      </w:r>
    </w:p>
    <w:p w14:paraId="749950C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171138   -2.936257   -1.163865</w:t>
      </w:r>
    </w:p>
    <w:p w14:paraId="38BCE0D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621833   -2.019391    0.685895</w:t>
      </w:r>
    </w:p>
    <w:p w14:paraId="410AB6B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294101   -2.778335   -2.546586</w:t>
      </w:r>
    </w:p>
    <w:p w14:paraId="5310EBD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1           3.067645   -1.427501   -4.215417</w:t>
      </w:r>
    </w:p>
    <w:p w14:paraId="4B35658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446631   -3.873602   -0.692525</w:t>
      </w:r>
    </w:p>
    <w:p w14:paraId="5A841F7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677939   -3.593114   -3.152937</w:t>
      </w:r>
    </w:p>
    <w:p w14:paraId="19B8000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541054   -0.050189    2.597289</w:t>
      </w:r>
    </w:p>
    <w:p w14:paraId="42E5162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144296   -0.506335    3.689175</w:t>
      </w:r>
    </w:p>
    <w:p w14:paraId="698FD6A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700502    0.189085    2.569106</w:t>
      </w:r>
    </w:p>
    <w:p w14:paraId="4E2B4BA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493789    0.264423    1.418227</w:t>
      </w:r>
    </w:p>
    <w:p w14:paraId="6E02A80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766440   -0.349716    1.375486</w:t>
      </w:r>
    </w:p>
    <w:p w14:paraId="76F4E44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199928   -1.030301    2.523169</w:t>
      </w:r>
    </w:p>
    <w:p w14:paraId="2BE5E8B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399522   -1.117948    3.660716</w:t>
      </w:r>
    </w:p>
    <w:p w14:paraId="2E1E3AA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55864    0.974889    0.231430</w:t>
      </w:r>
    </w:p>
    <w:p w14:paraId="58BD080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583564   -0.270146    0.147324</w:t>
      </w:r>
    </w:p>
    <w:p w14:paraId="66E931C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207158    0.597166   -0.905126</w:t>
      </w:r>
    </w:p>
    <w:p w14:paraId="1B27A59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962737    1.395487   -0.831543</w:t>
      </w:r>
    </w:p>
    <w:p w14:paraId="5B07725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998121    0.717894   -2.052811</w:t>
      </w:r>
    </w:p>
    <w:p w14:paraId="47BA0BB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672616    1.406546   -2.824773</w:t>
      </w:r>
    </w:p>
    <w:p w14:paraId="4760F18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7.155861   -0.036629   -2.193146</w:t>
      </w:r>
    </w:p>
    <w:p w14:paraId="6D1DC34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7.525816   -0.916277   -1.171670</w:t>
      </w:r>
    </w:p>
    <w:p w14:paraId="29D90D0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752994   -1.027994   -0.019461</w:t>
      </w:r>
    </w:p>
    <w:p w14:paraId="06D4983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528039   -0.549446    4.581278</w:t>
      </w:r>
    </w:p>
    <w:p w14:paraId="24E10A7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743691    0.697276    2.579032</w:t>
      </w:r>
    </w:p>
    <w:p w14:paraId="685B5AC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766573   -1.652485    4.531208</w:t>
      </w:r>
    </w:p>
    <w:p w14:paraId="13B7A06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762792    0.050723   -3.088239</w:t>
      </w:r>
    </w:p>
    <w:p w14:paraId="069143C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8.422788   -1.519259   -1.272472</w:t>
      </w:r>
    </w:p>
    <w:p w14:paraId="0DE29B5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3.711610    2.330218   -1.576664</w:t>
      </w:r>
    </w:p>
    <w:p w14:paraId="496D1A5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1.916193    1.739618    0.399394</w:t>
      </w:r>
    </w:p>
    <w:p w14:paraId="7999348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78305    3.447044    0.165826</w:t>
      </w:r>
    </w:p>
    <w:p w14:paraId="0580271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800069    3.940021   -0.855977</w:t>
      </w:r>
    </w:p>
    <w:p w14:paraId="206831F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53897    4.173486    0.560471</w:t>
      </w:r>
    </w:p>
    <w:p w14:paraId="5851825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510578    5.156148   -1.479043</w:t>
      </w:r>
    </w:p>
    <w:p w14:paraId="4A01DA2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1          -2.648378    3.364933   -1.211272</w:t>
      </w:r>
    </w:p>
    <w:p w14:paraId="441B243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463167    5.392241   -0.051101</w:t>
      </w:r>
    </w:p>
    <w:p w14:paraId="6049639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825077    3.769384    1.308829</w:t>
      </w:r>
    </w:p>
    <w:p w14:paraId="7A7D88B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380885    5.867994   -1.060651</w:t>
      </w:r>
    </w:p>
    <w:p w14:paraId="3CF3BD6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143281    6.811608   -1.545213</w:t>
      </w:r>
    </w:p>
    <w:p w14:paraId="6DB63DA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367977    5.647516   -2.618061</w:t>
      </w:r>
    </w:p>
    <w:p w14:paraId="03675D8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182281    5.049371   -3.517930</w:t>
      </w:r>
    </w:p>
    <w:p w14:paraId="2F7C9AB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433789    5.563218   -2.384016</w:t>
      </w:r>
    </w:p>
    <w:p w14:paraId="5A47B2D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154829    6.691577   -2.859182</w:t>
      </w:r>
    </w:p>
    <w:p w14:paraId="0BA5F9C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710584    6.140688    0.346604</w:t>
      </w:r>
    </w:p>
    <w:p w14:paraId="796C9FF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603656    5.575223    0.057518</w:t>
      </w:r>
    </w:p>
    <w:p w14:paraId="57426C1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760584    7.120499   -0.134042</w:t>
      </w:r>
    </w:p>
    <w:p w14:paraId="2A38F38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757385    6.290362    1.430054</w:t>
      </w:r>
    </w:p>
    <w:p w14:paraId="65E3B86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934287    2.179016    1.110641</w:t>
      </w:r>
    </w:p>
    <w:p w14:paraId="6C26BF0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780732    2.207218    2.192316</w:t>
      </w:r>
    </w:p>
    <w:p w14:paraId="257C624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830286    3.196188    0.732257</w:t>
      </w:r>
    </w:p>
    <w:p w14:paraId="2FD3816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955192    1.838988    0.917434</w:t>
      </w:r>
    </w:p>
    <w:p w14:paraId="60193CE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90673    1.712437    2.562250</w:t>
      </w:r>
    </w:p>
    <w:p w14:paraId="4342C2B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93097    2.871464    3.344819</w:t>
      </w:r>
    </w:p>
    <w:p w14:paraId="7333A01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883214    0.457538    3.181917</w:t>
      </w:r>
    </w:p>
    <w:p w14:paraId="1E90ACF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869049    2.788345    4.737906</w:t>
      </w:r>
    </w:p>
    <w:p w14:paraId="2F48D5F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092262    3.843651    2.875182</w:t>
      </w:r>
    </w:p>
    <w:p w14:paraId="1844B10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74914    0.348323    4.569196</w:t>
      </w:r>
    </w:p>
    <w:p w14:paraId="1E484D0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915099   -0.444543    2.583881</w:t>
      </w:r>
    </w:p>
    <w:p w14:paraId="56BF1C0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62774    1.524750    5.328956</w:t>
      </w:r>
    </w:p>
    <w:p w14:paraId="7CA3B56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678664    1.454483    6.410920</w:t>
      </w:r>
    </w:p>
    <w:p w14:paraId="2F73F1D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68186   -1.005392    5.227433</w:t>
      </w:r>
    </w:p>
    <w:p w14:paraId="0E12680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295201   -1.063355    6.121929</w:t>
      </w:r>
    </w:p>
    <w:p w14:paraId="732EA07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975242   -1.802363    4.545120</w:t>
      </w:r>
    </w:p>
    <w:p w14:paraId="5ECF356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361046   -1.213204    5.544192</w:t>
      </w:r>
    </w:p>
    <w:p w14:paraId="4E4146A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0.833048    4.040027    5.578798</w:t>
      </w:r>
    </w:p>
    <w:p w14:paraId="393F528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199765    4.373028    5.735705</w:t>
      </w:r>
    </w:p>
    <w:p w14:paraId="4D4DB5D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371625    4.860286    5.096946</w:t>
      </w:r>
    </w:p>
    <w:p w14:paraId="39451CA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274948    3.871855    6.564541</w:t>
      </w:r>
    </w:p>
    <w:p w14:paraId="2B68BA3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539571   -1.708608    0.254092</w:t>
      </w:r>
    </w:p>
    <w:p w14:paraId="6BBD76E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131296   -0.627338   -0.582384</w:t>
      </w:r>
    </w:p>
    <w:p w14:paraId="5E872CF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136887   -1.627794    1.151442</w:t>
      </w:r>
    </w:p>
    <w:p w14:paraId="02D60B9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375804    0.415279   -0.435550</w:t>
      </w:r>
    </w:p>
    <w:p w14:paraId="6886F78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181038   -1.489297    2.542893</w:t>
      </w:r>
    </w:p>
    <w:p w14:paraId="1CD373F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064710   -1.724497    0.749619</w:t>
      </w:r>
    </w:p>
    <w:p w14:paraId="77151E8D" w14:textId="751CED25"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0041F42C" w14:textId="46E6E05C" w:rsidR="00B65A5D" w:rsidRPr="009C48E2" w:rsidRDefault="009215D3" w:rsidP="00270E6B">
      <w:pPr>
        <w:jc w:val="both"/>
        <w:rPr>
          <w:rFonts w:ascii="Times New Roman" w:hAnsi="Times New Roman" w:cs="Times New Roman"/>
          <w:b/>
          <w:bCs/>
          <w:sz w:val="24"/>
          <w:szCs w:val="24"/>
        </w:rPr>
      </w:pPr>
      <w:r w:rsidRPr="009215D3">
        <w:rPr>
          <w:rFonts w:ascii="Times New Roman" w:hAnsi="Times New Roman" w:cs="Times New Roman"/>
          <w:b/>
          <w:bCs/>
          <w:sz w:val="24"/>
          <w:szCs w:val="24"/>
        </w:rPr>
        <w:t>TS(E-F</w:t>
      </w:r>
      <w:r w:rsidRPr="009215D3">
        <w:rPr>
          <w:rFonts w:ascii="Times New Roman" w:hAnsi="Times New Roman" w:cs="Times New Roman"/>
          <w:b/>
          <w:bCs/>
          <w:sz w:val="24"/>
          <w:szCs w:val="24"/>
          <w:vertAlign w:val="subscript"/>
        </w:rPr>
        <w:t>R</w:t>
      </w:r>
      <w:r w:rsidRPr="009215D3">
        <w:rPr>
          <w:rFonts w:ascii="Times New Roman" w:hAnsi="Times New Roman" w:cs="Times New Roman"/>
          <w:b/>
          <w:bCs/>
          <w:sz w:val="24"/>
          <w:szCs w:val="24"/>
        </w:rPr>
        <w:t>)-</w:t>
      </w:r>
      <w:r>
        <w:rPr>
          <w:rFonts w:ascii="Times New Roman" w:hAnsi="Times New Roman" w:cs="Times New Roman"/>
          <w:b/>
          <w:bCs/>
          <w:sz w:val="24"/>
          <w:szCs w:val="24"/>
        </w:rPr>
        <w:t>1</w:t>
      </w:r>
    </w:p>
    <w:p w14:paraId="61DA2CDB" w14:textId="77777777" w:rsidR="00687922" w:rsidRPr="00687922"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w:t>
      </w:r>
      <w:r w:rsidR="00687922" w:rsidRPr="00687922">
        <w:rPr>
          <w:rFonts w:ascii="Times New Roman" w:hAnsi="Times New Roman" w:cs="Times New Roman"/>
          <w:sz w:val="24"/>
          <w:szCs w:val="24"/>
        </w:rPr>
        <w:t>Number of imaginary frequencies = 1</w:t>
      </w:r>
    </w:p>
    <w:p w14:paraId="09F7B1D1" w14:textId="7326E669" w:rsidR="00687922" w:rsidRPr="00687922" w:rsidRDefault="00687922" w:rsidP="00270E6B">
      <w:pPr>
        <w:jc w:val="both"/>
        <w:rPr>
          <w:rFonts w:ascii="Times New Roman" w:hAnsi="Times New Roman" w:cs="Times New Roman"/>
          <w:sz w:val="24"/>
          <w:szCs w:val="24"/>
        </w:rPr>
      </w:pPr>
      <w:r w:rsidRPr="00687922">
        <w:rPr>
          <w:rFonts w:ascii="Times New Roman" w:hAnsi="Times New Roman" w:cs="Times New Roman"/>
          <w:sz w:val="24"/>
          <w:szCs w:val="24"/>
        </w:rPr>
        <w:t>Electronic energy</w:t>
      </w:r>
      <w:r>
        <w:rPr>
          <w:rFonts w:ascii="Times New Roman" w:hAnsi="Times New Roman" w:cs="Times New Roman"/>
          <w:sz w:val="24"/>
          <w:szCs w:val="24"/>
        </w:rPr>
        <w:t xml:space="preserve">: </w:t>
      </w:r>
      <w:r w:rsidRPr="00687922">
        <w:rPr>
          <w:rFonts w:ascii="Times New Roman" w:hAnsi="Times New Roman" w:cs="Times New Roman"/>
          <w:sz w:val="24"/>
          <w:szCs w:val="24"/>
        </w:rPr>
        <w:t>HF</w:t>
      </w:r>
      <w:r>
        <w:rPr>
          <w:rFonts w:ascii="Times New Roman" w:hAnsi="Times New Roman" w:cs="Times New Roman"/>
          <w:sz w:val="24"/>
          <w:szCs w:val="24"/>
        </w:rPr>
        <w:t xml:space="preserve"> </w:t>
      </w:r>
      <w:r w:rsidRPr="00687922">
        <w:rPr>
          <w:rFonts w:ascii="Times New Roman" w:hAnsi="Times New Roman" w:cs="Times New Roman"/>
          <w:sz w:val="24"/>
          <w:szCs w:val="24"/>
        </w:rPr>
        <w:t>=</w:t>
      </w:r>
      <w:r>
        <w:rPr>
          <w:rFonts w:ascii="Times New Roman" w:hAnsi="Times New Roman" w:cs="Times New Roman"/>
          <w:sz w:val="24"/>
          <w:szCs w:val="24"/>
        </w:rPr>
        <w:t xml:space="preserve"> </w:t>
      </w:r>
      <w:r w:rsidRPr="00687922">
        <w:rPr>
          <w:rFonts w:ascii="Times New Roman" w:hAnsi="Times New Roman" w:cs="Times New Roman"/>
          <w:sz w:val="24"/>
          <w:szCs w:val="24"/>
        </w:rPr>
        <w:t>-3693.014838</w:t>
      </w:r>
    </w:p>
    <w:p w14:paraId="7E6D53BF" w14:textId="77777777" w:rsidR="00687922" w:rsidRPr="00687922" w:rsidRDefault="00687922" w:rsidP="00270E6B">
      <w:pPr>
        <w:jc w:val="both"/>
        <w:rPr>
          <w:rFonts w:ascii="Times New Roman" w:hAnsi="Times New Roman" w:cs="Times New Roman"/>
          <w:sz w:val="24"/>
          <w:szCs w:val="24"/>
        </w:rPr>
      </w:pPr>
      <w:r w:rsidRPr="00687922">
        <w:rPr>
          <w:rFonts w:ascii="Times New Roman" w:hAnsi="Times New Roman" w:cs="Times New Roman"/>
          <w:sz w:val="24"/>
          <w:szCs w:val="24"/>
        </w:rPr>
        <w:t>Zero-point correction = 1.043842 (Hartree/Particle)</w:t>
      </w:r>
    </w:p>
    <w:p w14:paraId="4332C8C3" w14:textId="77777777" w:rsidR="00687922" w:rsidRPr="00687922" w:rsidRDefault="00687922" w:rsidP="00270E6B">
      <w:pPr>
        <w:jc w:val="both"/>
        <w:rPr>
          <w:rFonts w:ascii="Times New Roman" w:hAnsi="Times New Roman" w:cs="Times New Roman"/>
          <w:sz w:val="24"/>
          <w:szCs w:val="24"/>
        </w:rPr>
      </w:pPr>
      <w:r w:rsidRPr="00687922">
        <w:rPr>
          <w:rFonts w:ascii="Times New Roman" w:hAnsi="Times New Roman" w:cs="Times New Roman"/>
          <w:sz w:val="24"/>
          <w:szCs w:val="24"/>
        </w:rPr>
        <w:t>Thermal correction to Energy = 1.108314</w:t>
      </w:r>
    </w:p>
    <w:p w14:paraId="0E4CBCC8" w14:textId="77777777" w:rsidR="00687922" w:rsidRPr="00687922" w:rsidRDefault="00687922" w:rsidP="00270E6B">
      <w:pPr>
        <w:jc w:val="both"/>
        <w:rPr>
          <w:rFonts w:ascii="Times New Roman" w:hAnsi="Times New Roman" w:cs="Times New Roman"/>
          <w:sz w:val="24"/>
          <w:szCs w:val="24"/>
        </w:rPr>
      </w:pPr>
      <w:r w:rsidRPr="00687922">
        <w:rPr>
          <w:rFonts w:ascii="Times New Roman" w:hAnsi="Times New Roman" w:cs="Times New Roman"/>
          <w:sz w:val="24"/>
          <w:szCs w:val="24"/>
        </w:rPr>
        <w:t>Thermal correction to Enthalpy = 1.109258</w:t>
      </w:r>
    </w:p>
    <w:p w14:paraId="30F2F343" w14:textId="77777777" w:rsidR="00687922" w:rsidRPr="00687922" w:rsidRDefault="00687922" w:rsidP="00270E6B">
      <w:pPr>
        <w:jc w:val="both"/>
        <w:rPr>
          <w:rFonts w:ascii="Times New Roman" w:hAnsi="Times New Roman" w:cs="Times New Roman"/>
          <w:sz w:val="24"/>
          <w:szCs w:val="24"/>
        </w:rPr>
      </w:pPr>
      <w:r w:rsidRPr="00687922">
        <w:rPr>
          <w:rFonts w:ascii="Times New Roman" w:hAnsi="Times New Roman" w:cs="Times New Roman"/>
          <w:sz w:val="24"/>
          <w:szCs w:val="24"/>
        </w:rPr>
        <w:t>Thermal correction to Gibbs Free Energy = 0.942447</w:t>
      </w:r>
    </w:p>
    <w:p w14:paraId="736B2A6D" w14:textId="77777777" w:rsidR="00687922" w:rsidRPr="00687922" w:rsidRDefault="00687922" w:rsidP="00270E6B">
      <w:pPr>
        <w:jc w:val="both"/>
        <w:rPr>
          <w:rFonts w:ascii="Times New Roman" w:hAnsi="Times New Roman" w:cs="Times New Roman"/>
          <w:sz w:val="24"/>
          <w:szCs w:val="24"/>
        </w:rPr>
      </w:pPr>
      <w:r w:rsidRPr="00687922">
        <w:rPr>
          <w:rFonts w:ascii="Times New Roman" w:hAnsi="Times New Roman" w:cs="Times New Roman"/>
          <w:sz w:val="24"/>
          <w:szCs w:val="24"/>
        </w:rPr>
        <w:t>Sum of electronic and zero-point Energies = -3691.970996</w:t>
      </w:r>
    </w:p>
    <w:p w14:paraId="714796AC" w14:textId="77777777" w:rsidR="00687922" w:rsidRPr="00687922" w:rsidRDefault="00687922" w:rsidP="00270E6B">
      <w:pPr>
        <w:jc w:val="both"/>
        <w:rPr>
          <w:rFonts w:ascii="Times New Roman" w:hAnsi="Times New Roman" w:cs="Times New Roman"/>
          <w:sz w:val="24"/>
          <w:szCs w:val="24"/>
        </w:rPr>
      </w:pPr>
      <w:r w:rsidRPr="00687922">
        <w:rPr>
          <w:rFonts w:ascii="Times New Roman" w:hAnsi="Times New Roman" w:cs="Times New Roman"/>
          <w:sz w:val="24"/>
          <w:szCs w:val="24"/>
        </w:rPr>
        <w:t>Sum of electronic and thermal Energies = -3691.906524</w:t>
      </w:r>
    </w:p>
    <w:p w14:paraId="626C4715" w14:textId="77777777" w:rsidR="00687922" w:rsidRPr="00687922" w:rsidRDefault="00687922" w:rsidP="00270E6B">
      <w:pPr>
        <w:jc w:val="both"/>
        <w:rPr>
          <w:rFonts w:ascii="Times New Roman" w:hAnsi="Times New Roman" w:cs="Times New Roman"/>
          <w:sz w:val="24"/>
          <w:szCs w:val="24"/>
        </w:rPr>
      </w:pPr>
      <w:r w:rsidRPr="00687922">
        <w:rPr>
          <w:rFonts w:ascii="Times New Roman" w:hAnsi="Times New Roman" w:cs="Times New Roman"/>
          <w:sz w:val="24"/>
          <w:szCs w:val="24"/>
        </w:rPr>
        <w:t>Sum of electronic and thermal Enthalpies = -3691.905580</w:t>
      </w:r>
    </w:p>
    <w:p w14:paraId="50C84835" w14:textId="5D19C5F2" w:rsidR="00E63A37" w:rsidRPr="00E63A37" w:rsidRDefault="00687922" w:rsidP="00270E6B">
      <w:pPr>
        <w:jc w:val="both"/>
        <w:rPr>
          <w:rFonts w:ascii="Times New Roman" w:hAnsi="Times New Roman" w:cs="Times New Roman"/>
          <w:sz w:val="24"/>
          <w:szCs w:val="24"/>
        </w:rPr>
      </w:pPr>
      <w:r w:rsidRPr="00687922">
        <w:rPr>
          <w:rFonts w:ascii="Times New Roman" w:hAnsi="Times New Roman" w:cs="Times New Roman"/>
          <w:sz w:val="24"/>
          <w:szCs w:val="24"/>
        </w:rPr>
        <w:t>Sum of electronic and thermal Free Energies = -3692.072391</w:t>
      </w:r>
      <w:r>
        <w:rPr>
          <w:rFonts w:ascii="Times New Roman" w:hAnsi="Times New Roman" w:cs="Times New Roman"/>
          <w:sz w:val="24"/>
          <w:szCs w:val="24"/>
        </w:rPr>
        <w:t xml:space="preserve"> </w:t>
      </w:r>
      <w:r w:rsidR="00E63A37" w:rsidRPr="00E63A37">
        <w:rPr>
          <w:rFonts w:ascii="Times New Roman" w:hAnsi="Times New Roman" w:cs="Times New Roman"/>
          <w:sz w:val="24"/>
          <w:szCs w:val="24"/>
        </w:rPr>
        <w:t>......................................................................................................................................................</w:t>
      </w:r>
    </w:p>
    <w:p w14:paraId="2E86EDED" w14:textId="77777777" w:rsidR="00E63A37" w:rsidRPr="00E63A37" w:rsidRDefault="00E63A37" w:rsidP="00270E6B">
      <w:pPr>
        <w:jc w:val="both"/>
        <w:rPr>
          <w:rFonts w:ascii="Times New Roman" w:hAnsi="Times New Roman" w:cs="Times New Roman"/>
          <w:sz w:val="24"/>
          <w:szCs w:val="24"/>
        </w:rPr>
      </w:pPr>
      <w:r w:rsidRPr="00E63A37">
        <w:rPr>
          <w:rFonts w:ascii="Times New Roman" w:hAnsi="Times New Roman" w:cs="Times New Roman"/>
          <w:sz w:val="24"/>
          <w:szCs w:val="24"/>
        </w:rPr>
        <w:t>Cartesian Coordinates</w:t>
      </w:r>
    </w:p>
    <w:p w14:paraId="09625A51" w14:textId="77777777" w:rsidR="00E63A37" w:rsidRPr="00E63A37" w:rsidRDefault="00E63A37" w:rsidP="00270E6B">
      <w:pPr>
        <w:jc w:val="both"/>
        <w:rPr>
          <w:rFonts w:ascii="Times New Roman" w:hAnsi="Times New Roman" w:cs="Times New Roman"/>
          <w:sz w:val="24"/>
          <w:szCs w:val="24"/>
        </w:rPr>
      </w:pPr>
      <w:r w:rsidRPr="00E63A37">
        <w:rPr>
          <w:rFonts w:ascii="Times New Roman" w:hAnsi="Times New Roman" w:cs="Times New Roman"/>
          <w:sz w:val="24"/>
          <w:szCs w:val="24"/>
        </w:rPr>
        <w:t>......................................................................................................................................................</w:t>
      </w:r>
    </w:p>
    <w:p w14:paraId="300DCBC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45           0.383789    0.317275   -0.296547</w:t>
      </w:r>
    </w:p>
    <w:p w14:paraId="1C4F9EA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26          -4.552255   -1.463690    0.141604</w:t>
      </w:r>
    </w:p>
    <w:p w14:paraId="3587700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5          -1.008902   -1.488131   -0.351840</w:t>
      </w:r>
    </w:p>
    <w:p w14:paraId="27E2595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5          -1.186373    1.772439    0.588630</w:t>
      </w:r>
    </w:p>
    <w:p w14:paraId="318A6EC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72466   -0.520370   -2.835926</w:t>
      </w:r>
    </w:p>
    <w:p w14:paraId="26C8415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0.240225    0.520427   -2.189137</w:t>
      </w:r>
    </w:p>
    <w:p w14:paraId="6B7EEB1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390743   -1.670701   -2.112087</w:t>
      </w:r>
    </w:p>
    <w:p w14:paraId="7F0E88D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833807    0.727022   -4.943968</w:t>
      </w:r>
    </w:p>
    <w:p w14:paraId="6BA4305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052897    0.807051   -6.004424</w:t>
      </w:r>
    </w:p>
    <w:p w14:paraId="14E049A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194228   -2.633645   -1.446041</w:t>
      </w:r>
    </w:p>
    <w:p w14:paraId="7B76A53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713407   -3.538704   -1.785553</w:t>
      </w:r>
    </w:p>
    <w:p w14:paraId="11AC4FF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269116   -0.423253   -4.233053</w:t>
      </w:r>
    </w:p>
    <w:p w14:paraId="1A84D10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78364    1.616956   -2.909560</w:t>
      </w:r>
    </w:p>
    <w:p w14:paraId="7453137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771095    2.389606   -2.438738</w:t>
      </w:r>
    </w:p>
    <w:p w14:paraId="321F937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964061   -1.499484   -4.845206</w:t>
      </w:r>
    </w:p>
    <w:p w14:paraId="00698CE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190168   -1.436675   -5.905849</w:t>
      </w:r>
    </w:p>
    <w:p w14:paraId="6C4F751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342361   -2.613471   -4.122940</w:t>
      </w:r>
    </w:p>
    <w:p w14:paraId="3F4C319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868811   -3.425668   -4.613439</w:t>
      </w:r>
    </w:p>
    <w:p w14:paraId="6917AA0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233947   -0.490446    1.923034</w:t>
      </w:r>
    </w:p>
    <w:p w14:paraId="4BE19FA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26187    1.713352   -4.294442</w:t>
      </w:r>
    </w:p>
    <w:p w14:paraId="29B6F22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223599    2.583686   -4.841215</w:t>
      </w:r>
    </w:p>
    <w:p w14:paraId="6A75BC1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231216   -0.133489    0.966097</w:t>
      </w:r>
    </w:p>
    <w:p w14:paraId="41BE392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537860   -1.346918    0.604636</w:t>
      </w:r>
    </w:p>
    <w:p w14:paraId="39A2F20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72770    1.248170    0.425693</w:t>
      </w:r>
    </w:p>
    <w:p w14:paraId="3B2C734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075392    1.207120   -0.664778</w:t>
      </w:r>
    </w:p>
    <w:p w14:paraId="334F381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063776   -2.700106   -2.739964</w:t>
      </w:r>
    </w:p>
    <w:p w14:paraId="0128C22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404601   -3.560714   -2.176123</w:t>
      </w:r>
    </w:p>
    <w:p w14:paraId="13ABF65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145705   -2.429554    1.326456</w:t>
      </w:r>
    </w:p>
    <w:p w14:paraId="4715D0E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849581   -3.465746    1.257351</w:t>
      </w:r>
    </w:p>
    <w:p w14:paraId="2AFC11D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211743   -2.554703   -0.450454</w:t>
      </w:r>
    </w:p>
    <w:p w14:paraId="23450DB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619558   -3.384971    0.108902</w:t>
      </w:r>
    </w:p>
    <w:p w14:paraId="2B2C108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912451   -1.307148   -1.896089</w:t>
      </w:r>
    </w:p>
    <w:p w14:paraId="5483E0B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172975   -1.030492   -2.631959</w:t>
      </w:r>
    </w:p>
    <w:p w14:paraId="6250B11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180160   -1.898590    2.138467</w:t>
      </w:r>
    </w:p>
    <w:p w14:paraId="4CA756D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847187   -2.468394    2.769742</w:t>
      </w:r>
    </w:p>
    <w:p w14:paraId="4ABB3D8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1.420895   -2.870527    4.252213</w:t>
      </w:r>
    </w:p>
    <w:p w14:paraId="0C33A86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510670   -4.015647    3.493870</w:t>
      </w:r>
    </w:p>
    <w:p w14:paraId="34D03AC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34692   -4.081895    2.197139</w:t>
      </w:r>
    </w:p>
    <w:p w14:paraId="336BC97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245311   -2.938988    1.678563</w:t>
      </w:r>
    </w:p>
    <w:p w14:paraId="491BFC7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43013   -1.786489    2.504178</w:t>
      </w:r>
    </w:p>
    <w:p w14:paraId="51B2650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25227   -1.745990    3.751510</w:t>
      </w:r>
    </w:p>
    <w:p w14:paraId="43DBD0E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566491   -6.112648    1.804045</w:t>
      </w:r>
    </w:p>
    <w:p w14:paraId="62E93F2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875432   -2.830719    5.236840</w:t>
      </w:r>
    </w:p>
    <w:p w14:paraId="2929695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033554   -4.888569    3.873835</w:t>
      </w:r>
    </w:p>
    <w:p w14:paraId="34BB90E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056498   -5.246378    1.392424</w:t>
      </w:r>
    </w:p>
    <w:p w14:paraId="1AB2439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256054   -2.995478    0.333762</w:t>
      </w:r>
    </w:p>
    <w:p w14:paraId="43D7934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397963   -0.914457    2.158571</w:t>
      </w:r>
    </w:p>
    <w:p w14:paraId="4039F71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640951   -0.843386    4.347557</w:t>
      </w:r>
    </w:p>
    <w:p w14:paraId="0AC80CB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078288   -4.132568   -0.428082</w:t>
      </w:r>
    </w:p>
    <w:p w14:paraId="379C6B2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62594   -5.272293    0.110400</w:t>
      </w:r>
    </w:p>
    <w:p w14:paraId="06C854A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403815   -4.152167   -1.460142</w:t>
      </w:r>
    </w:p>
    <w:p w14:paraId="4E6419B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676272   -6.158789   -0.504746</w:t>
      </w:r>
    </w:p>
    <w:p w14:paraId="713BE1F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228400   -0.888470   -0.908822</w:t>
      </w:r>
    </w:p>
    <w:p w14:paraId="2158A21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322254   -1.126923   -2.294473</w:t>
      </w:r>
    </w:p>
    <w:p w14:paraId="604E17D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660871   -1.899641   -0.029714</w:t>
      </w:r>
    </w:p>
    <w:p w14:paraId="2EF5F07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776449   -2.351137   -2.780488</w:t>
      </w:r>
    </w:p>
    <w:p w14:paraId="2C160E9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045145   -0.349168   -2.995861</w:t>
      </w:r>
    </w:p>
    <w:p w14:paraId="653BAEF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137100   -3.112955   -0.510308</w:t>
      </w:r>
    </w:p>
    <w:p w14:paraId="3DB5402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648385   -1.727412    1.039939</w:t>
      </w:r>
    </w:p>
    <w:p w14:paraId="6D6C12D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192003   -3.341886   -1.888818</w:t>
      </w:r>
    </w:p>
    <w:p w14:paraId="661C35D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835503   -2.517673   -3.851567</w:t>
      </w:r>
    </w:p>
    <w:p w14:paraId="634A9B0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462190   -3.878749    0.185011</w:t>
      </w:r>
    </w:p>
    <w:p w14:paraId="402A232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575912   -4.284880   -2.266415</w:t>
      </w:r>
    </w:p>
    <w:p w14:paraId="2B9441B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948626    0.186289    2.367501</w:t>
      </w:r>
    </w:p>
    <w:p w14:paraId="71A94D6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048054    0.125105    3.261859</w:t>
      </w:r>
    </w:p>
    <w:p w14:paraId="070AB53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3.286995    0.565397    2.184318</w:t>
      </w:r>
    </w:p>
    <w:p w14:paraId="40D7E31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805081    0.542382    0.885527</w:t>
      </w:r>
    </w:p>
    <w:p w14:paraId="3530B65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109043    0.052530    0.641943</w:t>
      </w:r>
    </w:p>
    <w:p w14:paraId="28CFE32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867261   -0.364565    1.746104</w:t>
      </w:r>
    </w:p>
    <w:p w14:paraId="4A4AF85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346935   -0.335210    3.038041</w:t>
      </w:r>
    </w:p>
    <w:p w14:paraId="3925BD8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33271    0.972517   -0.239491</w:t>
      </w:r>
    </w:p>
    <w:p w14:paraId="77E5C0E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626785   -0.024763   -0.738380</w:t>
      </w:r>
    </w:p>
    <w:p w14:paraId="442679B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926951    0.600064   -1.795234</w:t>
      </w:r>
    </w:p>
    <w:p w14:paraId="13176D6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636738    1.283183   -1.557189</w:t>
      </w:r>
    </w:p>
    <w:p w14:paraId="04CD6DD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432382    0.584689   -3.100438</w:t>
      </w:r>
    </w:p>
    <w:p w14:paraId="57FBFEB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865663    1.094301   -3.871975</w:t>
      </w:r>
    </w:p>
    <w:p w14:paraId="796786F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617048   -0.079605   -3.387998</w:t>
      </w:r>
    </w:p>
    <w:p w14:paraId="13B2E0A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7.303701   -0.728924   -2.357051</w:t>
      </w:r>
    </w:p>
    <w:p w14:paraId="5060E51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817924   -0.698009   -1.053582</w:t>
      </w:r>
    </w:p>
    <w:p w14:paraId="3041AAA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633078    0.145668    4.264273</w:t>
      </w:r>
    </w:p>
    <w:p w14:paraId="623D8A5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277215    0.921587    2.334588</w:t>
      </w:r>
    </w:p>
    <w:p w14:paraId="6DF0D6C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959942   -0.669411    3.869055</w:t>
      </w:r>
    </w:p>
    <w:p w14:paraId="4B6BE8A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002528   -0.101116   -4.401990</w:t>
      </w:r>
    </w:p>
    <w:p w14:paraId="05C94B9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8.225155   -1.261774   -2.569971</w:t>
      </w:r>
    </w:p>
    <w:p w14:paraId="1665186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3.122551    2.042526   -2.363397</w:t>
      </w:r>
    </w:p>
    <w:p w14:paraId="3F64E9C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1.878742    1.689048    0.049562</w:t>
      </w:r>
    </w:p>
    <w:p w14:paraId="1D69350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214610    3.442033   -0.144044</w:t>
      </w:r>
    </w:p>
    <w:p w14:paraId="6824678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695308    3.558017   -1.457292</w:t>
      </w:r>
    </w:p>
    <w:p w14:paraId="57A43D9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808725    4.590157    0.544488</w:t>
      </w:r>
    </w:p>
    <w:p w14:paraId="52DAE53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751697    4.799490   -2.093968</w:t>
      </w:r>
    </w:p>
    <w:p w14:paraId="3298BE1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019246    2.679735   -2.002015</w:t>
      </w:r>
    </w:p>
    <w:p w14:paraId="28C1079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849187    5.844098   -0.076253</w:t>
      </w:r>
    </w:p>
    <w:p w14:paraId="104C1AA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467837    4.523611    1.570007</w:t>
      </w:r>
    </w:p>
    <w:p w14:paraId="52A7050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316607    5.928898   -1.391572</w:t>
      </w:r>
    </w:p>
    <w:p w14:paraId="6C78DC9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347819    6.899808   -1.880116</w:t>
      </w:r>
    </w:p>
    <w:p w14:paraId="73B49BF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2.283539    4.909765   -3.501287</w:t>
      </w:r>
    </w:p>
    <w:p w14:paraId="72D1768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118028    3.983197   -4.058449</w:t>
      </w:r>
    </w:p>
    <w:p w14:paraId="68BDF53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362068    5.107833   -3.500625</w:t>
      </w:r>
    </w:p>
    <w:p w14:paraId="5A75DBE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803103    5.727824   -4.044740</w:t>
      </w:r>
    </w:p>
    <w:p w14:paraId="7683313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371836    7.074883    0.653827</w:t>
      </w:r>
    </w:p>
    <w:p w14:paraId="22032F0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673387    7.293495    0.405296</w:t>
      </w:r>
    </w:p>
    <w:p w14:paraId="6F3097C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962025    7.954421    0.382070</w:t>
      </w:r>
    </w:p>
    <w:p w14:paraId="363BA4E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431966    6.944762    1.737752</w:t>
      </w:r>
    </w:p>
    <w:p w14:paraId="293121A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950078    2.301910    0.962327</w:t>
      </w:r>
    </w:p>
    <w:p w14:paraId="5CE5F72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838848    2.445343    2.039675</w:t>
      </w:r>
    </w:p>
    <w:p w14:paraId="7D47CFC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787257    3.263213    0.474432</w:t>
      </w:r>
    </w:p>
    <w:p w14:paraId="46FA4CF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977479    1.985269    0.762006</w:t>
      </w:r>
    </w:p>
    <w:p w14:paraId="0B66C95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59747    1.920571    2.357185</w:t>
      </w:r>
    </w:p>
    <w:p w14:paraId="0146D7E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544102    1.323615    3.354794</w:t>
      </w:r>
    </w:p>
    <w:p w14:paraId="15D4EBA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454483    2.532231    2.708126</w:t>
      </w:r>
    </w:p>
    <w:p w14:paraId="2461CE8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137295    1.344662    4.692507</w:t>
      </w:r>
    </w:p>
    <w:p w14:paraId="573DA48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463642    0.814925    3.100877</w:t>
      </w:r>
    </w:p>
    <w:p w14:paraId="72DD415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870737    2.581794    4.044137</w:t>
      </w:r>
    </w:p>
    <w:p w14:paraId="2D219A6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096344    2.939421    1.935319</w:t>
      </w:r>
    </w:p>
    <w:p w14:paraId="7D2D209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067742    1.979083    5.018469</w:t>
      </w:r>
    </w:p>
    <w:p w14:paraId="4747D2B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390722    1.999802    6.056529</w:t>
      </w:r>
    </w:p>
    <w:p w14:paraId="296A8CC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163432    3.267949    4.409179</w:t>
      </w:r>
    </w:p>
    <w:p w14:paraId="77A72B7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453755    3.050081    5.439910</w:t>
      </w:r>
    </w:p>
    <w:p w14:paraId="633A91F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977996    2.953838    3.749515</w:t>
      </w:r>
    </w:p>
    <w:p w14:paraId="58FFDEE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068770    4.355388    4.313720</w:t>
      </w:r>
    </w:p>
    <w:p w14:paraId="6B16C94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993134    0.707086    5.758616</w:t>
      </w:r>
    </w:p>
    <w:p w14:paraId="6435DEE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683694    1.437889    6.195614</w:t>
      </w:r>
    </w:p>
    <w:p w14:paraId="01B4F97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593058   -0.110175    5.348834</w:t>
      </w:r>
    </w:p>
    <w:p w14:paraId="16D42BB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383712    0.308505    6.574316</w:t>
      </w:r>
    </w:p>
    <w:p w14:paraId="649EF11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556629   -1.181910   -0.280159</w:t>
      </w:r>
    </w:p>
    <w:p w14:paraId="4094D54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5.754554   -0.412346   -1.175977</w:t>
      </w:r>
    </w:p>
    <w:p w14:paraId="28C5F1C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270201   -0.790290    0.431228</w:t>
      </w:r>
    </w:p>
    <w:p w14:paraId="4CD9775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761243    0.664985   -1.268446</w:t>
      </w:r>
    </w:p>
    <w:p w14:paraId="4DC373A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884343   -0.709500    1.604165</w:t>
      </w:r>
    </w:p>
    <w:p w14:paraId="5E39D3D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371518   -1.216405   -0.280012</w:t>
      </w:r>
    </w:p>
    <w:p w14:paraId="6B7FF18F" w14:textId="4BCC12FD"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5463230B" w14:textId="275CF161" w:rsidR="009215D3" w:rsidRDefault="009215D3" w:rsidP="00270E6B">
      <w:pPr>
        <w:jc w:val="both"/>
        <w:rPr>
          <w:rFonts w:ascii="Times New Roman" w:hAnsi="Times New Roman" w:cs="Times New Roman"/>
          <w:b/>
          <w:bCs/>
          <w:sz w:val="24"/>
          <w:szCs w:val="24"/>
        </w:rPr>
      </w:pPr>
      <w:r w:rsidRPr="009215D3">
        <w:rPr>
          <w:rFonts w:ascii="Times New Roman" w:hAnsi="Times New Roman" w:cs="Times New Roman"/>
          <w:b/>
          <w:bCs/>
          <w:sz w:val="24"/>
          <w:szCs w:val="24"/>
        </w:rPr>
        <w:t>TS(E-F</w:t>
      </w:r>
      <w:r w:rsidRPr="009215D3">
        <w:rPr>
          <w:rFonts w:ascii="Times New Roman" w:hAnsi="Times New Roman" w:cs="Times New Roman"/>
          <w:b/>
          <w:bCs/>
          <w:sz w:val="24"/>
          <w:szCs w:val="24"/>
          <w:vertAlign w:val="subscript"/>
        </w:rPr>
        <w:t>R</w:t>
      </w:r>
      <w:r w:rsidRPr="009215D3">
        <w:rPr>
          <w:rFonts w:ascii="Times New Roman" w:hAnsi="Times New Roman" w:cs="Times New Roman"/>
          <w:b/>
          <w:bCs/>
          <w:sz w:val="24"/>
          <w:szCs w:val="24"/>
        </w:rPr>
        <w:t>)-</w:t>
      </w:r>
      <w:r>
        <w:rPr>
          <w:rFonts w:ascii="Times New Roman" w:hAnsi="Times New Roman" w:cs="Times New Roman"/>
          <w:b/>
          <w:bCs/>
          <w:sz w:val="24"/>
          <w:szCs w:val="24"/>
        </w:rPr>
        <w:t>2</w:t>
      </w:r>
    </w:p>
    <w:p w14:paraId="7F691CA2" w14:textId="6D7C4B56"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74FF76F4" w14:textId="77777777" w:rsidR="00AE4EB1" w:rsidRPr="00AE4EB1" w:rsidRDefault="00AE4EB1" w:rsidP="00270E6B">
      <w:pPr>
        <w:jc w:val="both"/>
        <w:rPr>
          <w:rFonts w:ascii="Times New Roman" w:hAnsi="Times New Roman" w:cs="Times New Roman"/>
          <w:sz w:val="24"/>
          <w:szCs w:val="24"/>
        </w:rPr>
      </w:pPr>
      <w:r w:rsidRPr="00AE4EB1">
        <w:rPr>
          <w:rFonts w:ascii="Times New Roman" w:hAnsi="Times New Roman" w:cs="Times New Roman"/>
          <w:sz w:val="24"/>
          <w:szCs w:val="24"/>
        </w:rPr>
        <w:t>Number of imaginary frequencies = 1</w:t>
      </w:r>
    </w:p>
    <w:p w14:paraId="07835E97" w14:textId="5D300178" w:rsidR="00AE4EB1" w:rsidRPr="00AE4EB1" w:rsidRDefault="00AE4EB1" w:rsidP="00270E6B">
      <w:pPr>
        <w:jc w:val="both"/>
        <w:rPr>
          <w:rFonts w:ascii="Times New Roman" w:hAnsi="Times New Roman" w:cs="Times New Roman"/>
          <w:sz w:val="24"/>
          <w:szCs w:val="24"/>
        </w:rPr>
      </w:pPr>
      <w:r w:rsidRPr="00AE4EB1">
        <w:rPr>
          <w:rFonts w:ascii="Times New Roman" w:hAnsi="Times New Roman" w:cs="Times New Roman"/>
          <w:sz w:val="24"/>
          <w:szCs w:val="24"/>
        </w:rPr>
        <w:t>Electronic energy</w:t>
      </w:r>
      <w:r>
        <w:rPr>
          <w:rFonts w:ascii="Times New Roman" w:hAnsi="Times New Roman" w:cs="Times New Roman"/>
          <w:sz w:val="24"/>
          <w:szCs w:val="24"/>
        </w:rPr>
        <w:t>:</w:t>
      </w:r>
      <w:r w:rsidRPr="00AE4EB1">
        <w:rPr>
          <w:rFonts w:ascii="Times New Roman" w:hAnsi="Times New Roman" w:cs="Times New Roman"/>
          <w:sz w:val="24"/>
          <w:szCs w:val="24"/>
        </w:rPr>
        <w:t xml:space="preserve"> HF</w:t>
      </w:r>
      <w:r>
        <w:rPr>
          <w:rFonts w:ascii="Times New Roman" w:hAnsi="Times New Roman" w:cs="Times New Roman"/>
          <w:sz w:val="24"/>
          <w:szCs w:val="24"/>
        </w:rPr>
        <w:t xml:space="preserve"> </w:t>
      </w:r>
      <w:r w:rsidRPr="00AE4EB1">
        <w:rPr>
          <w:rFonts w:ascii="Times New Roman" w:hAnsi="Times New Roman" w:cs="Times New Roman"/>
          <w:sz w:val="24"/>
          <w:szCs w:val="24"/>
        </w:rPr>
        <w:t>=</w:t>
      </w:r>
      <w:r>
        <w:rPr>
          <w:rFonts w:ascii="Times New Roman" w:hAnsi="Times New Roman" w:cs="Times New Roman"/>
          <w:sz w:val="24"/>
          <w:szCs w:val="24"/>
        </w:rPr>
        <w:t xml:space="preserve"> </w:t>
      </w:r>
      <w:r w:rsidRPr="00AE4EB1">
        <w:rPr>
          <w:rFonts w:ascii="Times New Roman" w:hAnsi="Times New Roman" w:cs="Times New Roman"/>
          <w:sz w:val="24"/>
          <w:szCs w:val="24"/>
        </w:rPr>
        <w:t>-3693.0150548</w:t>
      </w:r>
    </w:p>
    <w:p w14:paraId="55D07948" w14:textId="77777777" w:rsidR="00AE4EB1" w:rsidRPr="00AE4EB1" w:rsidRDefault="00AE4EB1" w:rsidP="00270E6B">
      <w:pPr>
        <w:jc w:val="both"/>
        <w:rPr>
          <w:rFonts w:ascii="Times New Roman" w:hAnsi="Times New Roman" w:cs="Times New Roman"/>
          <w:sz w:val="24"/>
          <w:szCs w:val="24"/>
        </w:rPr>
      </w:pPr>
      <w:r w:rsidRPr="00AE4EB1">
        <w:rPr>
          <w:rFonts w:ascii="Times New Roman" w:hAnsi="Times New Roman" w:cs="Times New Roman"/>
          <w:sz w:val="24"/>
          <w:szCs w:val="24"/>
        </w:rPr>
        <w:t>Zero-point correction = 1.043931 (Hartree/Particle)</w:t>
      </w:r>
    </w:p>
    <w:p w14:paraId="39C9A25D" w14:textId="77777777" w:rsidR="00AE4EB1" w:rsidRPr="00AE4EB1" w:rsidRDefault="00AE4EB1" w:rsidP="00270E6B">
      <w:pPr>
        <w:jc w:val="both"/>
        <w:rPr>
          <w:rFonts w:ascii="Times New Roman" w:hAnsi="Times New Roman" w:cs="Times New Roman"/>
          <w:sz w:val="24"/>
          <w:szCs w:val="24"/>
        </w:rPr>
      </w:pPr>
      <w:r w:rsidRPr="00AE4EB1">
        <w:rPr>
          <w:rFonts w:ascii="Times New Roman" w:hAnsi="Times New Roman" w:cs="Times New Roman"/>
          <w:sz w:val="24"/>
          <w:szCs w:val="24"/>
        </w:rPr>
        <w:t>Thermal correction to Energy = 1.108330</w:t>
      </w:r>
    </w:p>
    <w:p w14:paraId="07669026" w14:textId="77777777" w:rsidR="00AE4EB1" w:rsidRPr="00AE4EB1" w:rsidRDefault="00AE4EB1" w:rsidP="00270E6B">
      <w:pPr>
        <w:jc w:val="both"/>
        <w:rPr>
          <w:rFonts w:ascii="Times New Roman" w:hAnsi="Times New Roman" w:cs="Times New Roman"/>
          <w:sz w:val="24"/>
          <w:szCs w:val="24"/>
        </w:rPr>
      </w:pPr>
      <w:r w:rsidRPr="00AE4EB1">
        <w:rPr>
          <w:rFonts w:ascii="Times New Roman" w:hAnsi="Times New Roman" w:cs="Times New Roman"/>
          <w:sz w:val="24"/>
          <w:szCs w:val="24"/>
        </w:rPr>
        <w:t>Thermal correction to Enthalpy = 1.109275</w:t>
      </w:r>
    </w:p>
    <w:p w14:paraId="04B4A46D" w14:textId="77777777" w:rsidR="00AE4EB1" w:rsidRPr="00AE4EB1" w:rsidRDefault="00AE4EB1" w:rsidP="00270E6B">
      <w:pPr>
        <w:jc w:val="both"/>
        <w:rPr>
          <w:rFonts w:ascii="Times New Roman" w:hAnsi="Times New Roman" w:cs="Times New Roman"/>
          <w:sz w:val="24"/>
          <w:szCs w:val="24"/>
        </w:rPr>
      </w:pPr>
      <w:r w:rsidRPr="00AE4EB1">
        <w:rPr>
          <w:rFonts w:ascii="Times New Roman" w:hAnsi="Times New Roman" w:cs="Times New Roman"/>
          <w:sz w:val="24"/>
          <w:szCs w:val="24"/>
        </w:rPr>
        <w:t>Thermal correction to Gibbs Free Energy = 0.943510</w:t>
      </w:r>
    </w:p>
    <w:p w14:paraId="211499EE" w14:textId="77777777" w:rsidR="00AE4EB1" w:rsidRPr="00AE4EB1" w:rsidRDefault="00AE4EB1" w:rsidP="00270E6B">
      <w:pPr>
        <w:jc w:val="both"/>
        <w:rPr>
          <w:rFonts w:ascii="Times New Roman" w:hAnsi="Times New Roman" w:cs="Times New Roman"/>
          <w:sz w:val="24"/>
          <w:szCs w:val="24"/>
        </w:rPr>
      </w:pPr>
      <w:r w:rsidRPr="00AE4EB1">
        <w:rPr>
          <w:rFonts w:ascii="Times New Roman" w:hAnsi="Times New Roman" w:cs="Times New Roman"/>
          <w:sz w:val="24"/>
          <w:szCs w:val="24"/>
        </w:rPr>
        <w:t>Sum of electronic and zero-point Energies = -3691.970983</w:t>
      </w:r>
    </w:p>
    <w:p w14:paraId="2E61F902" w14:textId="77777777" w:rsidR="00AE4EB1" w:rsidRPr="00AE4EB1" w:rsidRDefault="00AE4EB1" w:rsidP="00270E6B">
      <w:pPr>
        <w:jc w:val="both"/>
        <w:rPr>
          <w:rFonts w:ascii="Times New Roman" w:hAnsi="Times New Roman" w:cs="Times New Roman"/>
          <w:sz w:val="24"/>
          <w:szCs w:val="24"/>
        </w:rPr>
      </w:pPr>
      <w:r w:rsidRPr="00AE4EB1">
        <w:rPr>
          <w:rFonts w:ascii="Times New Roman" w:hAnsi="Times New Roman" w:cs="Times New Roman"/>
          <w:sz w:val="24"/>
          <w:szCs w:val="24"/>
        </w:rPr>
        <w:t>Sum of electronic and thermal Energies = -3691.906584</w:t>
      </w:r>
    </w:p>
    <w:p w14:paraId="7F9A8861" w14:textId="77777777" w:rsidR="00AE4EB1" w:rsidRPr="00AE4EB1" w:rsidRDefault="00AE4EB1" w:rsidP="00270E6B">
      <w:pPr>
        <w:jc w:val="both"/>
        <w:rPr>
          <w:rFonts w:ascii="Times New Roman" w:hAnsi="Times New Roman" w:cs="Times New Roman"/>
          <w:sz w:val="24"/>
          <w:szCs w:val="24"/>
        </w:rPr>
      </w:pPr>
      <w:r w:rsidRPr="00AE4EB1">
        <w:rPr>
          <w:rFonts w:ascii="Times New Roman" w:hAnsi="Times New Roman" w:cs="Times New Roman"/>
          <w:sz w:val="24"/>
          <w:szCs w:val="24"/>
        </w:rPr>
        <w:t>Sum of electronic and thermal Enthalpies = -3691.905639</w:t>
      </w:r>
    </w:p>
    <w:p w14:paraId="5643D495" w14:textId="77777777" w:rsidR="00AE4EB1" w:rsidRDefault="00AE4EB1" w:rsidP="00270E6B">
      <w:pPr>
        <w:jc w:val="both"/>
        <w:rPr>
          <w:rFonts w:ascii="Times New Roman" w:hAnsi="Times New Roman" w:cs="Times New Roman"/>
          <w:sz w:val="24"/>
          <w:szCs w:val="24"/>
        </w:rPr>
      </w:pPr>
      <w:r w:rsidRPr="00AE4EB1">
        <w:rPr>
          <w:rFonts w:ascii="Times New Roman" w:hAnsi="Times New Roman" w:cs="Times New Roman"/>
          <w:sz w:val="24"/>
          <w:szCs w:val="24"/>
        </w:rPr>
        <w:t>Sum of electronic and thermal Free Energies = -3692.071404</w:t>
      </w:r>
    </w:p>
    <w:p w14:paraId="42AC6393" w14:textId="3BCD83BE" w:rsidR="003B0A9F" w:rsidRPr="003B0A9F" w:rsidRDefault="003B0A9F" w:rsidP="00270E6B">
      <w:pPr>
        <w:jc w:val="both"/>
        <w:rPr>
          <w:rFonts w:ascii="Times New Roman" w:hAnsi="Times New Roman" w:cs="Times New Roman"/>
          <w:sz w:val="24"/>
          <w:szCs w:val="24"/>
        </w:rPr>
      </w:pPr>
      <w:r w:rsidRPr="003B0A9F">
        <w:rPr>
          <w:rFonts w:ascii="Times New Roman" w:hAnsi="Times New Roman" w:cs="Times New Roman"/>
          <w:sz w:val="24"/>
          <w:szCs w:val="24"/>
        </w:rPr>
        <w:t>......................................................................................................................................................</w:t>
      </w:r>
    </w:p>
    <w:p w14:paraId="6A74D923" w14:textId="77777777" w:rsidR="003B0A9F" w:rsidRPr="003B0A9F" w:rsidRDefault="003B0A9F" w:rsidP="00270E6B">
      <w:pPr>
        <w:jc w:val="both"/>
        <w:rPr>
          <w:rFonts w:ascii="Times New Roman" w:hAnsi="Times New Roman" w:cs="Times New Roman"/>
          <w:sz w:val="24"/>
          <w:szCs w:val="24"/>
        </w:rPr>
      </w:pPr>
      <w:r w:rsidRPr="003B0A9F">
        <w:rPr>
          <w:rFonts w:ascii="Times New Roman" w:hAnsi="Times New Roman" w:cs="Times New Roman"/>
          <w:sz w:val="24"/>
          <w:szCs w:val="24"/>
        </w:rPr>
        <w:t>Cartesian Coordinates</w:t>
      </w:r>
    </w:p>
    <w:p w14:paraId="1FBB12A5" w14:textId="77777777" w:rsidR="003B0A9F" w:rsidRPr="003B0A9F" w:rsidRDefault="003B0A9F" w:rsidP="00270E6B">
      <w:pPr>
        <w:jc w:val="both"/>
        <w:rPr>
          <w:rFonts w:ascii="Times New Roman" w:hAnsi="Times New Roman" w:cs="Times New Roman"/>
          <w:sz w:val="24"/>
          <w:szCs w:val="24"/>
        </w:rPr>
      </w:pPr>
      <w:r w:rsidRPr="003B0A9F">
        <w:rPr>
          <w:rFonts w:ascii="Times New Roman" w:hAnsi="Times New Roman" w:cs="Times New Roman"/>
          <w:sz w:val="24"/>
          <w:szCs w:val="24"/>
        </w:rPr>
        <w:t>......................................................................................................................................................</w:t>
      </w:r>
    </w:p>
    <w:p w14:paraId="3B45730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45           0.382956    0.321514   -0.294909</w:t>
      </w:r>
    </w:p>
    <w:p w14:paraId="7259E03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26          -4.555159   -1.453950    0.125810</w:t>
      </w:r>
    </w:p>
    <w:p w14:paraId="7CFBFC5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5          -1.011447   -1.482576   -0.358270</w:t>
      </w:r>
    </w:p>
    <w:p w14:paraId="6A0D802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5          -1.184702    1.772163    0.602845</w:t>
      </w:r>
    </w:p>
    <w:p w14:paraId="22FB636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74912   -0.503383   -2.837711</w:t>
      </w:r>
    </w:p>
    <w:p w14:paraId="2121B94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243446    0.534730   -2.185700</w:t>
      </w:r>
    </w:p>
    <w:p w14:paraId="25CD44C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392182   -1.657649   -2.119629</w:t>
      </w:r>
    </w:p>
    <w:p w14:paraId="4ED4C01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837634    0.754861   -4.939425</w:t>
      </w:r>
    </w:p>
    <w:p w14:paraId="52DB045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056953    0.840067   -5.999428</w:t>
      </w:r>
    </w:p>
    <w:p w14:paraId="3742FF8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5.195567   -2.611887   -1.471376</w:t>
      </w:r>
    </w:p>
    <w:p w14:paraId="2051000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716033   -3.515816   -1.815606</w:t>
      </w:r>
    </w:p>
    <w:p w14:paraId="5E7A282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271731   -0.399432   -4.234310</w:t>
      </w:r>
    </w:p>
    <w:p w14:paraId="0F62B7A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73975    1.635270   -2.900650</w:t>
      </w:r>
    </w:p>
    <w:p w14:paraId="592B916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766433    2.405829   -2.426126</w:t>
      </w:r>
    </w:p>
    <w:p w14:paraId="7776D8B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965659   -1.473175   -4.851941</w:t>
      </w:r>
    </w:p>
    <w:p w14:paraId="2563CCD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191812   -1.405205   -5.912253</w:t>
      </w:r>
    </w:p>
    <w:p w14:paraId="00B5A24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343087   -2.591031   -4.135247</w:t>
      </w:r>
    </w:p>
    <w:p w14:paraId="531F5FA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868982   -3.401142   -4.629772</w:t>
      </w:r>
    </w:p>
    <w:p w14:paraId="75A545A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240937   -0.493248    1.914290</w:t>
      </w:r>
    </w:p>
    <w:p w14:paraId="606F42D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30980    1.738575   -4.284968</w:t>
      </w:r>
    </w:p>
    <w:p w14:paraId="2763D3C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217989    2.611998   -4.827331</w:t>
      </w:r>
    </w:p>
    <w:p w14:paraId="3BBF359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234440   -0.131685    0.962980</w:t>
      </w:r>
    </w:p>
    <w:p w14:paraId="31775DE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541751   -1.343920    0.596265</w:t>
      </w:r>
    </w:p>
    <w:p w14:paraId="4B598F4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72045    1.253528    0.433506</w:t>
      </w:r>
    </w:p>
    <w:p w14:paraId="45D9768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073657    1.221784   -0.657402</w:t>
      </w:r>
    </w:p>
    <w:p w14:paraId="42A4B83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064598   -2.684288   -2.752699</w:t>
      </w:r>
    </w:p>
    <w:p w14:paraId="443BDF0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405417   -3.547728   -2.193239</w:t>
      </w:r>
    </w:p>
    <w:p w14:paraId="47E839E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153890   -2.430159    1.309027</w:t>
      </w:r>
    </w:p>
    <w:p w14:paraId="33033B4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859381   -3.466420    1.234094</w:t>
      </w:r>
    </w:p>
    <w:p w14:paraId="1E04CD4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215586   -2.537074   -0.478044</w:t>
      </w:r>
    </w:p>
    <w:p w14:paraId="3944247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626933   -3.370018    0.074703</w:t>
      </w:r>
    </w:p>
    <w:p w14:paraId="0638A76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909319   -1.283135   -1.911827</w:t>
      </w:r>
    </w:p>
    <w:p w14:paraId="4679F12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167226   -1.003351   -2.643863</w:t>
      </w:r>
    </w:p>
    <w:p w14:paraId="4F2558D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190238   -1.902715    2.120833</w:t>
      </w:r>
    </w:p>
    <w:p w14:paraId="66CEB4C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860045   -2.475337    2.746566</w:t>
      </w:r>
    </w:p>
    <w:p w14:paraId="22FA33B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420067   -2.889560    4.239093</w:t>
      </w:r>
    </w:p>
    <w:p w14:paraId="739F1C9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502482   -4.033147    3.477631</w:t>
      </w:r>
    </w:p>
    <w:p w14:paraId="3A18CBA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25339   -4.092498    2.181066</w:t>
      </w:r>
    </w:p>
    <w:p w14:paraId="6448EC9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240581   -2.944921    1.666637</w:t>
      </w:r>
    </w:p>
    <w:p w14:paraId="5CA8C4B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0.145214   -1.794305    2.495534</w:t>
      </w:r>
    </w:p>
    <w:p w14:paraId="5190010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30399   -1.759740    3.741847</w:t>
      </w:r>
    </w:p>
    <w:p w14:paraId="1C84C4E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549020   -6.124370    1.780527</w:t>
      </w:r>
    </w:p>
    <w:p w14:paraId="2C83D8A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876646   -2.854503    5.222951</w:t>
      </w:r>
    </w:p>
    <w:p w14:paraId="591BFBC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021251   -4.909840    3.854518</w:t>
      </w:r>
    </w:p>
    <w:p w14:paraId="2196CB1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042524   -5.254544    1.372129</w:t>
      </w:r>
    </w:p>
    <w:p w14:paraId="30FA54B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261600   -2.994353    0.321819</w:t>
      </w:r>
    </w:p>
    <w:p w14:paraId="0E902FF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390848   -0.918428    2.152331</w:t>
      </w:r>
    </w:p>
    <w:p w14:paraId="4C8D07D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656569   -0.856546    4.338337</w:t>
      </w:r>
    </w:p>
    <w:p w14:paraId="5973DA7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087699   -4.129223   -0.444202</w:t>
      </w:r>
    </w:p>
    <w:p w14:paraId="4C91DD8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48890   -5.273433    0.089931</w:t>
      </w:r>
    </w:p>
    <w:p w14:paraId="12EB6D8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412959   -4.143852   -1.476378</w:t>
      </w:r>
    </w:p>
    <w:p w14:paraId="6CD517A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659326   -6.157900   -0.528721</w:t>
      </w:r>
    </w:p>
    <w:p w14:paraId="45F92C1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224911   -0.883709   -0.915152</w:t>
      </w:r>
    </w:p>
    <w:p w14:paraId="031C969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315775   -1.117584   -2.301762</w:t>
      </w:r>
    </w:p>
    <w:p w14:paraId="7ACAEA5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656337   -1.898965   -0.040235</w:t>
      </w:r>
    </w:p>
    <w:p w14:paraId="558CD54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766047   -2.341267   -2.792755</w:t>
      </w:r>
    </w:p>
    <w:p w14:paraId="16DE4B0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039081   -0.336795   -2.999972</w:t>
      </w:r>
    </w:p>
    <w:p w14:paraId="68F0FD4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128226   -3.112003   -0.525782</w:t>
      </w:r>
    </w:p>
    <w:p w14:paraId="0032177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646356   -1.730195    1.030023</w:t>
      </w:r>
    </w:p>
    <w:p w14:paraId="1CBAF55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180227   -3.336275   -1.905186</w:t>
      </w:r>
    </w:p>
    <w:p w14:paraId="4B61EA0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822898   -2.504266   -3.864496</w:t>
      </w:r>
    </w:p>
    <w:p w14:paraId="065C39A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452169   -3.881189    0.166352</w:t>
      </w:r>
    </w:p>
    <w:p w14:paraId="1B1D9CF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560772   -4.279062   -2.286685</w:t>
      </w:r>
    </w:p>
    <w:p w14:paraId="5A1B273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956033    0.181788    2.360649</w:t>
      </w:r>
    </w:p>
    <w:p w14:paraId="5EBB418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064745    0.110550    3.252719</w:t>
      </w:r>
    </w:p>
    <w:p w14:paraId="50CD401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298824    0.555843    2.180710</w:t>
      </w:r>
    </w:p>
    <w:p w14:paraId="6D1FA13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810445    0.537432    0.879301</w:t>
      </w:r>
    </w:p>
    <w:p w14:paraId="7178C16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112684    0.047208    0.627347</w:t>
      </w:r>
    </w:p>
    <w:p w14:paraId="40A0612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875825   -0.375291    1.726034</w:t>
      </w:r>
    </w:p>
    <w:p w14:paraId="63BC4C8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5.361933   -0.350470    3.020642</w:t>
      </w:r>
    </w:p>
    <w:p w14:paraId="49D0500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33742    0.973387   -0.239663</w:t>
      </w:r>
    </w:p>
    <w:p w14:paraId="5799E6F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623811   -0.024453   -0.755716</w:t>
      </w:r>
    </w:p>
    <w:p w14:paraId="463F73B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920204    0.606956   -1.806104</w:t>
      </w:r>
    </w:p>
    <w:p w14:paraId="0B4629D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632030    1.290598   -1.558609</w:t>
      </w:r>
    </w:p>
    <w:p w14:paraId="1DBFDD1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419612    0.597462   -3.113676</w:t>
      </w:r>
    </w:p>
    <w:p w14:paraId="6491C03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850290    1.112040   -3.879986</w:t>
      </w:r>
    </w:p>
    <w:p w14:paraId="4687669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601699   -0.067541   -3.410098</w:t>
      </w:r>
    </w:p>
    <w:p w14:paraId="5378085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7.291836   -0.723508   -2.385699</w:t>
      </w:r>
    </w:p>
    <w:p w14:paraId="3EE609F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812182   -0.698335   -1.079835</w:t>
      </w:r>
    </w:p>
    <w:p w14:paraId="1A19205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654951    0.127921    4.257334</w:t>
      </w:r>
    </w:p>
    <w:p w14:paraId="50F9D09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290177    0.912410    2.337215</w:t>
      </w:r>
    </w:p>
    <w:p w14:paraId="1AC412C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978688   -0.688604    3.847281</w:t>
      </w:r>
    </w:p>
    <w:p w14:paraId="6F11925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982477   -0.084530   -4.425951</w:t>
      </w:r>
    </w:p>
    <w:p w14:paraId="102908D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8.211250   -1.257029   -2.605638</w:t>
      </w:r>
    </w:p>
    <w:p w14:paraId="1144570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3.115526    2.055104   -2.358407</w:t>
      </w:r>
    </w:p>
    <w:p w14:paraId="05CC63B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1.880510    1.688598    0.057572</w:t>
      </w:r>
    </w:p>
    <w:p w14:paraId="0D1B379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208238    3.450172   -0.109835</w:t>
      </w:r>
    </w:p>
    <w:p w14:paraId="6830148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682271    3.582188   -1.423998</w:t>
      </w:r>
    </w:p>
    <w:p w14:paraId="178FC71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807335    4.589792    0.595474</w:t>
      </w:r>
    </w:p>
    <w:p w14:paraId="01D4E37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736351    4.831509   -2.045243</w:t>
      </w:r>
    </w:p>
    <w:p w14:paraId="5F26411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002857    2.710434   -1.981041</w:t>
      </w:r>
    </w:p>
    <w:p w14:paraId="599BDD6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845737    5.851466   -0.009615</w:t>
      </w:r>
    </w:p>
    <w:p w14:paraId="4B8AC02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472043    4.510529    1.621970</w:t>
      </w:r>
    </w:p>
    <w:p w14:paraId="24FA169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306077    5.952376   -1.326261</w:t>
      </w:r>
    </w:p>
    <w:p w14:paraId="2941A62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335600    6.929361   -1.802656</w:t>
      </w:r>
    </w:p>
    <w:p w14:paraId="5690E7D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260885    4.959478   -3.453814</w:t>
      </w:r>
    </w:p>
    <w:p w14:paraId="101ACE4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771080    5.778542   -3.987356</w:t>
      </w:r>
    </w:p>
    <w:p w14:paraId="6F67D22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100747    4.036895   -4.019061</w:t>
      </w:r>
    </w:p>
    <w:p w14:paraId="7CF61EF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337654    5.166850   -3.456048</w:t>
      </w:r>
    </w:p>
    <w:p w14:paraId="09100E2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0.373666    7.073349    0.738624</w:t>
      </w:r>
    </w:p>
    <w:p w14:paraId="47FBCF3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673403    7.294687    0.500480</w:t>
      </w:r>
    </w:p>
    <w:p w14:paraId="2248B9F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961725    7.956180    0.473045</w:t>
      </w:r>
    </w:p>
    <w:p w14:paraId="5B13C5F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441836    6.930283    1.820445</w:t>
      </w:r>
    </w:p>
    <w:p w14:paraId="209DC71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947075    2.305152    0.978344</w:t>
      </w:r>
    </w:p>
    <w:p w14:paraId="5FEC29C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836260    2.438810    2.057035</w:t>
      </w:r>
    </w:p>
    <w:p w14:paraId="020AADE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781385    3.270281    0.499074</w:t>
      </w:r>
    </w:p>
    <w:p w14:paraId="6EBD3F4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975145    1.992994    0.774362</w:t>
      </w:r>
    </w:p>
    <w:p w14:paraId="6D310C3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56167    1.896336    2.372642</w:t>
      </w:r>
    </w:p>
    <w:p w14:paraId="0DAD815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459406    2.502846    2.729815</w:t>
      </w:r>
    </w:p>
    <w:p w14:paraId="5448338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539599    1.287573    3.363083</w:t>
      </w:r>
    </w:p>
    <w:p w14:paraId="70EDE07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876082    2.536787    4.065578</w:t>
      </w:r>
    </w:p>
    <w:p w14:paraId="70C8287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098038    2.924043    1.961882</w:t>
      </w:r>
    </w:p>
    <w:p w14:paraId="49C4455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126762    1.283875    4.699627</w:t>
      </w:r>
    </w:p>
    <w:p w14:paraId="09A5607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463022    0.788084    3.104756</w:t>
      </w:r>
    </w:p>
    <w:p w14:paraId="2873909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074867    1.919429    5.033109</w:t>
      </w:r>
    </w:p>
    <w:p w14:paraId="747F1AB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396519    1.931438    6.071636</w:t>
      </w:r>
    </w:p>
    <w:p w14:paraId="4B30D63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945174    0.567053    5.744369</w:t>
      </w:r>
    </w:p>
    <w:p w14:paraId="2B96E00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767663    0.974305    6.742876</w:t>
      </w:r>
    </w:p>
    <w:p w14:paraId="561C995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015344    0.637454    5.530715</w:t>
      </w:r>
    </w:p>
    <w:p w14:paraId="2234B9E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688474   -0.499055    5.770071</w:t>
      </w:r>
    </w:p>
    <w:p w14:paraId="5BCC144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163613    3.227375    4.440278</w:t>
      </w:r>
    </w:p>
    <w:p w14:paraId="3F32C75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974056    2.949072    3.759930</w:t>
      </w:r>
    </w:p>
    <w:p w14:paraId="1A15ABB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052840    4.316224    4.386537</w:t>
      </w:r>
    </w:p>
    <w:p w14:paraId="4C689EC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469619    2.976135    5.458849</w:t>
      </w:r>
    </w:p>
    <w:p w14:paraId="649F632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557612   -1.164611   -0.299585</w:t>
      </w:r>
    </w:p>
    <w:p w14:paraId="51AC820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751221   -0.391070   -1.188090</w:t>
      </w:r>
    </w:p>
    <w:p w14:paraId="62040CD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272153   -0.775985    0.412474</w:t>
      </w:r>
    </w:p>
    <w:p w14:paraId="506E9CC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755015    0.686882   -1.273352</w:t>
      </w:r>
    </w:p>
    <w:p w14:paraId="3E8263D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891828   -0.720708    1.577651</w:t>
      </w:r>
    </w:p>
    <w:p w14:paraId="2B3D73F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1           7.368322   -1.221710   -0.311455</w:t>
      </w:r>
    </w:p>
    <w:p w14:paraId="6F95C4E8" w14:textId="356AB391"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5FAFE8BF" w14:textId="261A8037" w:rsidR="00B65A5D" w:rsidRPr="009215D3" w:rsidRDefault="00B65A5D" w:rsidP="00270E6B">
      <w:pPr>
        <w:jc w:val="both"/>
        <w:rPr>
          <w:rFonts w:ascii="Times New Roman" w:hAnsi="Times New Roman" w:cs="Times New Roman"/>
          <w:b/>
          <w:bCs/>
          <w:sz w:val="24"/>
          <w:szCs w:val="24"/>
        </w:rPr>
      </w:pPr>
      <w:r w:rsidRPr="00B65A5D">
        <w:rPr>
          <w:rFonts w:ascii="Times New Roman" w:hAnsi="Times New Roman" w:cs="Times New Roman"/>
          <w:sz w:val="24"/>
          <w:szCs w:val="24"/>
        </w:rPr>
        <w:t xml:space="preserve">                                                  </w:t>
      </w:r>
      <w:r w:rsidR="009215D3" w:rsidRPr="00387F42">
        <w:rPr>
          <w:rFonts w:ascii="Times New Roman" w:hAnsi="Times New Roman" w:cs="Times New Roman"/>
          <w:b/>
          <w:bCs/>
          <w:sz w:val="24"/>
          <w:szCs w:val="24"/>
        </w:rPr>
        <w:t>TS</w:t>
      </w:r>
      <w:r w:rsidR="009215D3">
        <w:rPr>
          <w:rFonts w:ascii="Times New Roman" w:hAnsi="Times New Roman" w:cs="Times New Roman"/>
          <w:b/>
          <w:bCs/>
          <w:sz w:val="24"/>
          <w:szCs w:val="24"/>
        </w:rPr>
        <w:t>(E</w:t>
      </w:r>
      <w:r w:rsidR="009215D3" w:rsidRPr="00387F42">
        <w:rPr>
          <w:rFonts w:ascii="Times New Roman" w:hAnsi="Times New Roman" w:cs="Times New Roman"/>
          <w:b/>
          <w:bCs/>
          <w:sz w:val="24"/>
          <w:szCs w:val="24"/>
        </w:rPr>
        <w:t>-</w:t>
      </w:r>
      <w:r w:rsidR="009215D3">
        <w:rPr>
          <w:rFonts w:ascii="Times New Roman" w:hAnsi="Times New Roman" w:cs="Times New Roman"/>
          <w:b/>
          <w:bCs/>
          <w:sz w:val="24"/>
          <w:szCs w:val="24"/>
        </w:rPr>
        <w:t>F</w:t>
      </w:r>
      <w:r w:rsidR="009215D3">
        <w:rPr>
          <w:rFonts w:ascii="Times New Roman" w:hAnsi="Times New Roman" w:cs="Times New Roman"/>
          <w:b/>
          <w:bCs/>
          <w:sz w:val="24"/>
          <w:szCs w:val="24"/>
          <w:vertAlign w:val="subscript"/>
        </w:rPr>
        <w:t>R</w:t>
      </w:r>
      <w:r w:rsidR="009215D3">
        <w:rPr>
          <w:rFonts w:ascii="Times New Roman" w:hAnsi="Times New Roman" w:cs="Times New Roman"/>
          <w:b/>
          <w:bCs/>
          <w:sz w:val="24"/>
          <w:szCs w:val="24"/>
        </w:rPr>
        <w:t>)-3</w:t>
      </w:r>
    </w:p>
    <w:p w14:paraId="3C363511" w14:textId="01CB918B"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5972EE5E" w14:textId="77777777" w:rsidR="009F2320" w:rsidRPr="009F2320"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w:t>
      </w:r>
      <w:r w:rsidR="009F2320" w:rsidRPr="009F2320">
        <w:rPr>
          <w:rFonts w:ascii="Times New Roman" w:hAnsi="Times New Roman" w:cs="Times New Roman"/>
          <w:sz w:val="24"/>
          <w:szCs w:val="24"/>
        </w:rPr>
        <w:t>Number of imaginary frequencies = 1</w:t>
      </w:r>
    </w:p>
    <w:p w14:paraId="292F6B16" w14:textId="231DF537" w:rsidR="009F2320" w:rsidRPr="009F2320" w:rsidRDefault="009F2320" w:rsidP="00270E6B">
      <w:pPr>
        <w:jc w:val="both"/>
        <w:rPr>
          <w:rFonts w:ascii="Times New Roman" w:hAnsi="Times New Roman" w:cs="Times New Roman"/>
          <w:sz w:val="24"/>
          <w:szCs w:val="24"/>
        </w:rPr>
      </w:pPr>
      <w:r w:rsidRPr="009F2320">
        <w:rPr>
          <w:rFonts w:ascii="Times New Roman" w:hAnsi="Times New Roman" w:cs="Times New Roman"/>
          <w:sz w:val="24"/>
          <w:szCs w:val="24"/>
        </w:rPr>
        <w:t>Electronic energy</w:t>
      </w:r>
      <w:r>
        <w:rPr>
          <w:rFonts w:ascii="Times New Roman" w:hAnsi="Times New Roman" w:cs="Times New Roman"/>
          <w:sz w:val="24"/>
          <w:szCs w:val="24"/>
        </w:rPr>
        <w:t xml:space="preserve">: </w:t>
      </w:r>
      <w:r w:rsidRPr="009F2320">
        <w:rPr>
          <w:rFonts w:ascii="Times New Roman" w:hAnsi="Times New Roman" w:cs="Times New Roman"/>
          <w:sz w:val="24"/>
          <w:szCs w:val="24"/>
        </w:rPr>
        <w:t>HF</w:t>
      </w:r>
      <w:r>
        <w:rPr>
          <w:rFonts w:ascii="Times New Roman" w:hAnsi="Times New Roman" w:cs="Times New Roman"/>
          <w:sz w:val="24"/>
          <w:szCs w:val="24"/>
        </w:rPr>
        <w:t xml:space="preserve"> </w:t>
      </w:r>
      <w:r w:rsidRPr="009F2320">
        <w:rPr>
          <w:rFonts w:ascii="Times New Roman" w:hAnsi="Times New Roman" w:cs="Times New Roman"/>
          <w:sz w:val="24"/>
          <w:szCs w:val="24"/>
        </w:rPr>
        <w:t>=</w:t>
      </w:r>
      <w:r>
        <w:rPr>
          <w:rFonts w:ascii="Times New Roman" w:hAnsi="Times New Roman" w:cs="Times New Roman"/>
          <w:sz w:val="24"/>
          <w:szCs w:val="24"/>
        </w:rPr>
        <w:t xml:space="preserve"> </w:t>
      </w:r>
      <w:r w:rsidRPr="009F2320">
        <w:rPr>
          <w:rFonts w:ascii="Times New Roman" w:hAnsi="Times New Roman" w:cs="Times New Roman"/>
          <w:sz w:val="24"/>
          <w:szCs w:val="24"/>
        </w:rPr>
        <w:t>-3693.0075587</w:t>
      </w:r>
    </w:p>
    <w:p w14:paraId="1B2BE3CA" w14:textId="77777777" w:rsidR="009F2320" w:rsidRPr="009F2320" w:rsidRDefault="009F2320" w:rsidP="00270E6B">
      <w:pPr>
        <w:jc w:val="both"/>
        <w:rPr>
          <w:rFonts w:ascii="Times New Roman" w:hAnsi="Times New Roman" w:cs="Times New Roman"/>
          <w:sz w:val="24"/>
          <w:szCs w:val="24"/>
        </w:rPr>
      </w:pPr>
      <w:r w:rsidRPr="009F2320">
        <w:rPr>
          <w:rFonts w:ascii="Times New Roman" w:hAnsi="Times New Roman" w:cs="Times New Roman"/>
          <w:sz w:val="24"/>
          <w:szCs w:val="24"/>
        </w:rPr>
        <w:t>Zero-point correction = 1.042766 (Hartree/Particle)</w:t>
      </w:r>
    </w:p>
    <w:p w14:paraId="7DCE8A14" w14:textId="77777777" w:rsidR="009F2320" w:rsidRPr="009F2320" w:rsidRDefault="009F2320" w:rsidP="00270E6B">
      <w:pPr>
        <w:jc w:val="both"/>
        <w:rPr>
          <w:rFonts w:ascii="Times New Roman" w:hAnsi="Times New Roman" w:cs="Times New Roman"/>
          <w:sz w:val="24"/>
          <w:szCs w:val="24"/>
        </w:rPr>
      </w:pPr>
      <w:r w:rsidRPr="009F2320">
        <w:rPr>
          <w:rFonts w:ascii="Times New Roman" w:hAnsi="Times New Roman" w:cs="Times New Roman"/>
          <w:sz w:val="24"/>
          <w:szCs w:val="24"/>
        </w:rPr>
        <w:t>Thermal correction to Energy = 1.107499</w:t>
      </w:r>
    </w:p>
    <w:p w14:paraId="77942F54" w14:textId="77777777" w:rsidR="009F2320" w:rsidRPr="009F2320" w:rsidRDefault="009F2320" w:rsidP="00270E6B">
      <w:pPr>
        <w:jc w:val="both"/>
        <w:rPr>
          <w:rFonts w:ascii="Times New Roman" w:hAnsi="Times New Roman" w:cs="Times New Roman"/>
          <w:sz w:val="24"/>
          <w:szCs w:val="24"/>
        </w:rPr>
      </w:pPr>
      <w:r w:rsidRPr="009F2320">
        <w:rPr>
          <w:rFonts w:ascii="Times New Roman" w:hAnsi="Times New Roman" w:cs="Times New Roman"/>
          <w:sz w:val="24"/>
          <w:szCs w:val="24"/>
        </w:rPr>
        <w:t>Thermal correction to Enthalpy = 1.108443</w:t>
      </w:r>
    </w:p>
    <w:p w14:paraId="0AE89258" w14:textId="77777777" w:rsidR="009F2320" w:rsidRPr="009F2320" w:rsidRDefault="009F2320" w:rsidP="00270E6B">
      <w:pPr>
        <w:jc w:val="both"/>
        <w:rPr>
          <w:rFonts w:ascii="Times New Roman" w:hAnsi="Times New Roman" w:cs="Times New Roman"/>
          <w:sz w:val="24"/>
          <w:szCs w:val="24"/>
        </w:rPr>
      </w:pPr>
      <w:r w:rsidRPr="009F2320">
        <w:rPr>
          <w:rFonts w:ascii="Times New Roman" w:hAnsi="Times New Roman" w:cs="Times New Roman"/>
          <w:sz w:val="24"/>
          <w:szCs w:val="24"/>
        </w:rPr>
        <w:t>Thermal correction to Gibbs Free Energy = 0.939753</w:t>
      </w:r>
    </w:p>
    <w:p w14:paraId="1742F1F1" w14:textId="77777777" w:rsidR="009F2320" w:rsidRPr="009F2320" w:rsidRDefault="009F2320" w:rsidP="00270E6B">
      <w:pPr>
        <w:jc w:val="both"/>
        <w:rPr>
          <w:rFonts w:ascii="Times New Roman" w:hAnsi="Times New Roman" w:cs="Times New Roman"/>
          <w:sz w:val="24"/>
          <w:szCs w:val="24"/>
        </w:rPr>
      </w:pPr>
      <w:r w:rsidRPr="009F2320">
        <w:rPr>
          <w:rFonts w:ascii="Times New Roman" w:hAnsi="Times New Roman" w:cs="Times New Roman"/>
          <w:sz w:val="24"/>
          <w:szCs w:val="24"/>
        </w:rPr>
        <w:t>Sum of electronic and zero-point Energies = -3691.964690</w:t>
      </w:r>
    </w:p>
    <w:p w14:paraId="7E487853" w14:textId="77777777" w:rsidR="009F2320" w:rsidRPr="009F2320" w:rsidRDefault="009F2320" w:rsidP="00270E6B">
      <w:pPr>
        <w:jc w:val="both"/>
        <w:rPr>
          <w:rFonts w:ascii="Times New Roman" w:hAnsi="Times New Roman" w:cs="Times New Roman"/>
          <w:sz w:val="24"/>
          <w:szCs w:val="24"/>
        </w:rPr>
      </w:pPr>
      <w:r w:rsidRPr="009F2320">
        <w:rPr>
          <w:rFonts w:ascii="Times New Roman" w:hAnsi="Times New Roman" w:cs="Times New Roman"/>
          <w:sz w:val="24"/>
          <w:szCs w:val="24"/>
        </w:rPr>
        <w:t>Sum of electronic and thermal Energies = -3691.899957</w:t>
      </w:r>
    </w:p>
    <w:p w14:paraId="3D3CF6D2" w14:textId="77777777" w:rsidR="009F2320" w:rsidRPr="009F2320" w:rsidRDefault="009F2320" w:rsidP="00270E6B">
      <w:pPr>
        <w:jc w:val="both"/>
        <w:rPr>
          <w:rFonts w:ascii="Times New Roman" w:hAnsi="Times New Roman" w:cs="Times New Roman"/>
          <w:sz w:val="24"/>
          <w:szCs w:val="24"/>
        </w:rPr>
      </w:pPr>
      <w:r w:rsidRPr="009F2320">
        <w:rPr>
          <w:rFonts w:ascii="Times New Roman" w:hAnsi="Times New Roman" w:cs="Times New Roman"/>
          <w:sz w:val="24"/>
          <w:szCs w:val="24"/>
        </w:rPr>
        <w:t>Sum of electronic and thermal Enthalpies = -3691.899013</w:t>
      </w:r>
    </w:p>
    <w:p w14:paraId="5D6CCFC4" w14:textId="77777777" w:rsidR="009F2320" w:rsidRDefault="009F2320" w:rsidP="00270E6B">
      <w:pPr>
        <w:jc w:val="both"/>
        <w:rPr>
          <w:rFonts w:ascii="Times New Roman" w:hAnsi="Times New Roman" w:cs="Times New Roman"/>
          <w:sz w:val="24"/>
          <w:szCs w:val="24"/>
        </w:rPr>
      </w:pPr>
      <w:r w:rsidRPr="009F2320">
        <w:rPr>
          <w:rFonts w:ascii="Times New Roman" w:hAnsi="Times New Roman" w:cs="Times New Roman"/>
          <w:sz w:val="24"/>
          <w:szCs w:val="24"/>
        </w:rPr>
        <w:t>Sum of electronic and thermal Free Energies = -3692.067703</w:t>
      </w:r>
    </w:p>
    <w:p w14:paraId="1212BC37" w14:textId="521DD478" w:rsidR="008330A6" w:rsidRPr="008330A6" w:rsidRDefault="008330A6" w:rsidP="00270E6B">
      <w:pPr>
        <w:jc w:val="both"/>
        <w:rPr>
          <w:rFonts w:ascii="Times New Roman" w:hAnsi="Times New Roman" w:cs="Times New Roman"/>
          <w:sz w:val="24"/>
          <w:szCs w:val="24"/>
        </w:rPr>
      </w:pPr>
      <w:r w:rsidRPr="008330A6">
        <w:rPr>
          <w:rFonts w:ascii="Times New Roman" w:hAnsi="Times New Roman" w:cs="Times New Roman"/>
          <w:sz w:val="24"/>
          <w:szCs w:val="24"/>
        </w:rPr>
        <w:t>......................................................................................................................................................</w:t>
      </w:r>
    </w:p>
    <w:p w14:paraId="73CB34B9" w14:textId="77777777" w:rsidR="008330A6" w:rsidRPr="008330A6" w:rsidRDefault="008330A6" w:rsidP="00270E6B">
      <w:pPr>
        <w:jc w:val="both"/>
        <w:rPr>
          <w:rFonts w:ascii="Times New Roman" w:hAnsi="Times New Roman" w:cs="Times New Roman"/>
          <w:sz w:val="24"/>
          <w:szCs w:val="24"/>
        </w:rPr>
      </w:pPr>
      <w:r w:rsidRPr="008330A6">
        <w:rPr>
          <w:rFonts w:ascii="Times New Roman" w:hAnsi="Times New Roman" w:cs="Times New Roman"/>
          <w:sz w:val="24"/>
          <w:szCs w:val="24"/>
        </w:rPr>
        <w:t>Cartesian Coordinates</w:t>
      </w:r>
    </w:p>
    <w:p w14:paraId="55B2A23E" w14:textId="77777777" w:rsidR="008330A6" w:rsidRPr="008330A6" w:rsidRDefault="008330A6" w:rsidP="00270E6B">
      <w:pPr>
        <w:jc w:val="both"/>
        <w:rPr>
          <w:rFonts w:ascii="Times New Roman" w:hAnsi="Times New Roman" w:cs="Times New Roman"/>
          <w:sz w:val="24"/>
          <w:szCs w:val="24"/>
        </w:rPr>
      </w:pPr>
      <w:r w:rsidRPr="008330A6">
        <w:rPr>
          <w:rFonts w:ascii="Times New Roman" w:hAnsi="Times New Roman" w:cs="Times New Roman"/>
          <w:sz w:val="24"/>
          <w:szCs w:val="24"/>
        </w:rPr>
        <w:t>......................................................................................................................................................</w:t>
      </w:r>
    </w:p>
    <w:p w14:paraId="56517F3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45           0.422457   -0.334345    0.200109</w:t>
      </w:r>
    </w:p>
    <w:p w14:paraId="0F8A2FE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26          -4.593319    1.060915   -0.994031</w:t>
      </w:r>
    </w:p>
    <w:p w14:paraId="435BAED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5          -1.075961    1.374326   -0.080109</w:t>
      </w:r>
    </w:p>
    <w:p w14:paraId="2F4F61B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5          -1.166663   -1.979154    0.042255</w:t>
      </w:r>
    </w:p>
    <w:p w14:paraId="1364B41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017422    0.826115    2.554856</w:t>
      </w:r>
    </w:p>
    <w:p w14:paraId="195DFE4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048990   -0.133497    2.136440</w:t>
      </w:r>
    </w:p>
    <w:p w14:paraId="45F0791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647446    1.685569    1.613947</w:t>
      </w:r>
    </w:p>
    <w:p w14:paraId="3561D03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98127    0.092420    4.875490</w:t>
      </w:r>
    </w:p>
    <w:p w14:paraId="047D2FD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943810    0.177071    5.929857</w:t>
      </w:r>
    </w:p>
    <w:p w14:paraId="51A1E40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377249    2.710344   -0.007200</w:t>
      </w:r>
    </w:p>
    <w:p w14:paraId="4AB51FC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853340    3.639733    0.162759</w:t>
      </w:r>
    </w:p>
    <w:p w14:paraId="2191FE1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348417    0.945115    3.943894</w:t>
      </w:r>
    </w:p>
    <w:p w14:paraId="78CCE96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71645   -0.940385    3.064837</w:t>
      </w:r>
    </w:p>
    <w:p w14:paraId="68221D3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1           1.315729   -1.663225    2.754977</w:t>
      </w:r>
    </w:p>
    <w:p w14:paraId="7FC7548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299503    1.928320    4.321961</w:t>
      </w:r>
    </w:p>
    <w:p w14:paraId="1D032D9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553559    2.028378    5.373484</w:t>
      </w:r>
    </w:p>
    <w:p w14:paraId="1DF9C71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886244    2.759166    3.387328</w:t>
      </w:r>
    </w:p>
    <w:p w14:paraId="1256814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599380    3.514050    3.702263</w:t>
      </w:r>
    </w:p>
    <w:p w14:paraId="1BAAAA8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998023   -0.573340   -2.109053</w:t>
      </w:r>
    </w:p>
    <w:p w14:paraId="7D5C00A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241174   -0.815092    4.440750</w:t>
      </w:r>
    </w:p>
    <w:p w14:paraId="4D923F8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744458   -1.462021    5.152649</w:t>
      </w:r>
    </w:p>
    <w:p w14:paraId="7E9B88F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156422   -0.411488   -0.967962</w:t>
      </w:r>
    </w:p>
    <w:p w14:paraId="2FE32A2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515449    0.882835   -1.078333</w:t>
      </w:r>
    </w:p>
    <w:p w14:paraId="38D5D94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43808   -1.425572    0.124556</w:t>
      </w:r>
    </w:p>
    <w:p w14:paraId="7EFDB6A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037257   -0.925291    1.094731</w:t>
      </w:r>
    </w:p>
    <w:p w14:paraId="665555D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559237    2.639278    2.018902</w:t>
      </w:r>
    </w:p>
    <w:p w14:paraId="72CC3C2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002112    3.310534    1.293745</w:t>
      </w:r>
    </w:p>
    <w:p w14:paraId="202D875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034125    1.512506   -2.263340</w:t>
      </w:r>
    </w:p>
    <w:p w14:paraId="0DAD7A7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792919    2.507994   -2.600605</w:t>
      </w:r>
    </w:p>
    <w:p w14:paraId="533FA54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164800    2.405926   -1.154298</w:t>
      </w:r>
    </w:p>
    <w:p w14:paraId="4BB49FA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320056    3.051422   -2.007423</w:t>
      </w:r>
    </w:p>
    <w:p w14:paraId="6B5CF9F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392309    1.570195    0.855287</w:t>
      </w:r>
    </w:p>
    <w:p w14:paraId="68ED889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869094    1.475330    1.794418</w:t>
      </w:r>
    </w:p>
    <w:p w14:paraId="7B9CD97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925920    0.607970   -2.899263</w:t>
      </w:r>
    </w:p>
    <w:p w14:paraId="4B4EE22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502793    0.810283   -3.790688</w:t>
      </w:r>
    </w:p>
    <w:p w14:paraId="2C46AFD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153275    6.428270    0.846001</w:t>
      </w:r>
    </w:p>
    <w:p w14:paraId="2ED46B0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152969    6.262825   -0.518337</w:t>
      </w:r>
    </w:p>
    <w:p w14:paraId="261AAD8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52956    5.073582   -1.112092</w:t>
      </w:r>
    </w:p>
    <w:p w14:paraId="6880FB6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11241    4.032892   -0.278167</w:t>
      </w:r>
    </w:p>
    <w:p w14:paraId="3739579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61239    4.232116    1.128343</w:t>
      </w:r>
    </w:p>
    <w:p w14:paraId="2DE2060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61389    5.393473    1.671955</w:t>
      </w:r>
    </w:p>
    <w:p w14:paraId="530E5A5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139140    5.696828   -3.121823</w:t>
      </w:r>
    </w:p>
    <w:p w14:paraId="68AD8C7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539275    7.340704    1.288905</w:t>
      </w:r>
    </w:p>
    <w:p w14:paraId="64F33DB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1           1.545989    7.038013   -1.169780</w:t>
      </w:r>
    </w:p>
    <w:p w14:paraId="6292CEE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26753    4.895044   -2.516145</w:t>
      </w:r>
    </w:p>
    <w:p w14:paraId="3518235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392423    2.851221   -0.921424</w:t>
      </w:r>
    </w:p>
    <w:p w14:paraId="7A10E65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167631    3.450214    1.792024</w:t>
      </w:r>
    </w:p>
    <w:p w14:paraId="7561B61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689845    5.506913    2.751138</w:t>
      </w:r>
    </w:p>
    <w:p w14:paraId="4092FDB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236341    2.701987   -2.293709</w:t>
      </w:r>
    </w:p>
    <w:p w14:paraId="621B8D2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315785    3.719482   -3.096493</w:t>
      </w:r>
    </w:p>
    <w:p w14:paraId="5603C65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550558    1.783695   -2.776697</w:t>
      </w:r>
    </w:p>
    <w:p w14:paraId="69DC22D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401971    3.568906   -4.167661</w:t>
      </w:r>
    </w:p>
    <w:p w14:paraId="3D32416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317139    0.908624    0.134290</w:t>
      </w:r>
    </w:p>
    <w:p w14:paraId="4C04642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603235    1.552131    1.353738</w:t>
      </w:r>
    </w:p>
    <w:p w14:paraId="5F826A6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616706    1.580575   -1.064977</w:t>
      </w:r>
    </w:p>
    <w:p w14:paraId="2937F90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153917    2.831997    1.371763</w:t>
      </w:r>
    </w:p>
    <w:p w14:paraId="63589F8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410374    1.038490    2.289437</w:t>
      </w:r>
    </w:p>
    <w:p w14:paraId="59ED347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178488    2.851291   -1.050511</w:t>
      </w:r>
    </w:p>
    <w:p w14:paraId="7C03AAE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438860    1.089716   -2.017112</w:t>
      </w:r>
    </w:p>
    <w:p w14:paraId="33C1282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456236    3.474705    0.171218</w:t>
      </w:r>
    </w:p>
    <w:p w14:paraId="142F3DB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363500    3.318457    2.318803</w:t>
      </w:r>
    </w:p>
    <w:p w14:paraId="735F302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403178    3.356487   -1.983481</w:t>
      </w:r>
    </w:p>
    <w:p w14:paraId="25C73B7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902841    4.463473    0.183697</w:t>
      </w:r>
    </w:p>
    <w:p w14:paraId="6741CC8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633169   -1.423557   -2.306792</w:t>
      </w:r>
    </w:p>
    <w:p w14:paraId="624F3D2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362387   -1.824935   -3.645517</w:t>
      </w:r>
    </w:p>
    <w:p w14:paraId="14E9647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832030   -1.764408   -2.359945</w:t>
      </w:r>
    </w:p>
    <w:p w14:paraId="58C039F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552562   -1.164486   -1.321936</w:t>
      </w:r>
    </w:p>
    <w:p w14:paraId="617D9C6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838727   -0.625509   -1.553700</w:t>
      </w:r>
    </w:p>
    <w:p w14:paraId="2AE671D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357252   -0.705993   -2.854165</w:t>
      </w:r>
    </w:p>
    <w:p w14:paraId="65AAFF9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628212   -1.287716   -3.889921</w:t>
      </w:r>
    </w:p>
    <w:p w14:paraId="6C1BB7D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33958   -1.092779    0.028342</w:t>
      </w:r>
    </w:p>
    <w:p w14:paraId="7E69971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595099   -0.018582   -0.440075</w:t>
      </w:r>
    </w:p>
    <w:p w14:paraId="33D6264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168078   -0.213569    0.893455</w:t>
      </w:r>
    </w:p>
    <w:p w14:paraId="3987FC7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3.907426   -0.930526    1.192290</w:t>
      </w:r>
    </w:p>
    <w:p w14:paraId="30ED265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915676    0.284248    1.966212</w:t>
      </w:r>
    </w:p>
    <w:p w14:paraId="14E3B70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554639    0.093689    2.971023</w:t>
      </w:r>
    </w:p>
    <w:p w14:paraId="7EF1A44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7.073924    1.015457    1.736818</w:t>
      </w:r>
    </w:p>
    <w:p w14:paraId="1738AAC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7.488315    1.245426    0.421188</w:t>
      </w:r>
    </w:p>
    <w:p w14:paraId="73FCBD4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762336    0.732050   -0.649397</w:t>
      </w:r>
    </w:p>
    <w:p w14:paraId="41F5577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802823   -2.305461   -4.441513</w:t>
      </w:r>
    </w:p>
    <w:p w14:paraId="7C28EC4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863431   -2.193777   -2.138643</w:t>
      </w:r>
    </w:p>
    <w:p w14:paraId="48FC882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059980   -1.337563   -4.884547</w:t>
      </w:r>
    </w:p>
    <w:p w14:paraId="1AFF200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646835    1.411299    2.568903</w:t>
      </w:r>
    </w:p>
    <w:p w14:paraId="487D3FD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8.384649    1.826530    0.228143</w:t>
      </w:r>
    </w:p>
    <w:p w14:paraId="08068F3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3.617405   -1.352008    2.301122</w:t>
      </w:r>
    </w:p>
    <w:p w14:paraId="7EB0293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1.864600   -1.810834    0.240563</w:t>
      </w:r>
    </w:p>
    <w:p w14:paraId="4729D15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10321   -3.254748    1.296166</w:t>
      </w:r>
    </w:p>
    <w:p w14:paraId="2A51A10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625286   -3.195138    2.499263</w:t>
      </w:r>
    </w:p>
    <w:p w14:paraId="189C0F0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72652   -4.136338    1.169043</w:t>
      </w:r>
    </w:p>
    <w:p w14:paraId="35F9EFF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282946   -4.021649    3.572575</w:t>
      </w:r>
    </w:p>
    <w:p w14:paraId="5078925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429464   -2.478004    2.629766</w:t>
      </w:r>
    </w:p>
    <w:p w14:paraId="3C927D0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33110   -4.969994    2.231269</w:t>
      </w:r>
    </w:p>
    <w:p w14:paraId="5AD4421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760236   -4.146914    0.258912</w:t>
      </w:r>
    </w:p>
    <w:p w14:paraId="1BF7B16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207939   -4.903002    3.417357</w:t>
      </w:r>
    </w:p>
    <w:p w14:paraId="085CFEA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069766   -5.545999    4.248736</w:t>
      </w:r>
    </w:p>
    <w:p w14:paraId="72A3194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036576   -3.920809    4.875047</w:t>
      </w:r>
    </w:p>
    <w:p w14:paraId="760D77E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916281   -2.921913    5.309490</w:t>
      </w:r>
    </w:p>
    <w:p w14:paraId="7DBCF0D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109366   -4.087452    4.731109</w:t>
      </w:r>
    </w:p>
    <w:p w14:paraId="54705CE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677059   -4.651864    5.602834</w:t>
      </w:r>
    </w:p>
    <w:p w14:paraId="75A9841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730799   -5.878625    2.112334</w:t>
      </w:r>
    </w:p>
    <w:p w14:paraId="033DC66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655169   -5.317574    2.293001</w:t>
      </w:r>
    </w:p>
    <w:p w14:paraId="73F0C85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689178   -6.694405    2.838387</w:t>
      </w:r>
    </w:p>
    <w:p w14:paraId="7743700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804718   -6.313459    1.111361</w:t>
      </w:r>
    </w:p>
    <w:p w14:paraId="712E929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3.916678   -2.607070    0.042957</w:t>
      </w:r>
    </w:p>
    <w:p w14:paraId="22BA8C0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770891   -3.169042   -0.883359</w:t>
      </w:r>
    </w:p>
    <w:p w14:paraId="699B25B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775340   -3.294076    0.877737</w:t>
      </w:r>
    </w:p>
    <w:p w14:paraId="00038FC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946872   -2.242441    0.063348</w:t>
      </w:r>
    </w:p>
    <w:p w14:paraId="23B000D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72082   -2.688505   -1.619906</w:t>
      </w:r>
    </w:p>
    <w:p w14:paraId="321D046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093298   -4.057632   -1.893095</w:t>
      </w:r>
    </w:p>
    <w:p w14:paraId="1E3E07D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85768   -1.794283   -2.659142</w:t>
      </w:r>
    </w:p>
    <w:p w14:paraId="4CBEC7C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16711   -4.536197   -3.194329</w:t>
      </w:r>
    </w:p>
    <w:p w14:paraId="4E04417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313243   -4.753012   -1.090137</w:t>
      </w:r>
    </w:p>
    <w:p w14:paraId="144FDAD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08557   -2.248402   -3.970710</w:t>
      </w:r>
    </w:p>
    <w:p w14:paraId="568BC39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601794   -0.731154   -2.450103</w:t>
      </w:r>
    </w:p>
    <w:p w14:paraId="4ADC903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21981   -3.619075   -4.215182</w:t>
      </w:r>
    </w:p>
    <w:p w14:paraId="0A95659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480084   -3.987897   -5.228269</w:t>
      </w:r>
    </w:p>
    <w:p w14:paraId="206678D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83720   -1.267519   -5.069724</w:t>
      </w:r>
    </w:p>
    <w:p w14:paraId="1636B20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142928   -1.756740   -6.045694</w:t>
      </w:r>
    </w:p>
    <w:p w14:paraId="4B58EC9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935756   -0.472751   -5.121395</w:t>
      </w:r>
    </w:p>
    <w:p w14:paraId="2D7A521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786688   -0.790298   -4.890810</w:t>
      </w:r>
    </w:p>
    <w:p w14:paraId="48AB733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042540   -6.006897   -3.504028</w:t>
      </w:r>
    </w:p>
    <w:p w14:paraId="7470471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137145   -6.386474   -3.988910</w:t>
      </w:r>
    </w:p>
    <w:p w14:paraId="12653BF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211570   -6.593140   -2.597766</w:t>
      </w:r>
    </w:p>
    <w:p w14:paraId="50B951B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877592   -6.194911   -4.187678</w:t>
      </w:r>
    </w:p>
    <w:p w14:paraId="70807FB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663385    1.078313   -1.007084</w:t>
      </w:r>
    </w:p>
    <w:p w14:paraId="0CAF9B9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190196    0.566108    0.237687</w:t>
      </w:r>
    </w:p>
    <w:p w14:paraId="47EFE3A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261962    0.541191   -1.729446</w:t>
      </w:r>
    </w:p>
    <w:p w14:paraId="58FDD05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379517   -0.423226    0.629675</w:t>
      </w:r>
    </w:p>
    <w:p w14:paraId="1C2F774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352468   -0.332256   -3.063857</w:t>
      </w:r>
    </w:p>
    <w:p w14:paraId="64006D9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107148    0.930509   -1.657322</w:t>
      </w:r>
    </w:p>
    <w:p w14:paraId="7F78D833" w14:textId="076E651B"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40560DDF" w14:textId="3939322E" w:rsidR="00756B02" w:rsidRDefault="00756B02" w:rsidP="00270E6B">
      <w:pPr>
        <w:jc w:val="both"/>
        <w:rPr>
          <w:rFonts w:ascii="Times New Roman" w:hAnsi="Times New Roman" w:cs="Times New Roman"/>
          <w:b/>
          <w:bCs/>
          <w:sz w:val="24"/>
          <w:szCs w:val="24"/>
        </w:rPr>
      </w:pPr>
      <w:r w:rsidRPr="00756B02">
        <w:rPr>
          <w:rFonts w:ascii="Times New Roman" w:hAnsi="Times New Roman" w:cs="Times New Roman"/>
          <w:b/>
          <w:bCs/>
          <w:sz w:val="24"/>
          <w:szCs w:val="24"/>
        </w:rPr>
        <w:t>TS(E-</w:t>
      </w:r>
      <w:r w:rsidR="009215D3">
        <w:rPr>
          <w:rFonts w:ascii="Times New Roman" w:hAnsi="Times New Roman" w:cs="Times New Roman"/>
          <w:b/>
          <w:bCs/>
          <w:sz w:val="24"/>
          <w:szCs w:val="24"/>
        </w:rPr>
        <w:t>G</w:t>
      </w:r>
      <w:r w:rsidRPr="009215D3">
        <w:rPr>
          <w:rFonts w:ascii="Times New Roman" w:hAnsi="Times New Roman" w:cs="Times New Roman"/>
          <w:b/>
          <w:bCs/>
          <w:sz w:val="24"/>
          <w:szCs w:val="24"/>
          <w:vertAlign w:val="subscript"/>
        </w:rPr>
        <w:t>S</w:t>
      </w:r>
      <w:r w:rsidRPr="00756B02">
        <w:rPr>
          <w:rFonts w:ascii="Times New Roman" w:hAnsi="Times New Roman" w:cs="Times New Roman"/>
          <w:b/>
          <w:bCs/>
          <w:sz w:val="24"/>
          <w:szCs w:val="24"/>
        </w:rPr>
        <w:t>)</w:t>
      </w:r>
    </w:p>
    <w:p w14:paraId="43F2ED15" w14:textId="59F8FEDB"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4E6102D4" w14:textId="77777777" w:rsidR="002E432D" w:rsidRPr="002E432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w:t>
      </w:r>
      <w:r w:rsidR="002E432D" w:rsidRPr="002E432D">
        <w:rPr>
          <w:rFonts w:ascii="Times New Roman" w:hAnsi="Times New Roman" w:cs="Times New Roman"/>
          <w:sz w:val="24"/>
          <w:szCs w:val="24"/>
        </w:rPr>
        <w:t>Number of imaginary frequencies = 1</w:t>
      </w:r>
    </w:p>
    <w:p w14:paraId="7AB6564E" w14:textId="5AD8F652" w:rsidR="002E432D" w:rsidRPr="002E432D" w:rsidRDefault="002E432D" w:rsidP="00270E6B">
      <w:pPr>
        <w:jc w:val="both"/>
        <w:rPr>
          <w:rFonts w:ascii="Times New Roman" w:hAnsi="Times New Roman" w:cs="Times New Roman"/>
          <w:sz w:val="24"/>
          <w:szCs w:val="24"/>
        </w:rPr>
      </w:pPr>
      <w:r w:rsidRPr="002E432D">
        <w:rPr>
          <w:rFonts w:ascii="Times New Roman" w:hAnsi="Times New Roman" w:cs="Times New Roman"/>
          <w:sz w:val="24"/>
          <w:szCs w:val="24"/>
        </w:rPr>
        <w:t>Electronic energy</w:t>
      </w:r>
      <w:r>
        <w:rPr>
          <w:rFonts w:ascii="Times New Roman" w:hAnsi="Times New Roman" w:cs="Times New Roman"/>
          <w:sz w:val="24"/>
          <w:szCs w:val="24"/>
        </w:rPr>
        <w:t xml:space="preserve">: </w:t>
      </w:r>
      <w:r w:rsidRPr="002E432D">
        <w:rPr>
          <w:rFonts w:ascii="Times New Roman" w:hAnsi="Times New Roman" w:cs="Times New Roman"/>
          <w:sz w:val="24"/>
          <w:szCs w:val="24"/>
        </w:rPr>
        <w:t>HF</w:t>
      </w:r>
      <w:r>
        <w:rPr>
          <w:rFonts w:ascii="Times New Roman" w:hAnsi="Times New Roman" w:cs="Times New Roman"/>
          <w:sz w:val="24"/>
          <w:szCs w:val="24"/>
        </w:rPr>
        <w:t xml:space="preserve"> </w:t>
      </w:r>
      <w:r w:rsidRPr="002E432D">
        <w:rPr>
          <w:rFonts w:ascii="Times New Roman" w:hAnsi="Times New Roman" w:cs="Times New Roman"/>
          <w:sz w:val="24"/>
          <w:szCs w:val="24"/>
        </w:rPr>
        <w:t>=</w:t>
      </w:r>
      <w:r>
        <w:rPr>
          <w:rFonts w:ascii="Times New Roman" w:hAnsi="Times New Roman" w:cs="Times New Roman"/>
          <w:sz w:val="24"/>
          <w:szCs w:val="24"/>
        </w:rPr>
        <w:t xml:space="preserve"> </w:t>
      </w:r>
      <w:r w:rsidRPr="002E432D">
        <w:rPr>
          <w:rFonts w:ascii="Times New Roman" w:hAnsi="Times New Roman" w:cs="Times New Roman"/>
          <w:sz w:val="24"/>
          <w:szCs w:val="24"/>
        </w:rPr>
        <w:t>-3769.475485</w:t>
      </w:r>
    </w:p>
    <w:p w14:paraId="4019DFA1" w14:textId="77777777" w:rsidR="002E432D" w:rsidRPr="002E432D" w:rsidRDefault="002E432D" w:rsidP="00270E6B">
      <w:pPr>
        <w:jc w:val="both"/>
        <w:rPr>
          <w:rFonts w:ascii="Times New Roman" w:hAnsi="Times New Roman" w:cs="Times New Roman"/>
          <w:sz w:val="24"/>
          <w:szCs w:val="24"/>
        </w:rPr>
      </w:pPr>
      <w:r w:rsidRPr="002E432D">
        <w:rPr>
          <w:rFonts w:ascii="Times New Roman" w:hAnsi="Times New Roman" w:cs="Times New Roman"/>
          <w:sz w:val="24"/>
          <w:szCs w:val="24"/>
        </w:rPr>
        <w:t>Zero-point correction = 1.070867 (Hartree/Particle)</w:t>
      </w:r>
    </w:p>
    <w:p w14:paraId="3BA4EF8B" w14:textId="77777777" w:rsidR="002E432D" w:rsidRPr="002E432D" w:rsidRDefault="002E432D" w:rsidP="00270E6B">
      <w:pPr>
        <w:jc w:val="both"/>
        <w:rPr>
          <w:rFonts w:ascii="Times New Roman" w:hAnsi="Times New Roman" w:cs="Times New Roman"/>
          <w:sz w:val="24"/>
          <w:szCs w:val="24"/>
        </w:rPr>
      </w:pPr>
      <w:r w:rsidRPr="002E432D">
        <w:rPr>
          <w:rFonts w:ascii="Times New Roman" w:hAnsi="Times New Roman" w:cs="Times New Roman"/>
          <w:sz w:val="24"/>
          <w:szCs w:val="24"/>
        </w:rPr>
        <w:t>Thermal correction to Energy = 1.136776</w:t>
      </w:r>
    </w:p>
    <w:p w14:paraId="418668FC" w14:textId="77777777" w:rsidR="002E432D" w:rsidRPr="002E432D" w:rsidRDefault="002E432D" w:rsidP="00270E6B">
      <w:pPr>
        <w:jc w:val="both"/>
        <w:rPr>
          <w:rFonts w:ascii="Times New Roman" w:hAnsi="Times New Roman" w:cs="Times New Roman"/>
          <w:sz w:val="24"/>
          <w:szCs w:val="24"/>
        </w:rPr>
      </w:pPr>
      <w:r w:rsidRPr="002E432D">
        <w:rPr>
          <w:rFonts w:ascii="Times New Roman" w:hAnsi="Times New Roman" w:cs="Times New Roman"/>
          <w:sz w:val="24"/>
          <w:szCs w:val="24"/>
        </w:rPr>
        <w:t>Thermal correction to Enthalpy = 1.137720</w:t>
      </w:r>
    </w:p>
    <w:p w14:paraId="5C765BF2" w14:textId="77777777" w:rsidR="002E432D" w:rsidRPr="002E432D" w:rsidRDefault="002E432D" w:rsidP="00270E6B">
      <w:pPr>
        <w:jc w:val="both"/>
        <w:rPr>
          <w:rFonts w:ascii="Times New Roman" w:hAnsi="Times New Roman" w:cs="Times New Roman"/>
          <w:sz w:val="24"/>
          <w:szCs w:val="24"/>
        </w:rPr>
      </w:pPr>
      <w:r w:rsidRPr="002E432D">
        <w:rPr>
          <w:rFonts w:ascii="Times New Roman" w:hAnsi="Times New Roman" w:cs="Times New Roman"/>
          <w:sz w:val="24"/>
          <w:szCs w:val="24"/>
        </w:rPr>
        <w:t>Thermal correction to Gibbs Free Energy = 0.970529</w:t>
      </w:r>
    </w:p>
    <w:p w14:paraId="43B228EF" w14:textId="77777777" w:rsidR="002E432D" w:rsidRPr="002E432D" w:rsidRDefault="002E432D" w:rsidP="00270E6B">
      <w:pPr>
        <w:jc w:val="both"/>
        <w:rPr>
          <w:rFonts w:ascii="Times New Roman" w:hAnsi="Times New Roman" w:cs="Times New Roman"/>
          <w:sz w:val="24"/>
          <w:szCs w:val="24"/>
        </w:rPr>
      </w:pPr>
      <w:r w:rsidRPr="002E432D">
        <w:rPr>
          <w:rFonts w:ascii="Times New Roman" w:hAnsi="Times New Roman" w:cs="Times New Roman"/>
          <w:sz w:val="24"/>
          <w:szCs w:val="24"/>
        </w:rPr>
        <w:t>Sum of electronic and zero-point Energies = -3768.404618</w:t>
      </w:r>
    </w:p>
    <w:p w14:paraId="24D92062" w14:textId="77777777" w:rsidR="002E432D" w:rsidRPr="002E432D" w:rsidRDefault="002E432D" w:rsidP="00270E6B">
      <w:pPr>
        <w:jc w:val="both"/>
        <w:rPr>
          <w:rFonts w:ascii="Times New Roman" w:hAnsi="Times New Roman" w:cs="Times New Roman"/>
          <w:sz w:val="24"/>
          <w:szCs w:val="24"/>
        </w:rPr>
      </w:pPr>
      <w:r w:rsidRPr="002E432D">
        <w:rPr>
          <w:rFonts w:ascii="Times New Roman" w:hAnsi="Times New Roman" w:cs="Times New Roman"/>
          <w:sz w:val="24"/>
          <w:szCs w:val="24"/>
        </w:rPr>
        <w:t>Sum of electronic and thermal Energies = -3768.338709</w:t>
      </w:r>
    </w:p>
    <w:p w14:paraId="38BC14FC" w14:textId="77777777" w:rsidR="002E432D" w:rsidRPr="002E432D" w:rsidRDefault="002E432D" w:rsidP="00270E6B">
      <w:pPr>
        <w:jc w:val="both"/>
        <w:rPr>
          <w:rFonts w:ascii="Times New Roman" w:hAnsi="Times New Roman" w:cs="Times New Roman"/>
          <w:sz w:val="24"/>
          <w:szCs w:val="24"/>
        </w:rPr>
      </w:pPr>
      <w:r w:rsidRPr="002E432D">
        <w:rPr>
          <w:rFonts w:ascii="Times New Roman" w:hAnsi="Times New Roman" w:cs="Times New Roman"/>
          <w:sz w:val="24"/>
          <w:szCs w:val="24"/>
        </w:rPr>
        <w:t>Sum of electronic and thermal Enthalpies = -3768.337765</w:t>
      </w:r>
    </w:p>
    <w:p w14:paraId="2FF3D7E2" w14:textId="77777777" w:rsidR="002E432D" w:rsidRDefault="002E432D" w:rsidP="00270E6B">
      <w:pPr>
        <w:jc w:val="both"/>
        <w:rPr>
          <w:rFonts w:ascii="Times New Roman" w:hAnsi="Times New Roman" w:cs="Times New Roman"/>
          <w:sz w:val="24"/>
          <w:szCs w:val="24"/>
        </w:rPr>
      </w:pPr>
      <w:r w:rsidRPr="002E432D">
        <w:rPr>
          <w:rFonts w:ascii="Times New Roman" w:hAnsi="Times New Roman" w:cs="Times New Roman"/>
          <w:sz w:val="24"/>
          <w:szCs w:val="24"/>
        </w:rPr>
        <w:t>Sum of electronic and thermal Free Energies = -3768.504956</w:t>
      </w:r>
    </w:p>
    <w:p w14:paraId="7495688D" w14:textId="747E64F4" w:rsidR="00D22600" w:rsidRPr="00D22600" w:rsidRDefault="00D22600" w:rsidP="00270E6B">
      <w:pPr>
        <w:jc w:val="both"/>
        <w:rPr>
          <w:rFonts w:ascii="Times New Roman" w:hAnsi="Times New Roman" w:cs="Times New Roman"/>
          <w:sz w:val="24"/>
          <w:szCs w:val="24"/>
        </w:rPr>
      </w:pPr>
      <w:r w:rsidRPr="00D22600">
        <w:rPr>
          <w:rFonts w:ascii="Times New Roman" w:hAnsi="Times New Roman" w:cs="Times New Roman"/>
          <w:sz w:val="24"/>
          <w:szCs w:val="24"/>
        </w:rPr>
        <w:t>......................................................................................................................................................</w:t>
      </w:r>
    </w:p>
    <w:p w14:paraId="22D8E468" w14:textId="77777777" w:rsidR="00D22600" w:rsidRPr="00D22600" w:rsidRDefault="00D22600" w:rsidP="00270E6B">
      <w:pPr>
        <w:jc w:val="both"/>
        <w:rPr>
          <w:rFonts w:ascii="Times New Roman" w:hAnsi="Times New Roman" w:cs="Times New Roman"/>
          <w:sz w:val="24"/>
          <w:szCs w:val="24"/>
        </w:rPr>
      </w:pPr>
      <w:r w:rsidRPr="00D22600">
        <w:rPr>
          <w:rFonts w:ascii="Times New Roman" w:hAnsi="Times New Roman" w:cs="Times New Roman"/>
          <w:sz w:val="24"/>
          <w:szCs w:val="24"/>
        </w:rPr>
        <w:t>Cartesian Coordinates</w:t>
      </w:r>
    </w:p>
    <w:p w14:paraId="75BF34EE" w14:textId="77777777" w:rsidR="00D22600" w:rsidRPr="00D22600" w:rsidRDefault="00D22600" w:rsidP="00270E6B">
      <w:pPr>
        <w:jc w:val="both"/>
        <w:rPr>
          <w:rFonts w:ascii="Times New Roman" w:hAnsi="Times New Roman" w:cs="Times New Roman"/>
          <w:sz w:val="24"/>
          <w:szCs w:val="24"/>
        </w:rPr>
      </w:pPr>
      <w:r w:rsidRPr="00D22600">
        <w:rPr>
          <w:rFonts w:ascii="Times New Roman" w:hAnsi="Times New Roman" w:cs="Times New Roman"/>
          <w:sz w:val="24"/>
          <w:szCs w:val="24"/>
        </w:rPr>
        <w:t>......................................................................................................................................................</w:t>
      </w:r>
    </w:p>
    <w:p w14:paraId="2791CBC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45           0.469818    0.208229    0.175151</w:t>
      </w:r>
    </w:p>
    <w:p w14:paraId="1F437FE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26          -4.562438   -0.948704   -1.031476</w:t>
      </w:r>
    </w:p>
    <w:p w14:paraId="7B8E053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5          -0.992230   -1.334905   -0.684948</w:t>
      </w:r>
    </w:p>
    <w:p w14:paraId="126A584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5          -1.156706    1.756766    0.769856</w:t>
      </w:r>
    </w:p>
    <w:p w14:paraId="14C9AB9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232354    0.187626   -2.769375</w:t>
      </w:r>
    </w:p>
    <w:p w14:paraId="17C83C6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385328    0.947575   -1.723230</w:t>
      </w:r>
    </w:p>
    <w:p w14:paraId="77C2545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54665    5.711040   -0.540928</w:t>
      </w:r>
    </w:p>
    <w:p w14:paraId="752AA9C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271756    6.601835   -0.888875</w:t>
      </w:r>
    </w:p>
    <w:p w14:paraId="00BF3FA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19252   -1.018533   -2.469268</w:t>
      </w:r>
    </w:p>
    <w:p w14:paraId="43F900B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474157    1.853560   -4.431412</w:t>
      </w:r>
    </w:p>
    <w:p w14:paraId="429C742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522651    2.191210   -5.462378</w:t>
      </w:r>
    </w:p>
    <w:p w14:paraId="07209FB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49339    3.412872    0.330903</w:t>
      </w:r>
    </w:p>
    <w:p w14:paraId="099ADA2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870082   -1.844060   -2.876747</w:t>
      </w:r>
    </w:p>
    <w:p w14:paraId="14B02BB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342726   -2.713867   -3.239171</w:t>
      </w:r>
    </w:p>
    <w:p w14:paraId="4589D6A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651022    1.826028    2.524433</w:t>
      </w:r>
    </w:p>
    <w:p w14:paraId="53FBE5C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82055    0.630050   -4.132197</w:t>
      </w:r>
    </w:p>
    <w:p w14:paraId="01AC11B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700084    3.032788    3.232114</w:t>
      </w:r>
    </w:p>
    <w:p w14:paraId="412F5E7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1          -1.372177    3.953248    2.763664</w:t>
      </w:r>
    </w:p>
    <w:p w14:paraId="5147A05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71447    2.145825   -2.069101</w:t>
      </w:r>
    </w:p>
    <w:p w14:paraId="43DE574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394210    2.769828   -1.300762</w:t>
      </w:r>
    </w:p>
    <w:p w14:paraId="43C6674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88960   -0.175345   -5.130215</w:t>
      </w:r>
    </w:p>
    <w:p w14:paraId="2D74E2A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740167    0.153461   -6.164579</w:t>
      </w:r>
    </w:p>
    <w:p w14:paraId="78276AD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643395    1.884240    5.125796</w:t>
      </w:r>
    </w:p>
    <w:p w14:paraId="1B3BB6D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615562    0.666938    4.434774</w:t>
      </w:r>
    </w:p>
    <w:p w14:paraId="5CE1469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111450    0.651931    3.134523</w:t>
      </w:r>
    </w:p>
    <w:p w14:paraId="495EFB4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092755   -0.280659    2.590035</w:t>
      </w:r>
    </w:p>
    <w:p w14:paraId="5BDBCC5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433814   -1.352460   -4.808262</w:t>
      </w:r>
    </w:p>
    <w:p w14:paraId="1A3BA3E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895533   -1.952525   -5.585643</w:t>
      </w:r>
    </w:p>
    <w:p w14:paraId="7D0C0E3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546187   -0.166398    0.877140</w:t>
      </w:r>
    </w:p>
    <w:p w14:paraId="528A356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027218    2.594087   -3.413993</w:t>
      </w:r>
    </w:p>
    <w:p w14:paraId="1B2EF5E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519009    3.538213   -3.629249</w:t>
      </w:r>
    </w:p>
    <w:p w14:paraId="739C57B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324266    0.132216    0.199118</w:t>
      </w:r>
    </w:p>
    <w:p w14:paraId="4FDDD52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220719    5.059571    0.608166</w:t>
      </w:r>
    </w:p>
    <w:p w14:paraId="0C482D7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702132   -1.131486   -0.131589</w:t>
      </w:r>
    </w:p>
    <w:p w14:paraId="4805DDD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347446    5.240474   -1.261893</w:t>
      </w:r>
    </w:p>
    <w:p w14:paraId="241C5B3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187709    3.071204    4.544304</w:t>
      </w:r>
    </w:p>
    <w:p w14:paraId="6EE5471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792532    1.511229   -0.105065</w:t>
      </w:r>
    </w:p>
    <w:p w14:paraId="6CE4467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538969    1.562556   -1.169724</w:t>
      </w:r>
    </w:p>
    <w:p w14:paraId="0C6F533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805567    2.605406    0.256460</w:t>
      </w:r>
    </w:p>
    <w:p w14:paraId="25D829B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024985    2.589992    1.326213</w:t>
      </w:r>
    </w:p>
    <w:p w14:paraId="70C4346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738231    2.440951   -0.289540</w:t>
      </w:r>
    </w:p>
    <w:p w14:paraId="321C449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433109    3.599416    0.010910</w:t>
      </w:r>
    </w:p>
    <w:p w14:paraId="01802C9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515834   -1.771785   -3.462773</w:t>
      </w:r>
    </w:p>
    <w:p w14:paraId="2D3BB7F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060792   -2.674625   -3.213506</w:t>
      </w:r>
    </w:p>
    <w:p w14:paraId="670D0BB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426990   -0.512639   -1.816377</w:t>
      </w:r>
    </w:p>
    <w:p w14:paraId="7A867AE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269639   -0.194111   -1.218805</w:t>
      </w:r>
    </w:p>
    <w:p w14:paraId="1425B9C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580956   -2.178947    0.308160</w:t>
      </w:r>
    </w:p>
    <w:p w14:paraId="0655A4D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1          -3.400504   -3.236176    0.184716</w:t>
      </w:r>
    </w:p>
    <w:p w14:paraId="1EA1D53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441295    0.338594   -2.399987</w:t>
      </w:r>
    </w:p>
    <w:p w14:paraId="417DD4F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412333    1.416936   -2.331023</w:t>
      </w:r>
    </w:p>
    <w:p w14:paraId="136082E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075242   -1.861474   -2.116194</w:t>
      </w:r>
    </w:p>
    <w:p w14:paraId="788A394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605692   -2.743624   -1.785943</w:t>
      </w:r>
    </w:p>
    <w:p w14:paraId="69C4011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90809    4.081723   -0.816252</w:t>
      </w:r>
    </w:p>
    <w:p w14:paraId="1F6B382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803900    3.682196   -1.411252</w:t>
      </w:r>
    </w:p>
    <w:p w14:paraId="6F563E1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809160    5.921370   -2.526049</w:t>
      </w:r>
    </w:p>
    <w:p w14:paraId="5A98868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861889    6.215671   -2.459955</w:t>
      </w:r>
    </w:p>
    <w:p w14:paraId="286D5C8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713364    5.246545   -3.384476</w:t>
      </w:r>
    </w:p>
    <w:p w14:paraId="06839A7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222268    6.819010   -2.734428</w:t>
      </w:r>
    </w:p>
    <w:p w14:paraId="01C863A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57675    3.906140    1.037615</w:t>
      </w:r>
    </w:p>
    <w:p w14:paraId="7FA4A50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937041    3.364256    1.896008</w:t>
      </w:r>
    </w:p>
    <w:p w14:paraId="6A5C252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421360    5.569159    1.366088</w:t>
      </w:r>
    </w:p>
    <w:p w14:paraId="6C0A6D0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976262    6.309503    0.784444</w:t>
      </w:r>
    </w:p>
    <w:p w14:paraId="6705D59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101350    4.748895    1.616921</w:t>
      </w:r>
    </w:p>
    <w:p w14:paraId="65E12F9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122280    6.043319    2.307768</w:t>
      </w:r>
    </w:p>
    <w:p w14:paraId="0AEAC2B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477359   -0.481088   -3.052312</w:t>
      </w:r>
    </w:p>
    <w:p w14:paraId="6B3CB5A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591971   -0.136071   -3.563733</w:t>
      </w:r>
    </w:p>
    <w:p w14:paraId="1312ADD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703224   -1.580734    0.939521</w:t>
      </w:r>
    </w:p>
    <w:p w14:paraId="4EA35AC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557780   -2.105332    1.342973</w:t>
      </w:r>
    </w:p>
    <w:p w14:paraId="6BDE906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207014    4.367605    5.315956</w:t>
      </w:r>
    </w:p>
    <w:p w14:paraId="5456D93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253083    5.230517    4.646116</w:t>
      </w:r>
    </w:p>
    <w:p w14:paraId="22D91C4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063008    4.415665    5.994775</w:t>
      </w:r>
    </w:p>
    <w:p w14:paraId="7E1EBA3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301352    4.472482    5.925064</w:t>
      </w:r>
    </w:p>
    <w:p w14:paraId="7BD9C0F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035851    1.908812    6.139775</w:t>
      </w:r>
    </w:p>
    <w:p w14:paraId="6BCBC0F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097623   -0.607408    5.083357</w:t>
      </w:r>
    </w:p>
    <w:p w14:paraId="02B7388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981714   -0.432459    5.703214</w:t>
      </w:r>
    </w:p>
    <w:p w14:paraId="4A00305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353633   -1.361208    4.333030</w:t>
      </w:r>
    </w:p>
    <w:p w14:paraId="044B544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325511   -1.031653    5.737123</w:t>
      </w:r>
    </w:p>
    <w:p w14:paraId="58ECC3A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0.502796   -4.836846    3.498654</w:t>
      </w:r>
    </w:p>
    <w:p w14:paraId="0E1B407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01353   -5.565669    2.403282</w:t>
      </w:r>
    </w:p>
    <w:p w14:paraId="46855B7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39871   -5.011647    1.095536</w:t>
      </w:r>
    </w:p>
    <w:p w14:paraId="0513BC1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02826   -3.667025    0.912463</w:t>
      </w:r>
    </w:p>
    <w:p w14:paraId="612313C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042588   -2.959765    2.063736</w:t>
      </w:r>
    </w:p>
    <w:p w14:paraId="19BB4C5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87628   -3.520604    3.322224</w:t>
      </w:r>
    </w:p>
    <w:p w14:paraId="416D115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607709   -6.791888    0.121072</w:t>
      </w:r>
    </w:p>
    <w:p w14:paraId="103EAE4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464112   -5.271313    4.491983</w:t>
      </w:r>
    </w:p>
    <w:p w14:paraId="4FB1208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255319   -6.584742    2.521545</w:t>
      </w:r>
    </w:p>
    <w:p w14:paraId="5938C39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276626   -5.768624   -0.030609</w:t>
      </w:r>
    </w:p>
    <w:p w14:paraId="71B5343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88347   -3.102713   -0.408941</w:t>
      </w:r>
    </w:p>
    <w:p w14:paraId="4FA0846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460612   -1.971220    1.944788</w:t>
      </w:r>
    </w:p>
    <w:p w14:paraId="5C03872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334164   -2.950669    4.178353</w:t>
      </w:r>
    </w:p>
    <w:p w14:paraId="0E65D8E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37558   -3.871360   -1.467093</w:t>
      </w:r>
    </w:p>
    <w:p w14:paraId="743F3D6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272637   -5.210922   -1.284745</w:t>
      </w:r>
    </w:p>
    <w:p w14:paraId="3922B12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064368   -3.441270   -2.456049</w:t>
      </w:r>
    </w:p>
    <w:p w14:paraId="02F38D1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603634   -5.784467   -2.144246</w:t>
      </w:r>
    </w:p>
    <w:p w14:paraId="5477CC3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262203    0.558669    1.232427</w:t>
      </w:r>
    </w:p>
    <w:p w14:paraId="12E1802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374545   -0.999494   -0.364992</w:t>
      </w:r>
    </w:p>
    <w:p w14:paraId="6FFDDE1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741757   -0.981103   -1.725061</w:t>
      </w:r>
    </w:p>
    <w:p w14:paraId="793DD93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466033   -2.223304    0.327988</w:t>
      </w:r>
    </w:p>
    <w:p w14:paraId="54C4050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152133   -2.142088   -2.370481</w:t>
      </w:r>
    </w:p>
    <w:p w14:paraId="7F02A25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720592   -0.045203   -2.270350</w:t>
      </w:r>
    </w:p>
    <w:p w14:paraId="231B66B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898813   -3.383762   -0.305389</w:t>
      </w:r>
    </w:p>
    <w:p w14:paraId="6D400C1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220884   -2.270987    1.382793</w:t>
      </w:r>
    </w:p>
    <w:p w14:paraId="4D1C9C2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245569   -3.342382   -1.655643</w:t>
      </w:r>
    </w:p>
    <w:p w14:paraId="5D9E8CC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422931   -2.110297   -3.421423</w:t>
      </w:r>
    </w:p>
    <w:p w14:paraId="268CAD7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965802   -4.311516    0.251458</w:t>
      </w:r>
    </w:p>
    <w:p w14:paraId="7DE7F7B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595770   -4.242214   -2.152442</w:t>
      </w:r>
    </w:p>
    <w:p w14:paraId="4716EB8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657209   -0.678474    0.248195</w:t>
      </w:r>
    </w:p>
    <w:p w14:paraId="5555FE1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4.924766   -0.934730    1.429875</w:t>
      </w:r>
    </w:p>
    <w:p w14:paraId="5F01C21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287390   -1.982189    2.286262</w:t>
      </w:r>
    </w:p>
    <w:p w14:paraId="617F273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344481   -2.820587    1.959217</w:t>
      </w:r>
    </w:p>
    <w:p w14:paraId="660F904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7.040125   -2.610724    0.763578</w:t>
      </w:r>
    </w:p>
    <w:p w14:paraId="7E1E582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705436   -1.551345   -0.075347</w:t>
      </w:r>
    </w:p>
    <w:p w14:paraId="6D285C4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705321   -2.132347    3.188861</w:t>
      </w:r>
    </w:p>
    <w:p w14:paraId="406A06A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619446   -3.638877    2.616403</w:t>
      </w:r>
    </w:p>
    <w:p w14:paraId="3E8E51A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853710   -3.273899    0.486642</w:t>
      </w:r>
    </w:p>
    <w:p w14:paraId="74DEEF0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351438    0.528983   -0.540249</w:t>
      </w:r>
    </w:p>
    <w:p w14:paraId="278488F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273929    1.072031   -1.443200</w:t>
      </w:r>
    </w:p>
    <w:p w14:paraId="2287C9E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144590    1.230235   -0.309200</w:t>
      </w:r>
    </w:p>
    <w:p w14:paraId="4E591F5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032390    2.291809   -2.074531</w:t>
      </w:r>
    </w:p>
    <w:p w14:paraId="4C13716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947460    2.486871   -0.885753</w:t>
      </w:r>
    </w:p>
    <w:p w14:paraId="20F2ED8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880742    3.017878   -1.772748</w:t>
      </w:r>
    </w:p>
    <w:p w14:paraId="228F8E8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766732    2.692064   -2.766235</w:t>
      </w:r>
    </w:p>
    <w:p w14:paraId="785C21F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073947    3.050460   -0.594557</w:t>
      </w:r>
    </w:p>
    <w:p w14:paraId="018F044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717444    3.996915   -2.211612</w:t>
      </w:r>
    </w:p>
    <w:p w14:paraId="66A3D6A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700592   -0.170898    1.732805</w:t>
      </w:r>
    </w:p>
    <w:p w14:paraId="366ED41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103643    0.676366    0.607377</w:t>
      </w:r>
    </w:p>
    <w:p w14:paraId="54CB01E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3.120913   -0.266058    2.816707</w:t>
      </w:r>
    </w:p>
    <w:p w14:paraId="0B1486F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2.067057    1.420771    0.877972</w:t>
      </w:r>
    </w:p>
    <w:p w14:paraId="2D8B2E6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0.570691   -0.444501    2.314954</w:t>
      </w:r>
    </w:p>
    <w:p w14:paraId="4F7F78A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264526   -1.408889   -0.992789</w:t>
      </w:r>
    </w:p>
    <w:p w14:paraId="6845C0E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214440    0.565141   -1.625282</w:t>
      </w:r>
    </w:p>
    <w:p w14:paraId="5706CE1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475141   -0.176941    2.627564</w:t>
      </w:r>
    </w:p>
    <w:p w14:paraId="3B1C1BB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477679   -1.391185    2.492729</w:t>
      </w:r>
    </w:p>
    <w:p w14:paraId="40604EDD" w14:textId="322BC11A"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39D8481B" w14:textId="1C09D5B9" w:rsidR="00756B02" w:rsidRPr="00387F42" w:rsidRDefault="00756B02" w:rsidP="00270E6B">
      <w:pPr>
        <w:jc w:val="both"/>
        <w:rPr>
          <w:rFonts w:ascii="Times New Roman" w:hAnsi="Times New Roman" w:cs="Times New Roman"/>
          <w:b/>
          <w:bCs/>
          <w:sz w:val="24"/>
          <w:szCs w:val="24"/>
        </w:rPr>
      </w:pPr>
      <w:r w:rsidRPr="00387F42">
        <w:rPr>
          <w:rFonts w:ascii="Times New Roman" w:hAnsi="Times New Roman" w:cs="Times New Roman"/>
          <w:b/>
          <w:bCs/>
          <w:sz w:val="24"/>
          <w:szCs w:val="24"/>
        </w:rPr>
        <w:t>TS</w:t>
      </w:r>
      <w:r>
        <w:rPr>
          <w:rFonts w:ascii="Times New Roman" w:hAnsi="Times New Roman" w:cs="Times New Roman"/>
          <w:b/>
          <w:bCs/>
          <w:sz w:val="24"/>
          <w:szCs w:val="24"/>
        </w:rPr>
        <w:t>(E</w:t>
      </w:r>
      <w:r w:rsidRPr="00387F42">
        <w:rPr>
          <w:rFonts w:ascii="Times New Roman" w:hAnsi="Times New Roman" w:cs="Times New Roman"/>
          <w:b/>
          <w:bCs/>
          <w:sz w:val="24"/>
          <w:szCs w:val="24"/>
        </w:rPr>
        <w:t>-</w:t>
      </w:r>
      <w:r>
        <w:rPr>
          <w:rFonts w:ascii="Times New Roman" w:hAnsi="Times New Roman" w:cs="Times New Roman"/>
          <w:b/>
          <w:bCs/>
          <w:sz w:val="24"/>
          <w:szCs w:val="24"/>
        </w:rPr>
        <w:t>H</w:t>
      </w:r>
      <w:r w:rsidRPr="00756B02">
        <w:rPr>
          <w:rFonts w:ascii="Times New Roman" w:hAnsi="Times New Roman" w:cs="Times New Roman"/>
          <w:b/>
          <w:bCs/>
          <w:sz w:val="24"/>
          <w:szCs w:val="24"/>
          <w:vertAlign w:val="subscript"/>
        </w:rPr>
        <w:t>S</w:t>
      </w:r>
      <w:r>
        <w:rPr>
          <w:rFonts w:ascii="Times New Roman" w:hAnsi="Times New Roman" w:cs="Times New Roman"/>
          <w:b/>
          <w:bCs/>
          <w:sz w:val="24"/>
          <w:szCs w:val="24"/>
        </w:rPr>
        <w:t>)</w:t>
      </w:r>
    </w:p>
    <w:p w14:paraId="783C51EC" w14:textId="26BD78CB"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4D8241D5" w14:textId="77777777" w:rsidR="002E432D" w:rsidRPr="002E432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w:t>
      </w:r>
      <w:r w:rsidR="002E432D" w:rsidRPr="002E432D">
        <w:rPr>
          <w:rFonts w:ascii="Times New Roman" w:hAnsi="Times New Roman" w:cs="Times New Roman"/>
          <w:sz w:val="24"/>
          <w:szCs w:val="24"/>
        </w:rPr>
        <w:t>Number of imaginary frequencies = 1</w:t>
      </w:r>
    </w:p>
    <w:p w14:paraId="1924546F" w14:textId="79E15F21" w:rsidR="002E432D" w:rsidRPr="002E432D" w:rsidRDefault="002E432D" w:rsidP="00270E6B">
      <w:pPr>
        <w:jc w:val="both"/>
        <w:rPr>
          <w:rFonts w:ascii="Times New Roman" w:hAnsi="Times New Roman" w:cs="Times New Roman"/>
          <w:sz w:val="24"/>
          <w:szCs w:val="24"/>
        </w:rPr>
      </w:pPr>
      <w:r w:rsidRPr="002E432D">
        <w:rPr>
          <w:rFonts w:ascii="Times New Roman" w:hAnsi="Times New Roman" w:cs="Times New Roman"/>
          <w:sz w:val="24"/>
          <w:szCs w:val="24"/>
        </w:rPr>
        <w:lastRenderedPageBreak/>
        <w:t>Electronic energy</w:t>
      </w:r>
      <w:r>
        <w:rPr>
          <w:rFonts w:ascii="Times New Roman" w:hAnsi="Times New Roman" w:cs="Times New Roman"/>
          <w:sz w:val="24"/>
          <w:szCs w:val="24"/>
        </w:rPr>
        <w:t xml:space="preserve">: </w:t>
      </w:r>
      <w:r w:rsidRPr="002E432D">
        <w:rPr>
          <w:rFonts w:ascii="Times New Roman" w:hAnsi="Times New Roman" w:cs="Times New Roman"/>
          <w:sz w:val="24"/>
          <w:szCs w:val="24"/>
        </w:rPr>
        <w:t>HF</w:t>
      </w:r>
      <w:r>
        <w:rPr>
          <w:rFonts w:ascii="Times New Roman" w:hAnsi="Times New Roman" w:cs="Times New Roman"/>
          <w:sz w:val="24"/>
          <w:szCs w:val="24"/>
        </w:rPr>
        <w:t xml:space="preserve"> </w:t>
      </w:r>
      <w:r w:rsidRPr="002E432D">
        <w:rPr>
          <w:rFonts w:ascii="Times New Roman" w:hAnsi="Times New Roman" w:cs="Times New Roman"/>
          <w:sz w:val="24"/>
          <w:szCs w:val="24"/>
        </w:rPr>
        <w:t>=</w:t>
      </w:r>
      <w:r>
        <w:rPr>
          <w:rFonts w:ascii="Times New Roman" w:hAnsi="Times New Roman" w:cs="Times New Roman"/>
          <w:sz w:val="24"/>
          <w:szCs w:val="24"/>
        </w:rPr>
        <w:t xml:space="preserve"> </w:t>
      </w:r>
      <w:r w:rsidRPr="002E432D">
        <w:rPr>
          <w:rFonts w:ascii="Times New Roman" w:hAnsi="Times New Roman" w:cs="Times New Roman"/>
          <w:sz w:val="24"/>
          <w:szCs w:val="24"/>
        </w:rPr>
        <w:t>-3945.554435</w:t>
      </w:r>
    </w:p>
    <w:p w14:paraId="21C7E7D0" w14:textId="77777777" w:rsidR="002E432D" w:rsidRPr="002E432D" w:rsidRDefault="002E432D" w:rsidP="00270E6B">
      <w:pPr>
        <w:jc w:val="both"/>
        <w:rPr>
          <w:rFonts w:ascii="Times New Roman" w:hAnsi="Times New Roman" w:cs="Times New Roman"/>
          <w:sz w:val="24"/>
          <w:szCs w:val="24"/>
        </w:rPr>
      </w:pPr>
      <w:r w:rsidRPr="002E432D">
        <w:rPr>
          <w:rFonts w:ascii="Times New Roman" w:hAnsi="Times New Roman" w:cs="Times New Roman"/>
          <w:sz w:val="24"/>
          <w:szCs w:val="24"/>
        </w:rPr>
        <w:t>Zero-point correction = 1.096435 (Hartree/Particle)</w:t>
      </w:r>
    </w:p>
    <w:p w14:paraId="0D14E6F7" w14:textId="77777777" w:rsidR="002E432D" w:rsidRPr="002E432D" w:rsidRDefault="002E432D" w:rsidP="00270E6B">
      <w:pPr>
        <w:jc w:val="both"/>
        <w:rPr>
          <w:rFonts w:ascii="Times New Roman" w:hAnsi="Times New Roman" w:cs="Times New Roman"/>
          <w:sz w:val="24"/>
          <w:szCs w:val="24"/>
        </w:rPr>
      </w:pPr>
      <w:r w:rsidRPr="002E432D">
        <w:rPr>
          <w:rFonts w:ascii="Times New Roman" w:hAnsi="Times New Roman" w:cs="Times New Roman"/>
          <w:sz w:val="24"/>
          <w:szCs w:val="24"/>
        </w:rPr>
        <w:t>Thermal correction to Energy = 1.165378</w:t>
      </w:r>
    </w:p>
    <w:p w14:paraId="75ED4162" w14:textId="77777777" w:rsidR="002E432D" w:rsidRPr="002E432D" w:rsidRDefault="002E432D" w:rsidP="00270E6B">
      <w:pPr>
        <w:jc w:val="both"/>
        <w:rPr>
          <w:rFonts w:ascii="Times New Roman" w:hAnsi="Times New Roman" w:cs="Times New Roman"/>
          <w:sz w:val="24"/>
          <w:szCs w:val="24"/>
        </w:rPr>
      </w:pPr>
      <w:r w:rsidRPr="002E432D">
        <w:rPr>
          <w:rFonts w:ascii="Times New Roman" w:hAnsi="Times New Roman" w:cs="Times New Roman"/>
          <w:sz w:val="24"/>
          <w:szCs w:val="24"/>
        </w:rPr>
        <w:t>Thermal correction to Enthalpy = 1.166322</w:t>
      </w:r>
    </w:p>
    <w:p w14:paraId="29F23A86" w14:textId="77777777" w:rsidR="002E432D" w:rsidRPr="002E432D" w:rsidRDefault="002E432D" w:rsidP="00270E6B">
      <w:pPr>
        <w:jc w:val="both"/>
        <w:rPr>
          <w:rFonts w:ascii="Times New Roman" w:hAnsi="Times New Roman" w:cs="Times New Roman"/>
          <w:sz w:val="24"/>
          <w:szCs w:val="24"/>
        </w:rPr>
      </w:pPr>
      <w:r w:rsidRPr="002E432D">
        <w:rPr>
          <w:rFonts w:ascii="Times New Roman" w:hAnsi="Times New Roman" w:cs="Times New Roman"/>
          <w:sz w:val="24"/>
          <w:szCs w:val="24"/>
        </w:rPr>
        <w:t>Thermal correction to Gibbs Free Energy = 0.993416</w:t>
      </w:r>
    </w:p>
    <w:p w14:paraId="4CBBEC23" w14:textId="77777777" w:rsidR="002E432D" w:rsidRPr="002E432D" w:rsidRDefault="002E432D" w:rsidP="00270E6B">
      <w:pPr>
        <w:jc w:val="both"/>
        <w:rPr>
          <w:rFonts w:ascii="Times New Roman" w:hAnsi="Times New Roman" w:cs="Times New Roman"/>
          <w:sz w:val="24"/>
          <w:szCs w:val="24"/>
        </w:rPr>
      </w:pPr>
      <w:r w:rsidRPr="002E432D">
        <w:rPr>
          <w:rFonts w:ascii="Times New Roman" w:hAnsi="Times New Roman" w:cs="Times New Roman"/>
          <w:sz w:val="24"/>
          <w:szCs w:val="24"/>
        </w:rPr>
        <w:t>Sum of electronic and zero-point Energies = -3944.457324</w:t>
      </w:r>
    </w:p>
    <w:p w14:paraId="605EE32A" w14:textId="77777777" w:rsidR="002E432D" w:rsidRPr="002E432D" w:rsidRDefault="002E432D" w:rsidP="00270E6B">
      <w:pPr>
        <w:jc w:val="both"/>
        <w:rPr>
          <w:rFonts w:ascii="Times New Roman" w:hAnsi="Times New Roman" w:cs="Times New Roman"/>
          <w:sz w:val="24"/>
          <w:szCs w:val="24"/>
        </w:rPr>
      </w:pPr>
      <w:r w:rsidRPr="002E432D">
        <w:rPr>
          <w:rFonts w:ascii="Times New Roman" w:hAnsi="Times New Roman" w:cs="Times New Roman"/>
          <w:sz w:val="24"/>
          <w:szCs w:val="24"/>
        </w:rPr>
        <w:t>Sum of electronic and thermal Energies = -3944.388381</w:t>
      </w:r>
    </w:p>
    <w:p w14:paraId="333DA40A" w14:textId="77777777" w:rsidR="002E432D" w:rsidRPr="002E432D" w:rsidRDefault="002E432D" w:rsidP="00270E6B">
      <w:pPr>
        <w:jc w:val="both"/>
        <w:rPr>
          <w:rFonts w:ascii="Times New Roman" w:hAnsi="Times New Roman" w:cs="Times New Roman"/>
          <w:sz w:val="24"/>
          <w:szCs w:val="24"/>
        </w:rPr>
      </w:pPr>
      <w:r w:rsidRPr="002E432D">
        <w:rPr>
          <w:rFonts w:ascii="Times New Roman" w:hAnsi="Times New Roman" w:cs="Times New Roman"/>
          <w:sz w:val="24"/>
          <w:szCs w:val="24"/>
        </w:rPr>
        <w:t>Sum of electronic and thermal Enthalpies = -3944.387437</w:t>
      </w:r>
    </w:p>
    <w:p w14:paraId="4B52E573" w14:textId="77777777" w:rsidR="002E432D" w:rsidRDefault="002E432D" w:rsidP="00270E6B">
      <w:pPr>
        <w:jc w:val="both"/>
        <w:rPr>
          <w:rFonts w:ascii="Times New Roman" w:hAnsi="Times New Roman" w:cs="Times New Roman"/>
          <w:sz w:val="24"/>
          <w:szCs w:val="24"/>
        </w:rPr>
      </w:pPr>
      <w:r w:rsidRPr="002E432D">
        <w:rPr>
          <w:rFonts w:ascii="Times New Roman" w:hAnsi="Times New Roman" w:cs="Times New Roman"/>
          <w:sz w:val="24"/>
          <w:szCs w:val="24"/>
        </w:rPr>
        <w:t>Sum of electronic and thermal Free Energies = -3944.560343</w:t>
      </w:r>
    </w:p>
    <w:p w14:paraId="62F9597A" w14:textId="0F304EFC" w:rsidR="007849B1" w:rsidRPr="007849B1" w:rsidRDefault="007849B1" w:rsidP="00270E6B">
      <w:pPr>
        <w:jc w:val="both"/>
        <w:rPr>
          <w:rFonts w:ascii="Times New Roman" w:hAnsi="Times New Roman" w:cs="Times New Roman"/>
          <w:sz w:val="24"/>
          <w:szCs w:val="24"/>
        </w:rPr>
      </w:pPr>
      <w:r w:rsidRPr="007849B1">
        <w:rPr>
          <w:rFonts w:ascii="Times New Roman" w:hAnsi="Times New Roman" w:cs="Times New Roman"/>
          <w:sz w:val="24"/>
          <w:szCs w:val="24"/>
        </w:rPr>
        <w:t>......................................................................................................................................................</w:t>
      </w:r>
    </w:p>
    <w:p w14:paraId="12EA7750" w14:textId="77777777" w:rsidR="007849B1" w:rsidRPr="007849B1" w:rsidRDefault="007849B1" w:rsidP="00270E6B">
      <w:pPr>
        <w:jc w:val="both"/>
        <w:rPr>
          <w:rFonts w:ascii="Times New Roman" w:hAnsi="Times New Roman" w:cs="Times New Roman"/>
          <w:sz w:val="24"/>
          <w:szCs w:val="24"/>
        </w:rPr>
      </w:pPr>
      <w:r w:rsidRPr="007849B1">
        <w:rPr>
          <w:rFonts w:ascii="Times New Roman" w:hAnsi="Times New Roman" w:cs="Times New Roman"/>
          <w:sz w:val="24"/>
          <w:szCs w:val="24"/>
        </w:rPr>
        <w:t>Cartesian Coordinates</w:t>
      </w:r>
    </w:p>
    <w:p w14:paraId="47EFF14F" w14:textId="77777777" w:rsidR="007849B1" w:rsidRPr="007849B1" w:rsidRDefault="007849B1" w:rsidP="00270E6B">
      <w:pPr>
        <w:jc w:val="both"/>
        <w:rPr>
          <w:rFonts w:ascii="Times New Roman" w:hAnsi="Times New Roman" w:cs="Times New Roman"/>
          <w:sz w:val="24"/>
          <w:szCs w:val="24"/>
        </w:rPr>
      </w:pPr>
      <w:r w:rsidRPr="007849B1">
        <w:rPr>
          <w:rFonts w:ascii="Times New Roman" w:hAnsi="Times New Roman" w:cs="Times New Roman"/>
          <w:sz w:val="24"/>
          <w:szCs w:val="24"/>
        </w:rPr>
        <w:t>......................................................................................................................................................</w:t>
      </w:r>
    </w:p>
    <w:p w14:paraId="43B50FB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45           0.459569    0.229548    0.094340</w:t>
      </w:r>
    </w:p>
    <w:p w14:paraId="1428C02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26          -4.509941   -1.193807   -1.217582</w:t>
      </w:r>
    </w:p>
    <w:p w14:paraId="7A5FE4B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5          -0.939081   -1.408821   -0.715191</w:t>
      </w:r>
    </w:p>
    <w:p w14:paraId="4BD53C4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5          -1.266386    1.769070    0.491230</w:t>
      </w:r>
    </w:p>
    <w:p w14:paraId="4E776CA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40688    0.014175   -2.857665</w:t>
      </w:r>
    </w:p>
    <w:p w14:paraId="5690273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421374    0.848373   -1.839173</w:t>
      </w:r>
    </w:p>
    <w:p w14:paraId="733D866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71706    5.739943   -0.880367</w:t>
      </w:r>
    </w:p>
    <w:p w14:paraId="1A5A0F5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074936    6.637106   -1.232622</w:t>
      </w:r>
    </w:p>
    <w:p w14:paraId="0C0A272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807959   -1.189790   -2.511490</w:t>
      </w:r>
    </w:p>
    <w:p w14:paraId="7C8C309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00611    1.595571   -4.585982</w:t>
      </w:r>
    </w:p>
    <w:p w14:paraId="293130F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685033    1.872632   -5.632533</w:t>
      </w:r>
    </w:p>
    <w:p w14:paraId="5F30C71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90980    3.424199    0.006242</w:t>
      </w:r>
    </w:p>
    <w:p w14:paraId="6D5319F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707772   -2.276037   -2.976090</w:t>
      </w:r>
    </w:p>
    <w:p w14:paraId="2817292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116568   -3.139589   -3.242169</w:t>
      </w:r>
    </w:p>
    <w:p w14:paraId="1B92F86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923049    1.922537    2.186480</w:t>
      </w:r>
    </w:p>
    <w:p w14:paraId="7050D14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045214    0.378240   -4.240788</w:t>
      </w:r>
    </w:p>
    <w:p w14:paraId="6779514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143752    3.170706    2.783512</w:t>
      </w:r>
    </w:p>
    <w:p w14:paraId="3431065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875921    4.080066    2.259010</w:t>
      </w:r>
    </w:p>
    <w:p w14:paraId="57CBF0E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0.999554    2.035429   -2.228227</w:t>
      </w:r>
    </w:p>
    <w:p w14:paraId="45E5661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380299    2.707950   -1.479785</w:t>
      </w:r>
    </w:p>
    <w:p w14:paraId="0C8B807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93807   -0.498478   -5.211698</w:t>
      </w:r>
    </w:p>
    <w:p w14:paraId="5ECB25F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511376   -0.229745   -6.261127</w:t>
      </w:r>
    </w:p>
    <w:p w14:paraId="327CA0C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057248    2.076875    4.724029</w:t>
      </w:r>
    </w:p>
    <w:p w14:paraId="72305AD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859003    0.821081    4.144574</w:t>
      </w:r>
    </w:p>
    <w:p w14:paraId="4419C99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297534    0.759668    2.866715</w:t>
      </w:r>
    </w:p>
    <w:p w14:paraId="2C56830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154604   -0.205772    2.403189</w:t>
      </w:r>
    </w:p>
    <w:p w14:paraId="0DEDD56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222536   -1.671275   -4.844943</w:t>
      </w:r>
    </w:p>
    <w:p w14:paraId="7821725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638586   -2.327822   -5.602164</w:t>
      </w:r>
    </w:p>
    <w:p w14:paraId="362B5E5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577755   -0.206594    0.593540</w:t>
      </w:r>
    </w:p>
    <w:p w14:paraId="38CF5CC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101867    2.404587   -3.594493</w:t>
      </w:r>
    </w:p>
    <w:p w14:paraId="06269C4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588848    3.341921   -3.846110</w:t>
      </w:r>
    </w:p>
    <w:p w14:paraId="124617C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342596    0.053711   -0.074942</w:t>
      </w:r>
    </w:p>
    <w:p w14:paraId="260BDC4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26762    5.205648    0.365916</w:t>
      </w:r>
    </w:p>
    <w:p w14:paraId="300F651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674325   -1.217078   -0.245356</w:t>
      </w:r>
    </w:p>
    <w:p w14:paraId="59A60B8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404093    5.147757   -1.686876</w:t>
      </w:r>
    </w:p>
    <w:p w14:paraId="5214402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709196    3.259197    4.058625</w:t>
      </w:r>
    </w:p>
    <w:p w14:paraId="6DED443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821006    1.405238   -0.491248</w:t>
      </w:r>
    </w:p>
    <w:p w14:paraId="4260144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487688    1.351527   -1.533308</w:t>
      </w:r>
    </w:p>
    <w:p w14:paraId="7AF7D21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881228    2.501263   -0.324664</w:t>
      </w:r>
    </w:p>
    <w:p w14:paraId="1042DF4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171775    2.603836    0.723158</w:t>
      </w:r>
    </w:p>
    <w:p w14:paraId="707D29A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770992    2.243203   -0.904736</w:t>
      </w:r>
    </w:p>
    <w:p w14:paraId="0CB474C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518640    3.471278   -0.662546</w:t>
      </w:r>
    </w:p>
    <w:p w14:paraId="01F04F8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346439   -2.014394   -3.481241</w:t>
      </w:r>
    </w:p>
    <w:p w14:paraId="7B28D7F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876836   -2.916266   -3.200504</w:t>
      </w:r>
    </w:p>
    <w:p w14:paraId="68F1453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376011   -0.958299   -2.081415</w:t>
      </w:r>
    </w:p>
    <w:p w14:paraId="0AF8575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253729   -0.642190   -1.535268</w:t>
      </w:r>
    </w:p>
    <w:p w14:paraId="743ABB8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539242   -2.238589    0.276375</w:t>
      </w:r>
    </w:p>
    <w:p w14:paraId="0C3A1D7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327790   -3.297144    0.271870</w:t>
      </w:r>
    </w:p>
    <w:p w14:paraId="2C8920D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5.431590   -0.101505   -2.721857</w:t>
      </w:r>
    </w:p>
    <w:p w14:paraId="23BDC44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475262    0.977854   -2.756565</w:t>
      </w:r>
    </w:p>
    <w:p w14:paraId="4220A2E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929918   -2.302745   -2.243916</w:t>
      </w:r>
    </w:p>
    <w:p w14:paraId="7916451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411066   -3.183669   -1.842562</w:t>
      </w:r>
    </w:p>
    <w:p w14:paraId="6665870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026745    3.980080   -1.232588</w:t>
      </w:r>
    </w:p>
    <w:p w14:paraId="5FF910B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733697    3.484231   -1.887626</w:t>
      </w:r>
    </w:p>
    <w:p w14:paraId="710451F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60656    5.715343   -3.037984</w:t>
      </w:r>
    </w:p>
    <w:p w14:paraId="4DCA589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670667    4.949916   -3.816563</w:t>
      </w:r>
    </w:p>
    <w:p w14:paraId="66B642B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109377    6.550993   -3.305027</w:t>
      </w:r>
    </w:p>
    <w:p w14:paraId="7929815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794084    6.078765   -3.056635</w:t>
      </w:r>
    </w:p>
    <w:p w14:paraId="4853451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286503    4.042518    0.801481</w:t>
      </w:r>
    </w:p>
    <w:p w14:paraId="3D8F3C0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563387    3.608014    1.754668</w:t>
      </w:r>
    </w:p>
    <w:p w14:paraId="3AFED83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972339    5.868844    1.227355</w:t>
      </w:r>
    </w:p>
    <w:p w14:paraId="5DB9C9F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514259    6.589117    1.915417</w:t>
      </w:r>
    </w:p>
    <w:p w14:paraId="3B85D89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700532    6.414714    0.621318</w:t>
      </w:r>
    </w:p>
    <w:p w14:paraId="18D37DE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509777    5.133914    1.832862</w:t>
      </w:r>
    </w:p>
    <w:p w14:paraId="0492380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398662   -0.912130   -3.271649</w:t>
      </w:r>
    </w:p>
    <w:p w14:paraId="787D0D7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523791   -0.557322   -3.794237</w:t>
      </w:r>
    </w:p>
    <w:p w14:paraId="707B21D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697849   -1.610000    0.804841</w:t>
      </w:r>
    </w:p>
    <w:p w14:paraId="3ECD2BC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551539   -2.114332    1.235086</w:t>
      </w:r>
    </w:p>
    <w:p w14:paraId="6014B3C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17430    4.601321    4.715160</w:t>
      </w:r>
    </w:p>
    <w:p w14:paraId="1541AE4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935832    5.408081    3.977893</w:t>
      </w:r>
    </w:p>
    <w:p w14:paraId="13C7196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855511    4.629650    5.277013</w:t>
      </w:r>
    </w:p>
    <w:p w14:paraId="582769A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107787    4.818944    5.421650</w:t>
      </w:r>
    </w:p>
    <w:p w14:paraId="7B0DEE1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495929    2.138501    5.717205</w:t>
      </w:r>
    </w:p>
    <w:p w14:paraId="60738C7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184903   -0.448350    4.888176</w:t>
      </w:r>
    </w:p>
    <w:p w14:paraId="4BE0C6B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950320   -0.287017    5.651443</w:t>
      </w:r>
    </w:p>
    <w:p w14:paraId="09341C4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538745   -1.228694    4.207132</w:t>
      </w:r>
    </w:p>
    <w:p w14:paraId="2F2D48F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284563   -0.824665    5.388284</w:t>
      </w:r>
    </w:p>
    <w:p w14:paraId="7755645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472250   -4.645839    3.682621</w:t>
      </w:r>
    </w:p>
    <w:p w14:paraId="21F7C01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0.020330   -5.423889    2.642322</w:t>
      </w:r>
    </w:p>
    <w:p w14:paraId="3891F64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045866   -4.951118    1.302609</w:t>
      </w:r>
    </w:p>
    <w:p w14:paraId="52A197D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49237   -3.637223    1.027826</w:t>
      </w:r>
    </w:p>
    <w:p w14:paraId="1C4A3C9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054228   -2.885575    2.123281</w:t>
      </w:r>
    </w:p>
    <w:p w14:paraId="6702420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007389   -3.365177    3.415485</w:t>
      </w:r>
    </w:p>
    <w:p w14:paraId="5CAB8E4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783103   -6.760112    0.456000</w:t>
      </w:r>
    </w:p>
    <w:p w14:paraId="3C7D6F0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436988   -5.015669    4.701775</w:t>
      </w:r>
    </w:p>
    <w:p w14:paraId="3318BBA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370577   -6.419727    2.830012</w:t>
      </w:r>
    </w:p>
    <w:p w14:paraId="56E3CF4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424479   -5.759049    0.234899</w:t>
      </w:r>
    </w:p>
    <w:p w14:paraId="7C93E04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04013   -3.146755   -0.322233</w:t>
      </w:r>
    </w:p>
    <w:p w14:paraId="5010364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524459   -1.932278    1.930994</w:t>
      </w:r>
    </w:p>
    <w:p w14:paraId="18FEE8A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389391   -2.755578    4.226850</w:t>
      </w:r>
    </w:p>
    <w:p w14:paraId="06313F7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000975   -3.960910   -1.320406</w:t>
      </w:r>
    </w:p>
    <w:p w14:paraId="2A5C936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439266   -5.276192   -1.049695</w:t>
      </w:r>
    </w:p>
    <w:p w14:paraId="3C904BE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098160   -3.584621   -2.328817</w:t>
      </w:r>
    </w:p>
    <w:p w14:paraId="06BBF90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811309   -5.888079   -1.864759</w:t>
      </w:r>
    </w:p>
    <w:p w14:paraId="744DC99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323893    0.530751    0.847003</w:t>
      </w:r>
    </w:p>
    <w:p w14:paraId="673BF20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347963   -0.981608   -0.335383</w:t>
      </w:r>
    </w:p>
    <w:p w14:paraId="01C11C1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731860   -1.118806   -1.686048</w:t>
      </w:r>
    </w:p>
    <w:p w14:paraId="685E4EA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467785   -2.112146    0.501229</w:t>
      </w:r>
    </w:p>
    <w:p w14:paraId="04FC496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194131   -2.332233   -2.179499</w:t>
      </w:r>
    </w:p>
    <w:p w14:paraId="5D98614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691696   -0.257220   -2.341478</w:t>
      </w:r>
    </w:p>
    <w:p w14:paraId="39DA07B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48874   -3.324533    0.017419</w:t>
      </w:r>
    </w:p>
    <w:p w14:paraId="7C65CBA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213845   -2.027350    1.550860</w:t>
      </w:r>
    </w:p>
    <w:p w14:paraId="68434C1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317852   -3.433411   -1.322170</w:t>
      </w:r>
    </w:p>
    <w:p w14:paraId="78CA063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483654   -2.417674   -3.222402</w:t>
      </w:r>
    </w:p>
    <w:p w14:paraId="795D1DE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044728   -4.173486    0.684695</w:t>
      </w:r>
    </w:p>
    <w:p w14:paraId="0450400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709555   -4.372453   -1.701259</w:t>
      </w:r>
    </w:p>
    <w:p w14:paraId="15B5B0D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611394   -0.636469    0.009622</w:t>
      </w:r>
    </w:p>
    <w:p w14:paraId="764E604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974324   -0.811826    1.256871</w:t>
      </w:r>
    </w:p>
    <w:p w14:paraId="37D06FC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5.389529   -1.814857    2.138514</w:t>
      </w:r>
    </w:p>
    <w:p w14:paraId="525C824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397906   -2.696676    1.770073</w:t>
      </w:r>
    </w:p>
    <w:p w14:paraId="41FFA47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994844   -2.570165    0.511189</w:t>
      </w:r>
    </w:p>
    <w:p w14:paraId="0755DAB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613767   -1.547390   -0.352839</w:t>
      </w:r>
    </w:p>
    <w:p w14:paraId="03B4D57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885166   -1.897432    3.095341</w:t>
      </w:r>
    </w:p>
    <w:p w14:paraId="4B6DB2B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711744   -3.484161    2.447455</w:t>
      </w:r>
    </w:p>
    <w:p w14:paraId="4A6DB55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769322   -3.266876    0.205862</w:t>
      </w:r>
    </w:p>
    <w:p w14:paraId="6DD3113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271918    0.548705   -0.800057</w:t>
      </w:r>
    </w:p>
    <w:p w14:paraId="55493F4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148621    1.054776   -1.766594</w:t>
      </w:r>
    </w:p>
    <w:p w14:paraId="760E6DC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087960    1.273102   -0.519749</w:t>
      </w:r>
    </w:p>
    <w:p w14:paraId="229627F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892538    2.266700   -2.408290</w:t>
      </w:r>
    </w:p>
    <w:p w14:paraId="7588CD7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886148    2.527032   -1.102677</w:t>
      </w:r>
    </w:p>
    <w:p w14:paraId="1C3FC6D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777233    3.023432   -2.051192</w:t>
      </w:r>
    </w:p>
    <w:p w14:paraId="55BC1A5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592547    2.639380   -3.149326</w:t>
      </w:r>
    </w:p>
    <w:p w14:paraId="2C4A8B1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046833    3.119000   -0.767645</w:t>
      </w:r>
    </w:p>
    <w:p w14:paraId="42C5C56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610890    4.000059   -2.494269</w:t>
      </w:r>
    </w:p>
    <w:p w14:paraId="383292B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798845    0.015951    1.630433</w:t>
      </w:r>
    </w:p>
    <w:p w14:paraId="0732C32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102064    0.754173    0.473999</w:t>
      </w:r>
    </w:p>
    <w:p w14:paraId="41759F1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3.367869    0.073610    2.769664</w:t>
      </w:r>
    </w:p>
    <w:p w14:paraId="5865DD3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2.059279    1.512598    0.738708</w:t>
      </w:r>
    </w:p>
    <w:p w14:paraId="56E59F3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582444    1.789551    2.380754</w:t>
      </w:r>
    </w:p>
    <w:p w14:paraId="4218E47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1.090220    1.732109    3.233215</w:t>
      </w:r>
    </w:p>
    <w:p w14:paraId="5001252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5           0.694774    0.452794    3.394221</w:t>
      </w:r>
    </w:p>
    <w:p w14:paraId="56FC5D4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0.576342   -0.395241    2.279581</w:t>
      </w:r>
    </w:p>
    <w:p w14:paraId="2A92770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297599   -1.290798    2.522216</w:t>
      </w:r>
    </w:p>
    <w:p w14:paraId="4FEC4CE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0.330691   -0.095252    4.593696</w:t>
      </w:r>
    </w:p>
    <w:p w14:paraId="374E6D0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489324    0.526680    5.313622</w:t>
      </w:r>
    </w:p>
    <w:p w14:paraId="56BA0AE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069037    0.526865   -1.988154</w:t>
      </w:r>
    </w:p>
    <w:p w14:paraId="3A40F37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098644   -1.462147   -1.318776</w:t>
      </w:r>
    </w:p>
    <w:p w14:paraId="68C91B3B" w14:textId="08CD9E70"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63CAADE3" w14:textId="64DC3329" w:rsidR="00756B02" w:rsidRPr="00387F42" w:rsidRDefault="00756B02" w:rsidP="00270E6B">
      <w:pPr>
        <w:jc w:val="both"/>
        <w:rPr>
          <w:rFonts w:ascii="Times New Roman" w:hAnsi="Times New Roman" w:cs="Times New Roman"/>
          <w:b/>
          <w:bCs/>
          <w:sz w:val="24"/>
          <w:szCs w:val="24"/>
        </w:rPr>
      </w:pPr>
      <w:r w:rsidRPr="00387F42">
        <w:rPr>
          <w:rFonts w:ascii="Times New Roman" w:hAnsi="Times New Roman" w:cs="Times New Roman"/>
          <w:b/>
          <w:bCs/>
          <w:sz w:val="24"/>
          <w:szCs w:val="24"/>
        </w:rPr>
        <w:lastRenderedPageBreak/>
        <w:t>TS</w:t>
      </w:r>
      <w:r>
        <w:rPr>
          <w:rFonts w:ascii="Times New Roman" w:hAnsi="Times New Roman" w:cs="Times New Roman"/>
          <w:b/>
          <w:bCs/>
          <w:sz w:val="24"/>
          <w:szCs w:val="24"/>
        </w:rPr>
        <w:t>(E</w:t>
      </w:r>
      <w:r w:rsidRPr="00387F42">
        <w:rPr>
          <w:rFonts w:ascii="Times New Roman" w:hAnsi="Times New Roman" w:cs="Times New Roman"/>
          <w:b/>
          <w:bCs/>
          <w:sz w:val="24"/>
          <w:szCs w:val="24"/>
        </w:rPr>
        <w:t>-</w:t>
      </w:r>
      <w:r>
        <w:rPr>
          <w:rFonts w:ascii="Times New Roman" w:hAnsi="Times New Roman" w:cs="Times New Roman"/>
          <w:b/>
          <w:bCs/>
          <w:sz w:val="24"/>
          <w:szCs w:val="24"/>
        </w:rPr>
        <w:t>I</w:t>
      </w:r>
      <w:r w:rsidRPr="00756B02">
        <w:rPr>
          <w:rFonts w:ascii="Times New Roman" w:hAnsi="Times New Roman" w:cs="Times New Roman"/>
          <w:b/>
          <w:bCs/>
          <w:sz w:val="24"/>
          <w:szCs w:val="24"/>
          <w:vertAlign w:val="subscript"/>
        </w:rPr>
        <w:t>S</w:t>
      </w:r>
      <w:r>
        <w:rPr>
          <w:rFonts w:ascii="Times New Roman" w:hAnsi="Times New Roman" w:cs="Times New Roman"/>
          <w:b/>
          <w:bCs/>
          <w:sz w:val="24"/>
          <w:szCs w:val="24"/>
        </w:rPr>
        <w:t>)</w:t>
      </w:r>
    </w:p>
    <w:p w14:paraId="6F097E85" w14:textId="0C0327E4"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p>
    <w:p w14:paraId="2244DB61" w14:textId="1F4D6348" w:rsidR="00CC7D4C" w:rsidRPr="00CC7D4C" w:rsidRDefault="00CC7D4C" w:rsidP="00270E6B">
      <w:pPr>
        <w:jc w:val="both"/>
        <w:rPr>
          <w:rFonts w:ascii="Times New Roman" w:hAnsi="Times New Roman" w:cs="Times New Roman"/>
          <w:sz w:val="24"/>
          <w:szCs w:val="24"/>
        </w:rPr>
      </w:pPr>
      <w:r w:rsidRPr="00CC7D4C">
        <w:rPr>
          <w:rFonts w:ascii="Times New Roman" w:hAnsi="Times New Roman" w:cs="Times New Roman"/>
          <w:sz w:val="24"/>
          <w:szCs w:val="24"/>
        </w:rPr>
        <w:t>Number of imaginary frequencies = 1</w:t>
      </w:r>
    </w:p>
    <w:p w14:paraId="46A0E87D" w14:textId="1B5C0174" w:rsidR="00CC7D4C" w:rsidRPr="00CC7D4C" w:rsidRDefault="00CC7D4C" w:rsidP="00270E6B">
      <w:pPr>
        <w:jc w:val="both"/>
        <w:rPr>
          <w:rFonts w:ascii="Times New Roman" w:hAnsi="Times New Roman" w:cs="Times New Roman"/>
          <w:sz w:val="24"/>
          <w:szCs w:val="24"/>
        </w:rPr>
      </w:pPr>
      <w:r w:rsidRPr="00CC7D4C">
        <w:rPr>
          <w:rFonts w:ascii="Times New Roman" w:hAnsi="Times New Roman" w:cs="Times New Roman"/>
          <w:sz w:val="24"/>
          <w:szCs w:val="24"/>
        </w:rPr>
        <w:t>Electronic energy</w:t>
      </w:r>
      <w:r>
        <w:rPr>
          <w:rFonts w:ascii="Times New Roman" w:hAnsi="Times New Roman" w:cs="Times New Roman"/>
          <w:sz w:val="24"/>
          <w:szCs w:val="24"/>
        </w:rPr>
        <w:t>:</w:t>
      </w:r>
      <w:r w:rsidRPr="00CC7D4C">
        <w:rPr>
          <w:rFonts w:ascii="Times New Roman" w:hAnsi="Times New Roman" w:cs="Times New Roman"/>
          <w:sz w:val="24"/>
          <w:szCs w:val="24"/>
        </w:rPr>
        <w:t xml:space="preserve"> HF</w:t>
      </w:r>
      <w:r>
        <w:rPr>
          <w:rFonts w:ascii="Times New Roman" w:hAnsi="Times New Roman" w:cs="Times New Roman"/>
          <w:sz w:val="24"/>
          <w:szCs w:val="24"/>
        </w:rPr>
        <w:t xml:space="preserve"> </w:t>
      </w:r>
      <w:r w:rsidRPr="00CC7D4C">
        <w:rPr>
          <w:rFonts w:ascii="Times New Roman" w:hAnsi="Times New Roman" w:cs="Times New Roman"/>
          <w:sz w:val="24"/>
          <w:szCs w:val="24"/>
        </w:rPr>
        <w:t>=</w:t>
      </w:r>
      <w:r>
        <w:rPr>
          <w:rFonts w:ascii="Times New Roman" w:hAnsi="Times New Roman" w:cs="Times New Roman"/>
          <w:sz w:val="24"/>
          <w:szCs w:val="24"/>
        </w:rPr>
        <w:t xml:space="preserve"> </w:t>
      </w:r>
      <w:r w:rsidRPr="00CC7D4C">
        <w:rPr>
          <w:rFonts w:ascii="Times New Roman" w:hAnsi="Times New Roman" w:cs="Times New Roman"/>
          <w:sz w:val="24"/>
          <w:szCs w:val="24"/>
        </w:rPr>
        <w:t>-3945.5514645</w:t>
      </w:r>
    </w:p>
    <w:p w14:paraId="2603CB7E" w14:textId="77777777" w:rsidR="00CC7D4C" w:rsidRPr="00CC7D4C" w:rsidRDefault="00CC7D4C" w:rsidP="00270E6B">
      <w:pPr>
        <w:jc w:val="both"/>
        <w:rPr>
          <w:rFonts w:ascii="Times New Roman" w:hAnsi="Times New Roman" w:cs="Times New Roman"/>
          <w:sz w:val="24"/>
          <w:szCs w:val="24"/>
        </w:rPr>
      </w:pPr>
      <w:r w:rsidRPr="00CC7D4C">
        <w:rPr>
          <w:rFonts w:ascii="Times New Roman" w:hAnsi="Times New Roman" w:cs="Times New Roman"/>
          <w:sz w:val="24"/>
          <w:szCs w:val="24"/>
        </w:rPr>
        <w:t>Zero-point correction = 1.096256 (Hartree/Particle)</w:t>
      </w:r>
    </w:p>
    <w:p w14:paraId="7AA27092" w14:textId="77777777" w:rsidR="00CC7D4C" w:rsidRPr="00CC7D4C" w:rsidRDefault="00CC7D4C" w:rsidP="00270E6B">
      <w:pPr>
        <w:jc w:val="both"/>
        <w:rPr>
          <w:rFonts w:ascii="Times New Roman" w:hAnsi="Times New Roman" w:cs="Times New Roman"/>
          <w:sz w:val="24"/>
          <w:szCs w:val="24"/>
        </w:rPr>
      </w:pPr>
      <w:r w:rsidRPr="00CC7D4C">
        <w:rPr>
          <w:rFonts w:ascii="Times New Roman" w:hAnsi="Times New Roman" w:cs="Times New Roman"/>
          <w:sz w:val="24"/>
          <w:szCs w:val="24"/>
        </w:rPr>
        <w:t>Thermal correction to Energy = 1.165946</w:t>
      </w:r>
    </w:p>
    <w:p w14:paraId="44C57C09" w14:textId="77777777" w:rsidR="00CC7D4C" w:rsidRPr="00CC7D4C" w:rsidRDefault="00CC7D4C" w:rsidP="00270E6B">
      <w:pPr>
        <w:jc w:val="both"/>
        <w:rPr>
          <w:rFonts w:ascii="Times New Roman" w:hAnsi="Times New Roman" w:cs="Times New Roman"/>
          <w:sz w:val="24"/>
          <w:szCs w:val="24"/>
        </w:rPr>
      </w:pPr>
      <w:r w:rsidRPr="00CC7D4C">
        <w:rPr>
          <w:rFonts w:ascii="Times New Roman" w:hAnsi="Times New Roman" w:cs="Times New Roman"/>
          <w:sz w:val="24"/>
          <w:szCs w:val="24"/>
        </w:rPr>
        <w:t>Thermal correction to Enthalpy = 1.166891</w:t>
      </w:r>
    </w:p>
    <w:p w14:paraId="67344DCB" w14:textId="77777777" w:rsidR="00CC7D4C" w:rsidRPr="00CC7D4C" w:rsidRDefault="00CC7D4C" w:rsidP="00270E6B">
      <w:pPr>
        <w:jc w:val="both"/>
        <w:rPr>
          <w:rFonts w:ascii="Times New Roman" w:hAnsi="Times New Roman" w:cs="Times New Roman"/>
          <w:sz w:val="24"/>
          <w:szCs w:val="24"/>
        </w:rPr>
      </w:pPr>
      <w:r w:rsidRPr="00CC7D4C">
        <w:rPr>
          <w:rFonts w:ascii="Times New Roman" w:hAnsi="Times New Roman" w:cs="Times New Roman"/>
          <w:sz w:val="24"/>
          <w:szCs w:val="24"/>
        </w:rPr>
        <w:t>Thermal correction to Gibbs Free Energy = 0.990459</w:t>
      </w:r>
    </w:p>
    <w:p w14:paraId="5C994D7F" w14:textId="77777777" w:rsidR="00CC7D4C" w:rsidRPr="00CC7D4C" w:rsidRDefault="00CC7D4C" w:rsidP="00270E6B">
      <w:pPr>
        <w:jc w:val="both"/>
        <w:rPr>
          <w:rFonts w:ascii="Times New Roman" w:hAnsi="Times New Roman" w:cs="Times New Roman"/>
          <w:sz w:val="24"/>
          <w:szCs w:val="24"/>
        </w:rPr>
      </w:pPr>
      <w:r w:rsidRPr="00CC7D4C">
        <w:rPr>
          <w:rFonts w:ascii="Times New Roman" w:hAnsi="Times New Roman" w:cs="Times New Roman"/>
          <w:sz w:val="24"/>
          <w:szCs w:val="24"/>
        </w:rPr>
        <w:t>Sum of electronic and zero-point Energies = -3944.455208</w:t>
      </w:r>
    </w:p>
    <w:p w14:paraId="003ED86F" w14:textId="77777777" w:rsidR="00CC7D4C" w:rsidRPr="00CC7D4C" w:rsidRDefault="00CC7D4C" w:rsidP="00270E6B">
      <w:pPr>
        <w:jc w:val="both"/>
        <w:rPr>
          <w:rFonts w:ascii="Times New Roman" w:hAnsi="Times New Roman" w:cs="Times New Roman"/>
          <w:sz w:val="24"/>
          <w:szCs w:val="24"/>
        </w:rPr>
      </w:pPr>
      <w:r w:rsidRPr="00CC7D4C">
        <w:rPr>
          <w:rFonts w:ascii="Times New Roman" w:hAnsi="Times New Roman" w:cs="Times New Roman"/>
          <w:sz w:val="24"/>
          <w:szCs w:val="24"/>
        </w:rPr>
        <w:t>Sum of electronic and thermal Energies = -3944.385518</w:t>
      </w:r>
    </w:p>
    <w:p w14:paraId="0601BEE5" w14:textId="77777777" w:rsidR="00CC7D4C" w:rsidRPr="00CC7D4C" w:rsidRDefault="00CC7D4C" w:rsidP="00270E6B">
      <w:pPr>
        <w:jc w:val="both"/>
        <w:rPr>
          <w:rFonts w:ascii="Times New Roman" w:hAnsi="Times New Roman" w:cs="Times New Roman"/>
          <w:sz w:val="24"/>
          <w:szCs w:val="24"/>
        </w:rPr>
      </w:pPr>
      <w:r w:rsidRPr="00CC7D4C">
        <w:rPr>
          <w:rFonts w:ascii="Times New Roman" w:hAnsi="Times New Roman" w:cs="Times New Roman"/>
          <w:sz w:val="24"/>
          <w:szCs w:val="24"/>
        </w:rPr>
        <w:t>Sum of electronic and thermal Enthalpies = -3944.384574</w:t>
      </w:r>
    </w:p>
    <w:p w14:paraId="7491FABF" w14:textId="77777777" w:rsidR="00CC7D4C" w:rsidRDefault="00CC7D4C" w:rsidP="00270E6B">
      <w:pPr>
        <w:jc w:val="both"/>
        <w:rPr>
          <w:rFonts w:ascii="Times New Roman" w:hAnsi="Times New Roman" w:cs="Times New Roman"/>
          <w:sz w:val="24"/>
          <w:szCs w:val="24"/>
        </w:rPr>
      </w:pPr>
      <w:r w:rsidRPr="00CC7D4C">
        <w:rPr>
          <w:rFonts w:ascii="Times New Roman" w:hAnsi="Times New Roman" w:cs="Times New Roman"/>
          <w:sz w:val="24"/>
          <w:szCs w:val="24"/>
        </w:rPr>
        <w:t>Sum of electronic and thermal Free Energies = -3944.561005</w:t>
      </w:r>
    </w:p>
    <w:p w14:paraId="79C9E022" w14:textId="4E2B7771"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r w:rsidR="00FF6ACF">
        <w:rPr>
          <w:rFonts w:ascii="Times New Roman" w:hAnsi="Times New Roman" w:cs="Times New Roman"/>
          <w:sz w:val="24"/>
          <w:szCs w:val="24"/>
        </w:rPr>
        <w:t>.................................................................................................</w:t>
      </w:r>
    </w:p>
    <w:p w14:paraId="50A8752E" w14:textId="397EC5F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Cartesian Coordinates</w:t>
      </w:r>
    </w:p>
    <w:p w14:paraId="69A4573A" w14:textId="3E108AC0"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w:t>
      </w:r>
      <w:r w:rsidR="00FF6ACF">
        <w:rPr>
          <w:rFonts w:ascii="Times New Roman" w:hAnsi="Times New Roman" w:cs="Times New Roman"/>
          <w:sz w:val="24"/>
          <w:szCs w:val="24"/>
        </w:rPr>
        <w:t>.................................................................................................</w:t>
      </w:r>
    </w:p>
    <w:p w14:paraId="60B32D0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45           0.256740    0.163768   -0.461501</w:t>
      </w:r>
    </w:p>
    <w:p w14:paraId="54D3410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26          -4.889288   -0.277731    0.339408</w:t>
      </w:r>
    </w:p>
    <w:p w14:paraId="4772A16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5          -1.586006   -1.135852   -0.701150</w:t>
      </w:r>
    </w:p>
    <w:p w14:paraId="13A7C46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5          -0.664233    1.501965    1.206979</w:t>
      </w:r>
    </w:p>
    <w:p w14:paraId="2626ECF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608906    0.583065   -2.760912</w:t>
      </w:r>
    </w:p>
    <w:p w14:paraId="3E5DFDD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74782    1.203742   -1.986144</w:t>
      </w:r>
    </w:p>
    <w:p w14:paraId="36DF5AA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14480    5.912180    0.854485</w:t>
      </w:r>
    </w:p>
    <w:p w14:paraId="31A65C3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946535    6.939122    0.727296</w:t>
      </w:r>
    </w:p>
    <w:p w14:paraId="562C7AC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181376   -0.651625   -2.342935</w:t>
      </w:r>
    </w:p>
    <w:p w14:paraId="036E109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520495    2.424857   -4.381379</w:t>
      </w:r>
    </w:p>
    <w:p w14:paraId="308009F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872875    2.888272   -5.297947</w:t>
      </w:r>
    </w:p>
    <w:p w14:paraId="3B0BF62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162155    3.252596    1.130112</w:t>
      </w:r>
    </w:p>
    <w:p w14:paraId="54EF9F7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966601   -0.594280   -1.403664</w:t>
      </w:r>
    </w:p>
    <w:p w14:paraId="07C696B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832191   -1.431484   -2.071626</w:t>
      </w:r>
    </w:p>
    <w:p w14:paraId="6891B51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091242    0.835626    2.800234</w:t>
      </w:r>
    </w:p>
    <w:p w14:paraId="38DC0FF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6          -2.078020    1.184195   -3.973378</w:t>
      </w:r>
    </w:p>
    <w:p w14:paraId="6D5C3DF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49898    0.245903    3.734258</w:t>
      </w:r>
    </w:p>
    <w:p w14:paraId="06C1BCB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019485    0.239682    3.573820</w:t>
      </w:r>
    </w:p>
    <w:p w14:paraId="5170A04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065470    2.408693   -2.428290</w:t>
      </w:r>
    </w:p>
    <w:p w14:paraId="68C2872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710021    2.922644   -1.876599</w:t>
      </w:r>
    </w:p>
    <w:p w14:paraId="09C8EE6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072119    0.504486   -4.725729</w:t>
      </w:r>
    </w:p>
    <w:p w14:paraId="7C6F384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421972    0.953900   -5.650781</w:t>
      </w:r>
    </w:p>
    <w:p w14:paraId="51CE67C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46710   -0.394589    5.075994</w:t>
      </w:r>
    </w:p>
    <w:p w14:paraId="7670773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828540    0.177845    4.150900</w:t>
      </w:r>
    </w:p>
    <w:p w14:paraId="53995F3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294542    0.794476    3.020064</w:t>
      </w:r>
    </w:p>
    <w:p w14:paraId="3DE7186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966696    1.232671    2.293520</w:t>
      </w:r>
    </w:p>
    <w:p w14:paraId="659FE33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590477   -0.703261   -4.304926</w:t>
      </w:r>
    </w:p>
    <w:p w14:paraId="41DC668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348956   -1.205690   -4.896355</w:t>
      </w:r>
    </w:p>
    <w:p w14:paraId="3F55658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184745   -0.122773    2.264782</w:t>
      </w:r>
    </w:p>
    <w:p w14:paraId="4A25309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42124    3.019033   -3.618801</w:t>
      </w:r>
    </w:p>
    <w:p w14:paraId="0FC5889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110718    3.967197   -3.925743</w:t>
      </w:r>
    </w:p>
    <w:p w14:paraId="2816C9A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172544    0.246611    1.323285</w:t>
      </w:r>
    </w:p>
    <w:p w14:paraId="0D41C9C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131157    5.158066    1.908747</w:t>
      </w:r>
    </w:p>
    <w:p w14:paraId="2FE5C7A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923759   -0.907906    0.493394</w:t>
      </w:r>
    </w:p>
    <w:p w14:paraId="1D294A0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307858    5.375802   -0.052939</w:t>
      </w:r>
    </w:p>
    <w:p w14:paraId="5408D74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438735   -0.366423    4.886167</w:t>
      </w:r>
    </w:p>
    <w:p w14:paraId="7237097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526023    1.601864    1.201707</w:t>
      </w:r>
    </w:p>
    <w:p w14:paraId="447227A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711260    1.970364    0.186341</w:t>
      </w:r>
    </w:p>
    <w:p w14:paraId="6A68891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079889    2.630037    2.196374</w:t>
      </w:r>
    </w:p>
    <w:p w14:paraId="475FF32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857025    2.357538    3.230432</w:t>
      </w:r>
    </w:p>
    <w:p w14:paraId="46FFD0B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165734    2.698691    2.084998</w:t>
      </w:r>
    </w:p>
    <w:p w14:paraId="5EF618F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653935    3.615631    2.008305</w:t>
      </w:r>
    </w:p>
    <w:p w14:paraId="2229004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155170   -1.282932   -3.092413</w:t>
      </w:r>
    </w:p>
    <w:p w14:paraId="19FC1B8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605168   -2.206669   -2.746123</w:t>
      </w:r>
    </w:p>
    <w:p w14:paraId="77B9CAC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700358    0.718597    0.346136</w:t>
      </w:r>
    </w:p>
    <w:p w14:paraId="2DA6583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1          -7.203290    1.043275    1.246302</w:t>
      </w:r>
    </w:p>
    <w:p w14:paraId="6192265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812497   -1.953234    0.918664</w:t>
      </w:r>
    </w:p>
    <w:p w14:paraId="3ED5CFF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868692   -2.938671    0.480667</w:t>
      </w:r>
    </w:p>
    <w:p w14:paraId="2B971F7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733116    1.465493   -0.392147</w:t>
      </w:r>
    </w:p>
    <w:p w14:paraId="5F9E62E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380964    2.459635   -0.153245</w:t>
      </w:r>
    </w:p>
    <w:p w14:paraId="5A44455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846230   -0.552983   -0.282144</w:t>
      </w:r>
    </w:p>
    <w:p w14:paraId="082571F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480097   -1.359456    0.059036</w:t>
      </w:r>
    </w:p>
    <w:p w14:paraId="1F91527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695887    4.045786    0.100110</w:t>
      </w:r>
    </w:p>
    <w:p w14:paraId="25157B3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399404    3.624032   -0.607031</w:t>
      </w:r>
    </w:p>
    <w:p w14:paraId="4425D57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846129    6.209630   -1.188067</w:t>
      </w:r>
    </w:p>
    <w:p w14:paraId="7A7AE4D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455696    5.608896   -1.868278</w:t>
      </w:r>
    </w:p>
    <w:p w14:paraId="57A9BED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026970    6.649560   -1.766005</w:t>
      </w:r>
    </w:p>
    <w:p w14:paraId="260ACA2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463907    7.036037   -0.819500</w:t>
      </w:r>
    </w:p>
    <w:p w14:paraId="06FAB6D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34846    3.820969    2.038898</w:t>
      </w:r>
    </w:p>
    <w:p w14:paraId="5B44A95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140726    3.235055    2.852750</w:t>
      </w:r>
    </w:p>
    <w:p w14:paraId="742290D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105508    5.756351    2.891449</w:t>
      </w:r>
    </w:p>
    <w:p w14:paraId="6D1BF84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585800    6.155199    3.770430</w:t>
      </w:r>
    </w:p>
    <w:p w14:paraId="650F8F3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666683    6.574006    2.433886</w:t>
      </w:r>
    </w:p>
    <w:p w14:paraId="20F6BE8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815776    5.001640    3.240607</w:t>
      </w:r>
    </w:p>
    <w:p w14:paraId="34F6F5D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279042    0.655943   -1.472159</w:t>
      </w:r>
    </w:p>
    <w:p w14:paraId="0141FB9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527714    0.928467   -2.197156</w:t>
      </w:r>
    </w:p>
    <w:p w14:paraId="5B5CC7E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576638   -1.469753    2.011243</w:t>
      </w:r>
    </w:p>
    <w:p w14:paraId="116F090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357863   -2.009584    2.527313</w:t>
      </w:r>
    </w:p>
    <w:p w14:paraId="6BB8F68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378470   -0.968636    5.902104</w:t>
      </w:r>
    </w:p>
    <w:p w14:paraId="31D6755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235688   -1.444224    5.415880</w:t>
      </w:r>
    </w:p>
    <w:p w14:paraId="0B60F58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875112   -1.718594    6.517973</w:t>
      </w:r>
    </w:p>
    <w:p w14:paraId="21B740B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770667   -0.200135    6.578383</w:t>
      </w:r>
    </w:p>
    <w:p w14:paraId="0E3A60B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349467   -0.877754    5.963041</w:t>
      </w:r>
    </w:p>
    <w:p w14:paraId="709CCA6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323925    0.088247    4.326237</w:t>
      </w:r>
    </w:p>
    <w:p w14:paraId="4A0CE82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829524    0.932516    3.848590</w:t>
      </w:r>
    </w:p>
    <w:p w14:paraId="6C32A57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1           3.606836    0.069732    5.382044</w:t>
      </w:r>
    </w:p>
    <w:p w14:paraId="6E03824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710079   -0.830008    3.866025</w:t>
      </w:r>
    </w:p>
    <w:p w14:paraId="17A9BDE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069184   -4.842717    2.944825</w:t>
      </w:r>
    </w:p>
    <w:p w14:paraId="65E808B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017006   -5.550276    1.767977</w:t>
      </w:r>
    </w:p>
    <w:p w14:paraId="11A3F3C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464757   -4.926016    0.573549</w:t>
      </w:r>
    </w:p>
    <w:p w14:paraId="59CB1CB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830275   -3.538212    0.594701</w:t>
      </w:r>
    </w:p>
    <w:p w14:paraId="6018632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721689   -2.841024    1.827397</w:t>
      </w:r>
    </w:p>
    <w:p w14:paraId="22A0B97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285343   -3.474025    2.969555</w:t>
      </w:r>
    </w:p>
    <w:p w14:paraId="0AF8E6F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277219   -6.707188   -0.637532</w:t>
      </w:r>
    </w:p>
    <w:p w14:paraId="09C0B96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407168   -5.330688    3.853647</w:t>
      </w:r>
    </w:p>
    <w:p w14:paraId="4195053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250773   -6.602313    1.733292</w:t>
      </w:r>
    </w:p>
    <w:p w14:paraId="0CF72C8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551557   -5.656175   -0.641652</w:t>
      </w:r>
    </w:p>
    <w:p w14:paraId="0173634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261563   -2.929168   -0.635314</w:t>
      </w:r>
    </w:p>
    <w:p w14:paraId="42B44B6C"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962867   -1.789401    1.881130</w:t>
      </w:r>
    </w:p>
    <w:p w14:paraId="19BE43A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0.199303   -2.905202    3.888458</w:t>
      </w:r>
    </w:p>
    <w:p w14:paraId="333645A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311347   -3.677530   -1.797062</w:t>
      </w:r>
    </w:p>
    <w:p w14:paraId="441B8F7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0.970724   -5.048608   -1.800141</w:t>
      </w:r>
    </w:p>
    <w:p w14:paraId="705B494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581207   -3.206415   -2.732962</w:t>
      </w:r>
    </w:p>
    <w:p w14:paraId="7917177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031743   -5.609638   -2.726873</w:t>
      </w:r>
    </w:p>
    <w:p w14:paraId="05EBEEA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621522    0.529373    3.006526</w:t>
      </w:r>
    </w:p>
    <w:p w14:paraId="472F159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526172   -0.992570   -1.956406</w:t>
      </w:r>
    </w:p>
    <w:p w14:paraId="745D3AE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754723   -0.341071   -3.187687</w:t>
      </w:r>
    </w:p>
    <w:p w14:paraId="37A93DA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555265   -2.402196   -1.936738</w:t>
      </w:r>
    </w:p>
    <w:p w14:paraId="72AE2C9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911052   -1.061254   -4.363154</w:t>
      </w:r>
    </w:p>
    <w:p w14:paraId="1EF28F2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801209    0.741568   -3.216381</w:t>
      </w:r>
    </w:p>
    <w:p w14:paraId="5A6A986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733091   -3.131920   -3.110649</w:t>
      </w:r>
    </w:p>
    <w:p w14:paraId="4666252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420831   -2.938667   -1.004905</w:t>
      </w:r>
    </w:p>
    <w:p w14:paraId="57AB17D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1.903856   -2.463114   -4.323900</w:t>
      </w:r>
    </w:p>
    <w:p w14:paraId="59BD629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058665   -0.542914   -5.305561</w:t>
      </w:r>
    </w:p>
    <w:p w14:paraId="517B7D5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1.734493   -4.216577   -3.076593</w:t>
      </w:r>
    </w:p>
    <w:p w14:paraId="0984479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1           2.051564   -3.029484   -5.238624</w:t>
      </w:r>
    </w:p>
    <w:p w14:paraId="32BAAB7E"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5           3.526549    3.989865    0.186804</w:t>
      </w:r>
    </w:p>
    <w:p w14:paraId="3E51D97D"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2.769315    3.763664   -0.936341</w:t>
      </w:r>
    </w:p>
    <w:p w14:paraId="65116CA5"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3.753901    3.010777    1.138521</w:t>
      </w:r>
    </w:p>
    <w:p w14:paraId="6881E6C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304954    2.194565    0.875218</w:t>
      </w:r>
    </w:p>
    <w:p w14:paraId="5A7F75A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4.081234    5.228187    0.349700</w:t>
      </w:r>
    </w:p>
    <w:p w14:paraId="66D0555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4.617421    5.257700    1.149529</w:t>
      </w:r>
    </w:p>
    <w:p w14:paraId="6166B8C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438114    2.851604   -0.916748</w:t>
      </w:r>
    </w:p>
    <w:p w14:paraId="3CCAAF4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759792   -2.195381   -0.109503</w:t>
      </w:r>
    </w:p>
    <w:p w14:paraId="46B26D7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544511   -2.187833    0.620528</w:t>
      </w:r>
    </w:p>
    <w:p w14:paraId="461D423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3.200034   -3.235398    1.492868</w:t>
      </w:r>
    </w:p>
    <w:p w14:paraId="6B81503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059560   -4.308973    1.659677</w:t>
      </w:r>
    </w:p>
    <w:p w14:paraId="5AEEC523"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260930   -4.336889    0.940661</w:t>
      </w:r>
    </w:p>
    <w:p w14:paraId="150DBF7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602353   -3.303409    0.072058</w:t>
      </w:r>
    </w:p>
    <w:p w14:paraId="4B75D87F"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2.246994   -3.187417    2.006990</w:t>
      </w:r>
    </w:p>
    <w:p w14:paraId="02FF4B7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797606   -5.122422    2.327598</w:t>
      </w:r>
    </w:p>
    <w:p w14:paraId="16FDF69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5.938718   -5.177274    1.053576</w:t>
      </w:r>
    </w:p>
    <w:p w14:paraId="27E98561"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101209   -1.077752   -1.014530</w:t>
      </w:r>
    </w:p>
    <w:p w14:paraId="44AE9D2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346810   -1.010022   -1.657403</w:t>
      </w:r>
    </w:p>
    <w:p w14:paraId="79CF9C82"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193930   -0.007564   -1.224691</w:t>
      </w:r>
    </w:p>
    <w:p w14:paraId="2CB42209"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6.686676    0.068095   -2.468814</w:t>
      </w:r>
    </w:p>
    <w:p w14:paraId="158A820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4.552232    1.085330   -2.026188</w:t>
      </w:r>
    </w:p>
    <w:p w14:paraId="7DAACFF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5.792491    1.126197   -2.648795</w:t>
      </w:r>
    </w:p>
    <w:p w14:paraId="1CF9CC0B"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7.659202    0.088346   -2.949824</w:t>
      </w:r>
    </w:p>
    <w:p w14:paraId="36157F37"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3.861761    1.910560   -2.142504</w:t>
      </w:r>
    </w:p>
    <w:p w14:paraId="71BE23D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063460    1.977713   -3.263591</w:t>
      </w:r>
    </w:p>
    <w:p w14:paraId="2670E3AA"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580926   -1.127470    0.405298</w:t>
      </w:r>
    </w:p>
    <w:p w14:paraId="53DAC966"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6           2.875402   -0.025168   -0.577732</w:t>
      </w:r>
    </w:p>
    <w:p w14:paraId="0B6D2354"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1.464546   -1.105966    0.958608</w:t>
      </w:r>
    </w:p>
    <w:p w14:paraId="74F0F5C0"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8           2.221657    1.088134   -0.374978</w:t>
      </w:r>
    </w:p>
    <w:p w14:paraId="5B10B558" w14:textId="77777777" w:rsidR="00B65A5D" w:rsidRPr="00B65A5D"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lastRenderedPageBreak/>
        <w:t xml:space="preserve">     1           7.076961   -1.796627   -1.514561</w:t>
      </w:r>
    </w:p>
    <w:p w14:paraId="2F0C71B8" w14:textId="2B09CEB5" w:rsidR="00D35DC5" w:rsidRDefault="00B65A5D" w:rsidP="00270E6B">
      <w:pPr>
        <w:jc w:val="both"/>
        <w:rPr>
          <w:rFonts w:ascii="Times New Roman" w:hAnsi="Times New Roman" w:cs="Times New Roman"/>
          <w:sz w:val="24"/>
          <w:szCs w:val="24"/>
        </w:rPr>
      </w:pPr>
      <w:r w:rsidRPr="00B65A5D">
        <w:rPr>
          <w:rFonts w:ascii="Times New Roman" w:hAnsi="Times New Roman" w:cs="Times New Roman"/>
          <w:sz w:val="24"/>
          <w:szCs w:val="24"/>
        </w:rPr>
        <w:t xml:space="preserve">     1           6.535667   -3.376124   -0.471468</w:t>
      </w:r>
    </w:p>
    <w:p w14:paraId="565CB4B1" w14:textId="29AA2754"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w:t>
      </w:r>
    </w:p>
    <w:p w14:paraId="3D8CCAE2" w14:textId="059B3467" w:rsidR="00DF0FAC" w:rsidRPr="00387F42" w:rsidRDefault="00DF0FAC" w:rsidP="00270E6B">
      <w:pPr>
        <w:jc w:val="both"/>
        <w:rPr>
          <w:rFonts w:ascii="Times New Roman" w:hAnsi="Times New Roman" w:cs="Times New Roman"/>
          <w:b/>
          <w:bCs/>
          <w:sz w:val="24"/>
          <w:szCs w:val="24"/>
        </w:rPr>
      </w:pPr>
      <w:r w:rsidRPr="00387F42">
        <w:rPr>
          <w:rFonts w:ascii="Times New Roman" w:hAnsi="Times New Roman" w:cs="Times New Roman"/>
          <w:b/>
          <w:bCs/>
          <w:sz w:val="24"/>
          <w:szCs w:val="24"/>
        </w:rPr>
        <w:t>TS</w:t>
      </w:r>
      <w:r w:rsidR="00756B02">
        <w:rPr>
          <w:rFonts w:ascii="Times New Roman" w:hAnsi="Times New Roman" w:cs="Times New Roman"/>
          <w:b/>
          <w:bCs/>
          <w:sz w:val="24"/>
          <w:szCs w:val="24"/>
        </w:rPr>
        <w:t>(E</w:t>
      </w:r>
      <w:r w:rsidRPr="00387F42">
        <w:rPr>
          <w:rFonts w:ascii="Times New Roman" w:hAnsi="Times New Roman" w:cs="Times New Roman"/>
          <w:b/>
          <w:bCs/>
          <w:sz w:val="24"/>
          <w:szCs w:val="24"/>
        </w:rPr>
        <w:t>-</w:t>
      </w:r>
      <w:r w:rsidR="00756B02">
        <w:rPr>
          <w:rFonts w:ascii="Times New Roman" w:hAnsi="Times New Roman" w:cs="Times New Roman"/>
          <w:b/>
          <w:bCs/>
          <w:sz w:val="24"/>
          <w:szCs w:val="24"/>
        </w:rPr>
        <w:t>J</w:t>
      </w:r>
      <w:r w:rsidR="00756B02" w:rsidRPr="00756B02">
        <w:rPr>
          <w:rFonts w:ascii="Times New Roman" w:hAnsi="Times New Roman" w:cs="Times New Roman"/>
          <w:b/>
          <w:bCs/>
          <w:sz w:val="24"/>
          <w:szCs w:val="24"/>
          <w:vertAlign w:val="subscript"/>
        </w:rPr>
        <w:t>S</w:t>
      </w:r>
      <w:r w:rsidR="00756B02">
        <w:rPr>
          <w:rFonts w:ascii="Times New Roman" w:hAnsi="Times New Roman" w:cs="Times New Roman"/>
          <w:b/>
          <w:bCs/>
          <w:sz w:val="24"/>
          <w:szCs w:val="24"/>
        </w:rPr>
        <w:t>)</w:t>
      </w:r>
    </w:p>
    <w:p w14:paraId="65C65B4C" w14:textId="06A9313C"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w:t>
      </w:r>
    </w:p>
    <w:p w14:paraId="521902F5" w14:textId="77777777" w:rsidR="00174976" w:rsidRPr="00174976"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w:t>
      </w:r>
      <w:r w:rsidR="00174976" w:rsidRPr="00174976">
        <w:rPr>
          <w:rFonts w:ascii="Times New Roman" w:hAnsi="Times New Roman" w:cs="Times New Roman"/>
          <w:sz w:val="24"/>
          <w:szCs w:val="24"/>
        </w:rPr>
        <w:t>Number of imaginary frequencies = 1</w:t>
      </w:r>
    </w:p>
    <w:p w14:paraId="24934D2B" w14:textId="05FA26FB" w:rsidR="00174976" w:rsidRPr="00174976" w:rsidRDefault="00174976" w:rsidP="00270E6B">
      <w:pPr>
        <w:jc w:val="both"/>
        <w:rPr>
          <w:rFonts w:ascii="Times New Roman" w:hAnsi="Times New Roman" w:cs="Times New Roman"/>
          <w:sz w:val="24"/>
          <w:szCs w:val="24"/>
        </w:rPr>
      </w:pPr>
      <w:r w:rsidRPr="00174976">
        <w:rPr>
          <w:rFonts w:ascii="Times New Roman" w:hAnsi="Times New Roman" w:cs="Times New Roman"/>
          <w:sz w:val="24"/>
          <w:szCs w:val="24"/>
        </w:rPr>
        <w:t>Electronic energy</w:t>
      </w:r>
      <w:r>
        <w:rPr>
          <w:rFonts w:ascii="Times New Roman" w:hAnsi="Times New Roman" w:cs="Times New Roman"/>
          <w:sz w:val="24"/>
          <w:szCs w:val="24"/>
        </w:rPr>
        <w:t>:</w:t>
      </w:r>
      <w:r w:rsidRPr="00174976">
        <w:rPr>
          <w:rFonts w:ascii="Times New Roman" w:hAnsi="Times New Roman" w:cs="Times New Roman"/>
          <w:sz w:val="24"/>
          <w:szCs w:val="24"/>
        </w:rPr>
        <w:t xml:space="preserve"> HF</w:t>
      </w:r>
      <w:r>
        <w:rPr>
          <w:rFonts w:ascii="Times New Roman" w:hAnsi="Times New Roman" w:cs="Times New Roman"/>
          <w:sz w:val="24"/>
          <w:szCs w:val="24"/>
        </w:rPr>
        <w:t xml:space="preserve"> </w:t>
      </w:r>
      <w:r w:rsidRPr="00174976">
        <w:rPr>
          <w:rFonts w:ascii="Times New Roman" w:hAnsi="Times New Roman" w:cs="Times New Roman"/>
          <w:sz w:val="24"/>
          <w:szCs w:val="24"/>
        </w:rPr>
        <w:t>=</w:t>
      </w:r>
      <w:r>
        <w:rPr>
          <w:rFonts w:ascii="Times New Roman" w:hAnsi="Times New Roman" w:cs="Times New Roman"/>
          <w:sz w:val="24"/>
          <w:szCs w:val="24"/>
        </w:rPr>
        <w:t xml:space="preserve"> </w:t>
      </w:r>
      <w:r w:rsidRPr="00174976">
        <w:rPr>
          <w:rFonts w:ascii="Times New Roman" w:hAnsi="Times New Roman" w:cs="Times New Roman"/>
          <w:sz w:val="24"/>
          <w:szCs w:val="24"/>
        </w:rPr>
        <w:t>-3922.1597556</w:t>
      </w:r>
    </w:p>
    <w:p w14:paraId="42042E22" w14:textId="77777777" w:rsidR="00174976" w:rsidRPr="00174976" w:rsidRDefault="00174976" w:rsidP="00270E6B">
      <w:pPr>
        <w:jc w:val="both"/>
        <w:rPr>
          <w:rFonts w:ascii="Times New Roman" w:hAnsi="Times New Roman" w:cs="Times New Roman"/>
          <w:sz w:val="24"/>
          <w:szCs w:val="24"/>
        </w:rPr>
      </w:pPr>
      <w:r w:rsidRPr="00174976">
        <w:rPr>
          <w:rFonts w:ascii="Times New Roman" w:hAnsi="Times New Roman" w:cs="Times New Roman"/>
          <w:sz w:val="24"/>
          <w:szCs w:val="24"/>
        </w:rPr>
        <w:t>Zero-point correction = 1.108793 (Hartree/Particle)</w:t>
      </w:r>
    </w:p>
    <w:p w14:paraId="356A9B14" w14:textId="77777777" w:rsidR="00174976" w:rsidRPr="00174976" w:rsidRDefault="00174976" w:rsidP="00270E6B">
      <w:pPr>
        <w:jc w:val="both"/>
        <w:rPr>
          <w:rFonts w:ascii="Times New Roman" w:hAnsi="Times New Roman" w:cs="Times New Roman"/>
          <w:sz w:val="24"/>
          <w:szCs w:val="24"/>
        </w:rPr>
      </w:pPr>
      <w:r w:rsidRPr="00174976">
        <w:rPr>
          <w:rFonts w:ascii="Times New Roman" w:hAnsi="Times New Roman" w:cs="Times New Roman"/>
          <w:sz w:val="24"/>
          <w:szCs w:val="24"/>
        </w:rPr>
        <w:t>Thermal correction to Energy = 1.177839</w:t>
      </w:r>
    </w:p>
    <w:p w14:paraId="55CC281B" w14:textId="77777777" w:rsidR="00174976" w:rsidRPr="00174976" w:rsidRDefault="00174976" w:rsidP="00270E6B">
      <w:pPr>
        <w:jc w:val="both"/>
        <w:rPr>
          <w:rFonts w:ascii="Times New Roman" w:hAnsi="Times New Roman" w:cs="Times New Roman"/>
          <w:sz w:val="24"/>
          <w:szCs w:val="24"/>
        </w:rPr>
      </w:pPr>
      <w:r w:rsidRPr="00174976">
        <w:rPr>
          <w:rFonts w:ascii="Times New Roman" w:hAnsi="Times New Roman" w:cs="Times New Roman"/>
          <w:sz w:val="24"/>
          <w:szCs w:val="24"/>
        </w:rPr>
        <w:t>Thermal correction to Enthalpy = 1.178783</w:t>
      </w:r>
    </w:p>
    <w:p w14:paraId="142B657C" w14:textId="77777777" w:rsidR="00174976" w:rsidRPr="00174976" w:rsidRDefault="00174976" w:rsidP="00270E6B">
      <w:pPr>
        <w:jc w:val="both"/>
        <w:rPr>
          <w:rFonts w:ascii="Times New Roman" w:hAnsi="Times New Roman" w:cs="Times New Roman"/>
          <w:sz w:val="24"/>
          <w:szCs w:val="24"/>
        </w:rPr>
      </w:pPr>
      <w:r w:rsidRPr="00174976">
        <w:rPr>
          <w:rFonts w:ascii="Times New Roman" w:hAnsi="Times New Roman" w:cs="Times New Roman"/>
          <w:sz w:val="24"/>
          <w:szCs w:val="24"/>
        </w:rPr>
        <w:t>Thermal correction to Gibbs Free Energy = 1.005456</w:t>
      </w:r>
    </w:p>
    <w:p w14:paraId="5FE0F912" w14:textId="77777777" w:rsidR="00174976" w:rsidRPr="00174976" w:rsidRDefault="00174976" w:rsidP="00270E6B">
      <w:pPr>
        <w:jc w:val="both"/>
        <w:rPr>
          <w:rFonts w:ascii="Times New Roman" w:hAnsi="Times New Roman" w:cs="Times New Roman"/>
          <w:sz w:val="24"/>
          <w:szCs w:val="24"/>
        </w:rPr>
      </w:pPr>
      <w:r w:rsidRPr="00174976">
        <w:rPr>
          <w:rFonts w:ascii="Times New Roman" w:hAnsi="Times New Roman" w:cs="Times New Roman"/>
          <w:sz w:val="24"/>
          <w:szCs w:val="24"/>
        </w:rPr>
        <w:t>Sum of electronic and zero-point Energies = -3921.050962</w:t>
      </w:r>
    </w:p>
    <w:p w14:paraId="54C01C20" w14:textId="77777777" w:rsidR="00174976" w:rsidRPr="00174976" w:rsidRDefault="00174976" w:rsidP="00270E6B">
      <w:pPr>
        <w:jc w:val="both"/>
        <w:rPr>
          <w:rFonts w:ascii="Times New Roman" w:hAnsi="Times New Roman" w:cs="Times New Roman"/>
          <w:sz w:val="24"/>
          <w:szCs w:val="24"/>
        </w:rPr>
      </w:pPr>
      <w:r w:rsidRPr="00174976">
        <w:rPr>
          <w:rFonts w:ascii="Times New Roman" w:hAnsi="Times New Roman" w:cs="Times New Roman"/>
          <w:sz w:val="24"/>
          <w:szCs w:val="24"/>
        </w:rPr>
        <w:t>Sum of electronic and thermal Energies = -3920.981917</w:t>
      </w:r>
    </w:p>
    <w:p w14:paraId="6903E9BD" w14:textId="77777777" w:rsidR="00174976" w:rsidRPr="00174976" w:rsidRDefault="00174976" w:rsidP="00270E6B">
      <w:pPr>
        <w:jc w:val="both"/>
        <w:rPr>
          <w:rFonts w:ascii="Times New Roman" w:hAnsi="Times New Roman" w:cs="Times New Roman"/>
          <w:sz w:val="24"/>
          <w:szCs w:val="24"/>
        </w:rPr>
      </w:pPr>
      <w:r w:rsidRPr="00174976">
        <w:rPr>
          <w:rFonts w:ascii="Times New Roman" w:hAnsi="Times New Roman" w:cs="Times New Roman"/>
          <w:sz w:val="24"/>
          <w:szCs w:val="24"/>
        </w:rPr>
        <w:t>Sum of electronic and thermal Enthalpies = -3920.980973</w:t>
      </w:r>
    </w:p>
    <w:p w14:paraId="02A6C2B0" w14:textId="77777777" w:rsidR="00174976" w:rsidRDefault="00174976" w:rsidP="00270E6B">
      <w:pPr>
        <w:jc w:val="both"/>
        <w:rPr>
          <w:rFonts w:ascii="Times New Roman" w:hAnsi="Times New Roman" w:cs="Times New Roman"/>
          <w:sz w:val="24"/>
          <w:szCs w:val="24"/>
        </w:rPr>
      </w:pPr>
      <w:r w:rsidRPr="00174976">
        <w:rPr>
          <w:rFonts w:ascii="Times New Roman" w:hAnsi="Times New Roman" w:cs="Times New Roman"/>
          <w:sz w:val="24"/>
          <w:szCs w:val="24"/>
        </w:rPr>
        <w:t>Sum of electronic and thermal Free Energies = -3921.154299</w:t>
      </w:r>
    </w:p>
    <w:p w14:paraId="03A970F3" w14:textId="026BF51B"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w:t>
      </w:r>
      <w:r>
        <w:rPr>
          <w:rFonts w:ascii="Times New Roman" w:hAnsi="Times New Roman" w:cs="Times New Roman"/>
          <w:sz w:val="24"/>
          <w:szCs w:val="24"/>
        </w:rPr>
        <w:t>.................................................................................................</w:t>
      </w:r>
    </w:p>
    <w:p w14:paraId="165EC9B6" w14:textId="221A42B2"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Cartesian Coordinates</w:t>
      </w:r>
    </w:p>
    <w:p w14:paraId="4D6CFDC5" w14:textId="4E0A9882"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w:t>
      </w:r>
      <w:r>
        <w:rPr>
          <w:rFonts w:ascii="Times New Roman" w:hAnsi="Times New Roman" w:cs="Times New Roman"/>
          <w:sz w:val="24"/>
          <w:szCs w:val="24"/>
        </w:rPr>
        <w:t>.................................................................................................</w:t>
      </w:r>
    </w:p>
    <w:p w14:paraId="69504050"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45           0.499565    0.283562    0.106960</w:t>
      </w:r>
    </w:p>
    <w:p w14:paraId="46C01D6C"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26          -4.476706   -1.139998   -1.232305</w:t>
      </w:r>
    </w:p>
    <w:p w14:paraId="53358256"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5          -0.897834   -1.341415   -0.725992</w:t>
      </w:r>
    </w:p>
    <w:p w14:paraId="46D60FBC"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5          -1.230451    1.825647    0.476510</w:t>
      </w:r>
    </w:p>
    <w:p w14:paraId="1D2667C1"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0.067759    0.103163   -2.854990</w:t>
      </w:r>
    </w:p>
    <w:p w14:paraId="65672363"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0.507731    0.910150   -1.824152</w:t>
      </w:r>
    </w:p>
    <w:p w14:paraId="40C589B9"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0.629466    5.816418   -0.813516</w:t>
      </w:r>
    </w:p>
    <w:p w14:paraId="7541423D"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1.136484    6.718543   -1.147104</w:t>
      </w:r>
    </w:p>
    <w:p w14:paraId="63971BAA"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0.765209   -1.086720   -2.521757</w:t>
      </w:r>
    </w:p>
    <w:p w14:paraId="370D2C30"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0.703692    1.696148   -4.558449</w:t>
      </w:r>
    </w:p>
    <w:p w14:paraId="0F6508B4"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0.794652    1.987314   -5.600650</w:t>
      </w:r>
    </w:p>
    <w:p w14:paraId="320B9E02"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0.646361    3.488861    0.028221</w:t>
      </w:r>
    </w:p>
    <w:p w14:paraId="02B98A8C"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lastRenderedPageBreak/>
        <w:t xml:space="preserve">     6          -4.671313   -2.248330   -2.976771</w:t>
      </w:r>
    </w:p>
    <w:p w14:paraId="2304CBD7"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4.065496   -3.102521   -3.240308</w:t>
      </w:r>
    </w:p>
    <w:p w14:paraId="0A0CCCAE"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1.922943    1.933468    2.164999</w:t>
      </w:r>
    </w:p>
    <w:p w14:paraId="2814E3F6"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0.035327    0.485478   -4.232491</w:t>
      </w:r>
    </w:p>
    <w:p w14:paraId="447A2969"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2.122879    3.156637    2.813522</w:t>
      </w:r>
    </w:p>
    <w:p w14:paraId="1D938134"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1.814686    4.081343    2.339852</w:t>
      </w:r>
    </w:p>
    <w:p w14:paraId="3ED07C7C"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1.101634    2.096426   -2.193561</w:t>
      </w:r>
    </w:p>
    <w:p w14:paraId="5F447DA8"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1.479538    2.757938   -1.432339</w:t>
      </w:r>
    </w:p>
    <w:p w14:paraId="6195835A"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0.534112   -0.363779   -5.215338</w:t>
      </w:r>
    </w:p>
    <w:p w14:paraId="3FDCEE0F"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0.445825   -0.083253   -6.261224</w:t>
      </w:r>
    </w:p>
    <w:p w14:paraId="19A5918A"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3.146848    2.008923    4.666765</w:t>
      </w:r>
    </w:p>
    <w:p w14:paraId="7FCD17AC"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2.974547    0.773375    4.030371</w:t>
      </w:r>
    </w:p>
    <w:p w14:paraId="7A1218B1"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2.354273    0.749313    2.780838</w:t>
      </w:r>
    </w:p>
    <w:p w14:paraId="234A3E35"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2.219844   -0.199954    2.282854</w:t>
      </w:r>
    </w:p>
    <w:p w14:paraId="72412D20"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1.192325   -1.524615   -4.862659</w:t>
      </w:r>
    </w:p>
    <w:p w14:paraId="496D1577"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1.625236   -2.160965   -5.627719</w:t>
      </w:r>
    </w:p>
    <w:p w14:paraId="78DD6559"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4.540662   -0.112137    0.551633</w:t>
      </w:r>
    </w:p>
    <w:p w14:paraId="6085EF7B"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1.214403    2.483467   -3.554209</w:t>
      </w:r>
    </w:p>
    <w:p w14:paraId="0D412E1C"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1.713898    3.417942   -3.792061</w:t>
      </w:r>
    </w:p>
    <w:p w14:paraId="18929548"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3.304722    0.131303   -0.122157</w:t>
      </w:r>
    </w:p>
    <w:p w14:paraId="4A75ABF8"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0.952584    5.278099    0.439935</w:t>
      </w:r>
    </w:p>
    <w:p w14:paraId="1F532781"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2.634731   -1.142159   -0.259719</w:t>
      </w:r>
    </w:p>
    <w:p w14:paraId="541F549B"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0.317569    5.220648   -1.650195</w:t>
      </w:r>
    </w:p>
    <w:p w14:paraId="50FDA8DB"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2.726184    3.205132    4.076871</w:t>
      </w:r>
    </w:p>
    <w:p w14:paraId="2E43BEA3"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2.768956    1.476009   -0.539519</w:t>
      </w:r>
    </w:p>
    <w:p w14:paraId="77F54E53"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2.415109    1.416000   -1.574293</w:t>
      </w:r>
    </w:p>
    <w:p w14:paraId="18CAC190"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3.824258    2.579669   -0.395847</w:t>
      </w:r>
    </w:p>
    <w:p w14:paraId="35706B15"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4.126548    2.693953    0.647616</w:t>
      </w:r>
    </w:p>
    <w:p w14:paraId="34C8E031"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4.708751    2.319082   -0.982932</w:t>
      </w:r>
    </w:p>
    <w:p w14:paraId="194D904B"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3.454097    3.544472   -0.740048</w:t>
      </w:r>
    </w:p>
    <w:p w14:paraId="4FA55494"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lastRenderedPageBreak/>
        <w:t xml:space="preserve">     6          -1.324945   -1.882607   -3.503518</w:t>
      </w:r>
    </w:p>
    <w:p w14:paraId="14AA889C"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1.875235   -2.775704   -3.235360</w:t>
      </w:r>
    </w:p>
    <w:p w14:paraId="6D479027"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6.357408   -0.957943   -2.076329</w:t>
      </w:r>
    </w:p>
    <w:p w14:paraId="6D720CF2"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7.235044   -0.655275   -1.522463</w:t>
      </w:r>
    </w:p>
    <w:p w14:paraId="4B678597"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3.498140   -2.149461    0.288798</w:t>
      </w:r>
    </w:p>
    <w:p w14:paraId="5D7CDE6D"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3.288875   -3.207552    0.308482</w:t>
      </w:r>
    </w:p>
    <w:p w14:paraId="1A6DDD02"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5.440471   -0.087615   -2.737940</w:t>
      </w:r>
    </w:p>
    <w:p w14:paraId="03C44E4D"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5.508977    0.990096   -2.784048</w:t>
      </w:r>
    </w:p>
    <w:p w14:paraId="1CFC98C5"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5.883140   -2.293885   -2.229189</w:t>
      </w:r>
    </w:p>
    <w:p w14:paraId="217D8B45"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6.339292   -3.180774   -1.812095</w:t>
      </w:r>
    </w:p>
    <w:p w14:paraId="68549767"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0.947151    4.047861   -1.217996</w:t>
      </w:r>
    </w:p>
    <w:p w14:paraId="1041333F"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1.631872    3.551184   -1.895419</w:t>
      </w:r>
    </w:p>
    <w:p w14:paraId="3057AFC9"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0.638647    5.790178   -3.009235</w:t>
      </w:r>
    </w:p>
    <w:p w14:paraId="2EFF78D4"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0.528339    5.025446   -3.785733</w:t>
      </w:r>
    </w:p>
    <w:p w14:paraId="19CB2972"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0.019083    6.626381   -3.258014</w:t>
      </w:r>
    </w:p>
    <w:p w14:paraId="2201B862"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1.671418    6.153240   -3.053971</w:t>
      </w:r>
    </w:p>
    <w:p w14:paraId="370B4365"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0.308226    4.108586    0.850386</w:t>
      </w:r>
    </w:p>
    <w:p w14:paraId="46255195"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0.564370    3.672910    1.808862</w:t>
      </w:r>
    </w:p>
    <w:p w14:paraId="20B79D71"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1.967107    5.947493    1.333046</w:t>
      </w:r>
    </w:p>
    <w:p w14:paraId="3F1FC980"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2.440799    5.226870    2.005056</w:t>
      </w:r>
    </w:p>
    <w:p w14:paraId="4181F7FC"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1.494779    6.717478    1.954475</w:t>
      </w:r>
    </w:p>
    <w:p w14:paraId="32135923"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2.750172    6.437995    0.748159</w:t>
      </w:r>
    </w:p>
    <w:p w14:paraId="2B4F5E58"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4.396194   -0.881345   -3.291278</w:t>
      </w:r>
    </w:p>
    <w:p w14:paraId="1EE32C83"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3.536018   -0.512707   -3.828342</w:t>
      </w:r>
    </w:p>
    <w:p w14:paraId="0C2F6F91"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4.658505   -1.509510    0.798700</w:t>
      </w:r>
    </w:p>
    <w:p w14:paraId="12D7B637"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5.511889   -2.004601    1.240147</w:t>
      </w:r>
    </w:p>
    <w:p w14:paraId="787619B8"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2.900087    4.523694    4.788960</w:t>
      </w:r>
    </w:p>
    <w:p w14:paraId="65C59B75"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2.018657    4.756433    5.398244</w:t>
      </w:r>
    </w:p>
    <w:p w14:paraId="68E9BBD5"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3.032435    5.345558    4.079948</w:t>
      </w:r>
    </w:p>
    <w:p w14:paraId="69D7BC88"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3.764662    4.505973    5.457751</w:t>
      </w:r>
    </w:p>
    <w:p w14:paraId="1468ABAA"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lastRenderedPageBreak/>
        <w:t xml:space="preserve">     1          -3.627671    2.040713    5.641719</w:t>
      </w:r>
    </w:p>
    <w:p w14:paraId="0E8E4EB6"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3.425256   -0.509648    4.683570</w:t>
      </w:r>
    </w:p>
    <w:p w14:paraId="046E4734"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4.409717   -0.397657    5.147398</w:t>
      </w:r>
    </w:p>
    <w:p w14:paraId="15AE5A61"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3.481605   -1.324278    3.956628</w:t>
      </w:r>
    </w:p>
    <w:p w14:paraId="5CCDEF76"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2.730220   -0.813312    5.476049</w:t>
      </w:r>
    </w:p>
    <w:p w14:paraId="636872DB"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0.839970   -4.868211    3.486228</w:t>
      </w:r>
    </w:p>
    <w:p w14:paraId="390B3877"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0.436329   -5.623696    2.410239</w:t>
      </w:r>
    </w:p>
    <w:p w14:paraId="7E81FF33"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0.310426   -5.047190    1.118439</w:t>
      </w:r>
    </w:p>
    <w:p w14:paraId="5C283CCA"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0.618096   -3.658005    0.931342</w:t>
      </w:r>
    </w:p>
    <w:p w14:paraId="0EB0F591"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1.014116   -2.909241    2.068509</w:t>
      </w:r>
    </w:p>
    <w:p w14:paraId="35C96988"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1.123858   -3.494993    3.309418</w:t>
      </w:r>
    </w:p>
    <w:p w14:paraId="0AE2668B"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0.351061   -6.875224    0.172325</w:t>
      </w:r>
    </w:p>
    <w:p w14:paraId="2A8497B2"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0.934770   -5.319504    4.468541</w:t>
      </w:r>
    </w:p>
    <w:p w14:paraId="3BBC6028"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0.205161   -6.678009    2.530998</w:t>
      </w:r>
    </w:p>
    <w:p w14:paraId="44C1A5DD"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0.125535   -5.824501    0.014143</w:t>
      </w:r>
    </w:p>
    <w:p w14:paraId="5404E620"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0.501114   -3.098944   -0.388122</w:t>
      </w:r>
    </w:p>
    <w:p w14:paraId="5AFD4778"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1.195939   -1.851671    1.967777</w:t>
      </w:r>
    </w:p>
    <w:p w14:paraId="41ABAB5F"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1.431804   -2.895233    4.159912</w:t>
      </w:r>
    </w:p>
    <w:p w14:paraId="71DA411D"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0.035561   -3.890991   -1.422813</w:t>
      </w:r>
    </w:p>
    <w:p w14:paraId="5D00DB10"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0.271981   -5.255422   -1.226303</w:t>
      </w:r>
    </w:p>
    <w:p w14:paraId="04E0D373"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0.119586   -3.466507   -2.403996</w:t>
      </w:r>
    </w:p>
    <w:p w14:paraId="401CA610"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0.624321   -5.844887   -2.066445</w:t>
      </w:r>
    </w:p>
    <w:p w14:paraId="261B9200"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5.285962    0.631460    0.788666</w:t>
      </w:r>
    </w:p>
    <w:p w14:paraId="0ABCC9D8"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2.314907   -1.008588   -0.252768</w:t>
      </w:r>
    </w:p>
    <w:p w14:paraId="07980DA8"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2.737715   -1.214267   -1.583416</w:t>
      </w:r>
    </w:p>
    <w:p w14:paraId="6F50A39F"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2.349679   -2.107584    0.634331</w:t>
      </w:r>
    </w:p>
    <w:p w14:paraId="03A1F072"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3.168748   -2.463451   -2.008677</w:t>
      </w:r>
    </w:p>
    <w:p w14:paraId="7691E541"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2.749201   -0.378593   -2.273460</w:t>
      </w:r>
    </w:p>
    <w:p w14:paraId="5614F662"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2.792792   -3.357941    0.214227</w:t>
      </w:r>
    </w:p>
    <w:p w14:paraId="7D3CEC88"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2.029359   -1.970197    1.660648</w:t>
      </w:r>
    </w:p>
    <w:p w14:paraId="254B22EE"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lastRenderedPageBreak/>
        <w:t xml:space="preserve">     6           3.212739   -3.533111   -1.102822</w:t>
      </w:r>
    </w:p>
    <w:p w14:paraId="4E87D250"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3.491041   -2.605625   -3.035682</w:t>
      </w:r>
    </w:p>
    <w:p w14:paraId="4B9C1656"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2.811895   -4.187591    0.912195</w:t>
      </w:r>
    </w:p>
    <w:p w14:paraId="3E11C1D3"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3.575740   -4.502535   -1.430053</w:t>
      </w:r>
    </w:p>
    <w:p w14:paraId="4A459AA9"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5.610423   -0.800595    0.082443</w:t>
      </w:r>
    </w:p>
    <w:p w14:paraId="6B4B2B85"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4.958489   -0.926260    1.327616</w:t>
      </w:r>
    </w:p>
    <w:p w14:paraId="3DD17D42"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5.324704   -1.929795    2.230527</w:t>
      </w:r>
    </w:p>
    <w:p w14:paraId="28BF3534"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6.299110   -2.858043    1.887112</w:t>
      </w:r>
    </w:p>
    <w:p w14:paraId="4A68D8C4"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6.911169   -2.778507    0.631507</w:t>
      </w:r>
    </w:p>
    <w:p w14:paraId="3350BEFB"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6.578082   -1.758272   -0.254457</w:t>
      </w:r>
    </w:p>
    <w:p w14:paraId="3BBB6C9D"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4.809061   -1.975079    3.183618</w:t>
      </w:r>
    </w:p>
    <w:p w14:paraId="20429D2D"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6.574431   -3.645587    2.580885</w:t>
      </w:r>
    </w:p>
    <w:p w14:paraId="36948E88"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7.659220   -3.511356    0.345619</w:t>
      </w:r>
    </w:p>
    <w:p w14:paraId="7C2CC04F"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5.323184    0.378780   -0.754672</w:t>
      </w:r>
    </w:p>
    <w:p w14:paraId="5BDA8CC9"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6.216881    0.816003   -1.738790</w:t>
      </w:r>
    </w:p>
    <w:p w14:paraId="6A57DF0C"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4.173739    1.165038   -0.492547</w:t>
      </w:r>
    </w:p>
    <w:p w14:paraId="4814BC01"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6.011518    2.016502   -2.418867</w:t>
      </w:r>
    </w:p>
    <w:p w14:paraId="5E7D5ABD"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4.023613    2.405973   -1.118403</w:t>
      </w:r>
    </w:p>
    <w:p w14:paraId="0A0EDF7A"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4.930828    2.831629   -2.085316</w:t>
      </w:r>
    </w:p>
    <w:p w14:paraId="77A0047D"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6.724112    2.333714   -3.173568</w:t>
      </w:r>
    </w:p>
    <w:p w14:paraId="50D91FF4"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3.211555    3.043779   -0.803070</w:t>
      </w:r>
    </w:p>
    <w:p w14:paraId="34ABA6E3"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4.803721    3.798307   -2.561685</w:t>
      </w:r>
    </w:p>
    <w:p w14:paraId="382E24BD"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3.822656   -0.039464    1.681677</w:t>
      </w:r>
    </w:p>
    <w:p w14:paraId="5D442B11"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3.173461    0.721491    0.516734</w:t>
      </w:r>
    </w:p>
    <w:p w14:paraId="1B352529"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8           3.384621    0.052791    2.816829</w:t>
      </w:r>
    </w:p>
    <w:p w14:paraId="60DF64A4"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8           2.163817    1.536783    0.763443</w:t>
      </w:r>
    </w:p>
    <w:p w14:paraId="7524E41B"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8           1.151188    1.678619    3.090092</w:t>
      </w:r>
    </w:p>
    <w:p w14:paraId="234FDBAB"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8           0.489886   -0.311077    2.282230</w:t>
      </w:r>
    </w:p>
    <w:p w14:paraId="49AAEC56"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0.678502    0.468002    3.234740</w:t>
      </w:r>
    </w:p>
    <w:p w14:paraId="3D398871"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6           0.386982    0.068443    4.647053</w:t>
      </w:r>
    </w:p>
    <w:p w14:paraId="633431CA"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lastRenderedPageBreak/>
        <w:t xml:space="preserve">     1           1.618791    1.704447    2.181071</w:t>
      </w:r>
    </w:p>
    <w:p w14:paraId="6466EAF2"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0.142784   -0.882023    4.672043</w:t>
      </w:r>
    </w:p>
    <w:p w14:paraId="5B503A93"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1.339452   -0.022889    5.178116</w:t>
      </w:r>
    </w:p>
    <w:p w14:paraId="2FE4127D"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0.200132    0.849605    5.135041</w:t>
      </w:r>
    </w:p>
    <w:p w14:paraId="5BA60D44" w14:textId="77777777" w:rsidR="00DF0FAC" w:rsidRPr="00DF0FAC"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7.072749   -1.712401   -1.217959</w:t>
      </w:r>
    </w:p>
    <w:p w14:paraId="7767DEFA" w14:textId="0C57CAF7" w:rsidR="00DF0FAC" w:rsidRPr="002E4022" w:rsidRDefault="00DF0FAC" w:rsidP="00270E6B">
      <w:pPr>
        <w:jc w:val="both"/>
        <w:rPr>
          <w:rFonts w:ascii="Times New Roman" w:hAnsi="Times New Roman" w:cs="Times New Roman"/>
          <w:sz w:val="24"/>
          <w:szCs w:val="24"/>
        </w:rPr>
      </w:pPr>
      <w:r w:rsidRPr="00DF0FAC">
        <w:rPr>
          <w:rFonts w:ascii="Times New Roman" w:hAnsi="Times New Roman" w:cs="Times New Roman"/>
          <w:sz w:val="24"/>
          <w:szCs w:val="24"/>
        </w:rPr>
        <w:t xml:space="preserve">     1           7.111829    0.241313   -1.947168</w:t>
      </w:r>
    </w:p>
    <w:p w14:paraId="5D3A0350" w14:textId="027719E2"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w:t>
      </w:r>
    </w:p>
    <w:p w14:paraId="159E0C2D" w14:textId="65974F73" w:rsidR="00E4488C" w:rsidRPr="00E4488C" w:rsidRDefault="00E4488C" w:rsidP="00E4488C">
      <w:pPr>
        <w:rPr>
          <w:rFonts w:ascii="Times New Roman" w:hAnsi="Times New Roman" w:cs="Times New Roman"/>
          <w:b/>
          <w:bCs/>
          <w:sz w:val="24"/>
          <w:szCs w:val="24"/>
        </w:rPr>
      </w:pPr>
      <w:r w:rsidRPr="00E4488C">
        <w:rPr>
          <w:rFonts w:ascii="Times New Roman" w:hAnsi="Times New Roman" w:cs="Times New Roman"/>
          <w:b/>
          <w:bCs/>
          <w:sz w:val="24"/>
          <w:szCs w:val="24"/>
        </w:rPr>
        <w:t>X</w:t>
      </w:r>
      <w:r w:rsidRPr="00E4488C">
        <w:rPr>
          <w:rFonts w:ascii="Times New Roman" w:hAnsi="Times New Roman" w:cs="Times New Roman"/>
          <w:b/>
          <w:bCs/>
          <w:sz w:val="24"/>
          <w:szCs w:val="24"/>
          <w:vertAlign w:val="subscript"/>
        </w:rPr>
        <w:t>1</w:t>
      </w:r>
    </w:p>
    <w:p w14:paraId="70EFFE12" w14:textId="1186FBD0"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w:t>
      </w:r>
    </w:p>
    <w:p w14:paraId="53604DE0" w14:textId="77777777" w:rsid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Number of imaginary frequencies: 0 </w:t>
      </w:r>
    </w:p>
    <w:p w14:paraId="41F2EB1B" w14:textId="525F1CE6"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Electronic energy: HF</w:t>
      </w:r>
      <w:r>
        <w:rPr>
          <w:rFonts w:ascii="Times New Roman" w:hAnsi="Times New Roman" w:cs="Times New Roman"/>
          <w:sz w:val="24"/>
          <w:szCs w:val="24"/>
        </w:rPr>
        <w:t xml:space="preserve"> </w:t>
      </w:r>
      <w:r w:rsidRPr="00E4488C">
        <w:rPr>
          <w:rFonts w:ascii="Times New Roman" w:hAnsi="Times New Roman" w:cs="Times New Roman"/>
          <w:sz w:val="24"/>
          <w:szCs w:val="24"/>
        </w:rPr>
        <w:t>=</w:t>
      </w:r>
      <w:r>
        <w:rPr>
          <w:rFonts w:ascii="Times New Roman" w:hAnsi="Times New Roman" w:cs="Times New Roman"/>
          <w:sz w:val="24"/>
          <w:szCs w:val="24"/>
        </w:rPr>
        <w:t xml:space="preserve"> </w:t>
      </w:r>
      <w:r w:rsidRPr="00E4488C">
        <w:rPr>
          <w:rFonts w:ascii="Times New Roman" w:hAnsi="Times New Roman" w:cs="Times New Roman"/>
          <w:sz w:val="24"/>
          <w:szCs w:val="24"/>
        </w:rPr>
        <w:t>-3461.4562822</w:t>
      </w:r>
    </w:p>
    <w:p w14:paraId="1F323A4F" w14:textId="1AE3B3EA"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Zero-point correction</w:t>
      </w:r>
      <w:r>
        <w:rPr>
          <w:rFonts w:ascii="Times New Roman" w:hAnsi="Times New Roman" w:cs="Times New Roman"/>
          <w:sz w:val="24"/>
          <w:szCs w:val="24"/>
        </w:rPr>
        <w:t xml:space="preserve"> </w:t>
      </w:r>
      <w:r w:rsidRPr="00E4488C">
        <w:rPr>
          <w:rFonts w:ascii="Times New Roman" w:hAnsi="Times New Roman" w:cs="Times New Roman"/>
          <w:sz w:val="24"/>
          <w:szCs w:val="24"/>
        </w:rPr>
        <w:t>= 0.823453 (Hartree/Particle)</w:t>
      </w:r>
    </w:p>
    <w:p w14:paraId="64F3B7D2" w14:textId="5E6305E1"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Thermal correction to Energy</w:t>
      </w:r>
      <w:r>
        <w:rPr>
          <w:rFonts w:ascii="Times New Roman" w:hAnsi="Times New Roman" w:cs="Times New Roman"/>
          <w:sz w:val="24"/>
          <w:szCs w:val="24"/>
        </w:rPr>
        <w:t xml:space="preserve"> </w:t>
      </w:r>
      <w:r w:rsidRPr="00E4488C">
        <w:rPr>
          <w:rFonts w:ascii="Times New Roman" w:hAnsi="Times New Roman" w:cs="Times New Roman"/>
          <w:sz w:val="24"/>
          <w:szCs w:val="24"/>
        </w:rPr>
        <w:t>= 0.877922</w:t>
      </w:r>
    </w:p>
    <w:p w14:paraId="74DFEC4C" w14:textId="721173C6"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Thermal correction to Enthalpy</w:t>
      </w:r>
      <w:r>
        <w:rPr>
          <w:rFonts w:ascii="Times New Roman" w:hAnsi="Times New Roman" w:cs="Times New Roman"/>
          <w:sz w:val="24"/>
          <w:szCs w:val="24"/>
        </w:rPr>
        <w:t xml:space="preserve"> </w:t>
      </w:r>
      <w:r w:rsidRPr="00E4488C">
        <w:rPr>
          <w:rFonts w:ascii="Times New Roman" w:hAnsi="Times New Roman" w:cs="Times New Roman"/>
          <w:sz w:val="24"/>
          <w:szCs w:val="24"/>
        </w:rPr>
        <w:t>= 0.878867</w:t>
      </w:r>
    </w:p>
    <w:p w14:paraId="4D7906DC" w14:textId="545071A4"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Thermal correction to Gibbs Free Energy</w:t>
      </w:r>
      <w:r>
        <w:rPr>
          <w:rFonts w:ascii="Times New Roman" w:hAnsi="Times New Roman" w:cs="Times New Roman"/>
          <w:sz w:val="24"/>
          <w:szCs w:val="24"/>
        </w:rPr>
        <w:t xml:space="preserve"> </w:t>
      </w:r>
      <w:r w:rsidRPr="00E4488C">
        <w:rPr>
          <w:rFonts w:ascii="Times New Roman" w:hAnsi="Times New Roman" w:cs="Times New Roman"/>
          <w:sz w:val="24"/>
          <w:szCs w:val="24"/>
        </w:rPr>
        <w:t>= 0.732500</w:t>
      </w:r>
    </w:p>
    <w:p w14:paraId="37090B73" w14:textId="56E0691E"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Sum of electronic and zero-point Energies</w:t>
      </w:r>
      <w:r>
        <w:rPr>
          <w:rFonts w:ascii="Times New Roman" w:hAnsi="Times New Roman" w:cs="Times New Roman"/>
          <w:sz w:val="24"/>
          <w:szCs w:val="24"/>
        </w:rPr>
        <w:t xml:space="preserve"> </w:t>
      </w:r>
      <w:r w:rsidRPr="00E4488C">
        <w:rPr>
          <w:rFonts w:ascii="Times New Roman" w:hAnsi="Times New Roman" w:cs="Times New Roman"/>
          <w:sz w:val="24"/>
          <w:szCs w:val="24"/>
        </w:rPr>
        <w:t>= -3460.632830</w:t>
      </w:r>
    </w:p>
    <w:p w14:paraId="71091956" w14:textId="1744C1CF"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Sum of electronic and thermal Energies</w:t>
      </w:r>
      <w:r>
        <w:rPr>
          <w:rFonts w:ascii="Times New Roman" w:hAnsi="Times New Roman" w:cs="Times New Roman"/>
          <w:sz w:val="24"/>
          <w:szCs w:val="24"/>
        </w:rPr>
        <w:t xml:space="preserve"> </w:t>
      </w:r>
      <w:r w:rsidRPr="00E4488C">
        <w:rPr>
          <w:rFonts w:ascii="Times New Roman" w:hAnsi="Times New Roman" w:cs="Times New Roman"/>
          <w:sz w:val="24"/>
          <w:szCs w:val="24"/>
        </w:rPr>
        <w:t>=</w:t>
      </w:r>
      <w:r>
        <w:rPr>
          <w:rFonts w:ascii="Times New Roman" w:hAnsi="Times New Roman" w:cs="Times New Roman"/>
          <w:sz w:val="24"/>
          <w:szCs w:val="24"/>
        </w:rPr>
        <w:t xml:space="preserve"> </w:t>
      </w:r>
      <w:r w:rsidRPr="00E4488C">
        <w:rPr>
          <w:rFonts w:ascii="Times New Roman" w:hAnsi="Times New Roman" w:cs="Times New Roman"/>
          <w:sz w:val="24"/>
          <w:szCs w:val="24"/>
        </w:rPr>
        <w:t>-3460.578360</w:t>
      </w:r>
    </w:p>
    <w:p w14:paraId="051DDAED" w14:textId="2903D239"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Sum of electronic and thermal Enthalpies</w:t>
      </w:r>
      <w:r>
        <w:rPr>
          <w:rFonts w:ascii="Times New Roman" w:hAnsi="Times New Roman" w:cs="Times New Roman"/>
          <w:sz w:val="24"/>
          <w:szCs w:val="24"/>
        </w:rPr>
        <w:t xml:space="preserve"> </w:t>
      </w:r>
      <w:r w:rsidRPr="00E4488C">
        <w:rPr>
          <w:rFonts w:ascii="Times New Roman" w:hAnsi="Times New Roman" w:cs="Times New Roman"/>
          <w:sz w:val="24"/>
          <w:szCs w:val="24"/>
        </w:rPr>
        <w:t>= -3460.577416</w:t>
      </w:r>
    </w:p>
    <w:p w14:paraId="6564721D" w14:textId="3F7C6D2E"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Sum of electronic and thermal Free Energies</w:t>
      </w:r>
      <w:r>
        <w:rPr>
          <w:rFonts w:ascii="Times New Roman" w:hAnsi="Times New Roman" w:cs="Times New Roman"/>
          <w:sz w:val="24"/>
          <w:szCs w:val="24"/>
        </w:rPr>
        <w:t xml:space="preserve"> </w:t>
      </w:r>
      <w:r w:rsidRPr="00E4488C">
        <w:rPr>
          <w:rFonts w:ascii="Times New Roman" w:hAnsi="Times New Roman" w:cs="Times New Roman"/>
          <w:sz w:val="24"/>
          <w:szCs w:val="24"/>
        </w:rPr>
        <w:t>= -3460.723782</w:t>
      </w:r>
    </w:p>
    <w:p w14:paraId="597AAF54" w14:textId="11780701"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w:t>
      </w:r>
      <w:r>
        <w:rPr>
          <w:rFonts w:ascii="Times New Roman" w:hAnsi="Times New Roman" w:cs="Times New Roman"/>
          <w:sz w:val="24"/>
          <w:szCs w:val="24"/>
        </w:rPr>
        <w:t>.................................................................................................</w:t>
      </w:r>
    </w:p>
    <w:p w14:paraId="52A51FD4" w14:textId="273DC63B"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Cartesian Coordinates</w:t>
      </w:r>
    </w:p>
    <w:p w14:paraId="23C2DA97" w14:textId="6D130075"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w:t>
      </w:r>
      <w:r>
        <w:rPr>
          <w:rFonts w:ascii="Times New Roman" w:hAnsi="Times New Roman" w:cs="Times New Roman"/>
          <w:sz w:val="24"/>
          <w:szCs w:val="24"/>
        </w:rPr>
        <w:t>.................................................................................................</w:t>
      </w:r>
    </w:p>
    <w:p w14:paraId="05488CC7"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45          -0.470134    0.088249   -1.560398</w:t>
      </w:r>
    </w:p>
    <w:p w14:paraId="4B4D716E"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26           2.462060    0.011779    2.869235</w:t>
      </w:r>
    </w:p>
    <w:p w14:paraId="75055935"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5           1.390546   -0.684653   -0.537623</w:t>
      </w:r>
    </w:p>
    <w:p w14:paraId="693C34B2"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5          -1.587013    0.385017    0.445732</w:t>
      </w:r>
    </w:p>
    <w:p w14:paraId="45BE86FA"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8          -0.374767    2.315774   -2.015806</w:t>
      </w:r>
    </w:p>
    <w:p w14:paraId="394CF764"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8          -2.169294    1.127405   -2.490339</w:t>
      </w:r>
    </w:p>
    <w:p w14:paraId="58BB979C"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0.302858   -2.782164   -0.727970</w:t>
      </w:r>
    </w:p>
    <w:p w14:paraId="2FB4252C"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1.038706   -1.834734   -1.497301</w:t>
      </w:r>
    </w:p>
    <w:p w14:paraId="2D02D93C"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lastRenderedPageBreak/>
        <w:t xml:space="preserve">     6          -1.538107    2.238781   -2.511718</w:t>
      </w:r>
    </w:p>
    <w:p w14:paraId="61549AE0"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5.391327   -2.163347    0.093539</w:t>
      </w:r>
    </w:p>
    <w:p w14:paraId="05C6798A"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6.266834   -2.792168   -0.051742</w:t>
      </w:r>
    </w:p>
    <w:p w14:paraId="2A3167C5"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0.923890   -2.398184   -0.111772</w:t>
      </w:r>
    </w:p>
    <w:p w14:paraId="4466B2BA"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1.982785   -4.495055   -1.223599</w:t>
      </w:r>
    </w:p>
    <w:p w14:paraId="32E37252"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2.354944   -5.509751   -1.111725</w:t>
      </w:r>
    </w:p>
    <w:p w14:paraId="5AA58B14"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3.139664   -0.567546    0.443054</w:t>
      </w:r>
    </w:p>
    <w:p w14:paraId="1BD56F8F"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3.699413   -1.641499    3.038389</w:t>
      </w:r>
    </w:p>
    <w:p w14:paraId="66258D00"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4.134122   -2.166928    2.200174</w:t>
      </w:r>
    </w:p>
    <w:p w14:paraId="499F20DA"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2.203309    3.468436   -3.072196</w:t>
      </w:r>
    </w:p>
    <w:p w14:paraId="78BC1B97"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2.496848    4.114949   -2.237537</w:t>
      </w:r>
    </w:p>
    <w:p w14:paraId="637B6C3C"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3.087813    3.203262   -3.652469</w:t>
      </w:r>
    </w:p>
    <w:p w14:paraId="10F427B8"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1.494856    4.021359   -3.693105</w:t>
      </w:r>
    </w:p>
    <w:p w14:paraId="01A4833B"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2.017523    2.107579    0.865489</w:t>
      </w:r>
    </w:p>
    <w:p w14:paraId="1F4B298E"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0.786995   -4.120001   -0.558787</w:t>
      </w:r>
    </w:p>
    <w:p w14:paraId="2185EC21"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3.263948    2.466082    1.400076</w:t>
      </w:r>
    </w:p>
    <w:p w14:paraId="29C06E2B"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4.035468    1.714314    1.525347</w:t>
      </w:r>
    </w:p>
    <w:p w14:paraId="564F1DFB"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2.181742   -2.249272   -2.149213</w:t>
      </w:r>
    </w:p>
    <w:p w14:paraId="343E0AC7"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2.740572   -1.540614   -2.751217</w:t>
      </w:r>
    </w:p>
    <w:p w14:paraId="4B303555"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0.043709   -5.002746    0.267735</w:t>
      </w:r>
    </w:p>
    <w:p w14:paraId="137ACAD5"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0.410731   -6.015848    0.411752</w:t>
      </w:r>
    </w:p>
    <w:p w14:paraId="68C415C2"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2.508699    4.741206    1.613843</w:t>
      </w:r>
    </w:p>
    <w:p w14:paraId="45839F26"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1.256389    4.405024    1.095073</w:t>
      </w:r>
    </w:p>
    <w:p w14:paraId="657D4F51"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1.020775    3.077465    0.719088</w:t>
      </w:r>
    </w:p>
    <w:p w14:paraId="1358C074"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0.064945    2.806920    0.290212</w:t>
      </w:r>
    </w:p>
    <w:p w14:paraId="4EDBD671"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1.127443   -4.598979    0.875034</w:t>
      </w:r>
    </w:p>
    <w:p w14:paraId="62BE7EA5"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1.684758   -5.291283    1.498943</w:t>
      </w:r>
    </w:p>
    <w:p w14:paraId="410D78BA"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1.124290    1.587600    2.784313</w:t>
      </w:r>
    </w:p>
    <w:p w14:paraId="3CDD49EB"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2.649420   -3.578805   -2.009927</w:t>
      </w:r>
    </w:p>
    <w:p w14:paraId="106987C1"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3.560867   -3.871674   -2.523352</w:t>
      </w:r>
    </w:p>
    <w:p w14:paraId="3B89A040"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lastRenderedPageBreak/>
        <w:t xml:space="preserve">     6           0.677438    0.519833    1.951833</w:t>
      </w:r>
    </w:p>
    <w:p w14:paraId="29D58660"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5.322149   -0.928779   -0.563719</w:t>
      </w:r>
    </w:p>
    <w:p w14:paraId="7F90E384"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1.695981    0.282301    0.961779</w:t>
      </w:r>
    </w:p>
    <w:p w14:paraId="74754C91"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4.354939   -2.620660    0.910810</w:t>
      </w:r>
    </w:p>
    <w:p w14:paraId="53073C34"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3.523621    3.786736    1.771932</w:t>
      </w:r>
    </w:p>
    <w:p w14:paraId="579D7586"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0.652192   -0.172638    1.981782</w:t>
      </w:r>
    </w:p>
    <w:p w14:paraId="4EB27F54"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0.487844   -1.243840    1.828831</w:t>
      </w:r>
    </w:p>
    <w:p w14:paraId="30CB97B4"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1.426455    0.059198    3.280996</w:t>
      </w:r>
    </w:p>
    <w:p w14:paraId="0D87943C"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1.642042    1.120468    3.425003</w:t>
      </w:r>
    </w:p>
    <w:p w14:paraId="254E6BFC"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0.832721   -0.291868    4.130598</w:t>
      </w:r>
    </w:p>
    <w:p w14:paraId="4C916023"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2.377686   -0.475265    3.276635</w:t>
      </w:r>
    </w:p>
    <w:p w14:paraId="00220466"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1.626038   -3.290193    0.675184</w:t>
      </w:r>
    </w:p>
    <w:p w14:paraId="340F5CD3"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2.560684   -2.996533    1.131051</w:t>
      </w:r>
    </w:p>
    <w:p w14:paraId="4C68E518"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3.386875   -0.089408    4.716305</w:t>
      </w:r>
    </w:p>
    <w:p w14:paraId="6F2994CB"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3.524829    0.764701    5.364605</w:t>
      </w:r>
    </w:p>
    <w:p w14:paraId="293E301A"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2.768135    1.201820    1.210954</w:t>
      </w:r>
    </w:p>
    <w:p w14:paraId="51C80EC4"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3.686785    1.258719    0.648755</w:t>
      </w:r>
    </w:p>
    <w:p w14:paraId="02EB4D53"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2.246486   -0.947091    4.690891</w:t>
      </w:r>
    </w:p>
    <w:p w14:paraId="18020DA5"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1.373318   -0.858776    5.322118</w:t>
      </w:r>
    </w:p>
    <w:p w14:paraId="21D23808"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4.285419   -0.521298    3.695705</w:t>
      </w:r>
    </w:p>
    <w:p w14:paraId="18BC4128"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5.224531   -0.054060    3.434355</w:t>
      </w:r>
    </w:p>
    <w:p w14:paraId="091C627E"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3.230524   -1.807445    1.083006</w:t>
      </w:r>
    </w:p>
    <w:p w14:paraId="20FB2FC7"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2.410125   -2.181114    1.685426</w:t>
      </w:r>
    </w:p>
    <w:p w14:paraId="5F649B04"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4.406922   -3.984567    1.551408</w:t>
      </w:r>
    </w:p>
    <w:p w14:paraId="319BCB5C"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4.065638   -3.953286    2.591168</w:t>
      </w:r>
    </w:p>
    <w:p w14:paraId="40D55945"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3.751757   -4.678132    1.012185</w:t>
      </w:r>
    </w:p>
    <w:p w14:paraId="53CE8588"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5.419396   -4.396689    1.537090</w:t>
      </w:r>
    </w:p>
    <w:p w14:paraId="34E5879A"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4.183945   -0.139030   -0.388506</w:t>
      </w:r>
    </w:p>
    <w:p w14:paraId="648FE693"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4.082741    0.788324   -0.941209</w:t>
      </w:r>
    </w:p>
    <w:p w14:paraId="7F8D881D"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6.450604   -0.455417   -1.446359</w:t>
      </w:r>
    </w:p>
    <w:p w14:paraId="73ABC442"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lastRenderedPageBreak/>
        <w:t xml:space="preserve">     1          -7.003872   -1.297500   -1.871811</w:t>
      </w:r>
    </w:p>
    <w:p w14:paraId="1F94FE68"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6.074494    0.158588   -2.269517</w:t>
      </w:r>
    </w:p>
    <w:p w14:paraId="31F09AF2"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7.166004    0.154746   -0.881236</w:t>
      </w:r>
    </w:p>
    <w:p w14:paraId="76751478"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2.435191   -1.905601    3.652187</w:t>
      </w:r>
    </w:p>
    <w:p w14:paraId="049F48A4"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1.730134   -2.668887    3.357340</w:t>
      </w:r>
    </w:p>
    <w:p w14:paraId="6DB27798"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2.409038    2.005222    2.328169</w:t>
      </w:r>
    </w:p>
    <w:p w14:paraId="72A2EF03"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3.030345    2.760240    2.789407</w:t>
      </w:r>
    </w:p>
    <w:p w14:paraId="6FB83C66"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4.872562    4.185269    2.319796</w:t>
      </w:r>
    </w:p>
    <w:p w14:paraId="09F20E11"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4.772291    4.812296    3.211815</w:t>
      </w:r>
    </w:p>
    <w:p w14:paraId="26126324"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5.443761    4.761783    1.582459</w:t>
      </w:r>
    </w:p>
    <w:p w14:paraId="2A722210"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5.468271    3.308257    2.586614</w:t>
      </w:r>
    </w:p>
    <w:p w14:paraId="77918C50"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2.702678    5.771986    1.903064</w:t>
      </w:r>
    </w:p>
    <w:p w14:paraId="25C0C45D"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0.168133    5.434900    0.919522</w:t>
      </w:r>
    </w:p>
    <w:p w14:paraId="6F39DB74"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0.476439    6.414680    1.293767</w:t>
      </w:r>
    </w:p>
    <w:p w14:paraId="19A4EFC6"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0.742839    5.137291    1.450435</w:t>
      </w:r>
    </w:p>
    <w:p w14:paraId="678F3181"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0.098572    5.541426   -0.137763</w:t>
      </w:r>
    </w:p>
    <w:p w14:paraId="7B6B1300"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4.690496    2.846226   -3.052137</w:t>
      </w:r>
    </w:p>
    <w:p w14:paraId="55C4F1D7"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5.407904    1.673046   -3.049095</w:t>
      </w:r>
    </w:p>
    <w:p w14:paraId="7F7EB545"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4.850529    0.480177   -2.516651</w:t>
      </w:r>
    </w:p>
    <w:p w14:paraId="3AFD150C"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3.529514    0.509629   -1.960322</w:t>
      </w:r>
    </w:p>
    <w:p w14:paraId="1A1D464D"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2.809012    1.732481   -2.002235</w:t>
      </w:r>
    </w:p>
    <w:p w14:paraId="701EC2C0"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3.375410    2.868916   -2.532478</w:t>
      </w:r>
    </w:p>
    <w:p w14:paraId="6722243A"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6.569024   -0.748010   -2.975093</w:t>
      </w:r>
    </w:p>
    <w:p w14:paraId="23D4B53D"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5.123705    3.750937   -3.467943</w:t>
      </w:r>
    </w:p>
    <w:p w14:paraId="3239BBC7"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6.411608    1.635514   -3.463634</w:t>
      </w:r>
    </w:p>
    <w:p w14:paraId="6BE59A3B"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5.572577   -0.741400   -2.541715</w:t>
      </w:r>
    </w:p>
    <w:p w14:paraId="625ABA93"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3.000163   -0.700536   -1.399907</w:t>
      </w:r>
    </w:p>
    <w:p w14:paraId="4DB47E08"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1.783986    1.773472   -1.660231</w:t>
      </w:r>
    </w:p>
    <w:p w14:paraId="2053D093"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2.792713    3.783724   -2.569505</w:t>
      </w:r>
    </w:p>
    <w:p w14:paraId="4A755ECF"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6           3.727221   -1.873816   -1.471367</w:t>
      </w:r>
    </w:p>
    <w:p w14:paraId="13C30903"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lastRenderedPageBreak/>
        <w:t xml:space="preserve">     6           5.017943   -1.896598   -2.046888</w:t>
      </w:r>
    </w:p>
    <w:p w14:paraId="3C3D7B73"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3.307883   -2.796061   -1.090337</w:t>
      </w:r>
    </w:p>
    <w:p w14:paraId="1DB5CFEF"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5.564016   -2.833707   -2.090230</w:t>
      </w:r>
    </w:p>
    <w:p w14:paraId="62F6BF8A" w14:textId="77777777" w:rsidR="00E4488C" w:rsidRPr="00E4488C"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           0.597975    1.981130    3.641175</w:t>
      </w:r>
    </w:p>
    <w:p w14:paraId="74CDDFD5" w14:textId="2F1F086C" w:rsidR="00E83C87" w:rsidRPr="002E4022" w:rsidRDefault="00E4488C" w:rsidP="00E4488C">
      <w:pPr>
        <w:jc w:val="both"/>
        <w:rPr>
          <w:rFonts w:ascii="Times New Roman" w:hAnsi="Times New Roman" w:cs="Times New Roman"/>
          <w:sz w:val="24"/>
          <w:szCs w:val="24"/>
        </w:rPr>
      </w:pPr>
      <w:r w:rsidRPr="00E4488C">
        <w:rPr>
          <w:rFonts w:ascii="Times New Roman" w:hAnsi="Times New Roman" w:cs="Times New Roman"/>
          <w:sz w:val="24"/>
          <w:szCs w:val="24"/>
        </w:rPr>
        <w:t xml:space="preserve">    17           0.493020   -0.307774   -3.707618</w:t>
      </w:r>
    </w:p>
    <w:p w14:paraId="49E5A93D" w14:textId="4BD63EB9" w:rsidR="002E4022" w:rsidRPr="002E4022" w:rsidRDefault="002E4022" w:rsidP="00270E6B">
      <w:pPr>
        <w:jc w:val="both"/>
        <w:rPr>
          <w:rFonts w:ascii="Times New Roman" w:hAnsi="Times New Roman" w:cs="Times New Roman"/>
          <w:sz w:val="24"/>
          <w:szCs w:val="24"/>
        </w:rPr>
      </w:pPr>
    </w:p>
    <w:p w14:paraId="0A9A5657" w14:textId="3BDB4C64" w:rsidR="002E4022" w:rsidRPr="002E4022" w:rsidRDefault="002E4022" w:rsidP="00270E6B">
      <w:pPr>
        <w:jc w:val="both"/>
        <w:rPr>
          <w:rFonts w:ascii="Times New Roman" w:hAnsi="Times New Roman" w:cs="Times New Roman"/>
          <w:sz w:val="24"/>
          <w:szCs w:val="24"/>
        </w:rPr>
      </w:pPr>
      <w:r w:rsidRPr="002E4022">
        <w:rPr>
          <w:rFonts w:ascii="Times New Roman" w:hAnsi="Times New Roman" w:cs="Times New Roman"/>
          <w:sz w:val="24"/>
          <w:szCs w:val="24"/>
        </w:rPr>
        <w:t>.</w:t>
      </w:r>
    </w:p>
    <w:p w14:paraId="75B701CE" w14:textId="77777777" w:rsidR="00181193" w:rsidRPr="004E41EC" w:rsidRDefault="00181193" w:rsidP="00270E6B">
      <w:pPr>
        <w:jc w:val="both"/>
        <w:rPr>
          <w:rFonts w:ascii="Times New Roman" w:hAnsi="Times New Roman" w:cs="Times New Roman"/>
          <w:sz w:val="24"/>
          <w:szCs w:val="24"/>
        </w:rPr>
      </w:pPr>
    </w:p>
    <w:sectPr w:rsidR="00181193" w:rsidRPr="004E41EC">
      <w:footerReference w:type="default" r:id="rId6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E4AED0" w14:textId="77777777" w:rsidR="001A698F" w:rsidRDefault="001A698F" w:rsidP="00547410">
      <w:pPr>
        <w:spacing w:after="0" w:line="240" w:lineRule="auto"/>
      </w:pPr>
      <w:r>
        <w:separator/>
      </w:r>
    </w:p>
  </w:endnote>
  <w:endnote w:type="continuationSeparator" w:id="0">
    <w:p w14:paraId="20794B82" w14:textId="77777777" w:rsidR="001A698F" w:rsidRDefault="001A698F" w:rsidP="005474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Mangal">
    <w:panose1 w:val="02040503050203030202"/>
    <w:charset w:val="01"/>
    <w:family w:val="roman"/>
    <w:pitch w:val="variable"/>
    <w:sig w:usb0="0000A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rPr>
      <w:id w:val="731514572"/>
      <w:docPartObj>
        <w:docPartGallery w:val="Page Numbers (Bottom of Page)"/>
        <w:docPartUnique/>
      </w:docPartObj>
    </w:sdtPr>
    <w:sdtEndPr>
      <w:rPr>
        <w:noProof/>
      </w:rPr>
    </w:sdtEndPr>
    <w:sdtContent>
      <w:p w14:paraId="651178BB" w14:textId="77777777" w:rsidR="007367D6" w:rsidRPr="008F0D19" w:rsidRDefault="007367D6">
        <w:pPr>
          <w:pStyle w:val="Footer"/>
          <w:jc w:val="right"/>
          <w:rPr>
            <w:rFonts w:ascii="Arial" w:hAnsi="Arial" w:cs="Arial"/>
          </w:rPr>
        </w:pPr>
        <w:r w:rsidRPr="008F0D19">
          <w:rPr>
            <w:rFonts w:ascii="Arial" w:hAnsi="Arial" w:cs="Arial"/>
          </w:rPr>
          <w:t>S</w:t>
        </w:r>
        <w:r w:rsidRPr="008F0D19">
          <w:rPr>
            <w:rFonts w:ascii="Arial" w:hAnsi="Arial" w:cs="Arial"/>
          </w:rPr>
          <w:fldChar w:fldCharType="begin"/>
        </w:r>
        <w:r w:rsidRPr="008F0D19">
          <w:rPr>
            <w:rFonts w:ascii="Arial" w:hAnsi="Arial" w:cs="Arial"/>
          </w:rPr>
          <w:instrText xml:space="preserve"> PAGE   \* MERGEFORMAT </w:instrText>
        </w:r>
        <w:r w:rsidRPr="008F0D19">
          <w:rPr>
            <w:rFonts w:ascii="Arial" w:hAnsi="Arial" w:cs="Arial"/>
          </w:rPr>
          <w:fldChar w:fldCharType="separate"/>
        </w:r>
        <w:r w:rsidRPr="008F0D19">
          <w:rPr>
            <w:rFonts w:ascii="Arial" w:hAnsi="Arial" w:cs="Arial"/>
            <w:noProof/>
          </w:rPr>
          <w:t>2</w:t>
        </w:r>
        <w:r w:rsidRPr="008F0D19">
          <w:rPr>
            <w:rFonts w:ascii="Arial" w:hAnsi="Arial" w:cs="Arial"/>
            <w:noProof/>
          </w:rPr>
          <w:fldChar w:fldCharType="end"/>
        </w:r>
      </w:p>
    </w:sdtContent>
  </w:sdt>
  <w:p w14:paraId="7AF9506E" w14:textId="77777777" w:rsidR="007367D6" w:rsidRDefault="007367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47675F" w14:textId="77777777" w:rsidR="001A698F" w:rsidRDefault="001A698F" w:rsidP="00547410">
      <w:pPr>
        <w:spacing w:after="0" w:line="240" w:lineRule="auto"/>
      </w:pPr>
      <w:r>
        <w:separator/>
      </w:r>
    </w:p>
  </w:footnote>
  <w:footnote w:type="continuationSeparator" w:id="0">
    <w:p w14:paraId="341ECB1D" w14:textId="77777777" w:rsidR="001A698F" w:rsidRDefault="001A698F" w:rsidP="005474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4D4692"/>
    <w:multiLevelType w:val="hybridMultilevel"/>
    <w:tmpl w:val="F85214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9D540C1"/>
    <w:multiLevelType w:val="hybridMultilevel"/>
    <w:tmpl w:val="B2F4AE96"/>
    <w:lvl w:ilvl="0" w:tplc="3052011A">
      <w:start w:val="1"/>
      <w:numFmt w:val="decimal"/>
      <w:lvlText w:val="%1."/>
      <w:lvlJc w:val="left"/>
      <w:pPr>
        <w:ind w:left="720" w:hanging="360"/>
      </w:pPr>
      <w:rPr>
        <w:rFonts w:hint="default"/>
        <w:sz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6E84321"/>
    <w:multiLevelType w:val="multilevel"/>
    <w:tmpl w:val="F404EA62"/>
    <w:lvl w:ilvl="0">
      <w:start w:val="1"/>
      <w:numFmt w:val="decimal"/>
      <w:lvlText w:val="%1."/>
      <w:lvlJc w:val="left"/>
      <w:pPr>
        <w:ind w:left="927" w:hanging="360"/>
      </w:pPr>
      <w:rPr>
        <w:rFonts w:hint="default"/>
      </w:rPr>
    </w:lvl>
    <w:lvl w:ilvl="1">
      <w:start w:val="2"/>
      <w:numFmt w:val="decimal"/>
      <w:isLgl/>
      <w:lvlText w:val="%1.%2."/>
      <w:lvlJc w:val="left"/>
      <w:pPr>
        <w:ind w:left="987" w:hanging="4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 w15:restartNumberingAfterBreak="0">
    <w:nsid w:val="27256FCB"/>
    <w:multiLevelType w:val="multilevel"/>
    <w:tmpl w:val="FB601AA0"/>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B5D5069"/>
    <w:multiLevelType w:val="multilevel"/>
    <w:tmpl w:val="F404EA62"/>
    <w:lvl w:ilvl="0">
      <w:start w:val="1"/>
      <w:numFmt w:val="decimal"/>
      <w:lvlText w:val="%1."/>
      <w:lvlJc w:val="left"/>
      <w:pPr>
        <w:ind w:left="927" w:hanging="360"/>
      </w:pPr>
      <w:rPr>
        <w:rFonts w:hint="default"/>
      </w:rPr>
    </w:lvl>
    <w:lvl w:ilvl="1">
      <w:start w:val="2"/>
      <w:numFmt w:val="decimal"/>
      <w:isLgl/>
      <w:lvlText w:val="%1.%2."/>
      <w:lvlJc w:val="left"/>
      <w:pPr>
        <w:ind w:left="987" w:hanging="4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5" w15:restartNumberingAfterBreak="0">
    <w:nsid w:val="310B2354"/>
    <w:multiLevelType w:val="multilevel"/>
    <w:tmpl w:val="F404EA62"/>
    <w:lvl w:ilvl="0">
      <w:start w:val="1"/>
      <w:numFmt w:val="decimal"/>
      <w:lvlText w:val="%1."/>
      <w:lvlJc w:val="left"/>
      <w:pPr>
        <w:ind w:left="927" w:hanging="360"/>
      </w:pPr>
      <w:rPr>
        <w:rFonts w:hint="default"/>
      </w:rPr>
    </w:lvl>
    <w:lvl w:ilvl="1">
      <w:start w:val="2"/>
      <w:numFmt w:val="decimal"/>
      <w:isLgl/>
      <w:lvlText w:val="%1.%2."/>
      <w:lvlJc w:val="left"/>
      <w:pPr>
        <w:ind w:left="987" w:hanging="4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6" w15:restartNumberingAfterBreak="0">
    <w:nsid w:val="31D4487C"/>
    <w:multiLevelType w:val="multilevel"/>
    <w:tmpl w:val="6F6AB60E"/>
    <w:lvl w:ilvl="0">
      <w:start w:val="6"/>
      <w:numFmt w:val="decimal"/>
      <w:lvlText w:val="%1."/>
      <w:lvlJc w:val="left"/>
      <w:pPr>
        <w:ind w:left="360" w:hanging="360"/>
      </w:pPr>
      <w:rPr>
        <w:rFonts w:hint="default"/>
        <w:color w:val="80340D" w:themeColor="accent2" w:themeShade="80"/>
        <w:sz w:val="20"/>
      </w:rPr>
    </w:lvl>
    <w:lvl w:ilvl="1">
      <w:start w:val="2"/>
      <w:numFmt w:val="decimal"/>
      <w:lvlText w:val="%1.%2."/>
      <w:lvlJc w:val="left"/>
      <w:pPr>
        <w:ind w:left="360" w:hanging="360"/>
      </w:pPr>
      <w:rPr>
        <w:rFonts w:hint="default"/>
        <w:color w:val="000000" w:themeColor="text1"/>
        <w:sz w:val="24"/>
        <w:szCs w:val="24"/>
      </w:rPr>
    </w:lvl>
    <w:lvl w:ilvl="2">
      <w:start w:val="1"/>
      <w:numFmt w:val="decimal"/>
      <w:lvlText w:val="%1.%2.%3."/>
      <w:lvlJc w:val="left"/>
      <w:pPr>
        <w:ind w:left="720" w:hanging="720"/>
      </w:pPr>
      <w:rPr>
        <w:rFonts w:hint="default"/>
        <w:color w:val="80340D" w:themeColor="accent2" w:themeShade="80"/>
        <w:sz w:val="20"/>
      </w:rPr>
    </w:lvl>
    <w:lvl w:ilvl="3">
      <w:start w:val="1"/>
      <w:numFmt w:val="decimal"/>
      <w:lvlText w:val="%1.%2.%3.%4."/>
      <w:lvlJc w:val="left"/>
      <w:pPr>
        <w:ind w:left="720" w:hanging="720"/>
      </w:pPr>
      <w:rPr>
        <w:rFonts w:hint="default"/>
        <w:color w:val="80340D" w:themeColor="accent2" w:themeShade="80"/>
        <w:sz w:val="20"/>
      </w:rPr>
    </w:lvl>
    <w:lvl w:ilvl="4">
      <w:start w:val="1"/>
      <w:numFmt w:val="decimal"/>
      <w:lvlText w:val="%1.%2.%3.%4.%5."/>
      <w:lvlJc w:val="left"/>
      <w:pPr>
        <w:ind w:left="1080" w:hanging="1080"/>
      </w:pPr>
      <w:rPr>
        <w:rFonts w:hint="default"/>
        <w:color w:val="80340D" w:themeColor="accent2" w:themeShade="80"/>
        <w:sz w:val="20"/>
      </w:rPr>
    </w:lvl>
    <w:lvl w:ilvl="5">
      <w:start w:val="1"/>
      <w:numFmt w:val="decimal"/>
      <w:lvlText w:val="%1.%2.%3.%4.%5.%6."/>
      <w:lvlJc w:val="left"/>
      <w:pPr>
        <w:ind w:left="1080" w:hanging="1080"/>
      </w:pPr>
      <w:rPr>
        <w:rFonts w:hint="default"/>
        <w:color w:val="80340D" w:themeColor="accent2" w:themeShade="80"/>
        <w:sz w:val="20"/>
      </w:rPr>
    </w:lvl>
    <w:lvl w:ilvl="6">
      <w:start w:val="1"/>
      <w:numFmt w:val="decimal"/>
      <w:lvlText w:val="%1.%2.%3.%4.%5.%6.%7."/>
      <w:lvlJc w:val="left"/>
      <w:pPr>
        <w:ind w:left="1440" w:hanging="1440"/>
      </w:pPr>
      <w:rPr>
        <w:rFonts w:hint="default"/>
        <w:color w:val="80340D" w:themeColor="accent2" w:themeShade="80"/>
        <w:sz w:val="20"/>
      </w:rPr>
    </w:lvl>
    <w:lvl w:ilvl="7">
      <w:start w:val="1"/>
      <w:numFmt w:val="decimal"/>
      <w:lvlText w:val="%1.%2.%3.%4.%5.%6.%7.%8."/>
      <w:lvlJc w:val="left"/>
      <w:pPr>
        <w:ind w:left="1440" w:hanging="1440"/>
      </w:pPr>
      <w:rPr>
        <w:rFonts w:hint="default"/>
        <w:color w:val="80340D" w:themeColor="accent2" w:themeShade="80"/>
        <w:sz w:val="20"/>
      </w:rPr>
    </w:lvl>
    <w:lvl w:ilvl="8">
      <w:start w:val="1"/>
      <w:numFmt w:val="decimal"/>
      <w:lvlText w:val="%1.%2.%3.%4.%5.%6.%7.%8.%9."/>
      <w:lvlJc w:val="left"/>
      <w:pPr>
        <w:ind w:left="1800" w:hanging="1800"/>
      </w:pPr>
      <w:rPr>
        <w:rFonts w:hint="default"/>
        <w:color w:val="80340D" w:themeColor="accent2" w:themeShade="80"/>
        <w:sz w:val="20"/>
      </w:rPr>
    </w:lvl>
  </w:abstractNum>
  <w:abstractNum w:abstractNumId="7" w15:restartNumberingAfterBreak="0">
    <w:nsid w:val="44053EC7"/>
    <w:multiLevelType w:val="hybridMultilevel"/>
    <w:tmpl w:val="F85214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58F5470"/>
    <w:multiLevelType w:val="hybridMultilevel"/>
    <w:tmpl w:val="FA38DFE0"/>
    <w:lvl w:ilvl="0" w:tplc="B4E42F1E">
      <w:start w:val="2"/>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9" w15:restartNumberingAfterBreak="0">
    <w:nsid w:val="53216319"/>
    <w:multiLevelType w:val="multilevel"/>
    <w:tmpl w:val="F0A235D6"/>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D350D96"/>
    <w:multiLevelType w:val="hybridMultilevel"/>
    <w:tmpl w:val="D7CC69E6"/>
    <w:lvl w:ilvl="0" w:tplc="9DB46FD6">
      <w:start w:val="2"/>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6500049B"/>
    <w:multiLevelType w:val="multilevel"/>
    <w:tmpl w:val="DFBCB592"/>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7F739D0"/>
    <w:multiLevelType w:val="multilevel"/>
    <w:tmpl w:val="5A364D16"/>
    <w:lvl w:ilvl="0">
      <w:start w:val="1"/>
      <w:numFmt w:val="decimal"/>
      <w:lvlText w:val="%1."/>
      <w:lvlJc w:val="left"/>
      <w:pPr>
        <w:ind w:left="360" w:hanging="360"/>
      </w:pPr>
      <w:rPr>
        <w:rFonts w:hint="default"/>
        <w:b/>
        <w:bCs/>
      </w:rPr>
    </w:lvl>
    <w:lvl w:ilvl="1">
      <w:start w:val="2"/>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6867743B"/>
    <w:multiLevelType w:val="multilevel"/>
    <w:tmpl w:val="9FDEA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CB61C52"/>
    <w:multiLevelType w:val="hybridMultilevel"/>
    <w:tmpl w:val="46A2394A"/>
    <w:lvl w:ilvl="0" w:tplc="8B3C28F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045105517">
    <w:abstractNumId w:val="12"/>
  </w:num>
  <w:num w:numId="2" w16cid:durableId="11879017">
    <w:abstractNumId w:val="0"/>
  </w:num>
  <w:num w:numId="3" w16cid:durableId="409162683">
    <w:abstractNumId w:val="7"/>
  </w:num>
  <w:num w:numId="4" w16cid:durableId="303313388">
    <w:abstractNumId w:val="4"/>
  </w:num>
  <w:num w:numId="5" w16cid:durableId="174537021">
    <w:abstractNumId w:val="2"/>
  </w:num>
  <w:num w:numId="6" w16cid:durableId="2040617881">
    <w:abstractNumId w:val="5"/>
  </w:num>
  <w:num w:numId="7" w16cid:durableId="1598095799">
    <w:abstractNumId w:val="9"/>
  </w:num>
  <w:num w:numId="8" w16cid:durableId="2042245640">
    <w:abstractNumId w:val="3"/>
  </w:num>
  <w:num w:numId="9" w16cid:durableId="1235169017">
    <w:abstractNumId w:val="14"/>
  </w:num>
  <w:num w:numId="10" w16cid:durableId="693968062">
    <w:abstractNumId w:val="8"/>
  </w:num>
  <w:num w:numId="11" w16cid:durableId="1452016421">
    <w:abstractNumId w:val="10"/>
  </w:num>
  <w:num w:numId="12" w16cid:durableId="874196547">
    <w:abstractNumId w:val="6"/>
  </w:num>
  <w:num w:numId="13" w16cid:durableId="1614243027">
    <w:abstractNumId w:val="13"/>
  </w:num>
  <w:num w:numId="14" w16cid:durableId="436288840">
    <w:abstractNumId w:val="11"/>
  </w:num>
  <w:num w:numId="15" w16cid:durableId="6922674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5"/>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4BD6"/>
    <w:rsid w:val="0000036F"/>
    <w:rsid w:val="000008D5"/>
    <w:rsid w:val="0000226F"/>
    <w:rsid w:val="000026AD"/>
    <w:rsid w:val="00002916"/>
    <w:rsid w:val="00002A51"/>
    <w:rsid w:val="0000519C"/>
    <w:rsid w:val="00006ACF"/>
    <w:rsid w:val="00006EC8"/>
    <w:rsid w:val="00007808"/>
    <w:rsid w:val="000079C8"/>
    <w:rsid w:val="00007D46"/>
    <w:rsid w:val="00011BDE"/>
    <w:rsid w:val="00011C6A"/>
    <w:rsid w:val="00012DEE"/>
    <w:rsid w:val="0001307E"/>
    <w:rsid w:val="00013221"/>
    <w:rsid w:val="00013D89"/>
    <w:rsid w:val="00016198"/>
    <w:rsid w:val="000163A8"/>
    <w:rsid w:val="000164CD"/>
    <w:rsid w:val="00016F6F"/>
    <w:rsid w:val="00017CDA"/>
    <w:rsid w:val="000200C4"/>
    <w:rsid w:val="00020227"/>
    <w:rsid w:val="00020A72"/>
    <w:rsid w:val="000246A0"/>
    <w:rsid w:val="00025613"/>
    <w:rsid w:val="00026C8B"/>
    <w:rsid w:val="000271C1"/>
    <w:rsid w:val="00027B64"/>
    <w:rsid w:val="000304B8"/>
    <w:rsid w:val="000320FE"/>
    <w:rsid w:val="00032DF4"/>
    <w:rsid w:val="00033330"/>
    <w:rsid w:val="00034101"/>
    <w:rsid w:val="000344C4"/>
    <w:rsid w:val="000346CE"/>
    <w:rsid w:val="0003474E"/>
    <w:rsid w:val="0003513B"/>
    <w:rsid w:val="0003618B"/>
    <w:rsid w:val="00041083"/>
    <w:rsid w:val="00041AD4"/>
    <w:rsid w:val="0004639F"/>
    <w:rsid w:val="00046485"/>
    <w:rsid w:val="00047894"/>
    <w:rsid w:val="00050295"/>
    <w:rsid w:val="00051FD8"/>
    <w:rsid w:val="000522CF"/>
    <w:rsid w:val="00052FB0"/>
    <w:rsid w:val="00053A90"/>
    <w:rsid w:val="00054ED4"/>
    <w:rsid w:val="0005644A"/>
    <w:rsid w:val="0005702C"/>
    <w:rsid w:val="00057C04"/>
    <w:rsid w:val="00060255"/>
    <w:rsid w:val="000626B3"/>
    <w:rsid w:val="00062964"/>
    <w:rsid w:val="0006378A"/>
    <w:rsid w:val="00064821"/>
    <w:rsid w:val="00065C1D"/>
    <w:rsid w:val="00066940"/>
    <w:rsid w:val="000676B6"/>
    <w:rsid w:val="000679AC"/>
    <w:rsid w:val="0007045E"/>
    <w:rsid w:val="00070D56"/>
    <w:rsid w:val="000715BA"/>
    <w:rsid w:val="00072AAF"/>
    <w:rsid w:val="00073BED"/>
    <w:rsid w:val="000742EC"/>
    <w:rsid w:val="000744DB"/>
    <w:rsid w:val="00074EDC"/>
    <w:rsid w:val="000753AC"/>
    <w:rsid w:val="000805E5"/>
    <w:rsid w:val="000827A3"/>
    <w:rsid w:val="0008420B"/>
    <w:rsid w:val="000845E5"/>
    <w:rsid w:val="00086299"/>
    <w:rsid w:val="0008683A"/>
    <w:rsid w:val="0008746F"/>
    <w:rsid w:val="0009088A"/>
    <w:rsid w:val="00091670"/>
    <w:rsid w:val="00091729"/>
    <w:rsid w:val="00092DA3"/>
    <w:rsid w:val="000964F9"/>
    <w:rsid w:val="000975E4"/>
    <w:rsid w:val="000976AE"/>
    <w:rsid w:val="000A0F0C"/>
    <w:rsid w:val="000A17E3"/>
    <w:rsid w:val="000A1DE7"/>
    <w:rsid w:val="000A3215"/>
    <w:rsid w:val="000A42BA"/>
    <w:rsid w:val="000A430B"/>
    <w:rsid w:val="000A4B76"/>
    <w:rsid w:val="000A58CD"/>
    <w:rsid w:val="000A61E5"/>
    <w:rsid w:val="000A6243"/>
    <w:rsid w:val="000A763E"/>
    <w:rsid w:val="000A7DEB"/>
    <w:rsid w:val="000B0EA2"/>
    <w:rsid w:val="000B0EEA"/>
    <w:rsid w:val="000B2061"/>
    <w:rsid w:val="000B2D98"/>
    <w:rsid w:val="000B51DC"/>
    <w:rsid w:val="000B532D"/>
    <w:rsid w:val="000B5578"/>
    <w:rsid w:val="000B5617"/>
    <w:rsid w:val="000B62EF"/>
    <w:rsid w:val="000B67FE"/>
    <w:rsid w:val="000B6878"/>
    <w:rsid w:val="000B739F"/>
    <w:rsid w:val="000C052E"/>
    <w:rsid w:val="000C1041"/>
    <w:rsid w:val="000C30F9"/>
    <w:rsid w:val="000C31BE"/>
    <w:rsid w:val="000C410B"/>
    <w:rsid w:val="000C4735"/>
    <w:rsid w:val="000C6074"/>
    <w:rsid w:val="000D17FC"/>
    <w:rsid w:val="000D1B1C"/>
    <w:rsid w:val="000D27C5"/>
    <w:rsid w:val="000D3C07"/>
    <w:rsid w:val="000D48D4"/>
    <w:rsid w:val="000D5045"/>
    <w:rsid w:val="000D71EB"/>
    <w:rsid w:val="000D7EB1"/>
    <w:rsid w:val="000E0028"/>
    <w:rsid w:val="000E0B3A"/>
    <w:rsid w:val="000E1245"/>
    <w:rsid w:val="000E1F8B"/>
    <w:rsid w:val="000E20A5"/>
    <w:rsid w:val="000E27DC"/>
    <w:rsid w:val="000E381A"/>
    <w:rsid w:val="000E38FA"/>
    <w:rsid w:val="000E3E70"/>
    <w:rsid w:val="000E4560"/>
    <w:rsid w:val="000E5156"/>
    <w:rsid w:val="000E51A4"/>
    <w:rsid w:val="000E668E"/>
    <w:rsid w:val="000E6881"/>
    <w:rsid w:val="000E6A32"/>
    <w:rsid w:val="000E6A6D"/>
    <w:rsid w:val="000E722C"/>
    <w:rsid w:val="000E726E"/>
    <w:rsid w:val="000E741A"/>
    <w:rsid w:val="000F0346"/>
    <w:rsid w:val="000F1D28"/>
    <w:rsid w:val="000F350B"/>
    <w:rsid w:val="000F36E2"/>
    <w:rsid w:val="000F3FB5"/>
    <w:rsid w:val="000F56A4"/>
    <w:rsid w:val="000F61C0"/>
    <w:rsid w:val="0010162E"/>
    <w:rsid w:val="00101AEB"/>
    <w:rsid w:val="00101EDD"/>
    <w:rsid w:val="001027CB"/>
    <w:rsid w:val="00102BC3"/>
    <w:rsid w:val="00103B04"/>
    <w:rsid w:val="00103D0B"/>
    <w:rsid w:val="00104DA5"/>
    <w:rsid w:val="00105A9E"/>
    <w:rsid w:val="00106216"/>
    <w:rsid w:val="0011081D"/>
    <w:rsid w:val="00110EA6"/>
    <w:rsid w:val="00110FFA"/>
    <w:rsid w:val="001119E0"/>
    <w:rsid w:val="00111DF9"/>
    <w:rsid w:val="00112F22"/>
    <w:rsid w:val="00114AE5"/>
    <w:rsid w:val="00114DBE"/>
    <w:rsid w:val="00115068"/>
    <w:rsid w:val="00116447"/>
    <w:rsid w:val="00120C56"/>
    <w:rsid w:val="00121254"/>
    <w:rsid w:val="00122E9D"/>
    <w:rsid w:val="001241C4"/>
    <w:rsid w:val="00126804"/>
    <w:rsid w:val="00126910"/>
    <w:rsid w:val="001270A2"/>
    <w:rsid w:val="0013052E"/>
    <w:rsid w:val="00130CF4"/>
    <w:rsid w:val="00133DA1"/>
    <w:rsid w:val="00135B77"/>
    <w:rsid w:val="0013741C"/>
    <w:rsid w:val="00137D9D"/>
    <w:rsid w:val="0014003F"/>
    <w:rsid w:val="00141850"/>
    <w:rsid w:val="00142A54"/>
    <w:rsid w:val="00143E84"/>
    <w:rsid w:val="00145671"/>
    <w:rsid w:val="001456FC"/>
    <w:rsid w:val="0015077E"/>
    <w:rsid w:val="00151386"/>
    <w:rsid w:val="001514C0"/>
    <w:rsid w:val="00151F7E"/>
    <w:rsid w:val="00151F8D"/>
    <w:rsid w:val="00152106"/>
    <w:rsid w:val="00153D25"/>
    <w:rsid w:val="00155358"/>
    <w:rsid w:val="0015554F"/>
    <w:rsid w:val="0015565E"/>
    <w:rsid w:val="00155862"/>
    <w:rsid w:val="00156659"/>
    <w:rsid w:val="00156EFB"/>
    <w:rsid w:val="00157273"/>
    <w:rsid w:val="00157959"/>
    <w:rsid w:val="00160284"/>
    <w:rsid w:val="0016052A"/>
    <w:rsid w:val="00161A22"/>
    <w:rsid w:val="0016205F"/>
    <w:rsid w:val="00162116"/>
    <w:rsid w:val="00163AE2"/>
    <w:rsid w:val="00163D88"/>
    <w:rsid w:val="00164476"/>
    <w:rsid w:val="001650D9"/>
    <w:rsid w:val="0016616B"/>
    <w:rsid w:val="001674B3"/>
    <w:rsid w:val="00170CCB"/>
    <w:rsid w:val="00171DD0"/>
    <w:rsid w:val="00172932"/>
    <w:rsid w:val="001734BE"/>
    <w:rsid w:val="00173F69"/>
    <w:rsid w:val="00174472"/>
    <w:rsid w:val="00174976"/>
    <w:rsid w:val="0017569C"/>
    <w:rsid w:val="00176773"/>
    <w:rsid w:val="00176E79"/>
    <w:rsid w:val="0017724C"/>
    <w:rsid w:val="00181193"/>
    <w:rsid w:val="001824C2"/>
    <w:rsid w:val="00182643"/>
    <w:rsid w:val="00182ABB"/>
    <w:rsid w:val="0018308F"/>
    <w:rsid w:val="00183DB3"/>
    <w:rsid w:val="00184165"/>
    <w:rsid w:val="00185D3D"/>
    <w:rsid w:val="00186E68"/>
    <w:rsid w:val="00192BDB"/>
    <w:rsid w:val="00193944"/>
    <w:rsid w:val="00194A8F"/>
    <w:rsid w:val="00195387"/>
    <w:rsid w:val="001968BF"/>
    <w:rsid w:val="00196EA6"/>
    <w:rsid w:val="001A0C4C"/>
    <w:rsid w:val="001A200A"/>
    <w:rsid w:val="001A2415"/>
    <w:rsid w:val="001A4C88"/>
    <w:rsid w:val="001A4D66"/>
    <w:rsid w:val="001A698F"/>
    <w:rsid w:val="001A7201"/>
    <w:rsid w:val="001A72B4"/>
    <w:rsid w:val="001A7811"/>
    <w:rsid w:val="001A7A5E"/>
    <w:rsid w:val="001B02FF"/>
    <w:rsid w:val="001B0C06"/>
    <w:rsid w:val="001B18B9"/>
    <w:rsid w:val="001B209B"/>
    <w:rsid w:val="001B2AC9"/>
    <w:rsid w:val="001B30F8"/>
    <w:rsid w:val="001B34E0"/>
    <w:rsid w:val="001B3F50"/>
    <w:rsid w:val="001B4041"/>
    <w:rsid w:val="001B541E"/>
    <w:rsid w:val="001B581E"/>
    <w:rsid w:val="001B5B65"/>
    <w:rsid w:val="001B5E15"/>
    <w:rsid w:val="001B6C63"/>
    <w:rsid w:val="001C040F"/>
    <w:rsid w:val="001C0FEC"/>
    <w:rsid w:val="001C213D"/>
    <w:rsid w:val="001D03AE"/>
    <w:rsid w:val="001D2FB9"/>
    <w:rsid w:val="001D3220"/>
    <w:rsid w:val="001D4F7D"/>
    <w:rsid w:val="001D512D"/>
    <w:rsid w:val="001D5168"/>
    <w:rsid w:val="001D68A6"/>
    <w:rsid w:val="001D727B"/>
    <w:rsid w:val="001D727F"/>
    <w:rsid w:val="001E028B"/>
    <w:rsid w:val="001E142F"/>
    <w:rsid w:val="001E2D72"/>
    <w:rsid w:val="001E4A78"/>
    <w:rsid w:val="001E5022"/>
    <w:rsid w:val="001E607E"/>
    <w:rsid w:val="001E749D"/>
    <w:rsid w:val="001F04C2"/>
    <w:rsid w:val="001F0ADE"/>
    <w:rsid w:val="001F0C3A"/>
    <w:rsid w:val="001F1077"/>
    <w:rsid w:val="001F21AB"/>
    <w:rsid w:val="001F2926"/>
    <w:rsid w:val="001F31C6"/>
    <w:rsid w:val="001F3861"/>
    <w:rsid w:val="001F46C9"/>
    <w:rsid w:val="001F52BD"/>
    <w:rsid w:val="001F535C"/>
    <w:rsid w:val="001F6341"/>
    <w:rsid w:val="0020088E"/>
    <w:rsid w:val="00201867"/>
    <w:rsid w:val="00201A5A"/>
    <w:rsid w:val="00201FA5"/>
    <w:rsid w:val="00202A5C"/>
    <w:rsid w:val="00203BE0"/>
    <w:rsid w:val="00204128"/>
    <w:rsid w:val="0020625E"/>
    <w:rsid w:val="0020717C"/>
    <w:rsid w:val="00207DB8"/>
    <w:rsid w:val="002126C1"/>
    <w:rsid w:val="00213CE8"/>
    <w:rsid w:val="00213F09"/>
    <w:rsid w:val="00216788"/>
    <w:rsid w:val="00216C63"/>
    <w:rsid w:val="002172FA"/>
    <w:rsid w:val="00217C5D"/>
    <w:rsid w:val="0022092E"/>
    <w:rsid w:val="00222DDD"/>
    <w:rsid w:val="00222FCD"/>
    <w:rsid w:val="002232AE"/>
    <w:rsid w:val="00225064"/>
    <w:rsid w:val="00227A03"/>
    <w:rsid w:val="00230591"/>
    <w:rsid w:val="0023179E"/>
    <w:rsid w:val="00232B84"/>
    <w:rsid w:val="00233CE0"/>
    <w:rsid w:val="00235A08"/>
    <w:rsid w:val="00235E63"/>
    <w:rsid w:val="00235FC8"/>
    <w:rsid w:val="0023611E"/>
    <w:rsid w:val="00240151"/>
    <w:rsid w:val="002403B4"/>
    <w:rsid w:val="00240CC2"/>
    <w:rsid w:val="0024227D"/>
    <w:rsid w:val="00242B9B"/>
    <w:rsid w:val="0024419B"/>
    <w:rsid w:val="0024428E"/>
    <w:rsid w:val="00244DCC"/>
    <w:rsid w:val="00245A5C"/>
    <w:rsid w:val="00246320"/>
    <w:rsid w:val="00247147"/>
    <w:rsid w:val="00247C87"/>
    <w:rsid w:val="00247D32"/>
    <w:rsid w:val="00250F11"/>
    <w:rsid w:val="002518CA"/>
    <w:rsid w:val="00252D98"/>
    <w:rsid w:val="00252D9D"/>
    <w:rsid w:val="00252E47"/>
    <w:rsid w:val="00254335"/>
    <w:rsid w:val="00254615"/>
    <w:rsid w:val="0025506F"/>
    <w:rsid w:val="00256B45"/>
    <w:rsid w:val="00256BE5"/>
    <w:rsid w:val="00257C2E"/>
    <w:rsid w:val="00257C4B"/>
    <w:rsid w:val="00264DC2"/>
    <w:rsid w:val="00265657"/>
    <w:rsid w:val="00266746"/>
    <w:rsid w:val="00267A38"/>
    <w:rsid w:val="002703F4"/>
    <w:rsid w:val="00270E6B"/>
    <w:rsid w:val="00271BCA"/>
    <w:rsid w:val="0027251A"/>
    <w:rsid w:val="00272CB9"/>
    <w:rsid w:val="00273256"/>
    <w:rsid w:val="00275819"/>
    <w:rsid w:val="00276B41"/>
    <w:rsid w:val="00282324"/>
    <w:rsid w:val="00282AD4"/>
    <w:rsid w:val="002839CF"/>
    <w:rsid w:val="00283A77"/>
    <w:rsid w:val="00284024"/>
    <w:rsid w:val="0028498F"/>
    <w:rsid w:val="0028499D"/>
    <w:rsid w:val="002853D8"/>
    <w:rsid w:val="0028577F"/>
    <w:rsid w:val="00286452"/>
    <w:rsid w:val="00286A11"/>
    <w:rsid w:val="00290231"/>
    <w:rsid w:val="00290392"/>
    <w:rsid w:val="0029127E"/>
    <w:rsid w:val="0029279E"/>
    <w:rsid w:val="00293642"/>
    <w:rsid w:val="002954BE"/>
    <w:rsid w:val="00295715"/>
    <w:rsid w:val="00295921"/>
    <w:rsid w:val="0029599A"/>
    <w:rsid w:val="00297FEB"/>
    <w:rsid w:val="002A1FF4"/>
    <w:rsid w:val="002A29DC"/>
    <w:rsid w:val="002A2C96"/>
    <w:rsid w:val="002A3166"/>
    <w:rsid w:val="002A597E"/>
    <w:rsid w:val="002A5AB5"/>
    <w:rsid w:val="002A6094"/>
    <w:rsid w:val="002B0C59"/>
    <w:rsid w:val="002B127A"/>
    <w:rsid w:val="002B2DA9"/>
    <w:rsid w:val="002B3284"/>
    <w:rsid w:val="002B369E"/>
    <w:rsid w:val="002B36E5"/>
    <w:rsid w:val="002B4174"/>
    <w:rsid w:val="002B58C9"/>
    <w:rsid w:val="002B6C96"/>
    <w:rsid w:val="002B7044"/>
    <w:rsid w:val="002B7150"/>
    <w:rsid w:val="002B76DC"/>
    <w:rsid w:val="002B7DD0"/>
    <w:rsid w:val="002B7F9C"/>
    <w:rsid w:val="002C0A22"/>
    <w:rsid w:val="002C0E16"/>
    <w:rsid w:val="002C2C36"/>
    <w:rsid w:val="002C353B"/>
    <w:rsid w:val="002C4958"/>
    <w:rsid w:val="002C59A9"/>
    <w:rsid w:val="002C6A63"/>
    <w:rsid w:val="002C7B8F"/>
    <w:rsid w:val="002D1C1B"/>
    <w:rsid w:val="002D26E2"/>
    <w:rsid w:val="002D5DAB"/>
    <w:rsid w:val="002D61DF"/>
    <w:rsid w:val="002D6342"/>
    <w:rsid w:val="002D70ED"/>
    <w:rsid w:val="002E02C3"/>
    <w:rsid w:val="002E03A1"/>
    <w:rsid w:val="002E129A"/>
    <w:rsid w:val="002E1529"/>
    <w:rsid w:val="002E1A07"/>
    <w:rsid w:val="002E3070"/>
    <w:rsid w:val="002E37B1"/>
    <w:rsid w:val="002E4022"/>
    <w:rsid w:val="002E432D"/>
    <w:rsid w:val="002E43A6"/>
    <w:rsid w:val="002E6649"/>
    <w:rsid w:val="002F0E06"/>
    <w:rsid w:val="002F3FCB"/>
    <w:rsid w:val="002F49AE"/>
    <w:rsid w:val="002F51B5"/>
    <w:rsid w:val="002F772D"/>
    <w:rsid w:val="002F7E9A"/>
    <w:rsid w:val="003007EE"/>
    <w:rsid w:val="00301EFE"/>
    <w:rsid w:val="003028D0"/>
    <w:rsid w:val="00302B31"/>
    <w:rsid w:val="003030FC"/>
    <w:rsid w:val="00303898"/>
    <w:rsid w:val="00304F66"/>
    <w:rsid w:val="00305021"/>
    <w:rsid w:val="003058AB"/>
    <w:rsid w:val="00305CA2"/>
    <w:rsid w:val="003065B2"/>
    <w:rsid w:val="003065B9"/>
    <w:rsid w:val="00307040"/>
    <w:rsid w:val="00307278"/>
    <w:rsid w:val="00307659"/>
    <w:rsid w:val="003107CF"/>
    <w:rsid w:val="003127E3"/>
    <w:rsid w:val="0031329C"/>
    <w:rsid w:val="0031394B"/>
    <w:rsid w:val="00314737"/>
    <w:rsid w:val="003157FD"/>
    <w:rsid w:val="003162A2"/>
    <w:rsid w:val="00316C78"/>
    <w:rsid w:val="0031791D"/>
    <w:rsid w:val="00320182"/>
    <w:rsid w:val="0032063D"/>
    <w:rsid w:val="00320670"/>
    <w:rsid w:val="00320A6F"/>
    <w:rsid w:val="00320BB8"/>
    <w:rsid w:val="003211EB"/>
    <w:rsid w:val="003221F8"/>
    <w:rsid w:val="00322649"/>
    <w:rsid w:val="00322B75"/>
    <w:rsid w:val="003235F9"/>
    <w:rsid w:val="003248B5"/>
    <w:rsid w:val="003252B1"/>
    <w:rsid w:val="003262A2"/>
    <w:rsid w:val="0032632C"/>
    <w:rsid w:val="00326659"/>
    <w:rsid w:val="0032721D"/>
    <w:rsid w:val="00327315"/>
    <w:rsid w:val="00330697"/>
    <w:rsid w:val="00330879"/>
    <w:rsid w:val="003309FF"/>
    <w:rsid w:val="00330E3B"/>
    <w:rsid w:val="00333F48"/>
    <w:rsid w:val="00334990"/>
    <w:rsid w:val="00334F4E"/>
    <w:rsid w:val="0033507F"/>
    <w:rsid w:val="003350D0"/>
    <w:rsid w:val="00335311"/>
    <w:rsid w:val="00335E53"/>
    <w:rsid w:val="00335F72"/>
    <w:rsid w:val="003360B2"/>
    <w:rsid w:val="0033649A"/>
    <w:rsid w:val="00336548"/>
    <w:rsid w:val="00340576"/>
    <w:rsid w:val="00340616"/>
    <w:rsid w:val="0034116E"/>
    <w:rsid w:val="003418CA"/>
    <w:rsid w:val="003448A4"/>
    <w:rsid w:val="00345175"/>
    <w:rsid w:val="00345ED2"/>
    <w:rsid w:val="0034623D"/>
    <w:rsid w:val="00347813"/>
    <w:rsid w:val="00347927"/>
    <w:rsid w:val="0035015F"/>
    <w:rsid w:val="0035129D"/>
    <w:rsid w:val="0035232B"/>
    <w:rsid w:val="00354D59"/>
    <w:rsid w:val="0035551A"/>
    <w:rsid w:val="00355627"/>
    <w:rsid w:val="00356105"/>
    <w:rsid w:val="003566EB"/>
    <w:rsid w:val="003571A5"/>
    <w:rsid w:val="00360603"/>
    <w:rsid w:val="00361947"/>
    <w:rsid w:val="00361B1F"/>
    <w:rsid w:val="003628F0"/>
    <w:rsid w:val="003637B7"/>
    <w:rsid w:val="00365738"/>
    <w:rsid w:val="00366768"/>
    <w:rsid w:val="00367206"/>
    <w:rsid w:val="0037126B"/>
    <w:rsid w:val="00371672"/>
    <w:rsid w:val="003718E9"/>
    <w:rsid w:val="00371912"/>
    <w:rsid w:val="00371D73"/>
    <w:rsid w:val="003722FB"/>
    <w:rsid w:val="00372EA5"/>
    <w:rsid w:val="003731C4"/>
    <w:rsid w:val="003738F4"/>
    <w:rsid w:val="00375235"/>
    <w:rsid w:val="00375539"/>
    <w:rsid w:val="003763FE"/>
    <w:rsid w:val="0037678B"/>
    <w:rsid w:val="00376E2A"/>
    <w:rsid w:val="00380CB5"/>
    <w:rsid w:val="00382026"/>
    <w:rsid w:val="00382A01"/>
    <w:rsid w:val="00383A89"/>
    <w:rsid w:val="00383CEC"/>
    <w:rsid w:val="003855B6"/>
    <w:rsid w:val="00385A7C"/>
    <w:rsid w:val="00386D1B"/>
    <w:rsid w:val="0038751E"/>
    <w:rsid w:val="00387F42"/>
    <w:rsid w:val="0039095B"/>
    <w:rsid w:val="00391433"/>
    <w:rsid w:val="00392999"/>
    <w:rsid w:val="003945FF"/>
    <w:rsid w:val="00394695"/>
    <w:rsid w:val="0039591B"/>
    <w:rsid w:val="00395C78"/>
    <w:rsid w:val="0039646A"/>
    <w:rsid w:val="003A2195"/>
    <w:rsid w:val="003A3394"/>
    <w:rsid w:val="003A5BE4"/>
    <w:rsid w:val="003A6389"/>
    <w:rsid w:val="003A6F88"/>
    <w:rsid w:val="003A7272"/>
    <w:rsid w:val="003B0782"/>
    <w:rsid w:val="003B098F"/>
    <w:rsid w:val="003B0A9F"/>
    <w:rsid w:val="003B1D88"/>
    <w:rsid w:val="003B3885"/>
    <w:rsid w:val="003B458C"/>
    <w:rsid w:val="003B5215"/>
    <w:rsid w:val="003B5D27"/>
    <w:rsid w:val="003B613F"/>
    <w:rsid w:val="003B6669"/>
    <w:rsid w:val="003C04DF"/>
    <w:rsid w:val="003C13B4"/>
    <w:rsid w:val="003C273D"/>
    <w:rsid w:val="003C60AC"/>
    <w:rsid w:val="003C6556"/>
    <w:rsid w:val="003C6846"/>
    <w:rsid w:val="003C69CB"/>
    <w:rsid w:val="003D0DC7"/>
    <w:rsid w:val="003D115D"/>
    <w:rsid w:val="003D2423"/>
    <w:rsid w:val="003D2BAF"/>
    <w:rsid w:val="003D30AE"/>
    <w:rsid w:val="003D4925"/>
    <w:rsid w:val="003D4FA8"/>
    <w:rsid w:val="003D6697"/>
    <w:rsid w:val="003D7129"/>
    <w:rsid w:val="003D77B3"/>
    <w:rsid w:val="003E365F"/>
    <w:rsid w:val="003E41FF"/>
    <w:rsid w:val="003E7850"/>
    <w:rsid w:val="003F26CA"/>
    <w:rsid w:val="003F4156"/>
    <w:rsid w:val="003F41E0"/>
    <w:rsid w:val="003F4949"/>
    <w:rsid w:val="003F4E34"/>
    <w:rsid w:val="003F5D51"/>
    <w:rsid w:val="003F668B"/>
    <w:rsid w:val="003F6E6C"/>
    <w:rsid w:val="00400691"/>
    <w:rsid w:val="004024D5"/>
    <w:rsid w:val="00402D01"/>
    <w:rsid w:val="0040354C"/>
    <w:rsid w:val="00404741"/>
    <w:rsid w:val="00405187"/>
    <w:rsid w:val="00405B47"/>
    <w:rsid w:val="00407A9E"/>
    <w:rsid w:val="00407E13"/>
    <w:rsid w:val="00407F56"/>
    <w:rsid w:val="0041039B"/>
    <w:rsid w:val="00412398"/>
    <w:rsid w:val="00412F0C"/>
    <w:rsid w:val="00413B74"/>
    <w:rsid w:val="00414870"/>
    <w:rsid w:val="00416AB1"/>
    <w:rsid w:val="0042028F"/>
    <w:rsid w:val="00420811"/>
    <w:rsid w:val="00420C85"/>
    <w:rsid w:val="00420E57"/>
    <w:rsid w:val="00421918"/>
    <w:rsid w:val="00421944"/>
    <w:rsid w:val="0042449A"/>
    <w:rsid w:val="00424FFC"/>
    <w:rsid w:val="00425241"/>
    <w:rsid w:val="00425DA6"/>
    <w:rsid w:val="00426376"/>
    <w:rsid w:val="004302A9"/>
    <w:rsid w:val="00430D5D"/>
    <w:rsid w:val="00432680"/>
    <w:rsid w:val="00432AD9"/>
    <w:rsid w:val="004343A9"/>
    <w:rsid w:val="004369C9"/>
    <w:rsid w:val="0044031B"/>
    <w:rsid w:val="0044190B"/>
    <w:rsid w:val="0044206C"/>
    <w:rsid w:val="00442FB7"/>
    <w:rsid w:val="004443C7"/>
    <w:rsid w:val="004446DB"/>
    <w:rsid w:val="00444B35"/>
    <w:rsid w:val="004464D5"/>
    <w:rsid w:val="004469FD"/>
    <w:rsid w:val="00446A65"/>
    <w:rsid w:val="00447582"/>
    <w:rsid w:val="00447DCE"/>
    <w:rsid w:val="0045212D"/>
    <w:rsid w:val="004530C5"/>
    <w:rsid w:val="004531EE"/>
    <w:rsid w:val="00453238"/>
    <w:rsid w:val="00453C88"/>
    <w:rsid w:val="004542F7"/>
    <w:rsid w:val="00454F18"/>
    <w:rsid w:val="004551F0"/>
    <w:rsid w:val="0045631F"/>
    <w:rsid w:val="0045715D"/>
    <w:rsid w:val="004572D4"/>
    <w:rsid w:val="00457ACF"/>
    <w:rsid w:val="00460765"/>
    <w:rsid w:val="00460A4C"/>
    <w:rsid w:val="00461640"/>
    <w:rsid w:val="00464237"/>
    <w:rsid w:val="00464BD3"/>
    <w:rsid w:val="00464E0A"/>
    <w:rsid w:val="00464E29"/>
    <w:rsid w:val="0046565D"/>
    <w:rsid w:val="00465BC0"/>
    <w:rsid w:val="00465E1C"/>
    <w:rsid w:val="00467B54"/>
    <w:rsid w:val="00467C85"/>
    <w:rsid w:val="0047026A"/>
    <w:rsid w:val="00470988"/>
    <w:rsid w:val="004716C3"/>
    <w:rsid w:val="0047195B"/>
    <w:rsid w:val="00471F40"/>
    <w:rsid w:val="00472163"/>
    <w:rsid w:val="00472350"/>
    <w:rsid w:val="004739CE"/>
    <w:rsid w:val="00474ECD"/>
    <w:rsid w:val="00475D39"/>
    <w:rsid w:val="00476641"/>
    <w:rsid w:val="00476E4E"/>
    <w:rsid w:val="004773CD"/>
    <w:rsid w:val="004775B2"/>
    <w:rsid w:val="0047797E"/>
    <w:rsid w:val="004800BB"/>
    <w:rsid w:val="0048087F"/>
    <w:rsid w:val="00482104"/>
    <w:rsid w:val="004829BB"/>
    <w:rsid w:val="00483863"/>
    <w:rsid w:val="004853BF"/>
    <w:rsid w:val="00485B58"/>
    <w:rsid w:val="00490228"/>
    <w:rsid w:val="00490D72"/>
    <w:rsid w:val="004910F5"/>
    <w:rsid w:val="00491278"/>
    <w:rsid w:val="004946C8"/>
    <w:rsid w:val="00495EA9"/>
    <w:rsid w:val="00496001"/>
    <w:rsid w:val="00497E23"/>
    <w:rsid w:val="004A0FC2"/>
    <w:rsid w:val="004A23B4"/>
    <w:rsid w:val="004A3207"/>
    <w:rsid w:val="004A3A37"/>
    <w:rsid w:val="004A5111"/>
    <w:rsid w:val="004A52A8"/>
    <w:rsid w:val="004A65BA"/>
    <w:rsid w:val="004A66F6"/>
    <w:rsid w:val="004A6B97"/>
    <w:rsid w:val="004A7FA3"/>
    <w:rsid w:val="004B043B"/>
    <w:rsid w:val="004B1E14"/>
    <w:rsid w:val="004B2898"/>
    <w:rsid w:val="004B4C6D"/>
    <w:rsid w:val="004B5F53"/>
    <w:rsid w:val="004B6F0D"/>
    <w:rsid w:val="004B7931"/>
    <w:rsid w:val="004C0DB2"/>
    <w:rsid w:val="004C2206"/>
    <w:rsid w:val="004C28E1"/>
    <w:rsid w:val="004C31D1"/>
    <w:rsid w:val="004C37D1"/>
    <w:rsid w:val="004C54F3"/>
    <w:rsid w:val="004C5A48"/>
    <w:rsid w:val="004C5C32"/>
    <w:rsid w:val="004C62F7"/>
    <w:rsid w:val="004C6711"/>
    <w:rsid w:val="004C6B5D"/>
    <w:rsid w:val="004C6C9A"/>
    <w:rsid w:val="004C6D60"/>
    <w:rsid w:val="004D18E5"/>
    <w:rsid w:val="004D1BD3"/>
    <w:rsid w:val="004D34BB"/>
    <w:rsid w:val="004D5B00"/>
    <w:rsid w:val="004D7A44"/>
    <w:rsid w:val="004D7F79"/>
    <w:rsid w:val="004E04A6"/>
    <w:rsid w:val="004E2BBF"/>
    <w:rsid w:val="004E31CC"/>
    <w:rsid w:val="004E41EC"/>
    <w:rsid w:val="004E422D"/>
    <w:rsid w:val="004E4C5E"/>
    <w:rsid w:val="004F05DF"/>
    <w:rsid w:val="004F0886"/>
    <w:rsid w:val="004F0AE8"/>
    <w:rsid w:val="004F0E5C"/>
    <w:rsid w:val="004F18A6"/>
    <w:rsid w:val="004F2CAD"/>
    <w:rsid w:val="004F3B77"/>
    <w:rsid w:val="004F6271"/>
    <w:rsid w:val="004F6C5F"/>
    <w:rsid w:val="004F6E47"/>
    <w:rsid w:val="004F7936"/>
    <w:rsid w:val="004F7F1C"/>
    <w:rsid w:val="005009CB"/>
    <w:rsid w:val="00500EE3"/>
    <w:rsid w:val="005012C4"/>
    <w:rsid w:val="005016B6"/>
    <w:rsid w:val="00501C89"/>
    <w:rsid w:val="00502972"/>
    <w:rsid w:val="00502CD9"/>
    <w:rsid w:val="0050302A"/>
    <w:rsid w:val="0050375F"/>
    <w:rsid w:val="00504D92"/>
    <w:rsid w:val="00504F40"/>
    <w:rsid w:val="005059EB"/>
    <w:rsid w:val="0050767D"/>
    <w:rsid w:val="00507702"/>
    <w:rsid w:val="00507F5B"/>
    <w:rsid w:val="00510074"/>
    <w:rsid w:val="00510331"/>
    <w:rsid w:val="00510A65"/>
    <w:rsid w:val="00510E9C"/>
    <w:rsid w:val="00511655"/>
    <w:rsid w:val="00511927"/>
    <w:rsid w:val="00512569"/>
    <w:rsid w:val="00513F1E"/>
    <w:rsid w:val="005141A8"/>
    <w:rsid w:val="00514CD6"/>
    <w:rsid w:val="00515288"/>
    <w:rsid w:val="005167C9"/>
    <w:rsid w:val="00516D1A"/>
    <w:rsid w:val="00516D77"/>
    <w:rsid w:val="00517180"/>
    <w:rsid w:val="00520D5D"/>
    <w:rsid w:val="00521741"/>
    <w:rsid w:val="00521CF4"/>
    <w:rsid w:val="00522EBB"/>
    <w:rsid w:val="00523930"/>
    <w:rsid w:val="0052595D"/>
    <w:rsid w:val="005259D8"/>
    <w:rsid w:val="00525AD9"/>
    <w:rsid w:val="0052609B"/>
    <w:rsid w:val="00526C4D"/>
    <w:rsid w:val="00526C5E"/>
    <w:rsid w:val="00530335"/>
    <w:rsid w:val="00530C27"/>
    <w:rsid w:val="0053155D"/>
    <w:rsid w:val="0053366F"/>
    <w:rsid w:val="00542045"/>
    <w:rsid w:val="0054295F"/>
    <w:rsid w:val="00542AD6"/>
    <w:rsid w:val="00542DD1"/>
    <w:rsid w:val="005431A2"/>
    <w:rsid w:val="005431CB"/>
    <w:rsid w:val="00543570"/>
    <w:rsid w:val="0054412D"/>
    <w:rsid w:val="00544E07"/>
    <w:rsid w:val="00545A44"/>
    <w:rsid w:val="005472A1"/>
    <w:rsid w:val="00547410"/>
    <w:rsid w:val="0054771B"/>
    <w:rsid w:val="0054772A"/>
    <w:rsid w:val="005501C1"/>
    <w:rsid w:val="0055064F"/>
    <w:rsid w:val="005511F9"/>
    <w:rsid w:val="0055263D"/>
    <w:rsid w:val="005527A2"/>
    <w:rsid w:val="0055532A"/>
    <w:rsid w:val="00555EA2"/>
    <w:rsid w:val="0055667B"/>
    <w:rsid w:val="0055676C"/>
    <w:rsid w:val="00561457"/>
    <w:rsid w:val="00561956"/>
    <w:rsid w:val="005673AF"/>
    <w:rsid w:val="005679A6"/>
    <w:rsid w:val="00567EE1"/>
    <w:rsid w:val="005703D1"/>
    <w:rsid w:val="00570F33"/>
    <w:rsid w:val="00571447"/>
    <w:rsid w:val="00572443"/>
    <w:rsid w:val="00572B2E"/>
    <w:rsid w:val="00572D91"/>
    <w:rsid w:val="00572E99"/>
    <w:rsid w:val="00574BA3"/>
    <w:rsid w:val="00576DC5"/>
    <w:rsid w:val="0057759E"/>
    <w:rsid w:val="00577DEC"/>
    <w:rsid w:val="0058034C"/>
    <w:rsid w:val="00580835"/>
    <w:rsid w:val="00581CB4"/>
    <w:rsid w:val="005829BB"/>
    <w:rsid w:val="00583855"/>
    <w:rsid w:val="00583D45"/>
    <w:rsid w:val="005840D5"/>
    <w:rsid w:val="005843CF"/>
    <w:rsid w:val="00584C83"/>
    <w:rsid w:val="005851AC"/>
    <w:rsid w:val="00585B2F"/>
    <w:rsid w:val="0058609D"/>
    <w:rsid w:val="00586174"/>
    <w:rsid w:val="00591AC3"/>
    <w:rsid w:val="005922E1"/>
    <w:rsid w:val="00595AA4"/>
    <w:rsid w:val="00597A38"/>
    <w:rsid w:val="00597C02"/>
    <w:rsid w:val="00597D7D"/>
    <w:rsid w:val="005A1410"/>
    <w:rsid w:val="005A2D92"/>
    <w:rsid w:val="005A5495"/>
    <w:rsid w:val="005A7103"/>
    <w:rsid w:val="005A7181"/>
    <w:rsid w:val="005A72D9"/>
    <w:rsid w:val="005A7875"/>
    <w:rsid w:val="005A7DD2"/>
    <w:rsid w:val="005B0102"/>
    <w:rsid w:val="005B0D9C"/>
    <w:rsid w:val="005B1BDF"/>
    <w:rsid w:val="005B1C2B"/>
    <w:rsid w:val="005B240B"/>
    <w:rsid w:val="005B245B"/>
    <w:rsid w:val="005B3372"/>
    <w:rsid w:val="005B4C3A"/>
    <w:rsid w:val="005B510A"/>
    <w:rsid w:val="005B73C4"/>
    <w:rsid w:val="005B7F8B"/>
    <w:rsid w:val="005C103E"/>
    <w:rsid w:val="005C1A80"/>
    <w:rsid w:val="005C24A8"/>
    <w:rsid w:val="005C30E8"/>
    <w:rsid w:val="005C34E1"/>
    <w:rsid w:val="005C35A1"/>
    <w:rsid w:val="005C365E"/>
    <w:rsid w:val="005C42AC"/>
    <w:rsid w:val="005C43E3"/>
    <w:rsid w:val="005C567D"/>
    <w:rsid w:val="005C57D7"/>
    <w:rsid w:val="005C62ED"/>
    <w:rsid w:val="005C66F5"/>
    <w:rsid w:val="005C6B47"/>
    <w:rsid w:val="005C74E7"/>
    <w:rsid w:val="005D0800"/>
    <w:rsid w:val="005D2BC1"/>
    <w:rsid w:val="005D3FDB"/>
    <w:rsid w:val="005D4243"/>
    <w:rsid w:val="005D4FD3"/>
    <w:rsid w:val="005D589B"/>
    <w:rsid w:val="005D5FC4"/>
    <w:rsid w:val="005D615D"/>
    <w:rsid w:val="005D6BA2"/>
    <w:rsid w:val="005D73E0"/>
    <w:rsid w:val="005E215F"/>
    <w:rsid w:val="005E2E66"/>
    <w:rsid w:val="005E2FDF"/>
    <w:rsid w:val="005E4AEA"/>
    <w:rsid w:val="005E7721"/>
    <w:rsid w:val="005F0543"/>
    <w:rsid w:val="005F0B0C"/>
    <w:rsid w:val="005F0B48"/>
    <w:rsid w:val="005F1DCB"/>
    <w:rsid w:val="005F5B08"/>
    <w:rsid w:val="005F643C"/>
    <w:rsid w:val="005F6E11"/>
    <w:rsid w:val="00601F94"/>
    <w:rsid w:val="006030FD"/>
    <w:rsid w:val="006036E6"/>
    <w:rsid w:val="00603E53"/>
    <w:rsid w:val="00603F79"/>
    <w:rsid w:val="00606C03"/>
    <w:rsid w:val="00607BB9"/>
    <w:rsid w:val="00607E0A"/>
    <w:rsid w:val="00607FD8"/>
    <w:rsid w:val="006107EB"/>
    <w:rsid w:val="0061132E"/>
    <w:rsid w:val="00611ACB"/>
    <w:rsid w:val="00611BCD"/>
    <w:rsid w:val="0061253E"/>
    <w:rsid w:val="00613F5A"/>
    <w:rsid w:val="00617485"/>
    <w:rsid w:val="0061765F"/>
    <w:rsid w:val="00617E6E"/>
    <w:rsid w:val="0062048C"/>
    <w:rsid w:val="00621459"/>
    <w:rsid w:val="0062179C"/>
    <w:rsid w:val="006218C5"/>
    <w:rsid w:val="00624E9F"/>
    <w:rsid w:val="00625D96"/>
    <w:rsid w:val="0062637E"/>
    <w:rsid w:val="00626666"/>
    <w:rsid w:val="0062717D"/>
    <w:rsid w:val="00627618"/>
    <w:rsid w:val="00627CA7"/>
    <w:rsid w:val="00630B6B"/>
    <w:rsid w:val="00630E31"/>
    <w:rsid w:val="006315C9"/>
    <w:rsid w:val="0063528B"/>
    <w:rsid w:val="006353CC"/>
    <w:rsid w:val="006376F0"/>
    <w:rsid w:val="00640656"/>
    <w:rsid w:val="006419AA"/>
    <w:rsid w:val="00642766"/>
    <w:rsid w:val="006431E1"/>
    <w:rsid w:val="00643F5C"/>
    <w:rsid w:val="00644179"/>
    <w:rsid w:val="006446E5"/>
    <w:rsid w:val="0064472F"/>
    <w:rsid w:val="00645B83"/>
    <w:rsid w:val="00646E64"/>
    <w:rsid w:val="00647527"/>
    <w:rsid w:val="00647788"/>
    <w:rsid w:val="00650063"/>
    <w:rsid w:val="00650B20"/>
    <w:rsid w:val="006524E4"/>
    <w:rsid w:val="006526D3"/>
    <w:rsid w:val="00652F8E"/>
    <w:rsid w:val="00655620"/>
    <w:rsid w:val="006570FB"/>
    <w:rsid w:val="00660C66"/>
    <w:rsid w:val="00660CCC"/>
    <w:rsid w:val="00661F32"/>
    <w:rsid w:val="006628CE"/>
    <w:rsid w:val="00662E79"/>
    <w:rsid w:val="00663594"/>
    <w:rsid w:val="006651BC"/>
    <w:rsid w:val="00666281"/>
    <w:rsid w:val="006666F5"/>
    <w:rsid w:val="006673CE"/>
    <w:rsid w:val="00667736"/>
    <w:rsid w:val="0067097B"/>
    <w:rsid w:val="00672DA6"/>
    <w:rsid w:val="00672EAC"/>
    <w:rsid w:val="00677DBF"/>
    <w:rsid w:val="006802EB"/>
    <w:rsid w:val="0068030C"/>
    <w:rsid w:val="006808AA"/>
    <w:rsid w:val="00680EB9"/>
    <w:rsid w:val="00681A06"/>
    <w:rsid w:val="00682056"/>
    <w:rsid w:val="00682845"/>
    <w:rsid w:val="00682B69"/>
    <w:rsid w:val="0068375C"/>
    <w:rsid w:val="00683A4C"/>
    <w:rsid w:val="0068681A"/>
    <w:rsid w:val="00687922"/>
    <w:rsid w:val="00690B07"/>
    <w:rsid w:val="0069116F"/>
    <w:rsid w:val="00692255"/>
    <w:rsid w:val="00693AEC"/>
    <w:rsid w:val="00693F0F"/>
    <w:rsid w:val="00696940"/>
    <w:rsid w:val="006A064D"/>
    <w:rsid w:val="006A1052"/>
    <w:rsid w:val="006A16A9"/>
    <w:rsid w:val="006A378A"/>
    <w:rsid w:val="006A64DA"/>
    <w:rsid w:val="006A673F"/>
    <w:rsid w:val="006A7322"/>
    <w:rsid w:val="006B0699"/>
    <w:rsid w:val="006B26AF"/>
    <w:rsid w:val="006B306D"/>
    <w:rsid w:val="006B367D"/>
    <w:rsid w:val="006B41AF"/>
    <w:rsid w:val="006B4610"/>
    <w:rsid w:val="006B5E86"/>
    <w:rsid w:val="006B61E2"/>
    <w:rsid w:val="006B690E"/>
    <w:rsid w:val="006B77A4"/>
    <w:rsid w:val="006C03A9"/>
    <w:rsid w:val="006C09AF"/>
    <w:rsid w:val="006C0DCB"/>
    <w:rsid w:val="006C26D8"/>
    <w:rsid w:val="006C4A98"/>
    <w:rsid w:val="006C5375"/>
    <w:rsid w:val="006C5827"/>
    <w:rsid w:val="006C62CE"/>
    <w:rsid w:val="006C7BFF"/>
    <w:rsid w:val="006D0C49"/>
    <w:rsid w:val="006D1031"/>
    <w:rsid w:val="006D14D8"/>
    <w:rsid w:val="006D1511"/>
    <w:rsid w:val="006D16A7"/>
    <w:rsid w:val="006D4CA3"/>
    <w:rsid w:val="006D5179"/>
    <w:rsid w:val="006D51C6"/>
    <w:rsid w:val="006D616E"/>
    <w:rsid w:val="006D7031"/>
    <w:rsid w:val="006E05B3"/>
    <w:rsid w:val="006E1C0F"/>
    <w:rsid w:val="006E2917"/>
    <w:rsid w:val="006E2A21"/>
    <w:rsid w:val="006E2D26"/>
    <w:rsid w:val="006E3AFC"/>
    <w:rsid w:val="006E4DCC"/>
    <w:rsid w:val="006E6E67"/>
    <w:rsid w:val="006E7163"/>
    <w:rsid w:val="006E72E8"/>
    <w:rsid w:val="006E771A"/>
    <w:rsid w:val="006E78AF"/>
    <w:rsid w:val="006E7DBC"/>
    <w:rsid w:val="006F1CA2"/>
    <w:rsid w:val="006F2313"/>
    <w:rsid w:val="006F26BD"/>
    <w:rsid w:val="006F30F4"/>
    <w:rsid w:val="006F539C"/>
    <w:rsid w:val="006F5A81"/>
    <w:rsid w:val="006F6BBA"/>
    <w:rsid w:val="00700219"/>
    <w:rsid w:val="007014C4"/>
    <w:rsid w:val="00705F9F"/>
    <w:rsid w:val="00706AED"/>
    <w:rsid w:val="00706D2D"/>
    <w:rsid w:val="007079C9"/>
    <w:rsid w:val="007112C8"/>
    <w:rsid w:val="00711D80"/>
    <w:rsid w:val="0071290A"/>
    <w:rsid w:val="00712A4B"/>
    <w:rsid w:val="00713FDE"/>
    <w:rsid w:val="007141AD"/>
    <w:rsid w:val="00714224"/>
    <w:rsid w:val="007145F0"/>
    <w:rsid w:val="00715145"/>
    <w:rsid w:val="00715CDB"/>
    <w:rsid w:val="007167DF"/>
    <w:rsid w:val="00721B5B"/>
    <w:rsid w:val="007230CC"/>
    <w:rsid w:val="00723C66"/>
    <w:rsid w:val="00723F31"/>
    <w:rsid w:val="007240BE"/>
    <w:rsid w:val="00724362"/>
    <w:rsid w:val="00724C85"/>
    <w:rsid w:val="00731913"/>
    <w:rsid w:val="00733229"/>
    <w:rsid w:val="00733779"/>
    <w:rsid w:val="00734815"/>
    <w:rsid w:val="00734851"/>
    <w:rsid w:val="00734A11"/>
    <w:rsid w:val="00735C51"/>
    <w:rsid w:val="007367D6"/>
    <w:rsid w:val="00736C96"/>
    <w:rsid w:val="00736E59"/>
    <w:rsid w:val="00736E64"/>
    <w:rsid w:val="007373E7"/>
    <w:rsid w:val="007375CF"/>
    <w:rsid w:val="00737DA3"/>
    <w:rsid w:val="00740D6D"/>
    <w:rsid w:val="007410C0"/>
    <w:rsid w:val="007411CA"/>
    <w:rsid w:val="00742746"/>
    <w:rsid w:val="0074284A"/>
    <w:rsid w:val="007434C1"/>
    <w:rsid w:val="007459ED"/>
    <w:rsid w:val="007505A9"/>
    <w:rsid w:val="0075158D"/>
    <w:rsid w:val="00751B0E"/>
    <w:rsid w:val="007539D0"/>
    <w:rsid w:val="00753DA2"/>
    <w:rsid w:val="0075438D"/>
    <w:rsid w:val="00754E96"/>
    <w:rsid w:val="00755F32"/>
    <w:rsid w:val="00756408"/>
    <w:rsid w:val="00756B02"/>
    <w:rsid w:val="00757912"/>
    <w:rsid w:val="00757E77"/>
    <w:rsid w:val="0076272A"/>
    <w:rsid w:val="007649FF"/>
    <w:rsid w:val="00765B6C"/>
    <w:rsid w:val="007672BE"/>
    <w:rsid w:val="00770C87"/>
    <w:rsid w:val="00772B4D"/>
    <w:rsid w:val="00773E20"/>
    <w:rsid w:val="00774A6F"/>
    <w:rsid w:val="00776D5B"/>
    <w:rsid w:val="007771A6"/>
    <w:rsid w:val="00777687"/>
    <w:rsid w:val="00780BFA"/>
    <w:rsid w:val="00781F7D"/>
    <w:rsid w:val="007821B8"/>
    <w:rsid w:val="0078295B"/>
    <w:rsid w:val="0078349D"/>
    <w:rsid w:val="007849B1"/>
    <w:rsid w:val="00784C9E"/>
    <w:rsid w:val="00784E11"/>
    <w:rsid w:val="007856F9"/>
    <w:rsid w:val="00786187"/>
    <w:rsid w:val="007863E6"/>
    <w:rsid w:val="007870CC"/>
    <w:rsid w:val="00790314"/>
    <w:rsid w:val="00790370"/>
    <w:rsid w:val="00792E41"/>
    <w:rsid w:val="00792FB8"/>
    <w:rsid w:val="0079339E"/>
    <w:rsid w:val="007933B5"/>
    <w:rsid w:val="007938D5"/>
    <w:rsid w:val="007939F6"/>
    <w:rsid w:val="00793AF9"/>
    <w:rsid w:val="00795659"/>
    <w:rsid w:val="00795790"/>
    <w:rsid w:val="00795C89"/>
    <w:rsid w:val="007964F1"/>
    <w:rsid w:val="00797D25"/>
    <w:rsid w:val="007A0109"/>
    <w:rsid w:val="007A2058"/>
    <w:rsid w:val="007A2614"/>
    <w:rsid w:val="007A3A8A"/>
    <w:rsid w:val="007A3BEF"/>
    <w:rsid w:val="007A4537"/>
    <w:rsid w:val="007A68B1"/>
    <w:rsid w:val="007A6D1F"/>
    <w:rsid w:val="007A6EB2"/>
    <w:rsid w:val="007A78E8"/>
    <w:rsid w:val="007B17F1"/>
    <w:rsid w:val="007B2886"/>
    <w:rsid w:val="007B388F"/>
    <w:rsid w:val="007B51A6"/>
    <w:rsid w:val="007B533B"/>
    <w:rsid w:val="007B584D"/>
    <w:rsid w:val="007B6820"/>
    <w:rsid w:val="007B72F5"/>
    <w:rsid w:val="007C0F42"/>
    <w:rsid w:val="007C13E1"/>
    <w:rsid w:val="007C2C0B"/>
    <w:rsid w:val="007C33A2"/>
    <w:rsid w:val="007C632F"/>
    <w:rsid w:val="007C6FB7"/>
    <w:rsid w:val="007D051D"/>
    <w:rsid w:val="007D2678"/>
    <w:rsid w:val="007D4FE6"/>
    <w:rsid w:val="007D5192"/>
    <w:rsid w:val="007D53AC"/>
    <w:rsid w:val="007D58CC"/>
    <w:rsid w:val="007D5AE1"/>
    <w:rsid w:val="007D5B36"/>
    <w:rsid w:val="007D6376"/>
    <w:rsid w:val="007D6A15"/>
    <w:rsid w:val="007D71DF"/>
    <w:rsid w:val="007E096E"/>
    <w:rsid w:val="007E0A9B"/>
    <w:rsid w:val="007E0F85"/>
    <w:rsid w:val="007E39A0"/>
    <w:rsid w:val="007E48C5"/>
    <w:rsid w:val="007E4A91"/>
    <w:rsid w:val="007E6189"/>
    <w:rsid w:val="007E757A"/>
    <w:rsid w:val="007F0B1C"/>
    <w:rsid w:val="007F0FCF"/>
    <w:rsid w:val="007F12B2"/>
    <w:rsid w:val="007F251F"/>
    <w:rsid w:val="007F2796"/>
    <w:rsid w:val="007F3DCC"/>
    <w:rsid w:val="007F402F"/>
    <w:rsid w:val="007F4E3C"/>
    <w:rsid w:val="007F54CF"/>
    <w:rsid w:val="007F5C5B"/>
    <w:rsid w:val="007F6C34"/>
    <w:rsid w:val="007F6FF7"/>
    <w:rsid w:val="007F733E"/>
    <w:rsid w:val="007F7A81"/>
    <w:rsid w:val="008037A6"/>
    <w:rsid w:val="00803A5C"/>
    <w:rsid w:val="00805815"/>
    <w:rsid w:val="008058E2"/>
    <w:rsid w:val="00807FF1"/>
    <w:rsid w:val="00810130"/>
    <w:rsid w:val="00810371"/>
    <w:rsid w:val="008106C8"/>
    <w:rsid w:val="00812791"/>
    <w:rsid w:val="00812A3C"/>
    <w:rsid w:val="00812C6D"/>
    <w:rsid w:val="00813CE0"/>
    <w:rsid w:val="0081474A"/>
    <w:rsid w:val="00814B08"/>
    <w:rsid w:val="0081571D"/>
    <w:rsid w:val="008160CC"/>
    <w:rsid w:val="00816461"/>
    <w:rsid w:val="008168A8"/>
    <w:rsid w:val="008179BE"/>
    <w:rsid w:val="00820034"/>
    <w:rsid w:val="00821CDB"/>
    <w:rsid w:val="008225E2"/>
    <w:rsid w:val="00822B6A"/>
    <w:rsid w:val="008236AE"/>
    <w:rsid w:val="0082379B"/>
    <w:rsid w:val="0082391F"/>
    <w:rsid w:val="00823A9B"/>
    <w:rsid w:val="0082457C"/>
    <w:rsid w:val="00825391"/>
    <w:rsid w:val="008269A2"/>
    <w:rsid w:val="008269B3"/>
    <w:rsid w:val="00827028"/>
    <w:rsid w:val="00827AD1"/>
    <w:rsid w:val="00830088"/>
    <w:rsid w:val="008304BB"/>
    <w:rsid w:val="008304EA"/>
    <w:rsid w:val="00830C98"/>
    <w:rsid w:val="008330A6"/>
    <w:rsid w:val="00834085"/>
    <w:rsid w:val="008347EF"/>
    <w:rsid w:val="00835170"/>
    <w:rsid w:val="0083519F"/>
    <w:rsid w:val="008364B0"/>
    <w:rsid w:val="00836918"/>
    <w:rsid w:val="00837453"/>
    <w:rsid w:val="00841B62"/>
    <w:rsid w:val="008423F6"/>
    <w:rsid w:val="00842404"/>
    <w:rsid w:val="00843CFC"/>
    <w:rsid w:val="00843EDD"/>
    <w:rsid w:val="008444AE"/>
    <w:rsid w:val="00845496"/>
    <w:rsid w:val="00846D54"/>
    <w:rsid w:val="00847269"/>
    <w:rsid w:val="00847B4C"/>
    <w:rsid w:val="00847D3A"/>
    <w:rsid w:val="008502C1"/>
    <w:rsid w:val="008503A5"/>
    <w:rsid w:val="008505A1"/>
    <w:rsid w:val="00850A2E"/>
    <w:rsid w:val="00850C07"/>
    <w:rsid w:val="00851717"/>
    <w:rsid w:val="00853E15"/>
    <w:rsid w:val="00854340"/>
    <w:rsid w:val="0085720E"/>
    <w:rsid w:val="00857A6E"/>
    <w:rsid w:val="008601B3"/>
    <w:rsid w:val="00860706"/>
    <w:rsid w:val="00860B77"/>
    <w:rsid w:val="00862626"/>
    <w:rsid w:val="00862D4A"/>
    <w:rsid w:val="008630DE"/>
    <w:rsid w:val="00863623"/>
    <w:rsid w:val="00870089"/>
    <w:rsid w:val="00872E18"/>
    <w:rsid w:val="00874389"/>
    <w:rsid w:val="00874BD6"/>
    <w:rsid w:val="00874EC2"/>
    <w:rsid w:val="008753BC"/>
    <w:rsid w:val="008756EF"/>
    <w:rsid w:val="00875FAD"/>
    <w:rsid w:val="0087663A"/>
    <w:rsid w:val="00881E85"/>
    <w:rsid w:val="00882D99"/>
    <w:rsid w:val="00884055"/>
    <w:rsid w:val="0088465A"/>
    <w:rsid w:val="00884972"/>
    <w:rsid w:val="00884ED4"/>
    <w:rsid w:val="00886053"/>
    <w:rsid w:val="00890F58"/>
    <w:rsid w:val="0089198B"/>
    <w:rsid w:val="00891D89"/>
    <w:rsid w:val="00893E58"/>
    <w:rsid w:val="00893E60"/>
    <w:rsid w:val="00893F76"/>
    <w:rsid w:val="008943B6"/>
    <w:rsid w:val="008968F8"/>
    <w:rsid w:val="008A07B5"/>
    <w:rsid w:val="008A1817"/>
    <w:rsid w:val="008A1FDF"/>
    <w:rsid w:val="008A28D4"/>
    <w:rsid w:val="008A2D66"/>
    <w:rsid w:val="008A33B1"/>
    <w:rsid w:val="008A40EE"/>
    <w:rsid w:val="008A445E"/>
    <w:rsid w:val="008A4C78"/>
    <w:rsid w:val="008A5642"/>
    <w:rsid w:val="008A6D6E"/>
    <w:rsid w:val="008B07A9"/>
    <w:rsid w:val="008B10AF"/>
    <w:rsid w:val="008B12CC"/>
    <w:rsid w:val="008B41F4"/>
    <w:rsid w:val="008B45CE"/>
    <w:rsid w:val="008B45F4"/>
    <w:rsid w:val="008B4909"/>
    <w:rsid w:val="008B5064"/>
    <w:rsid w:val="008B6847"/>
    <w:rsid w:val="008C080F"/>
    <w:rsid w:val="008C2ADF"/>
    <w:rsid w:val="008C39E8"/>
    <w:rsid w:val="008C555B"/>
    <w:rsid w:val="008C5BC9"/>
    <w:rsid w:val="008C62BA"/>
    <w:rsid w:val="008C66F4"/>
    <w:rsid w:val="008C6B1B"/>
    <w:rsid w:val="008C6B69"/>
    <w:rsid w:val="008C6B9C"/>
    <w:rsid w:val="008C7511"/>
    <w:rsid w:val="008D0748"/>
    <w:rsid w:val="008D2393"/>
    <w:rsid w:val="008D2767"/>
    <w:rsid w:val="008D2F7D"/>
    <w:rsid w:val="008D3333"/>
    <w:rsid w:val="008D3993"/>
    <w:rsid w:val="008D446A"/>
    <w:rsid w:val="008D50B5"/>
    <w:rsid w:val="008D5555"/>
    <w:rsid w:val="008D6B28"/>
    <w:rsid w:val="008D6E1A"/>
    <w:rsid w:val="008D726E"/>
    <w:rsid w:val="008D76D6"/>
    <w:rsid w:val="008E1713"/>
    <w:rsid w:val="008E1E08"/>
    <w:rsid w:val="008E45FD"/>
    <w:rsid w:val="008E511A"/>
    <w:rsid w:val="008E5AC2"/>
    <w:rsid w:val="008E5EC5"/>
    <w:rsid w:val="008E68BC"/>
    <w:rsid w:val="008F0D19"/>
    <w:rsid w:val="008F1BEC"/>
    <w:rsid w:val="008F2B5A"/>
    <w:rsid w:val="008F370C"/>
    <w:rsid w:val="008F3A78"/>
    <w:rsid w:val="008F4E5E"/>
    <w:rsid w:val="008F52B7"/>
    <w:rsid w:val="008F699F"/>
    <w:rsid w:val="008F6B76"/>
    <w:rsid w:val="008F752A"/>
    <w:rsid w:val="008F7EF9"/>
    <w:rsid w:val="00900579"/>
    <w:rsid w:val="00900EB3"/>
    <w:rsid w:val="009028D6"/>
    <w:rsid w:val="00903156"/>
    <w:rsid w:val="00906A18"/>
    <w:rsid w:val="009076F8"/>
    <w:rsid w:val="00907992"/>
    <w:rsid w:val="00910217"/>
    <w:rsid w:val="00910592"/>
    <w:rsid w:val="0091153C"/>
    <w:rsid w:val="00911AFF"/>
    <w:rsid w:val="00911DDA"/>
    <w:rsid w:val="009122F1"/>
    <w:rsid w:val="00912AF7"/>
    <w:rsid w:val="00913220"/>
    <w:rsid w:val="00913221"/>
    <w:rsid w:val="00913F2A"/>
    <w:rsid w:val="00914585"/>
    <w:rsid w:val="009164F5"/>
    <w:rsid w:val="00920A30"/>
    <w:rsid w:val="00920B36"/>
    <w:rsid w:val="0092107F"/>
    <w:rsid w:val="009215D3"/>
    <w:rsid w:val="00921984"/>
    <w:rsid w:val="009220D5"/>
    <w:rsid w:val="00923300"/>
    <w:rsid w:val="00925445"/>
    <w:rsid w:val="00925B8E"/>
    <w:rsid w:val="00927037"/>
    <w:rsid w:val="0093006A"/>
    <w:rsid w:val="009303F5"/>
    <w:rsid w:val="009309FA"/>
    <w:rsid w:val="00930A26"/>
    <w:rsid w:val="00931082"/>
    <w:rsid w:val="00931B8C"/>
    <w:rsid w:val="009323F7"/>
    <w:rsid w:val="00932CBA"/>
    <w:rsid w:val="009333DB"/>
    <w:rsid w:val="009342E8"/>
    <w:rsid w:val="00934326"/>
    <w:rsid w:val="00935ECC"/>
    <w:rsid w:val="00935F45"/>
    <w:rsid w:val="009376A4"/>
    <w:rsid w:val="009377D9"/>
    <w:rsid w:val="009378AD"/>
    <w:rsid w:val="009402AA"/>
    <w:rsid w:val="00941DDA"/>
    <w:rsid w:val="00941DEC"/>
    <w:rsid w:val="009430CD"/>
    <w:rsid w:val="00943E01"/>
    <w:rsid w:val="009454B6"/>
    <w:rsid w:val="00946BA3"/>
    <w:rsid w:val="00946EB5"/>
    <w:rsid w:val="00946FB7"/>
    <w:rsid w:val="00947219"/>
    <w:rsid w:val="00947CCA"/>
    <w:rsid w:val="00950B35"/>
    <w:rsid w:val="00951A85"/>
    <w:rsid w:val="00951FBC"/>
    <w:rsid w:val="00952D9D"/>
    <w:rsid w:val="00953134"/>
    <w:rsid w:val="009538FF"/>
    <w:rsid w:val="009543B7"/>
    <w:rsid w:val="00955844"/>
    <w:rsid w:val="00955AE6"/>
    <w:rsid w:val="00955EB8"/>
    <w:rsid w:val="00956FC0"/>
    <w:rsid w:val="00960B7C"/>
    <w:rsid w:val="00960B84"/>
    <w:rsid w:val="00960D00"/>
    <w:rsid w:val="009613D7"/>
    <w:rsid w:val="009615EF"/>
    <w:rsid w:val="00962A9C"/>
    <w:rsid w:val="0096566E"/>
    <w:rsid w:val="009657DA"/>
    <w:rsid w:val="00965C8A"/>
    <w:rsid w:val="00966171"/>
    <w:rsid w:val="009662ED"/>
    <w:rsid w:val="00967096"/>
    <w:rsid w:val="00970C51"/>
    <w:rsid w:val="00971DDF"/>
    <w:rsid w:val="00973F31"/>
    <w:rsid w:val="00974891"/>
    <w:rsid w:val="00976A19"/>
    <w:rsid w:val="00977BEB"/>
    <w:rsid w:val="00977C75"/>
    <w:rsid w:val="0098092D"/>
    <w:rsid w:val="00982616"/>
    <w:rsid w:val="009828FA"/>
    <w:rsid w:val="00982902"/>
    <w:rsid w:val="009829C3"/>
    <w:rsid w:val="0098383C"/>
    <w:rsid w:val="009839CC"/>
    <w:rsid w:val="009856F5"/>
    <w:rsid w:val="00985FB6"/>
    <w:rsid w:val="00987387"/>
    <w:rsid w:val="0099195B"/>
    <w:rsid w:val="0099195E"/>
    <w:rsid w:val="00991BEF"/>
    <w:rsid w:val="0099325A"/>
    <w:rsid w:val="00995A19"/>
    <w:rsid w:val="00995B91"/>
    <w:rsid w:val="009961CB"/>
    <w:rsid w:val="009979D3"/>
    <w:rsid w:val="009A0547"/>
    <w:rsid w:val="009A35EB"/>
    <w:rsid w:val="009A48ED"/>
    <w:rsid w:val="009A6A27"/>
    <w:rsid w:val="009A6C6C"/>
    <w:rsid w:val="009A7813"/>
    <w:rsid w:val="009A7A1C"/>
    <w:rsid w:val="009B005C"/>
    <w:rsid w:val="009B0905"/>
    <w:rsid w:val="009B17E8"/>
    <w:rsid w:val="009B2545"/>
    <w:rsid w:val="009B30B1"/>
    <w:rsid w:val="009B344F"/>
    <w:rsid w:val="009B3DE6"/>
    <w:rsid w:val="009B6E86"/>
    <w:rsid w:val="009B7D7A"/>
    <w:rsid w:val="009C0B44"/>
    <w:rsid w:val="009C1307"/>
    <w:rsid w:val="009C1A9A"/>
    <w:rsid w:val="009C1DD2"/>
    <w:rsid w:val="009C1E55"/>
    <w:rsid w:val="009C2A94"/>
    <w:rsid w:val="009C2D22"/>
    <w:rsid w:val="009C4669"/>
    <w:rsid w:val="009C48E2"/>
    <w:rsid w:val="009C4F0D"/>
    <w:rsid w:val="009C7778"/>
    <w:rsid w:val="009D0F49"/>
    <w:rsid w:val="009D1A92"/>
    <w:rsid w:val="009D21EB"/>
    <w:rsid w:val="009D326B"/>
    <w:rsid w:val="009D3E26"/>
    <w:rsid w:val="009D409F"/>
    <w:rsid w:val="009D40FF"/>
    <w:rsid w:val="009D43FD"/>
    <w:rsid w:val="009D4C3D"/>
    <w:rsid w:val="009D4ED7"/>
    <w:rsid w:val="009D59F6"/>
    <w:rsid w:val="009D5AC6"/>
    <w:rsid w:val="009D6284"/>
    <w:rsid w:val="009D77A6"/>
    <w:rsid w:val="009D7ACE"/>
    <w:rsid w:val="009E0154"/>
    <w:rsid w:val="009E1012"/>
    <w:rsid w:val="009E167F"/>
    <w:rsid w:val="009E27B2"/>
    <w:rsid w:val="009E2B10"/>
    <w:rsid w:val="009E6CF3"/>
    <w:rsid w:val="009E6E7F"/>
    <w:rsid w:val="009F1036"/>
    <w:rsid w:val="009F1284"/>
    <w:rsid w:val="009F1AC2"/>
    <w:rsid w:val="009F2320"/>
    <w:rsid w:val="009F3AB2"/>
    <w:rsid w:val="009F5E1D"/>
    <w:rsid w:val="009F5EA5"/>
    <w:rsid w:val="009F6230"/>
    <w:rsid w:val="009F69D4"/>
    <w:rsid w:val="009F7175"/>
    <w:rsid w:val="009F791F"/>
    <w:rsid w:val="009F7EB6"/>
    <w:rsid w:val="00A00DB8"/>
    <w:rsid w:val="00A01F2B"/>
    <w:rsid w:val="00A023B3"/>
    <w:rsid w:val="00A02B08"/>
    <w:rsid w:val="00A03122"/>
    <w:rsid w:val="00A04437"/>
    <w:rsid w:val="00A049F8"/>
    <w:rsid w:val="00A0567A"/>
    <w:rsid w:val="00A0597A"/>
    <w:rsid w:val="00A06EB3"/>
    <w:rsid w:val="00A0772E"/>
    <w:rsid w:val="00A07811"/>
    <w:rsid w:val="00A078CA"/>
    <w:rsid w:val="00A10525"/>
    <w:rsid w:val="00A114D5"/>
    <w:rsid w:val="00A122C8"/>
    <w:rsid w:val="00A12553"/>
    <w:rsid w:val="00A1323E"/>
    <w:rsid w:val="00A137A6"/>
    <w:rsid w:val="00A14ACD"/>
    <w:rsid w:val="00A15408"/>
    <w:rsid w:val="00A15DAA"/>
    <w:rsid w:val="00A166C3"/>
    <w:rsid w:val="00A17250"/>
    <w:rsid w:val="00A17935"/>
    <w:rsid w:val="00A20627"/>
    <w:rsid w:val="00A20862"/>
    <w:rsid w:val="00A2129A"/>
    <w:rsid w:val="00A2209D"/>
    <w:rsid w:val="00A22444"/>
    <w:rsid w:val="00A22E1C"/>
    <w:rsid w:val="00A23D01"/>
    <w:rsid w:val="00A249F1"/>
    <w:rsid w:val="00A258DA"/>
    <w:rsid w:val="00A262A1"/>
    <w:rsid w:val="00A26607"/>
    <w:rsid w:val="00A26AF2"/>
    <w:rsid w:val="00A2714C"/>
    <w:rsid w:val="00A27B29"/>
    <w:rsid w:val="00A30A0F"/>
    <w:rsid w:val="00A320B3"/>
    <w:rsid w:val="00A333C4"/>
    <w:rsid w:val="00A33BD7"/>
    <w:rsid w:val="00A34C9D"/>
    <w:rsid w:val="00A36594"/>
    <w:rsid w:val="00A40760"/>
    <w:rsid w:val="00A412F0"/>
    <w:rsid w:val="00A41474"/>
    <w:rsid w:val="00A418BB"/>
    <w:rsid w:val="00A41C0F"/>
    <w:rsid w:val="00A429A5"/>
    <w:rsid w:val="00A43CD0"/>
    <w:rsid w:val="00A44333"/>
    <w:rsid w:val="00A456A1"/>
    <w:rsid w:val="00A46249"/>
    <w:rsid w:val="00A47AB1"/>
    <w:rsid w:val="00A47BE8"/>
    <w:rsid w:val="00A50623"/>
    <w:rsid w:val="00A5170C"/>
    <w:rsid w:val="00A528D3"/>
    <w:rsid w:val="00A55AC4"/>
    <w:rsid w:val="00A55F04"/>
    <w:rsid w:val="00A56AFE"/>
    <w:rsid w:val="00A57825"/>
    <w:rsid w:val="00A60416"/>
    <w:rsid w:val="00A60635"/>
    <w:rsid w:val="00A60B01"/>
    <w:rsid w:val="00A615FB"/>
    <w:rsid w:val="00A61733"/>
    <w:rsid w:val="00A620A6"/>
    <w:rsid w:val="00A6289C"/>
    <w:rsid w:val="00A62A83"/>
    <w:rsid w:val="00A62C73"/>
    <w:rsid w:val="00A639F5"/>
    <w:rsid w:val="00A641A7"/>
    <w:rsid w:val="00A641BE"/>
    <w:rsid w:val="00A648C0"/>
    <w:rsid w:val="00A702BD"/>
    <w:rsid w:val="00A71B14"/>
    <w:rsid w:val="00A7246A"/>
    <w:rsid w:val="00A72706"/>
    <w:rsid w:val="00A73096"/>
    <w:rsid w:val="00A7338C"/>
    <w:rsid w:val="00A740BF"/>
    <w:rsid w:val="00A74A23"/>
    <w:rsid w:val="00A74AA9"/>
    <w:rsid w:val="00A755D1"/>
    <w:rsid w:val="00A76B9D"/>
    <w:rsid w:val="00A76BF7"/>
    <w:rsid w:val="00A776A0"/>
    <w:rsid w:val="00A77D3E"/>
    <w:rsid w:val="00A80A07"/>
    <w:rsid w:val="00A86552"/>
    <w:rsid w:val="00A87285"/>
    <w:rsid w:val="00A87379"/>
    <w:rsid w:val="00A878F5"/>
    <w:rsid w:val="00A908D9"/>
    <w:rsid w:val="00A9159D"/>
    <w:rsid w:val="00A91A96"/>
    <w:rsid w:val="00A92087"/>
    <w:rsid w:val="00A9359C"/>
    <w:rsid w:val="00A946DB"/>
    <w:rsid w:val="00A94D90"/>
    <w:rsid w:val="00A96413"/>
    <w:rsid w:val="00A97A78"/>
    <w:rsid w:val="00AA0AA3"/>
    <w:rsid w:val="00AA0E5D"/>
    <w:rsid w:val="00AA1337"/>
    <w:rsid w:val="00AA5717"/>
    <w:rsid w:val="00AA5FAF"/>
    <w:rsid w:val="00AA697C"/>
    <w:rsid w:val="00AB0B27"/>
    <w:rsid w:val="00AB2B18"/>
    <w:rsid w:val="00AB30E3"/>
    <w:rsid w:val="00AB3A79"/>
    <w:rsid w:val="00AB3E65"/>
    <w:rsid w:val="00AB47E8"/>
    <w:rsid w:val="00AB4C5B"/>
    <w:rsid w:val="00AB4F12"/>
    <w:rsid w:val="00AB5507"/>
    <w:rsid w:val="00AB5ECB"/>
    <w:rsid w:val="00AB695D"/>
    <w:rsid w:val="00AB7A31"/>
    <w:rsid w:val="00AC38AF"/>
    <w:rsid w:val="00AC4D06"/>
    <w:rsid w:val="00AC4E2E"/>
    <w:rsid w:val="00AC5B3D"/>
    <w:rsid w:val="00AC648A"/>
    <w:rsid w:val="00AC7F4D"/>
    <w:rsid w:val="00AD0320"/>
    <w:rsid w:val="00AD03A5"/>
    <w:rsid w:val="00AD1E23"/>
    <w:rsid w:val="00AD29DB"/>
    <w:rsid w:val="00AD2AF3"/>
    <w:rsid w:val="00AD2E58"/>
    <w:rsid w:val="00AD387A"/>
    <w:rsid w:val="00AD3F45"/>
    <w:rsid w:val="00AD3F6F"/>
    <w:rsid w:val="00AD537E"/>
    <w:rsid w:val="00AD62CC"/>
    <w:rsid w:val="00AD778E"/>
    <w:rsid w:val="00AD7FDB"/>
    <w:rsid w:val="00AE2381"/>
    <w:rsid w:val="00AE25B7"/>
    <w:rsid w:val="00AE3564"/>
    <w:rsid w:val="00AE4EB1"/>
    <w:rsid w:val="00AE7239"/>
    <w:rsid w:val="00AF11AB"/>
    <w:rsid w:val="00AF1413"/>
    <w:rsid w:val="00AF27B1"/>
    <w:rsid w:val="00AF2AEC"/>
    <w:rsid w:val="00AF2B3C"/>
    <w:rsid w:val="00AF36D8"/>
    <w:rsid w:val="00AF3F5F"/>
    <w:rsid w:val="00AF45E2"/>
    <w:rsid w:val="00AF4ED9"/>
    <w:rsid w:val="00AF543B"/>
    <w:rsid w:val="00AF5763"/>
    <w:rsid w:val="00AF6B50"/>
    <w:rsid w:val="00AF6C04"/>
    <w:rsid w:val="00B002BF"/>
    <w:rsid w:val="00B02699"/>
    <w:rsid w:val="00B03026"/>
    <w:rsid w:val="00B0599E"/>
    <w:rsid w:val="00B05DCB"/>
    <w:rsid w:val="00B065E0"/>
    <w:rsid w:val="00B06843"/>
    <w:rsid w:val="00B0747E"/>
    <w:rsid w:val="00B0788E"/>
    <w:rsid w:val="00B07B37"/>
    <w:rsid w:val="00B10316"/>
    <w:rsid w:val="00B113F6"/>
    <w:rsid w:val="00B11AAC"/>
    <w:rsid w:val="00B12D4A"/>
    <w:rsid w:val="00B14B52"/>
    <w:rsid w:val="00B15C8E"/>
    <w:rsid w:val="00B15DB3"/>
    <w:rsid w:val="00B16020"/>
    <w:rsid w:val="00B17044"/>
    <w:rsid w:val="00B177AC"/>
    <w:rsid w:val="00B21035"/>
    <w:rsid w:val="00B210DC"/>
    <w:rsid w:val="00B2117B"/>
    <w:rsid w:val="00B2184A"/>
    <w:rsid w:val="00B226A9"/>
    <w:rsid w:val="00B2597A"/>
    <w:rsid w:val="00B274E0"/>
    <w:rsid w:val="00B3378A"/>
    <w:rsid w:val="00B33981"/>
    <w:rsid w:val="00B35669"/>
    <w:rsid w:val="00B3725A"/>
    <w:rsid w:val="00B372A0"/>
    <w:rsid w:val="00B37567"/>
    <w:rsid w:val="00B41A12"/>
    <w:rsid w:val="00B42142"/>
    <w:rsid w:val="00B42E72"/>
    <w:rsid w:val="00B43789"/>
    <w:rsid w:val="00B44DF0"/>
    <w:rsid w:val="00B451C3"/>
    <w:rsid w:val="00B4636A"/>
    <w:rsid w:val="00B47E81"/>
    <w:rsid w:val="00B50A36"/>
    <w:rsid w:val="00B51785"/>
    <w:rsid w:val="00B52C41"/>
    <w:rsid w:val="00B54B8F"/>
    <w:rsid w:val="00B5550D"/>
    <w:rsid w:val="00B572FF"/>
    <w:rsid w:val="00B60CD5"/>
    <w:rsid w:val="00B627FD"/>
    <w:rsid w:val="00B63F18"/>
    <w:rsid w:val="00B64A52"/>
    <w:rsid w:val="00B64AD1"/>
    <w:rsid w:val="00B65354"/>
    <w:rsid w:val="00B65A5D"/>
    <w:rsid w:val="00B66A70"/>
    <w:rsid w:val="00B676E3"/>
    <w:rsid w:val="00B67CC5"/>
    <w:rsid w:val="00B70B19"/>
    <w:rsid w:val="00B71F20"/>
    <w:rsid w:val="00B7258D"/>
    <w:rsid w:val="00B7330B"/>
    <w:rsid w:val="00B73E4C"/>
    <w:rsid w:val="00B76309"/>
    <w:rsid w:val="00B7659E"/>
    <w:rsid w:val="00B77100"/>
    <w:rsid w:val="00B80D2A"/>
    <w:rsid w:val="00B83B5A"/>
    <w:rsid w:val="00B83DE6"/>
    <w:rsid w:val="00B8441D"/>
    <w:rsid w:val="00B85CDA"/>
    <w:rsid w:val="00B862FD"/>
    <w:rsid w:val="00B86B21"/>
    <w:rsid w:val="00B87BF7"/>
    <w:rsid w:val="00B900D3"/>
    <w:rsid w:val="00B90297"/>
    <w:rsid w:val="00B9127D"/>
    <w:rsid w:val="00B94933"/>
    <w:rsid w:val="00B94A6B"/>
    <w:rsid w:val="00B95079"/>
    <w:rsid w:val="00B9517B"/>
    <w:rsid w:val="00B967A2"/>
    <w:rsid w:val="00B978B4"/>
    <w:rsid w:val="00BA0369"/>
    <w:rsid w:val="00BA0491"/>
    <w:rsid w:val="00BA2229"/>
    <w:rsid w:val="00BA34A8"/>
    <w:rsid w:val="00BA39ED"/>
    <w:rsid w:val="00BA5C11"/>
    <w:rsid w:val="00BA6944"/>
    <w:rsid w:val="00BA6A96"/>
    <w:rsid w:val="00BB0A27"/>
    <w:rsid w:val="00BB10C3"/>
    <w:rsid w:val="00BB3426"/>
    <w:rsid w:val="00BB3754"/>
    <w:rsid w:val="00BB4E1D"/>
    <w:rsid w:val="00BB7861"/>
    <w:rsid w:val="00BB7A90"/>
    <w:rsid w:val="00BC0991"/>
    <w:rsid w:val="00BC0B17"/>
    <w:rsid w:val="00BC0BED"/>
    <w:rsid w:val="00BC1109"/>
    <w:rsid w:val="00BC3D7E"/>
    <w:rsid w:val="00BC445D"/>
    <w:rsid w:val="00BC4703"/>
    <w:rsid w:val="00BC5E52"/>
    <w:rsid w:val="00BC6345"/>
    <w:rsid w:val="00BC6D15"/>
    <w:rsid w:val="00BC767A"/>
    <w:rsid w:val="00BC78E5"/>
    <w:rsid w:val="00BD0430"/>
    <w:rsid w:val="00BD1237"/>
    <w:rsid w:val="00BD17DC"/>
    <w:rsid w:val="00BD1F58"/>
    <w:rsid w:val="00BD25EB"/>
    <w:rsid w:val="00BD4C3A"/>
    <w:rsid w:val="00BD4D42"/>
    <w:rsid w:val="00BD680B"/>
    <w:rsid w:val="00BD69E8"/>
    <w:rsid w:val="00BD6ACE"/>
    <w:rsid w:val="00BD7151"/>
    <w:rsid w:val="00BD7486"/>
    <w:rsid w:val="00BE3BCD"/>
    <w:rsid w:val="00BE3F66"/>
    <w:rsid w:val="00BE4079"/>
    <w:rsid w:val="00BE5E57"/>
    <w:rsid w:val="00BE722A"/>
    <w:rsid w:val="00BE758E"/>
    <w:rsid w:val="00BE78DE"/>
    <w:rsid w:val="00BF0B56"/>
    <w:rsid w:val="00BF1921"/>
    <w:rsid w:val="00BF1F0D"/>
    <w:rsid w:val="00BF3338"/>
    <w:rsid w:val="00BF58A5"/>
    <w:rsid w:val="00BF7350"/>
    <w:rsid w:val="00BF7E23"/>
    <w:rsid w:val="00C00AAE"/>
    <w:rsid w:val="00C00E0B"/>
    <w:rsid w:val="00C01007"/>
    <w:rsid w:val="00C020C5"/>
    <w:rsid w:val="00C0277B"/>
    <w:rsid w:val="00C02DE4"/>
    <w:rsid w:val="00C02EAC"/>
    <w:rsid w:val="00C03733"/>
    <w:rsid w:val="00C03D58"/>
    <w:rsid w:val="00C1096D"/>
    <w:rsid w:val="00C11D0E"/>
    <w:rsid w:val="00C122D7"/>
    <w:rsid w:val="00C12652"/>
    <w:rsid w:val="00C12A76"/>
    <w:rsid w:val="00C136FC"/>
    <w:rsid w:val="00C13D59"/>
    <w:rsid w:val="00C142D5"/>
    <w:rsid w:val="00C159FC"/>
    <w:rsid w:val="00C164F3"/>
    <w:rsid w:val="00C16715"/>
    <w:rsid w:val="00C17127"/>
    <w:rsid w:val="00C1761A"/>
    <w:rsid w:val="00C20C30"/>
    <w:rsid w:val="00C227B2"/>
    <w:rsid w:val="00C234DD"/>
    <w:rsid w:val="00C237F1"/>
    <w:rsid w:val="00C23ABA"/>
    <w:rsid w:val="00C24C81"/>
    <w:rsid w:val="00C252FE"/>
    <w:rsid w:val="00C26FBC"/>
    <w:rsid w:val="00C273B9"/>
    <w:rsid w:val="00C30E9A"/>
    <w:rsid w:val="00C31BBD"/>
    <w:rsid w:val="00C31ED4"/>
    <w:rsid w:val="00C33736"/>
    <w:rsid w:val="00C33814"/>
    <w:rsid w:val="00C339A9"/>
    <w:rsid w:val="00C340AD"/>
    <w:rsid w:val="00C359CF"/>
    <w:rsid w:val="00C35A7D"/>
    <w:rsid w:val="00C35B4B"/>
    <w:rsid w:val="00C3629F"/>
    <w:rsid w:val="00C36FF3"/>
    <w:rsid w:val="00C37B6D"/>
    <w:rsid w:val="00C37BD1"/>
    <w:rsid w:val="00C40A87"/>
    <w:rsid w:val="00C40CA2"/>
    <w:rsid w:val="00C415D1"/>
    <w:rsid w:val="00C45316"/>
    <w:rsid w:val="00C45568"/>
    <w:rsid w:val="00C4603E"/>
    <w:rsid w:val="00C46B99"/>
    <w:rsid w:val="00C46C83"/>
    <w:rsid w:val="00C4725C"/>
    <w:rsid w:val="00C4727B"/>
    <w:rsid w:val="00C514DD"/>
    <w:rsid w:val="00C51BF4"/>
    <w:rsid w:val="00C51C18"/>
    <w:rsid w:val="00C51F02"/>
    <w:rsid w:val="00C52811"/>
    <w:rsid w:val="00C53D6E"/>
    <w:rsid w:val="00C542A1"/>
    <w:rsid w:val="00C5479F"/>
    <w:rsid w:val="00C54E90"/>
    <w:rsid w:val="00C551E4"/>
    <w:rsid w:val="00C55D37"/>
    <w:rsid w:val="00C60419"/>
    <w:rsid w:val="00C60492"/>
    <w:rsid w:val="00C60A59"/>
    <w:rsid w:val="00C612DC"/>
    <w:rsid w:val="00C622FF"/>
    <w:rsid w:val="00C63596"/>
    <w:rsid w:val="00C64A07"/>
    <w:rsid w:val="00C65A4C"/>
    <w:rsid w:val="00C67E1B"/>
    <w:rsid w:val="00C706D1"/>
    <w:rsid w:val="00C70711"/>
    <w:rsid w:val="00C7101D"/>
    <w:rsid w:val="00C7179D"/>
    <w:rsid w:val="00C71EFF"/>
    <w:rsid w:val="00C72D72"/>
    <w:rsid w:val="00C72E57"/>
    <w:rsid w:val="00C748AE"/>
    <w:rsid w:val="00C76151"/>
    <w:rsid w:val="00C76553"/>
    <w:rsid w:val="00C76756"/>
    <w:rsid w:val="00C774E7"/>
    <w:rsid w:val="00C81C92"/>
    <w:rsid w:val="00C81FAA"/>
    <w:rsid w:val="00C829CF"/>
    <w:rsid w:val="00C83A52"/>
    <w:rsid w:val="00C8644E"/>
    <w:rsid w:val="00C8692A"/>
    <w:rsid w:val="00C86B2B"/>
    <w:rsid w:val="00C86CCA"/>
    <w:rsid w:val="00C87647"/>
    <w:rsid w:val="00C87856"/>
    <w:rsid w:val="00C87B7C"/>
    <w:rsid w:val="00C90D16"/>
    <w:rsid w:val="00C92200"/>
    <w:rsid w:val="00C93344"/>
    <w:rsid w:val="00C93848"/>
    <w:rsid w:val="00C93858"/>
    <w:rsid w:val="00C949AE"/>
    <w:rsid w:val="00C9533D"/>
    <w:rsid w:val="00C95957"/>
    <w:rsid w:val="00C95C2D"/>
    <w:rsid w:val="00C95EFB"/>
    <w:rsid w:val="00C96717"/>
    <w:rsid w:val="00C968D5"/>
    <w:rsid w:val="00C979D4"/>
    <w:rsid w:val="00CA0125"/>
    <w:rsid w:val="00CA259D"/>
    <w:rsid w:val="00CA2B17"/>
    <w:rsid w:val="00CA2CA9"/>
    <w:rsid w:val="00CA3C11"/>
    <w:rsid w:val="00CA42C9"/>
    <w:rsid w:val="00CA57D2"/>
    <w:rsid w:val="00CA5CB6"/>
    <w:rsid w:val="00CA6A5F"/>
    <w:rsid w:val="00CA7834"/>
    <w:rsid w:val="00CA7CBD"/>
    <w:rsid w:val="00CB224F"/>
    <w:rsid w:val="00CB3733"/>
    <w:rsid w:val="00CB38DA"/>
    <w:rsid w:val="00CB3FF5"/>
    <w:rsid w:val="00CB74C9"/>
    <w:rsid w:val="00CB7681"/>
    <w:rsid w:val="00CB7871"/>
    <w:rsid w:val="00CC0D52"/>
    <w:rsid w:val="00CC1BA5"/>
    <w:rsid w:val="00CC259E"/>
    <w:rsid w:val="00CC407D"/>
    <w:rsid w:val="00CC52AB"/>
    <w:rsid w:val="00CC54DC"/>
    <w:rsid w:val="00CC55E1"/>
    <w:rsid w:val="00CC5812"/>
    <w:rsid w:val="00CC5A1E"/>
    <w:rsid w:val="00CC6E52"/>
    <w:rsid w:val="00CC7D4C"/>
    <w:rsid w:val="00CD0F5F"/>
    <w:rsid w:val="00CD3B83"/>
    <w:rsid w:val="00CD436F"/>
    <w:rsid w:val="00CD6E89"/>
    <w:rsid w:val="00CD6F8C"/>
    <w:rsid w:val="00CE00A5"/>
    <w:rsid w:val="00CE2118"/>
    <w:rsid w:val="00CE217F"/>
    <w:rsid w:val="00CE222F"/>
    <w:rsid w:val="00CE397E"/>
    <w:rsid w:val="00CE6277"/>
    <w:rsid w:val="00CE7C73"/>
    <w:rsid w:val="00CF1B62"/>
    <w:rsid w:val="00CF349B"/>
    <w:rsid w:val="00CF6456"/>
    <w:rsid w:val="00CF646F"/>
    <w:rsid w:val="00CF7B1A"/>
    <w:rsid w:val="00D00730"/>
    <w:rsid w:val="00D02A1E"/>
    <w:rsid w:val="00D02EF1"/>
    <w:rsid w:val="00D03286"/>
    <w:rsid w:val="00D042E8"/>
    <w:rsid w:val="00D075E0"/>
    <w:rsid w:val="00D07A91"/>
    <w:rsid w:val="00D07D5B"/>
    <w:rsid w:val="00D101B9"/>
    <w:rsid w:val="00D11B95"/>
    <w:rsid w:val="00D128DD"/>
    <w:rsid w:val="00D12E0E"/>
    <w:rsid w:val="00D13B6B"/>
    <w:rsid w:val="00D14273"/>
    <w:rsid w:val="00D15E62"/>
    <w:rsid w:val="00D164B1"/>
    <w:rsid w:val="00D17297"/>
    <w:rsid w:val="00D17CFA"/>
    <w:rsid w:val="00D2016D"/>
    <w:rsid w:val="00D208F3"/>
    <w:rsid w:val="00D20B23"/>
    <w:rsid w:val="00D2148F"/>
    <w:rsid w:val="00D22600"/>
    <w:rsid w:val="00D232D6"/>
    <w:rsid w:val="00D23308"/>
    <w:rsid w:val="00D239B7"/>
    <w:rsid w:val="00D23C82"/>
    <w:rsid w:val="00D256E0"/>
    <w:rsid w:val="00D319D4"/>
    <w:rsid w:val="00D35DC5"/>
    <w:rsid w:val="00D3761C"/>
    <w:rsid w:val="00D407ED"/>
    <w:rsid w:val="00D40E84"/>
    <w:rsid w:val="00D42155"/>
    <w:rsid w:val="00D42551"/>
    <w:rsid w:val="00D42E9F"/>
    <w:rsid w:val="00D431B9"/>
    <w:rsid w:val="00D44B27"/>
    <w:rsid w:val="00D44FC8"/>
    <w:rsid w:val="00D46D66"/>
    <w:rsid w:val="00D4702B"/>
    <w:rsid w:val="00D47CB4"/>
    <w:rsid w:val="00D50889"/>
    <w:rsid w:val="00D51AAA"/>
    <w:rsid w:val="00D5239B"/>
    <w:rsid w:val="00D52A90"/>
    <w:rsid w:val="00D53D33"/>
    <w:rsid w:val="00D54973"/>
    <w:rsid w:val="00D54CDF"/>
    <w:rsid w:val="00D5551C"/>
    <w:rsid w:val="00D55676"/>
    <w:rsid w:val="00D57360"/>
    <w:rsid w:val="00D57EC8"/>
    <w:rsid w:val="00D6112D"/>
    <w:rsid w:val="00D633EA"/>
    <w:rsid w:val="00D638E4"/>
    <w:rsid w:val="00D63FCB"/>
    <w:rsid w:val="00D645CE"/>
    <w:rsid w:val="00D64ED2"/>
    <w:rsid w:val="00D653F7"/>
    <w:rsid w:val="00D65D10"/>
    <w:rsid w:val="00D66E95"/>
    <w:rsid w:val="00D67F20"/>
    <w:rsid w:val="00D701C9"/>
    <w:rsid w:val="00D71D04"/>
    <w:rsid w:val="00D73B3F"/>
    <w:rsid w:val="00D76653"/>
    <w:rsid w:val="00D80EBC"/>
    <w:rsid w:val="00D8191F"/>
    <w:rsid w:val="00D8263B"/>
    <w:rsid w:val="00D8287C"/>
    <w:rsid w:val="00D855F2"/>
    <w:rsid w:val="00D857C7"/>
    <w:rsid w:val="00D8652F"/>
    <w:rsid w:val="00D901D1"/>
    <w:rsid w:val="00D90687"/>
    <w:rsid w:val="00D90876"/>
    <w:rsid w:val="00D90D80"/>
    <w:rsid w:val="00D9230C"/>
    <w:rsid w:val="00D92864"/>
    <w:rsid w:val="00D92DF9"/>
    <w:rsid w:val="00D94517"/>
    <w:rsid w:val="00D9452F"/>
    <w:rsid w:val="00D9476D"/>
    <w:rsid w:val="00D95458"/>
    <w:rsid w:val="00DA017C"/>
    <w:rsid w:val="00DA048E"/>
    <w:rsid w:val="00DA1673"/>
    <w:rsid w:val="00DA1A68"/>
    <w:rsid w:val="00DA1E45"/>
    <w:rsid w:val="00DA222E"/>
    <w:rsid w:val="00DA3026"/>
    <w:rsid w:val="00DA3A75"/>
    <w:rsid w:val="00DA3E60"/>
    <w:rsid w:val="00DA435B"/>
    <w:rsid w:val="00DA468E"/>
    <w:rsid w:val="00DA5CB1"/>
    <w:rsid w:val="00DA604D"/>
    <w:rsid w:val="00DB02A2"/>
    <w:rsid w:val="00DB0C08"/>
    <w:rsid w:val="00DB0D43"/>
    <w:rsid w:val="00DB1377"/>
    <w:rsid w:val="00DB3130"/>
    <w:rsid w:val="00DB48F7"/>
    <w:rsid w:val="00DB690A"/>
    <w:rsid w:val="00DB78DF"/>
    <w:rsid w:val="00DB793B"/>
    <w:rsid w:val="00DB7E51"/>
    <w:rsid w:val="00DC073A"/>
    <w:rsid w:val="00DC16BD"/>
    <w:rsid w:val="00DC2795"/>
    <w:rsid w:val="00DC3BB3"/>
    <w:rsid w:val="00DC434A"/>
    <w:rsid w:val="00DC4C30"/>
    <w:rsid w:val="00DC4CF4"/>
    <w:rsid w:val="00DC51FE"/>
    <w:rsid w:val="00DC54B6"/>
    <w:rsid w:val="00DD08F7"/>
    <w:rsid w:val="00DD3275"/>
    <w:rsid w:val="00DD3D7D"/>
    <w:rsid w:val="00DD5D0D"/>
    <w:rsid w:val="00DD7EC1"/>
    <w:rsid w:val="00DE1237"/>
    <w:rsid w:val="00DE3EE8"/>
    <w:rsid w:val="00DE4536"/>
    <w:rsid w:val="00DE50EC"/>
    <w:rsid w:val="00DE51D5"/>
    <w:rsid w:val="00DE5230"/>
    <w:rsid w:val="00DE579E"/>
    <w:rsid w:val="00DE7CEC"/>
    <w:rsid w:val="00DF0FAC"/>
    <w:rsid w:val="00DF100F"/>
    <w:rsid w:val="00DF124A"/>
    <w:rsid w:val="00DF1294"/>
    <w:rsid w:val="00DF1BE8"/>
    <w:rsid w:val="00DF2199"/>
    <w:rsid w:val="00DF3561"/>
    <w:rsid w:val="00DF4A6A"/>
    <w:rsid w:val="00DF59D0"/>
    <w:rsid w:val="00DF5DBB"/>
    <w:rsid w:val="00DF5DDA"/>
    <w:rsid w:val="00DF6195"/>
    <w:rsid w:val="00DF663C"/>
    <w:rsid w:val="00E017E9"/>
    <w:rsid w:val="00E029BB"/>
    <w:rsid w:val="00E031A2"/>
    <w:rsid w:val="00E04833"/>
    <w:rsid w:val="00E053D1"/>
    <w:rsid w:val="00E0732B"/>
    <w:rsid w:val="00E075EE"/>
    <w:rsid w:val="00E07FB9"/>
    <w:rsid w:val="00E103A6"/>
    <w:rsid w:val="00E113BC"/>
    <w:rsid w:val="00E12D4C"/>
    <w:rsid w:val="00E13BA0"/>
    <w:rsid w:val="00E156E0"/>
    <w:rsid w:val="00E15A03"/>
    <w:rsid w:val="00E15B90"/>
    <w:rsid w:val="00E1650B"/>
    <w:rsid w:val="00E1684D"/>
    <w:rsid w:val="00E17433"/>
    <w:rsid w:val="00E17D89"/>
    <w:rsid w:val="00E20BAA"/>
    <w:rsid w:val="00E20C5A"/>
    <w:rsid w:val="00E2154C"/>
    <w:rsid w:val="00E216E4"/>
    <w:rsid w:val="00E22189"/>
    <w:rsid w:val="00E221F2"/>
    <w:rsid w:val="00E2426E"/>
    <w:rsid w:val="00E27050"/>
    <w:rsid w:val="00E27975"/>
    <w:rsid w:val="00E27BE3"/>
    <w:rsid w:val="00E27E6A"/>
    <w:rsid w:val="00E307BE"/>
    <w:rsid w:val="00E31202"/>
    <w:rsid w:val="00E31709"/>
    <w:rsid w:val="00E32FB0"/>
    <w:rsid w:val="00E34108"/>
    <w:rsid w:val="00E37583"/>
    <w:rsid w:val="00E414AB"/>
    <w:rsid w:val="00E419F0"/>
    <w:rsid w:val="00E433F5"/>
    <w:rsid w:val="00E43AA9"/>
    <w:rsid w:val="00E4488C"/>
    <w:rsid w:val="00E454EB"/>
    <w:rsid w:val="00E502F7"/>
    <w:rsid w:val="00E509D4"/>
    <w:rsid w:val="00E52510"/>
    <w:rsid w:val="00E53ECF"/>
    <w:rsid w:val="00E54544"/>
    <w:rsid w:val="00E57153"/>
    <w:rsid w:val="00E60537"/>
    <w:rsid w:val="00E60661"/>
    <w:rsid w:val="00E621EC"/>
    <w:rsid w:val="00E62EF0"/>
    <w:rsid w:val="00E63A37"/>
    <w:rsid w:val="00E64807"/>
    <w:rsid w:val="00E6491E"/>
    <w:rsid w:val="00E65791"/>
    <w:rsid w:val="00E669A4"/>
    <w:rsid w:val="00E66DAE"/>
    <w:rsid w:val="00E67E65"/>
    <w:rsid w:val="00E700D2"/>
    <w:rsid w:val="00E702A4"/>
    <w:rsid w:val="00E7059D"/>
    <w:rsid w:val="00E7099B"/>
    <w:rsid w:val="00E71EF9"/>
    <w:rsid w:val="00E73523"/>
    <w:rsid w:val="00E73CA5"/>
    <w:rsid w:val="00E741D4"/>
    <w:rsid w:val="00E76041"/>
    <w:rsid w:val="00E766BA"/>
    <w:rsid w:val="00E77019"/>
    <w:rsid w:val="00E77E7D"/>
    <w:rsid w:val="00E8100F"/>
    <w:rsid w:val="00E8127F"/>
    <w:rsid w:val="00E81CE7"/>
    <w:rsid w:val="00E81E9E"/>
    <w:rsid w:val="00E826B6"/>
    <w:rsid w:val="00E82A4E"/>
    <w:rsid w:val="00E82E83"/>
    <w:rsid w:val="00E83C87"/>
    <w:rsid w:val="00E84084"/>
    <w:rsid w:val="00E8475C"/>
    <w:rsid w:val="00E85571"/>
    <w:rsid w:val="00E85C02"/>
    <w:rsid w:val="00E8664D"/>
    <w:rsid w:val="00E8723B"/>
    <w:rsid w:val="00E902BA"/>
    <w:rsid w:val="00E91264"/>
    <w:rsid w:val="00E920F9"/>
    <w:rsid w:val="00E92901"/>
    <w:rsid w:val="00E93A91"/>
    <w:rsid w:val="00E94C61"/>
    <w:rsid w:val="00E95792"/>
    <w:rsid w:val="00E9657C"/>
    <w:rsid w:val="00E970E3"/>
    <w:rsid w:val="00E976D9"/>
    <w:rsid w:val="00EA0872"/>
    <w:rsid w:val="00EA1232"/>
    <w:rsid w:val="00EA1D3F"/>
    <w:rsid w:val="00EA3962"/>
    <w:rsid w:val="00EA3C23"/>
    <w:rsid w:val="00EA47DF"/>
    <w:rsid w:val="00EA5354"/>
    <w:rsid w:val="00EA589C"/>
    <w:rsid w:val="00EA5D95"/>
    <w:rsid w:val="00EA6367"/>
    <w:rsid w:val="00EA6402"/>
    <w:rsid w:val="00EA73A3"/>
    <w:rsid w:val="00EA7AA0"/>
    <w:rsid w:val="00EB0933"/>
    <w:rsid w:val="00EB0C32"/>
    <w:rsid w:val="00EB0D87"/>
    <w:rsid w:val="00EB42CA"/>
    <w:rsid w:val="00EB689C"/>
    <w:rsid w:val="00EC03A2"/>
    <w:rsid w:val="00EC0CE4"/>
    <w:rsid w:val="00EC0D82"/>
    <w:rsid w:val="00EC1699"/>
    <w:rsid w:val="00EC21A8"/>
    <w:rsid w:val="00EC26BF"/>
    <w:rsid w:val="00EC2701"/>
    <w:rsid w:val="00EC2B24"/>
    <w:rsid w:val="00EC3D90"/>
    <w:rsid w:val="00EC42A3"/>
    <w:rsid w:val="00EC50EC"/>
    <w:rsid w:val="00EC590D"/>
    <w:rsid w:val="00EC596D"/>
    <w:rsid w:val="00EC66FD"/>
    <w:rsid w:val="00EC6F6A"/>
    <w:rsid w:val="00ED1403"/>
    <w:rsid w:val="00ED1F63"/>
    <w:rsid w:val="00ED26A5"/>
    <w:rsid w:val="00ED31EB"/>
    <w:rsid w:val="00ED43B3"/>
    <w:rsid w:val="00ED4578"/>
    <w:rsid w:val="00ED47BD"/>
    <w:rsid w:val="00ED4F1C"/>
    <w:rsid w:val="00ED543D"/>
    <w:rsid w:val="00ED54FC"/>
    <w:rsid w:val="00ED6466"/>
    <w:rsid w:val="00ED71D4"/>
    <w:rsid w:val="00ED7DFE"/>
    <w:rsid w:val="00ED7EAB"/>
    <w:rsid w:val="00EE0E07"/>
    <w:rsid w:val="00EE35B2"/>
    <w:rsid w:val="00EE3778"/>
    <w:rsid w:val="00EE37B9"/>
    <w:rsid w:val="00EE3BD1"/>
    <w:rsid w:val="00EE3F67"/>
    <w:rsid w:val="00EE4BEA"/>
    <w:rsid w:val="00EF06E2"/>
    <w:rsid w:val="00EF08B4"/>
    <w:rsid w:val="00EF0C59"/>
    <w:rsid w:val="00EF180B"/>
    <w:rsid w:val="00EF1A63"/>
    <w:rsid w:val="00EF28EF"/>
    <w:rsid w:val="00EF4176"/>
    <w:rsid w:val="00EF56A1"/>
    <w:rsid w:val="00EF58D7"/>
    <w:rsid w:val="00EF6B98"/>
    <w:rsid w:val="00EF6FE2"/>
    <w:rsid w:val="00EF7162"/>
    <w:rsid w:val="00EF7D27"/>
    <w:rsid w:val="00F00B10"/>
    <w:rsid w:val="00F015F5"/>
    <w:rsid w:val="00F05399"/>
    <w:rsid w:val="00F070CD"/>
    <w:rsid w:val="00F07A2F"/>
    <w:rsid w:val="00F07A49"/>
    <w:rsid w:val="00F07F56"/>
    <w:rsid w:val="00F10A78"/>
    <w:rsid w:val="00F113AB"/>
    <w:rsid w:val="00F11400"/>
    <w:rsid w:val="00F118A1"/>
    <w:rsid w:val="00F179EF"/>
    <w:rsid w:val="00F20F27"/>
    <w:rsid w:val="00F21C47"/>
    <w:rsid w:val="00F226F1"/>
    <w:rsid w:val="00F23331"/>
    <w:rsid w:val="00F23F25"/>
    <w:rsid w:val="00F24EA7"/>
    <w:rsid w:val="00F264CF"/>
    <w:rsid w:val="00F268D9"/>
    <w:rsid w:val="00F27499"/>
    <w:rsid w:val="00F274C8"/>
    <w:rsid w:val="00F3048E"/>
    <w:rsid w:val="00F31F25"/>
    <w:rsid w:val="00F32695"/>
    <w:rsid w:val="00F32ADD"/>
    <w:rsid w:val="00F32E6E"/>
    <w:rsid w:val="00F3320B"/>
    <w:rsid w:val="00F34C03"/>
    <w:rsid w:val="00F34DA8"/>
    <w:rsid w:val="00F354BD"/>
    <w:rsid w:val="00F36C9B"/>
    <w:rsid w:val="00F37677"/>
    <w:rsid w:val="00F376D3"/>
    <w:rsid w:val="00F41943"/>
    <w:rsid w:val="00F41C94"/>
    <w:rsid w:val="00F41D1C"/>
    <w:rsid w:val="00F43B62"/>
    <w:rsid w:val="00F43DF9"/>
    <w:rsid w:val="00F44EC7"/>
    <w:rsid w:val="00F45009"/>
    <w:rsid w:val="00F45081"/>
    <w:rsid w:val="00F45223"/>
    <w:rsid w:val="00F4616A"/>
    <w:rsid w:val="00F464C1"/>
    <w:rsid w:val="00F46B6C"/>
    <w:rsid w:val="00F508A3"/>
    <w:rsid w:val="00F51004"/>
    <w:rsid w:val="00F51C02"/>
    <w:rsid w:val="00F520B2"/>
    <w:rsid w:val="00F53A6D"/>
    <w:rsid w:val="00F53AB2"/>
    <w:rsid w:val="00F53F68"/>
    <w:rsid w:val="00F53FC7"/>
    <w:rsid w:val="00F54045"/>
    <w:rsid w:val="00F5509E"/>
    <w:rsid w:val="00F5763E"/>
    <w:rsid w:val="00F578BE"/>
    <w:rsid w:val="00F618AB"/>
    <w:rsid w:val="00F6223E"/>
    <w:rsid w:val="00F6244B"/>
    <w:rsid w:val="00F63FD9"/>
    <w:rsid w:val="00F64735"/>
    <w:rsid w:val="00F650AD"/>
    <w:rsid w:val="00F65377"/>
    <w:rsid w:val="00F6645F"/>
    <w:rsid w:val="00F667F3"/>
    <w:rsid w:val="00F66A5D"/>
    <w:rsid w:val="00F672B2"/>
    <w:rsid w:val="00F67451"/>
    <w:rsid w:val="00F711A2"/>
    <w:rsid w:val="00F742D1"/>
    <w:rsid w:val="00F74BA4"/>
    <w:rsid w:val="00F75926"/>
    <w:rsid w:val="00F76069"/>
    <w:rsid w:val="00F802D5"/>
    <w:rsid w:val="00F8032B"/>
    <w:rsid w:val="00F809D5"/>
    <w:rsid w:val="00F820AB"/>
    <w:rsid w:val="00F82732"/>
    <w:rsid w:val="00F83747"/>
    <w:rsid w:val="00F83F11"/>
    <w:rsid w:val="00F865E2"/>
    <w:rsid w:val="00F866C3"/>
    <w:rsid w:val="00F86764"/>
    <w:rsid w:val="00F86DFC"/>
    <w:rsid w:val="00F87239"/>
    <w:rsid w:val="00F87507"/>
    <w:rsid w:val="00F87AC9"/>
    <w:rsid w:val="00F906A9"/>
    <w:rsid w:val="00F92080"/>
    <w:rsid w:val="00F92135"/>
    <w:rsid w:val="00F92405"/>
    <w:rsid w:val="00F92B62"/>
    <w:rsid w:val="00F938FE"/>
    <w:rsid w:val="00F943A8"/>
    <w:rsid w:val="00F95844"/>
    <w:rsid w:val="00F9689E"/>
    <w:rsid w:val="00F97B06"/>
    <w:rsid w:val="00F97BD5"/>
    <w:rsid w:val="00F97DA2"/>
    <w:rsid w:val="00F97E68"/>
    <w:rsid w:val="00FA0854"/>
    <w:rsid w:val="00FA16C5"/>
    <w:rsid w:val="00FA2004"/>
    <w:rsid w:val="00FA3803"/>
    <w:rsid w:val="00FA47AD"/>
    <w:rsid w:val="00FA4BE5"/>
    <w:rsid w:val="00FA6286"/>
    <w:rsid w:val="00FA6718"/>
    <w:rsid w:val="00FA6ABF"/>
    <w:rsid w:val="00FB0EC3"/>
    <w:rsid w:val="00FB10B6"/>
    <w:rsid w:val="00FB1EDB"/>
    <w:rsid w:val="00FB27B0"/>
    <w:rsid w:val="00FB5019"/>
    <w:rsid w:val="00FB519C"/>
    <w:rsid w:val="00FC133C"/>
    <w:rsid w:val="00FC1915"/>
    <w:rsid w:val="00FC1E91"/>
    <w:rsid w:val="00FC225D"/>
    <w:rsid w:val="00FC3186"/>
    <w:rsid w:val="00FC3A14"/>
    <w:rsid w:val="00FC584E"/>
    <w:rsid w:val="00FC6B9D"/>
    <w:rsid w:val="00FD199C"/>
    <w:rsid w:val="00FD2E36"/>
    <w:rsid w:val="00FD303E"/>
    <w:rsid w:val="00FD3826"/>
    <w:rsid w:val="00FD3D57"/>
    <w:rsid w:val="00FD4A6C"/>
    <w:rsid w:val="00FD65CB"/>
    <w:rsid w:val="00FD74B0"/>
    <w:rsid w:val="00FE1F2D"/>
    <w:rsid w:val="00FE287E"/>
    <w:rsid w:val="00FE2B98"/>
    <w:rsid w:val="00FE39CB"/>
    <w:rsid w:val="00FE3ED4"/>
    <w:rsid w:val="00FE4141"/>
    <w:rsid w:val="00FE4516"/>
    <w:rsid w:val="00FE454F"/>
    <w:rsid w:val="00FE46D3"/>
    <w:rsid w:val="00FE4E7B"/>
    <w:rsid w:val="00FE4FAA"/>
    <w:rsid w:val="00FE5872"/>
    <w:rsid w:val="00FE70AE"/>
    <w:rsid w:val="00FE70C6"/>
    <w:rsid w:val="00FE7A75"/>
    <w:rsid w:val="00FE7BE9"/>
    <w:rsid w:val="00FE7D61"/>
    <w:rsid w:val="00FF1108"/>
    <w:rsid w:val="00FF2AD8"/>
    <w:rsid w:val="00FF2B48"/>
    <w:rsid w:val="00FF38D7"/>
    <w:rsid w:val="00FF41C2"/>
    <w:rsid w:val="00FF59B6"/>
    <w:rsid w:val="00FF6065"/>
    <w:rsid w:val="00FF6685"/>
    <w:rsid w:val="00FF6ACF"/>
    <w:rsid w:val="00FF7D6A"/>
    <w:rsid w:val="07FDCACE"/>
    <w:rsid w:val="08F39FC7"/>
    <w:rsid w:val="0A35AE0F"/>
    <w:rsid w:val="0B380A36"/>
    <w:rsid w:val="126BDC76"/>
    <w:rsid w:val="16DDEFDC"/>
    <w:rsid w:val="183A76BA"/>
    <w:rsid w:val="1CBF4093"/>
    <w:rsid w:val="1F968BA2"/>
    <w:rsid w:val="246306EF"/>
    <w:rsid w:val="2C53F81E"/>
    <w:rsid w:val="2C72A450"/>
    <w:rsid w:val="31F10243"/>
    <w:rsid w:val="330F9928"/>
    <w:rsid w:val="37F58EE5"/>
    <w:rsid w:val="392127AF"/>
    <w:rsid w:val="3C39FC73"/>
    <w:rsid w:val="43BE2FF2"/>
    <w:rsid w:val="4A240A03"/>
    <w:rsid w:val="4A8B94F6"/>
    <w:rsid w:val="532BFA1C"/>
    <w:rsid w:val="55608F6F"/>
    <w:rsid w:val="5CAE62ED"/>
    <w:rsid w:val="685FDF2B"/>
    <w:rsid w:val="6FCD43EF"/>
    <w:rsid w:val="7034B6F6"/>
    <w:rsid w:val="72026F1F"/>
    <w:rsid w:val="7849E7FA"/>
    <w:rsid w:val="784BF108"/>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6129A1"/>
  <w15:chartTrackingRefBased/>
  <w15:docId w15:val="{DD869042-26C1-4519-89F2-E1AB17746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4585"/>
  </w:style>
  <w:style w:type="paragraph" w:styleId="Heading1">
    <w:name w:val="heading 1"/>
    <w:basedOn w:val="Normal"/>
    <w:next w:val="Normal"/>
    <w:link w:val="Heading1Char"/>
    <w:uiPriority w:val="9"/>
    <w:qFormat/>
    <w:rsid w:val="00874BD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74BD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74BD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74BD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74BD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74B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74B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74B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74B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4BD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74BD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74BD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74BD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74BD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74B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74B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74B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74BD6"/>
    <w:rPr>
      <w:rFonts w:eastAsiaTheme="majorEastAsia" w:cstheme="majorBidi"/>
      <w:color w:val="272727" w:themeColor="text1" w:themeTint="D8"/>
    </w:rPr>
  </w:style>
  <w:style w:type="paragraph" w:styleId="Title">
    <w:name w:val="Title"/>
    <w:basedOn w:val="Normal"/>
    <w:next w:val="Normal"/>
    <w:link w:val="TitleChar"/>
    <w:uiPriority w:val="10"/>
    <w:qFormat/>
    <w:rsid w:val="00874B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4BD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74B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74B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74BD6"/>
    <w:pPr>
      <w:spacing w:before="160"/>
      <w:jc w:val="center"/>
    </w:pPr>
    <w:rPr>
      <w:i/>
      <w:iCs/>
      <w:color w:val="404040" w:themeColor="text1" w:themeTint="BF"/>
    </w:rPr>
  </w:style>
  <w:style w:type="character" w:customStyle="1" w:styleId="QuoteChar">
    <w:name w:val="Quote Char"/>
    <w:basedOn w:val="DefaultParagraphFont"/>
    <w:link w:val="Quote"/>
    <w:uiPriority w:val="29"/>
    <w:rsid w:val="00874BD6"/>
    <w:rPr>
      <w:i/>
      <w:iCs/>
      <w:color w:val="404040" w:themeColor="text1" w:themeTint="BF"/>
    </w:rPr>
  </w:style>
  <w:style w:type="paragraph" w:styleId="ListParagraph">
    <w:name w:val="List Paragraph"/>
    <w:basedOn w:val="Normal"/>
    <w:uiPriority w:val="34"/>
    <w:qFormat/>
    <w:rsid w:val="00874BD6"/>
    <w:pPr>
      <w:ind w:left="720"/>
      <w:contextualSpacing/>
    </w:pPr>
  </w:style>
  <w:style w:type="character" w:styleId="IntenseEmphasis">
    <w:name w:val="Intense Emphasis"/>
    <w:basedOn w:val="DefaultParagraphFont"/>
    <w:uiPriority w:val="21"/>
    <w:qFormat/>
    <w:rsid w:val="00874BD6"/>
    <w:rPr>
      <w:i/>
      <w:iCs/>
      <w:color w:val="0F4761" w:themeColor="accent1" w:themeShade="BF"/>
    </w:rPr>
  </w:style>
  <w:style w:type="paragraph" w:styleId="IntenseQuote">
    <w:name w:val="Intense Quote"/>
    <w:basedOn w:val="Normal"/>
    <w:next w:val="Normal"/>
    <w:link w:val="IntenseQuoteChar"/>
    <w:uiPriority w:val="30"/>
    <w:qFormat/>
    <w:rsid w:val="00874BD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74BD6"/>
    <w:rPr>
      <w:i/>
      <w:iCs/>
      <w:color w:val="0F4761" w:themeColor="accent1" w:themeShade="BF"/>
    </w:rPr>
  </w:style>
  <w:style w:type="character" w:styleId="IntenseReference">
    <w:name w:val="Intense Reference"/>
    <w:basedOn w:val="DefaultParagraphFont"/>
    <w:uiPriority w:val="32"/>
    <w:qFormat/>
    <w:rsid w:val="00874BD6"/>
    <w:rPr>
      <w:b/>
      <w:bCs/>
      <w:smallCaps/>
      <w:color w:val="0F4761" w:themeColor="accent1" w:themeShade="BF"/>
      <w:spacing w:val="5"/>
    </w:rPr>
  </w:style>
  <w:style w:type="paragraph" w:styleId="Header">
    <w:name w:val="header"/>
    <w:basedOn w:val="Normal"/>
    <w:link w:val="HeaderChar"/>
    <w:uiPriority w:val="99"/>
    <w:unhideWhenUsed/>
    <w:rsid w:val="005474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7410"/>
  </w:style>
  <w:style w:type="paragraph" w:styleId="Footer">
    <w:name w:val="footer"/>
    <w:basedOn w:val="Normal"/>
    <w:link w:val="FooterChar"/>
    <w:uiPriority w:val="99"/>
    <w:unhideWhenUsed/>
    <w:rsid w:val="005474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7410"/>
  </w:style>
  <w:style w:type="paragraph" w:styleId="NormalWeb">
    <w:name w:val="Normal (Web)"/>
    <w:basedOn w:val="Normal"/>
    <w:uiPriority w:val="99"/>
    <w:semiHidden/>
    <w:unhideWhenUsed/>
    <w:rsid w:val="004B7931"/>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table" w:styleId="TableGrid">
    <w:name w:val="Table Grid"/>
    <w:basedOn w:val="TableNormal"/>
    <w:uiPriority w:val="39"/>
    <w:rsid w:val="002A5A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32E6E"/>
    <w:pPr>
      <w:spacing w:after="0" w:line="240" w:lineRule="auto"/>
    </w:pPr>
  </w:style>
  <w:style w:type="table" w:styleId="PlainTable2">
    <w:name w:val="Plain Table 2"/>
    <w:basedOn w:val="TableNormal"/>
    <w:uiPriority w:val="42"/>
    <w:rsid w:val="00567EE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9323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7294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39.emf"/><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image" Target="media/image1.emf"/><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oleObject" Target="embeddings/oleObject2.bin"/><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footnotes" Target="footnotes.xml"/><Relationship Id="rId61" Type="http://schemas.openxmlformats.org/officeDocument/2006/relationships/fontTable" Target="fontTable.xml"/><Relationship Id="rId19" Type="http://schemas.openxmlformats.org/officeDocument/2006/relationships/image" Target="media/image12.emf"/><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image" Target="media/image36.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oleObject" Target="embeddings/oleObject1.bin"/><Relationship Id="rId51" Type="http://schemas.openxmlformats.org/officeDocument/2006/relationships/image" Target="media/image43.png"/><Relationship Id="rId3" Type="http://schemas.openxmlformats.org/officeDocument/2006/relationships/settings" Target="setting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emf"/><Relationship Id="rId38" Type="http://schemas.openxmlformats.org/officeDocument/2006/relationships/image" Target="media/image31.png"/><Relationship Id="rId46" Type="http://schemas.openxmlformats.org/officeDocument/2006/relationships/image" Target="media/image38.emf"/><Relationship Id="rId59" Type="http://schemas.openxmlformats.org/officeDocument/2006/relationships/image" Target="media/image51.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6.png"/><Relationship Id="rId62"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emf"/><Relationship Id="rId31" Type="http://schemas.openxmlformats.org/officeDocument/2006/relationships/image" Target="media/image24.emf"/><Relationship Id="rId44" Type="http://schemas.openxmlformats.org/officeDocument/2006/relationships/image" Target="media/image37.emf"/><Relationship Id="rId52" Type="http://schemas.openxmlformats.org/officeDocument/2006/relationships/image" Target="media/image44.png"/><Relationship Id="rId6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81</Pages>
  <Words>61785</Words>
  <Characters>352180</Characters>
  <Application>Microsoft Office Word</Application>
  <DocSecurity>0</DocSecurity>
  <Lines>2934</Lines>
  <Paragraphs>8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pna rawat</dc:creator>
  <cp:keywords/>
  <dc:description/>
  <cp:lastModifiedBy>Garima Jindal</cp:lastModifiedBy>
  <cp:revision>3</cp:revision>
  <dcterms:created xsi:type="dcterms:W3CDTF">2026-06-02T15:01:00Z</dcterms:created>
  <dcterms:modified xsi:type="dcterms:W3CDTF">2026-06-11T17:32:00Z</dcterms:modified>
</cp:coreProperties>
</file>